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5BB184" w14:textId="59EBBA6E" w:rsidR="00705C3A" w:rsidRPr="008B31E4" w:rsidRDefault="00705C3A" w:rsidP="00D01AB0">
      <w:pPr>
        <w:jc w:val="center"/>
      </w:pPr>
      <w:bookmarkStart w:id="0" w:name="_Hlk193827397"/>
      <w:r w:rsidRPr="008B31E4">
        <mc:AlternateContent>
          <mc:Choice Requires="wpg">
            <w:drawing>
              <wp:anchor distT="0" distB="0" distL="0" distR="0" simplePos="0" relativeHeight="251659264" behindDoc="1" locked="0" layoutInCell="1" allowOverlap="1" wp14:anchorId="2440FFF5" wp14:editId="16DEB921">
                <wp:simplePos x="0" y="0"/>
                <wp:positionH relativeFrom="margin">
                  <wp:align>center</wp:align>
                </wp:positionH>
                <wp:positionV relativeFrom="margin">
                  <wp:align>center</wp:align>
                </wp:positionV>
                <wp:extent cx="6321425" cy="10017889"/>
                <wp:effectExtent l="0" t="0" r="22225" b="21590"/>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321425" cy="10017889"/>
                          <a:chOff x="0" y="0"/>
                          <a:chExt cx="6321425" cy="10092690"/>
                        </a:xfrm>
                      </wpg:grpSpPr>
                      <wps:wsp>
                        <wps:cNvPr id="2" name="Graphic 2"/>
                        <wps:cNvSpPr/>
                        <wps:spPr>
                          <a:xfrm>
                            <a:off x="39903" y="9864242"/>
                            <a:ext cx="58419" cy="187960"/>
                          </a:xfrm>
                          <a:custGeom>
                            <a:avLst/>
                            <a:gdLst/>
                            <a:ahLst/>
                            <a:cxnLst/>
                            <a:rect l="l" t="t" r="r" b="b"/>
                            <a:pathLst>
                              <a:path w="58419" h="187960">
                                <a:moveTo>
                                  <a:pt x="58216" y="0"/>
                                </a:moveTo>
                                <a:lnTo>
                                  <a:pt x="0" y="0"/>
                                </a:lnTo>
                                <a:lnTo>
                                  <a:pt x="0" y="187451"/>
                                </a:lnTo>
                                <a:lnTo>
                                  <a:pt x="58216" y="187451"/>
                                </a:lnTo>
                                <a:lnTo>
                                  <a:pt x="58216" y="0"/>
                                </a:lnTo>
                                <a:close/>
                              </a:path>
                            </a:pathLst>
                          </a:custGeom>
                          <a:solidFill>
                            <a:srgbClr val="000080"/>
                          </a:solidFill>
                        </wps:spPr>
                        <wps:bodyPr wrap="square" lIns="0" tIns="0" rIns="0" bIns="0" rtlCol="0">
                          <a:prstTxWarp prst="textNoShape">
                            <a:avLst/>
                          </a:prstTxWarp>
                          <a:noAutofit/>
                        </wps:bodyPr>
                      </wps:wsp>
                      <wps:wsp>
                        <wps:cNvPr id="3" name="Graphic 3"/>
                        <wps:cNvSpPr/>
                        <wps:spPr>
                          <a:xfrm>
                            <a:off x="39903" y="9864242"/>
                            <a:ext cx="58419" cy="187960"/>
                          </a:xfrm>
                          <a:custGeom>
                            <a:avLst/>
                            <a:gdLst/>
                            <a:ahLst/>
                            <a:cxnLst/>
                            <a:rect l="l" t="t" r="r" b="b"/>
                            <a:pathLst>
                              <a:path w="58419" h="187960">
                                <a:moveTo>
                                  <a:pt x="0" y="187451"/>
                                </a:moveTo>
                                <a:lnTo>
                                  <a:pt x="58216" y="187451"/>
                                </a:lnTo>
                                <a:lnTo>
                                  <a:pt x="58216" y="0"/>
                                </a:lnTo>
                                <a:lnTo>
                                  <a:pt x="0" y="0"/>
                                </a:lnTo>
                                <a:lnTo>
                                  <a:pt x="0" y="187451"/>
                                </a:lnTo>
                                <a:close/>
                              </a:path>
                            </a:pathLst>
                          </a:custGeom>
                          <a:ln w="1778">
                            <a:solidFill>
                              <a:srgbClr val="000080"/>
                            </a:solidFill>
                            <a:prstDash val="solid"/>
                          </a:ln>
                        </wps:spPr>
                        <wps:bodyPr wrap="square" lIns="0" tIns="0" rIns="0" bIns="0" rtlCol="0">
                          <a:prstTxWarp prst="textNoShape">
                            <a:avLst/>
                          </a:prstTxWarp>
                          <a:noAutofit/>
                        </wps:bodyPr>
                      </wps:wsp>
                      <wps:wsp>
                        <wps:cNvPr id="4" name="Graphic 4"/>
                        <wps:cNvSpPr/>
                        <wps:spPr>
                          <a:xfrm>
                            <a:off x="39903" y="9993477"/>
                            <a:ext cx="187960" cy="58419"/>
                          </a:xfrm>
                          <a:custGeom>
                            <a:avLst/>
                            <a:gdLst/>
                            <a:ahLst/>
                            <a:cxnLst/>
                            <a:rect l="l" t="t" r="r" b="b"/>
                            <a:pathLst>
                              <a:path w="187960" h="58419">
                                <a:moveTo>
                                  <a:pt x="187452" y="0"/>
                                </a:moveTo>
                                <a:lnTo>
                                  <a:pt x="0" y="0"/>
                                </a:lnTo>
                                <a:lnTo>
                                  <a:pt x="0" y="58216"/>
                                </a:lnTo>
                                <a:lnTo>
                                  <a:pt x="187452" y="58216"/>
                                </a:lnTo>
                                <a:lnTo>
                                  <a:pt x="187452" y="0"/>
                                </a:lnTo>
                                <a:close/>
                              </a:path>
                            </a:pathLst>
                          </a:custGeom>
                          <a:solidFill>
                            <a:srgbClr val="000080"/>
                          </a:solidFill>
                        </wps:spPr>
                        <wps:bodyPr wrap="square" lIns="0" tIns="0" rIns="0" bIns="0" rtlCol="0">
                          <a:prstTxWarp prst="textNoShape">
                            <a:avLst/>
                          </a:prstTxWarp>
                          <a:noAutofit/>
                        </wps:bodyPr>
                      </wps:wsp>
                      <wps:wsp>
                        <wps:cNvPr id="5" name="Graphic 5"/>
                        <wps:cNvSpPr/>
                        <wps:spPr>
                          <a:xfrm>
                            <a:off x="39903" y="9993477"/>
                            <a:ext cx="187960" cy="58419"/>
                          </a:xfrm>
                          <a:custGeom>
                            <a:avLst/>
                            <a:gdLst/>
                            <a:ahLst/>
                            <a:cxnLst/>
                            <a:rect l="l" t="t" r="r" b="b"/>
                            <a:pathLst>
                              <a:path w="187960" h="58419">
                                <a:moveTo>
                                  <a:pt x="0" y="58216"/>
                                </a:moveTo>
                                <a:lnTo>
                                  <a:pt x="187452" y="58216"/>
                                </a:lnTo>
                                <a:lnTo>
                                  <a:pt x="187452"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6" name="Graphic 6"/>
                        <wps:cNvSpPr/>
                        <wps:spPr>
                          <a:xfrm>
                            <a:off x="889" y="9864242"/>
                            <a:ext cx="8255" cy="38735"/>
                          </a:xfrm>
                          <a:custGeom>
                            <a:avLst/>
                            <a:gdLst/>
                            <a:ahLst/>
                            <a:cxnLst/>
                            <a:rect l="l" t="t" r="r" b="b"/>
                            <a:pathLst>
                              <a:path w="8255" h="38735">
                                <a:moveTo>
                                  <a:pt x="7924" y="0"/>
                                </a:moveTo>
                                <a:lnTo>
                                  <a:pt x="0" y="0"/>
                                </a:lnTo>
                                <a:lnTo>
                                  <a:pt x="0" y="38404"/>
                                </a:lnTo>
                                <a:lnTo>
                                  <a:pt x="7924" y="38404"/>
                                </a:lnTo>
                                <a:lnTo>
                                  <a:pt x="7924" y="0"/>
                                </a:lnTo>
                                <a:close/>
                              </a:path>
                            </a:pathLst>
                          </a:custGeom>
                          <a:solidFill>
                            <a:srgbClr val="000000"/>
                          </a:solidFill>
                        </wps:spPr>
                        <wps:bodyPr wrap="square" lIns="0" tIns="0" rIns="0" bIns="0" rtlCol="0">
                          <a:prstTxWarp prst="textNoShape">
                            <a:avLst/>
                          </a:prstTxWarp>
                          <a:noAutofit/>
                        </wps:bodyPr>
                      </wps:wsp>
                      <wps:wsp>
                        <wps:cNvPr id="7" name="Graphic 7"/>
                        <wps:cNvSpPr/>
                        <wps:spPr>
                          <a:xfrm>
                            <a:off x="889" y="9864242"/>
                            <a:ext cx="8255" cy="38735"/>
                          </a:xfrm>
                          <a:custGeom>
                            <a:avLst/>
                            <a:gdLst/>
                            <a:ahLst/>
                            <a:cxnLst/>
                            <a:rect l="l" t="t" r="r" b="b"/>
                            <a:pathLst>
                              <a:path w="8255" h="38735">
                                <a:moveTo>
                                  <a:pt x="0" y="38404"/>
                                </a:moveTo>
                                <a:lnTo>
                                  <a:pt x="7924" y="38404"/>
                                </a:lnTo>
                                <a:lnTo>
                                  <a:pt x="7924" y="0"/>
                                </a:lnTo>
                                <a:lnTo>
                                  <a:pt x="0" y="0"/>
                                </a:lnTo>
                                <a:lnTo>
                                  <a:pt x="0" y="38404"/>
                                </a:lnTo>
                                <a:close/>
                              </a:path>
                            </a:pathLst>
                          </a:custGeom>
                          <a:ln w="1778">
                            <a:solidFill>
                              <a:srgbClr val="000000"/>
                            </a:solidFill>
                            <a:prstDash val="solid"/>
                          </a:ln>
                        </wps:spPr>
                        <wps:bodyPr wrap="square" lIns="0" tIns="0" rIns="0" bIns="0" rtlCol="0">
                          <a:prstTxWarp prst="textNoShape">
                            <a:avLst/>
                          </a:prstTxWarp>
                          <a:noAutofit/>
                        </wps:bodyPr>
                      </wps:wsp>
                      <wps:wsp>
                        <wps:cNvPr id="8" name="Graphic 8"/>
                        <wps:cNvSpPr/>
                        <wps:spPr>
                          <a:xfrm>
                            <a:off x="889" y="9893808"/>
                            <a:ext cx="137160" cy="8890"/>
                          </a:xfrm>
                          <a:custGeom>
                            <a:avLst/>
                            <a:gdLst/>
                            <a:ahLst/>
                            <a:cxnLst/>
                            <a:rect l="l" t="t" r="r" b="b"/>
                            <a:pathLst>
                              <a:path w="137160" h="8890">
                                <a:moveTo>
                                  <a:pt x="137159" y="0"/>
                                </a:moveTo>
                                <a:lnTo>
                                  <a:pt x="0" y="0"/>
                                </a:lnTo>
                                <a:lnTo>
                                  <a:pt x="0" y="8838"/>
                                </a:lnTo>
                                <a:lnTo>
                                  <a:pt x="137159" y="8838"/>
                                </a:lnTo>
                                <a:lnTo>
                                  <a:pt x="137159" y="0"/>
                                </a:lnTo>
                                <a:close/>
                              </a:path>
                            </a:pathLst>
                          </a:custGeom>
                          <a:solidFill>
                            <a:srgbClr val="000000"/>
                          </a:solidFill>
                        </wps:spPr>
                        <wps:bodyPr wrap="square" lIns="0" tIns="0" rIns="0" bIns="0" rtlCol="0">
                          <a:prstTxWarp prst="textNoShape">
                            <a:avLst/>
                          </a:prstTxWarp>
                          <a:noAutofit/>
                        </wps:bodyPr>
                      </wps:wsp>
                      <wps:wsp>
                        <wps:cNvPr id="9" name="Graphic 9"/>
                        <wps:cNvSpPr/>
                        <wps:spPr>
                          <a:xfrm>
                            <a:off x="889" y="9893808"/>
                            <a:ext cx="137160" cy="8890"/>
                          </a:xfrm>
                          <a:custGeom>
                            <a:avLst/>
                            <a:gdLst/>
                            <a:ahLst/>
                            <a:cxnLst/>
                            <a:rect l="l" t="t" r="r" b="b"/>
                            <a:pathLst>
                              <a:path w="137160" h="8890">
                                <a:moveTo>
                                  <a:pt x="0" y="8838"/>
                                </a:moveTo>
                                <a:lnTo>
                                  <a:pt x="137159" y="8838"/>
                                </a:lnTo>
                                <a:lnTo>
                                  <a:pt x="137159" y="0"/>
                                </a:lnTo>
                                <a:lnTo>
                                  <a:pt x="0" y="0"/>
                                </a:lnTo>
                                <a:lnTo>
                                  <a:pt x="0" y="8838"/>
                                </a:lnTo>
                                <a:close/>
                              </a:path>
                            </a:pathLst>
                          </a:custGeom>
                          <a:ln w="1778">
                            <a:solidFill>
                              <a:srgbClr val="000000"/>
                            </a:solidFill>
                            <a:prstDash val="solid"/>
                          </a:ln>
                        </wps:spPr>
                        <wps:bodyPr wrap="square" lIns="0" tIns="0" rIns="0" bIns="0" rtlCol="0">
                          <a:prstTxWarp prst="textNoShape">
                            <a:avLst/>
                          </a:prstTxWarp>
                          <a:noAutofit/>
                        </wps:bodyPr>
                      </wps:wsp>
                      <wps:wsp>
                        <wps:cNvPr id="10" name="Graphic 10"/>
                        <wps:cNvSpPr/>
                        <wps:spPr>
                          <a:xfrm>
                            <a:off x="139877" y="9893807"/>
                            <a:ext cx="8255" cy="198120"/>
                          </a:xfrm>
                          <a:custGeom>
                            <a:avLst/>
                            <a:gdLst/>
                            <a:ahLst/>
                            <a:cxnLst/>
                            <a:rect l="l" t="t" r="r" b="b"/>
                            <a:pathLst>
                              <a:path w="8255" h="198120">
                                <a:moveTo>
                                  <a:pt x="7924" y="0"/>
                                </a:moveTo>
                                <a:lnTo>
                                  <a:pt x="0" y="0"/>
                                </a:lnTo>
                                <a:lnTo>
                                  <a:pt x="0" y="197510"/>
                                </a:lnTo>
                                <a:lnTo>
                                  <a:pt x="7924" y="197510"/>
                                </a:lnTo>
                                <a:lnTo>
                                  <a:pt x="7924" y="0"/>
                                </a:lnTo>
                                <a:close/>
                              </a:path>
                            </a:pathLst>
                          </a:custGeom>
                          <a:solidFill>
                            <a:srgbClr val="000000"/>
                          </a:solidFill>
                        </wps:spPr>
                        <wps:bodyPr wrap="square" lIns="0" tIns="0" rIns="0" bIns="0" rtlCol="0">
                          <a:prstTxWarp prst="textNoShape">
                            <a:avLst/>
                          </a:prstTxWarp>
                          <a:noAutofit/>
                        </wps:bodyPr>
                      </wps:wsp>
                      <wps:wsp>
                        <wps:cNvPr id="11" name="Graphic 11"/>
                        <wps:cNvSpPr/>
                        <wps:spPr>
                          <a:xfrm>
                            <a:off x="139877" y="9893807"/>
                            <a:ext cx="8255" cy="198120"/>
                          </a:xfrm>
                          <a:custGeom>
                            <a:avLst/>
                            <a:gdLst/>
                            <a:ahLst/>
                            <a:cxnLst/>
                            <a:rect l="l" t="t" r="r" b="b"/>
                            <a:pathLst>
                              <a:path w="8255" h="198120">
                                <a:moveTo>
                                  <a:pt x="0" y="197510"/>
                                </a:moveTo>
                                <a:lnTo>
                                  <a:pt x="7924" y="197510"/>
                                </a:lnTo>
                                <a:lnTo>
                                  <a:pt x="7924" y="0"/>
                                </a:lnTo>
                                <a:lnTo>
                                  <a:pt x="0" y="0"/>
                                </a:lnTo>
                                <a:lnTo>
                                  <a:pt x="0" y="197510"/>
                                </a:lnTo>
                                <a:close/>
                              </a:path>
                            </a:pathLst>
                          </a:custGeom>
                          <a:ln w="1777">
                            <a:solidFill>
                              <a:srgbClr val="000000"/>
                            </a:solidFill>
                            <a:prstDash val="solid"/>
                          </a:ln>
                        </wps:spPr>
                        <wps:bodyPr wrap="square" lIns="0" tIns="0" rIns="0" bIns="0" rtlCol="0">
                          <a:prstTxWarp prst="textNoShape">
                            <a:avLst/>
                          </a:prstTxWarp>
                          <a:noAutofit/>
                        </wps:bodyPr>
                      </wps:wsp>
                      <wps:wsp>
                        <wps:cNvPr id="12" name="Graphic 12"/>
                        <wps:cNvSpPr/>
                        <wps:spPr>
                          <a:xfrm>
                            <a:off x="889" y="10082783"/>
                            <a:ext cx="137160" cy="8890"/>
                          </a:xfrm>
                          <a:custGeom>
                            <a:avLst/>
                            <a:gdLst/>
                            <a:ahLst/>
                            <a:cxnLst/>
                            <a:rect l="l" t="t" r="r" b="b"/>
                            <a:pathLst>
                              <a:path w="137160" h="8890">
                                <a:moveTo>
                                  <a:pt x="137159" y="0"/>
                                </a:moveTo>
                                <a:lnTo>
                                  <a:pt x="0" y="0"/>
                                </a:lnTo>
                                <a:lnTo>
                                  <a:pt x="0" y="8534"/>
                                </a:lnTo>
                                <a:lnTo>
                                  <a:pt x="137159" y="8534"/>
                                </a:lnTo>
                                <a:lnTo>
                                  <a:pt x="137159" y="0"/>
                                </a:lnTo>
                                <a:close/>
                              </a:path>
                            </a:pathLst>
                          </a:custGeom>
                          <a:solidFill>
                            <a:srgbClr val="000000"/>
                          </a:solidFill>
                        </wps:spPr>
                        <wps:bodyPr wrap="square" lIns="0" tIns="0" rIns="0" bIns="0" rtlCol="0">
                          <a:prstTxWarp prst="textNoShape">
                            <a:avLst/>
                          </a:prstTxWarp>
                          <a:noAutofit/>
                        </wps:bodyPr>
                      </wps:wsp>
                      <wps:wsp>
                        <wps:cNvPr id="13" name="Graphic 13"/>
                        <wps:cNvSpPr/>
                        <wps:spPr>
                          <a:xfrm>
                            <a:off x="889" y="10082783"/>
                            <a:ext cx="137160" cy="8890"/>
                          </a:xfrm>
                          <a:custGeom>
                            <a:avLst/>
                            <a:gdLst/>
                            <a:ahLst/>
                            <a:cxnLst/>
                            <a:rect l="l" t="t" r="r" b="b"/>
                            <a:pathLst>
                              <a:path w="137160" h="8890">
                                <a:moveTo>
                                  <a:pt x="0" y="8534"/>
                                </a:moveTo>
                                <a:lnTo>
                                  <a:pt x="137159" y="8534"/>
                                </a:lnTo>
                                <a:lnTo>
                                  <a:pt x="137159"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14" name="Graphic 14"/>
                        <wps:cNvSpPr/>
                        <wps:spPr>
                          <a:xfrm>
                            <a:off x="889" y="9943490"/>
                            <a:ext cx="8255" cy="147955"/>
                          </a:xfrm>
                          <a:custGeom>
                            <a:avLst/>
                            <a:gdLst/>
                            <a:ahLst/>
                            <a:cxnLst/>
                            <a:rect l="l" t="t" r="r" b="b"/>
                            <a:pathLst>
                              <a:path w="8255" h="147955">
                                <a:moveTo>
                                  <a:pt x="7924" y="0"/>
                                </a:moveTo>
                                <a:lnTo>
                                  <a:pt x="0" y="0"/>
                                </a:lnTo>
                                <a:lnTo>
                                  <a:pt x="0" y="147827"/>
                                </a:lnTo>
                                <a:lnTo>
                                  <a:pt x="7924" y="147827"/>
                                </a:lnTo>
                                <a:lnTo>
                                  <a:pt x="7924" y="0"/>
                                </a:lnTo>
                                <a:close/>
                              </a:path>
                            </a:pathLst>
                          </a:custGeom>
                          <a:solidFill>
                            <a:srgbClr val="000000"/>
                          </a:solidFill>
                        </wps:spPr>
                        <wps:bodyPr wrap="square" lIns="0" tIns="0" rIns="0" bIns="0" rtlCol="0">
                          <a:prstTxWarp prst="textNoShape">
                            <a:avLst/>
                          </a:prstTxWarp>
                          <a:noAutofit/>
                        </wps:bodyPr>
                      </wps:wsp>
                      <wps:wsp>
                        <wps:cNvPr id="15" name="Graphic 15"/>
                        <wps:cNvSpPr/>
                        <wps:spPr>
                          <a:xfrm>
                            <a:off x="889" y="9943490"/>
                            <a:ext cx="8255" cy="147955"/>
                          </a:xfrm>
                          <a:custGeom>
                            <a:avLst/>
                            <a:gdLst/>
                            <a:ahLst/>
                            <a:cxnLst/>
                            <a:rect l="l" t="t" r="r" b="b"/>
                            <a:pathLst>
                              <a:path w="8255" h="147955">
                                <a:moveTo>
                                  <a:pt x="0" y="147827"/>
                                </a:moveTo>
                                <a:lnTo>
                                  <a:pt x="7924" y="147827"/>
                                </a:lnTo>
                                <a:lnTo>
                                  <a:pt x="7924" y="0"/>
                                </a:lnTo>
                                <a:lnTo>
                                  <a:pt x="0" y="0"/>
                                </a:lnTo>
                                <a:lnTo>
                                  <a:pt x="0" y="147827"/>
                                </a:lnTo>
                                <a:close/>
                              </a:path>
                            </a:pathLst>
                          </a:custGeom>
                          <a:ln w="1778">
                            <a:solidFill>
                              <a:srgbClr val="000000"/>
                            </a:solidFill>
                            <a:prstDash val="solid"/>
                          </a:ln>
                        </wps:spPr>
                        <wps:bodyPr wrap="square" lIns="0" tIns="0" rIns="0" bIns="0" rtlCol="0">
                          <a:prstTxWarp prst="textNoShape">
                            <a:avLst/>
                          </a:prstTxWarp>
                          <a:noAutofit/>
                        </wps:bodyPr>
                      </wps:wsp>
                      <wps:wsp>
                        <wps:cNvPr id="16" name="Graphic 16"/>
                        <wps:cNvSpPr/>
                        <wps:spPr>
                          <a:xfrm>
                            <a:off x="889" y="9943490"/>
                            <a:ext cx="187325" cy="8890"/>
                          </a:xfrm>
                          <a:custGeom>
                            <a:avLst/>
                            <a:gdLst/>
                            <a:ahLst/>
                            <a:cxnLst/>
                            <a:rect l="l" t="t" r="r" b="b"/>
                            <a:pathLst>
                              <a:path w="187325" h="8890">
                                <a:moveTo>
                                  <a:pt x="186842" y="0"/>
                                </a:moveTo>
                                <a:lnTo>
                                  <a:pt x="0" y="0"/>
                                </a:lnTo>
                                <a:lnTo>
                                  <a:pt x="0" y="8838"/>
                                </a:lnTo>
                                <a:lnTo>
                                  <a:pt x="186842" y="8838"/>
                                </a:lnTo>
                                <a:lnTo>
                                  <a:pt x="186842" y="0"/>
                                </a:lnTo>
                                <a:close/>
                              </a:path>
                            </a:pathLst>
                          </a:custGeom>
                          <a:solidFill>
                            <a:srgbClr val="000000"/>
                          </a:solidFill>
                        </wps:spPr>
                        <wps:bodyPr wrap="square" lIns="0" tIns="0" rIns="0" bIns="0" rtlCol="0">
                          <a:prstTxWarp prst="textNoShape">
                            <a:avLst/>
                          </a:prstTxWarp>
                          <a:noAutofit/>
                        </wps:bodyPr>
                      </wps:wsp>
                      <wps:wsp>
                        <wps:cNvPr id="17" name="Graphic 17"/>
                        <wps:cNvSpPr/>
                        <wps:spPr>
                          <a:xfrm>
                            <a:off x="889" y="9943490"/>
                            <a:ext cx="187325" cy="8890"/>
                          </a:xfrm>
                          <a:custGeom>
                            <a:avLst/>
                            <a:gdLst/>
                            <a:ahLst/>
                            <a:cxnLst/>
                            <a:rect l="l" t="t" r="r" b="b"/>
                            <a:pathLst>
                              <a:path w="187325" h="8890">
                                <a:moveTo>
                                  <a:pt x="0" y="8838"/>
                                </a:moveTo>
                                <a:lnTo>
                                  <a:pt x="186842" y="8838"/>
                                </a:lnTo>
                                <a:lnTo>
                                  <a:pt x="186842" y="0"/>
                                </a:lnTo>
                                <a:lnTo>
                                  <a:pt x="0" y="0"/>
                                </a:lnTo>
                                <a:lnTo>
                                  <a:pt x="0" y="8838"/>
                                </a:lnTo>
                                <a:close/>
                              </a:path>
                            </a:pathLst>
                          </a:custGeom>
                          <a:ln w="1778">
                            <a:solidFill>
                              <a:srgbClr val="000000"/>
                            </a:solidFill>
                            <a:prstDash val="solid"/>
                          </a:ln>
                        </wps:spPr>
                        <wps:bodyPr wrap="square" lIns="0" tIns="0" rIns="0" bIns="0" rtlCol="0">
                          <a:prstTxWarp prst="textNoShape">
                            <a:avLst/>
                          </a:prstTxWarp>
                          <a:noAutofit/>
                        </wps:bodyPr>
                      </wps:wsp>
                      <wps:wsp>
                        <wps:cNvPr id="18" name="Graphic 18"/>
                        <wps:cNvSpPr/>
                        <wps:spPr>
                          <a:xfrm>
                            <a:off x="178892" y="9943490"/>
                            <a:ext cx="8890" cy="147955"/>
                          </a:xfrm>
                          <a:custGeom>
                            <a:avLst/>
                            <a:gdLst/>
                            <a:ahLst/>
                            <a:cxnLst/>
                            <a:rect l="l" t="t" r="r" b="b"/>
                            <a:pathLst>
                              <a:path w="8890" h="147955">
                                <a:moveTo>
                                  <a:pt x="8839" y="0"/>
                                </a:moveTo>
                                <a:lnTo>
                                  <a:pt x="0" y="0"/>
                                </a:lnTo>
                                <a:lnTo>
                                  <a:pt x="0" y="147827"/>
                                </a:lnTo>
                                <a:lnTo>
                                  <a:pt x="8839" y="147827"/>
                                </a:lnTo>
                                <a:lnTo>
                                  <a:pt x="8839" y="0"/>
                                </a:lnTo>
                                <a:close/>
                              </a:path>
                            </a:pathLst>
                          </a:custGeom>
                          <a:solidFill>
                            <a:srgbClr val="000000"/>
                          </a:solidFill>
                        </wps:spPr>
                        <wps:bodyPr wrap="square" lIns="0" tIns="0" rIns="0" bIns="0" rtlCol="0">
                          <a:prstTxWarp prst="textNoShape">
                            <a:avLst/>
                          </a:prstTxWarp>
                          <a:noAutofit/>
                        </wps:bodyPr>
                      </wps:wsp>
                      <wps:wsp>
                        <wps:cNvPr id="19" name="Graphic 19"/>
                        <wps:cNvSpPr/>
                        <wps:spPr>
                          <a:xfrm>
                            <a:off x="178892" y="9943490"/>
                            <a:ext cx="8890" cy="147955"/>
                          </a:xfrm>
                          <a:custGeom>
                            <a:avLst/>
                            <a:gdLst/>
                            <a:ahLst/>
                            <a:cxnLst/>
                            <a:rect l="l" t="t" r="r" b="b"/>
                            <a:pathLst>
                              <a:path w="8890" h="147955">
                                <a:moveTo>
                                  <a:pt x="0" y="147827"/>
                                </a:moveTo>
                                <a:lnTo>
                                  <a:pt x="8839" y="147827"/>
                                </a:lnTo>
                                <a:lnTo>
                                  <a:pt x="8839" y="0"/>
                                </a:lnTo>
                                <a:lnTo>
                                  <a:pt x="0" y="0"/>
                                </a:lnTo>
                                <a:lnTo>
                                  <a:pt x="0" y="147827"/>
                                </a:lnTo>
                                <a:close/>
                              </a:path>
                            </a:pathLst>
                          </a:custGeom>
                          <a:ln w="1777">
                            <a:solidFill>
                              <a:srgbClr val="000000"/>
                            </a:solidFill>
                            <a:prstDash val="solid"/>
                          </a:ln>
                        </wps:spPr>
                        <wps:bodyPr wrap="square" lIns="0" tIns="0" rIns="0" bIns="0" rtlCol="0">
                          <a:prstTxWarp prst="textNoShape">
                            <a:avLst/>
                          </a:prstTxWarp>
                          <a:noAutofit/>
                        </wps:bodyPr>
                      </wps:wsp>
                      <wps:wsp>
                        <wps:cNvPr id="20" name="Graphic 20"/>
                        <wps:cNvSpPr/>
                        <wps:spPr>
                          <a:xfrm>
                            <a:off x="178892" y="10082783"/>
                            <a:ext cx="48895" cy="8890"/>
                          </a:xfrm>
                          <a:custGeom>
                            <a:avLst/>
                            <a:gdLst/>
                            <a:ahLst/>
                            <a:cxnLst/>
                            <a:rect l="l" t="t" r="r" b="b"/>
                            <a:pathLst>
                              <a:path w="48895" h="8890">
                                <a:moveTo>
                                  <a:pt x="48463" y="0"/>
                                </a:moveTo>
                                <a:lnTo>
                                  <a:pt x="0" y="0"/>
                                </a:lnTo>
                                <a:lnTo>
                                  <a:pt x="0" y="8534"/>
                                </a:lnTo>
                                <a:lnTo>
                                  <a:pt x="48463" y="8534"/>
                                </a:lnTo>
                                <a:lnTo>
                                  <a:pt x="48463" y="0"/>
                                </a:lnTo>
                                <a:close/>
                              </a:path>
                            </a:pathLst>
                          </a:custGeom>
                          <a:solidFill>
                            <a:srgbClr val="000000"/>
                          </a:solidFill>
                        </wps:spPr>
                        <wps:bodyPr wrap="square" lIns="0" tIns="0" rIns="0" bIns="0" rtlCol="0">
                          <a:prstTxWarp prst="textNoShape">
                            <a:avLst/>
                          </a:prstTxWarp>
                          <a:noAutofit/>
                        </wps:bodyPr>
                      </wps:wsp>
                      <wps:wsp>
                        <wps:cNvPr id="21" name="Graphic 21"/>
                        <wps:cNvSpPr/>
                        <wps:spPr>
                          <a:xfrm>
                            <a:off x="178892" y="10082783"/>
                            <a:ext cx="48895" cy="8890"/>
                          </a:xfrm>
                          <a:custGeom>
                            <a:avLst/>
                            <a:gdLst/>
                            <a:ahLst/>
                            <a:cxnLst/>
                            <a:rect l="l" t="t" r="r" b="b"/>
                            <a:pathLst>
                              <a:path w="48895" h="8890">
                                <a:moveTo>
                                  <a:pt x="0" y="8534"/>
                                </a:moveTo>
                                <a:lnTo>
                                  <a:pt x="48463" y="8534"/>
                                </a:lnTo>
                                <a:lnTo>
                                  <a:pt x="48463"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22" name="Graphic 22"/>
                        <wps:cNvSpPr/>
                        <wps:spPr>
                          <a:xfrm>
                            <a:off x="39903" y="40868"/>
                            <a:ext cx="187960" cy="58419"/>
                          </a:xfrm>
                          <a:custGeom>
                            <a:avLst/>
                            <a:gdLst/>
                            <a:ahLst/>
                            <a:cxnLst/>
                            <a:rect l="l" t="t" r="r" b="b"/>
                            <a:pathLst>
                              <a:path w="187960" h="58419">
                                <a:moveTo>
                                  <a:pt x="187452" y="0"/>
                                </a:moveTo>
                                <a:lnTo>
                                  <a:pt x="0" y="0"/>
                                </a:lnTo>
                                <a:lnTo>
                                  <a:pt x="0" y="58216"/>
                                </a:lnTo>
                                <a:lnTo>
                                  <a:pt x="187452" y="58216"/>
                                </a:lnTo>
                                <a:lnTo>
                                  <a:pt x="187452" y="0"/>
                                </a:lnTo>
                                <a:close/>
                              </a:path>
                            </a:pathLst>
                          </a:custGeom>
                          <a:solidFill>
                            <a:srgbClr val="000080"/>
                          </a:solidFill>
                        </wps:spPr>
                        <wps:bodyPr wrap="square" lIns="0" tIns="0" rIns="0" bIns="0" rtlCol="0">
                          <a:prstTxWarp prst="textNoShape">
                            <a:avLst/>
                          </a:prstTxWarp>
                          <a:noAutofit/>
                        </wps:bodyPr>
                      </wps:wsp>
                      <wps:wsp>
                        <wps:cNvPr id="23" name="Graphic 23"/>
                        <wps:cNvSpPr/>
                        <wps:spPr>
                          <a:xfrm>
                            <a:off x="39903" y="40868"/>
                            <a:ext cx="187960" cy="58419"/>
                          </a:xfrm>
                          <a:custGeom>
                            <a:avLst/>
                            <a:gdLst/>
                            <a:ahLst/>
                            <a:cxnLst/>
                            <a:rect l="l" t="t" r="r" b="b"/>
                            <a:pathLst>
                              <a:path w="187960" h="58419">
                                <a:moveTo>
                                  <a:pt x="0" y="58216"/>
                                </a:moveTo>
                                <a:lnTo>
                                  <a:pt x="187452" y="58216"/>
                                </a:lnTo>
                                <a:lnTo>
                                  <a:pt x="187452"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24" name="Graphic 24"/>
                        <wps:cNvSpPr/>
                        <wps:spPr>
                          <a:xfrm>
                            <a:off x="39903" y="40792"/>
                            <a:ext cx="58419" cy="187960"/>
                          </a:xfrm>
                          <a:custGeom>
                            <a:avLst/>
                            <a:gdLst/>
                            <a:ahLst/>
                            <a:cxnLst/>
                            <a:rect l="l" t="t" r="r" b="b"/>
                            <a:pathLst>
                              <a:path w="58419" h="187960">
                                <a:moveTo>
                                  <a:pt x="58216" y="0"/>
                                </a:moveTo>
                                <a:lnTo>
                                  <a:pt x="0" y="0"/>
                                </a:lnTo>
                                <a:lnTo>
                                  <a:pt x="0" y="187451"/>
                                </a:lnTo>
                                <a:lnTo>
                                  <a:pt x="58216" y="187451"/>
                                </a:lnTo>
                                <a:lnTo>
                                  <a:pt x="58216" y="0"/>
                                </a:lnTo>
                                <a:close/>
                              </a:path>
                            </a:pathLst>
                          </a:custGeom>
                          <a:solidFill>
                            <a:srgbClr val="000080"/>
                          </a:solidFill>
                        </wps:spPr>
                        <wps:bodyPr wrap="square" lIns="0" tIns="0" rIns="0" bIns="0" rtlCol="0">
                          <a:prstTxWarp prst="textNoShape">
                            <a:avLst/>
                          </a:prstTxWarp>
                          <a:noAutofit/>
                        </wps:bodyPr>
                      </wps:wsp>
                      <wps:wsp>
                        <wps:cNvPr id="25" name="Graphic 25"/>
                        <wps:cNvSpPr/>
                        <wps:spPr>
                          <a:xfrm>
                            <a:off x="39903" y="40792"/>
                            <a:ext cx="58419" cy="187960"/>
                          </a:xfrm>
                          <a:custGeom>
                            <a:avLst/>
                            <a:gdLst/>
                            <a:ahLst/>
                            <a:cxnLst/>
                            <a:rect l="l" t="t" r="r" b="b"/>
                            <a:pathLst>
                              <a:path w="58419" h="187960">
                                <a:moveTo>
                                  <a:pt x="0" y="187451"/>
                                </a:moveTo>
                                <a:lnTo>
                                  <a:pt x="58216" y="187451"/>
                                </a:lnTo>
                                <a:lnTo>
                                  <a:pt x="58216" y="0"/>
                                </a:lnTo>
                                <a:lnTo>
                                  <a:pt x="0" y="0"/>
                                </a:lnTo>
                                <a:lnTo>
                                  <a:pt x="0" y="187451"/>
                                </a:lnTo>
                                <a:close/>
                              </a:path>
                            </a:pathLst>
                          </a:custGeom>
                          <a:ln w="1778">
                            <a:solidFill>
                              <a:srgbClr val="000080"/>
                            </a:solidFill>
                            <a:prstDash val="solid"/>
                          </a:ln>
                        </wps:spPr>
                        <wps:bodyPr wrap="square" lIns="0" tIns="0" rIns="0" bIns="0" rtlCol="0">
                          <a:prstTxWarp prst="textNoShape">
                            <a:avLst/>
                          </a:prstTxWarp>
                          <a:noAutofit/>
                        </wps:bodyPr>
                      </wps:wsp>
                      <wps:wsp>
                        <wps:cNvPr id="26" name="Graphic 26"/>
                        <wps:cNvSpPr/>
                        <wps:spPr>
                          <a:xfrm>
                            <a:off x="189560" y="889"/>
                            <a:ext cx="38100" cy="8890"/>
                          </a:xfrm>
                          <a:custGeom>
                            <a:avLst/>
                            <a:gdLst/>
                            <a:ahLst/>
                            <a:cxnLst/>
                            <a:rect l="l" t="t" r="r" b="b"/>
                            <a:pathLst>
                              <a:path w="38100" h="8890">
                                <a:moveTo>
                                  <a:pt x="37795" y="0"/>
                                </a:moveTo>
                                <a:lnTo>
                                  <a:pt x="0" y="0"/>
                                </a:lnTo>
                                <a:lnTo>
                                  <a:pt x="0" y="8534"/>
                                </a:lnTo>
                                <a:lnTo>
                                  <a:pt x="37795" y="8534"/>
                                </a:lnTo>
                                <a:lnTo>
                                  <a:pt x="37795" y="0"/>
                                </a:lnTo>
                                <a:close/>
                              </a:path>
                            </a:pathLst>
                          </a:custGeom>
                          <a:solidFill>
                            <a:srgbClr val="000000"/>
                          </a:solidFill>
                        </wps:spPr>
                        <wps:bodyPr wrap="square" lIns="0" tIns="0" rIns="0" bIns="0" rtlCol="0">
                          <a:prstTxWarp prst="textNoShape">
                            <a:avLst/>
                          </a:prstTxWarp>
                          <a:noAutofit/>
                        </wps:bodyPr>
                      </wps:wsp>
                      <wps:wsp>
                        <wps:cNvPr id="27" name="Graphic 27"/>
                        <wps:cNvSpPr/>
                        <wps:spPr>
                          <a:xfrm>
                            <a:off x="189560" y="889"/>
                            <a:ext cx="38100" cy="8890"/>
                          </a:xfrm>
                          <a:custGeom>
                            <a:avLst/>
                            <a:gdLst/>
                            <a:ahLst/>
                            <a:cxnLst/>
                            <a:rect l="l" t="t" r="r" b="b"/>
                            <a:pathLst>
                              <a:path w="38100" h="8890">
                                <a:moveTo>
                                  <a:pt x="0" y="8534"/>
                                </a:moveTo>
                                <a:lnTo>
                                  <a:pt x="37795" y="8534"/>
                                </a:lnTo>
                                <a:lnTo>
                                  <a:pt x="37795"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28" name="Graphic 28"/>
                        <wps:cNvSpPr/>
                        <wps:spPr>
                          <a:xfrm>
                            <a:off x="189560" y="939"/>
                            <a:ext cx="8255" cy="137795"/>
                          </a:xfrm>
                          <a:custGeom>
                            <a:avLst/>
                            <a:gdLst/>
                            <a:ahLst/>
                            <a:cxnLst/>
                            <a:rect l="l" t="t" r="r" b="b"/>
                            <a:pathLst>
                              <a:path w="8255" h="137795">
                                <a:moveTo>
                                  <a:pt x="7924" y="0"/>
                                </a:moveTo>
                                <a:lnTo>
                                  <a:pt x="0" y="0"/>
                                </a:lnTo>
                                <a:lnTo>
                                  <a:pt x="0" y="137769"/>
                                </a:lnTo>
                                <a:lnTo>
                                  <a:pt x="7924" y="137769"/>
                                </a:lnTo>
                                <a:lnTo>
                                  <a:pt x="7924" y="0"/>
                                </a:lnTo>
                                <a:close/>
                              </a:path>
                            </a:pathLst>
                          </a:custGeom>
                          <a:solidFill>
                            <a:srgbClr val="000000"/>
                          </a:solidFill>
                        </wps:spPr>
                        <wps:bodyPr wrap="square" lIns="0" tIns="0" rIns="0" bIns="0" rtlCol="0">
                          <a:prstTxWarp prst="textNoShape">
                            <a:avLst/>
                          </a:prstTxWarp>
                          <a:noAutofit/>
                        </wps:bodyPr>
                      </wps:wsp>
                      <wps:wsp>
                        <wps:cNvPr id="29" name="Graphic 29"/>
                        <wps:cNvSpPr/>
                        <wps:spPr>
                          <a:xfrm>
                            <a:off x="189560" y="939"/>
                            <a:ext cx="8255" cy="137795"/>
                          </a:xfrm>
                          <a:custGeom>
                            <a:avLst/>
                            <a:gdLst/>
                            <a:ahLst/>
                            <a:cxnLst/>
                            <a:rect l="l" t="t" r="r" b="b"/>
                            <a:pathLst>
                              <a:path w="8255" h="137795">
                                <a:moveTo>
                                  <a:pt x="0" y="137769"/>
                                </a:moveTo>
                                <a:lnTo>
                                  <a:pt x="7924" y="137769"/>
                                </a:lnTo>
                                <a:lnTo>
                                  <a:pt x="7924" y="0"/>
                                </a:lnTo>
                                <a:lnTo>
                                  <a:pt x="0" y="0"/>
                                </a:lnTo>
                                <a:lnTo>
                                  <a:pt x="0" y="137769"/>
                                </a:lnTo>
                                <a:close/>
                              </a:path>
                            </a:pathLst>
                          </a:custGeom>
                          <a:ln w="1777">
                            <a:solidFill>
                              <a:srgbClr val="000000"/>
                            </a:solidFill>
                            <a:prstDash val="solid"/>
                          </a:ln>
                        </wps:spPr>
                        <wps:bodyPr wrap="square" lIns="0" tIns="0" rIns="0" bIns="0" rtlCol="0">
                          <a:prstTxWarp prst="textNoShape">
                            <a:avLst/>
                          </a:prstTxWarp>
                          <a:noAutofit/>
                        </wps:bodyPr>
                      </wps:wsp>
                      <wps:wsp>
                        <wps:cNvPr id="30" name="Graphic 30"/>
                        <wps:cNvSpPr/>
                        <wps:spPr>
                          <a:xfrm>
                            <a:off x="889" y="140207"/>
                            <a:ext cx="196850" cy="8890"/>
                          </a:xfrm>
                          <a:custGeom>
                            <a:avLst/>
                            <a:gdLst/>
                            <a:ahLst/>
                            <a:cxnLst/>
                            <a:rect l="l" t="t" r="r" b="b"/>
                            <a:pathLst>
                              <a:path w="196850" h="8890">
                                <a:moveTo>
                                  <a:pt x="196596" y="0"/>
                                </a:moveTo>
                                <a:lnTo>
                                  <a:pt x="0" y="0"/>
                                </a:lnTo>
                                <a:lnTo>
                                  <a:pt x="0" y="8534"/>
                                </a:lnTo>
                                <a:lnTo>
                                  <a:pt x="196596" y="8534"/>
                                </a:lnTo>
                                <a:lnTo>
                                  <a:pt x="196596" y="0"/>
                                </a:lnTo>
                                <a:close/>
                              </a:path>
                            </a:pathLst>
                          </a:custGeom>
                          <a:solidFill>
                            <a:srgbClr val="000000"/>
                          </a:solidFill>
                        </wps:spPr>
                        <wps:bodyPr wrap="square" lIns="0" tIns="0" rIns="0" bIns="0" rtlCol="0">
                          <a:prstTxWarp prst="textNoShape">
                            <a:avLst/>
                          </a:prstTxWarp>
                          <a:noAutofit/>
                        </wps:bodyPr>
                      </wps:wsp>
                      <wps:wsp>
                        <wps:cNvPr id="31" name="Graphic 31"/>
                        <wps:cNvSpPr/>
                        <wps:spPr>
                          <a:xfrm>
                            <a:off x="889" y="140207"/>
                            <a:ext cx="196850" cy="8890"/>
                          </a:xfrm>
                          <a:custGeom>
                            <a:avLst/>
                            <a:gdLst/>
                            <a:ahLst/>
                            <a:cxnLst/>
                            <a:rect l="l" t="t" r="r" b="b"/>
                            <a:pathLst>
                              <a:path w="196850" h="8890">
                                <a:moveTo>
                                  <a:pt x="0" y="8534"/>
                                </a:moveTo>
                                <a:lnTo>
                                  <a:pt x="196596" y="8534"/>
                                </a:lnTo>
                                <a:lnTo>
                                  <a:pt x="196596"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32" name="Graphic 32"/>
                        <wps:cNvSpPr/>
                        <wps:spPr>
                          <a:xfrm>
                            <a:off x="889" y="939"/>
                            <a:ext cx="8255" cy="137795"/>
                          </a:xfrm>
                          <a:custGeom>
                            <a:avLst/>
                            <a:gdLst/>
                            <a:ahLst/>
                            <a:cxnLst/>
                            <a:rect l="l" t="t" r="r" b="b"/>
                            <a:pathLst>
                              <a:path w="8255" h="137795">
                                <a:moveTo>
                                  <a:pt x="7924" y="0"/>
                                </a:moveTo>
                                <a:lnTo>
                                  <a:pt x="0" y="0"/>
                                </a:lnTo>
                                <a:lnTo>
                                  <a:pt x="0" y="137769"/>
                                </a:lnTo>
                                <a:lnTo>
                                  <a:pt x="7924" y="137769"/>
                                </a:lnTo>
                                <a:lnTo>
                                  <a:pt x="7924" y="0"/>
                                </a:lnTo>
                                <a:close/>
                              </a:path>
                            </a:pathLst>
                          </a:custGeom>
                          <a:solidFill>
                            <a:srgbClr val="000000"/>
                          </a:solidFill>
                        </wps:spPr>
                        <wps:bodyPr wrap="square" lIns="0" tIns="0" rIns="0" bIns="0" rtlCol="0">
                          <a:prstTxWarp prst="textNoShape">
                            <a:avLst/>
                          </a:prstTxWarp>
                          <a:noAutofit/>
                        </wps:bodyPr>
                      </wps:wsp>
                      <wps:wsp>
                        <wps:cNvPr id="33" name="Graphic 33"/>
                        <wps:cNvSpPr/>
                        <wps:spPr>
                          <a:xfrm>
                            <a:off x="889" y="939"/>
                            <a:ext cx="8255" cy="137795"/>
                          </a:xfrm>
                          <a:custGeom>
                            <a:avLst/>
                            <a:gdLst/>
                            <a:ahLst/>
                            <a:cxnLst/>
                            <a:rect l="l" t="t" r="r" b="b"/>
                            <a:pathLst>
                              <a:path w="8255" h="137795">
                                <a:moveTo>
                                  <a:pt x="0" y="137769"/>
                                </a:moveTo>
                                <a:lnTo>
                                  <a:pt x="7924" y="137769"/>
                                </a:lnTo>
                                <a:lnTo>
                                  <a:pt x="7924" y="0"/>
                                </a:lnTo>
                                <a:lnTo>
                                  <a:pt x="0" y="0"/>
                                </a:lnTo>
                                <a:lnTo>
                                  <a:pt x="0" y="137769"/>
                                </a:lnTo>
                                <a:close/>
                              </a:path>
                            </a:pathLst>
                          </a:custGeom>
                          <a:ln w="1778">
                            <a:solidFill>
                              <a:srgbClr val="000000"/>
                            </a:solidFill>
                            <a:prstDash val="solid"/>
                          </a:ln>
                        </wps:spPr>
                        <wps:bodyPr wrap="square" lIns="0" tIns="0" rIns="0" bIns="0" rtlCol="0">
                          <a:prstTxWarp prst="textNoShape">
                            <a:avLst/>
                          </a:prstTxWarp>
                          <a:noAutofit/>
                        </wps:bodyPr>
                      </wps:wsp>
                      <wps:wsp>
                        <wps:cNvPr id="34" name="Graphic 34"/>
                        <wps:cNvSpPr/>
                        <wps:spPr>
                          <a:xfrm>
                            <a:off x="889" y="889"/>
                            <a:ext cx="147320" cy="8890"/>
                          </a:xfrm>
                          <a:custGeom>
                            <a:avLst/>
                            <a:gdLst/>
                            <a:ahLst/>
                            <a:cxnLst/>
                            <a:rect l="l" t="t" r="r" b="b"/>
                            <a:pathLst>
                              <a:path w="147320" h="8890">
                                <a:moveTo>
                                  <a:pt x="146913" y="0"/>
                                </a:moveTo>
                                <a:lnTo>
                                  <a:pt x="0" y="0"/>
                                </a:lnTo>
                                <a:lnTo>
                                  <a:pt x="0" y="8534"/>
                                </a:lnTo>
                                <a:lnTo>
                                  <a:pt x="146913" y="8534"/>
                                </a:lnTo>
                                <a:lnTo>
                                  <a:pt x="146913" y="0"/>
                                </a:lnTo>
                                <a:close/>
                              </a:path>
                            </a:pathLst>
                          </a:custGeom>
                          <a:solidFill>
                            <a:srgbClr val="000000"/>
                          </a:solidFill>
                        </wps:spPr>
                        <wps:bodyPr wrap="square" lIns="0" tIns="0" rIns="0" bIns="0" rtlCol="0">
                          <a:prstTxWarp prst="textNoShape">
                            <a:avLst/>
                          </a:prstTxWarp>
                          <a:noAutofit/>
                        </wps:bodyPr>
                      </wps:wsp>
                      <wps:wsp>
                        <wps:cNvPr id="35" name="Graphic 35"/>
                        <wps:cNvSpPr/>
                        <wps:spPr>
                          <a:xfrm>
                            <a:off x="889" y="889"/>
                            <a:ext cx="147320" cy="8890"/>
                          </a:xfrm>
                          <a:custGeom>
                            <a:avLst/>
                            <a:gdLst/>
                            <a:ahLst/>
                            <a:cxnLst/>
                            <a:rect l="l" t="t" r="r" b="b"/>
                            <a:pathLst>
                              <a:path w="147320" h="8890">
                                <a:moveTo>
                                  <a:pt x="0" y="8534"/>
                                </a:moveTo>
                                <a:lnTo>
                                  <a:pt x="146913" y="8534"/>
                                </a:lnTo>
                                <a:lnTo>
                                  <a:pt x="146913"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36" name="Graphic 36"/>
                        <wps:cNvSpPr/>
                        <wps:spPr>
                          <a:xfrm>
                            <a:off x="139877" y="914"/>
                            <a:ext cx="8255" cy="187960"/>
                          </a:xfrm>
                          <a:custGeom>
                            <a:avLst/>
                            <a:gdLst/>
                            <a:ahLst/>
                            <a:cxnLst/>
                            <a:rect l="l" t="t" r="r" b="b"/>
                            <a:pathLst>
                              <a:path w="8255" h="187960">
                                <a:moveTo>
                                  <a:pt x="7924" y="0"/>
                                </a:moveTo>
                                <a:lnTo>
                                  <a:pt x="0" y="0"/>
                                </a:lnTo>
                                <a:lnTo>
                                  <a:pt x="0" y="187451"/>
                                </a:lnTo>
                                <a:lnTo>
                                  <a:pt x="7924" y="187451"/>
                                </a:lnTo>
                                <a:lnTo>
                                  <a:pt x="7924" y="0"/>
                                </a:lnTo>
                                <a:close/>
                              </a:path>
                            </a:pathLst>
                          </a:custGeom>
                          <a:solidFill>
                            <a:srgbClr val="000000"/>
                          </a:solidFill>
                        </wps:spPr>
                        <wps:bodyPr wrap="square" lIns="0" tIns="0" rIns="0" bIns="0" rtlCol="0">
                          <a:prstTxWarp prst="textNoShape">
                            <a:avLst/>
                          </a:prstTxWarp>
                          <a:noAutofit/>
                        </wps:bodyPr>
                      </wps:wsp>
                      <wps:wsp>
                        <wps:cNvPr id="37" name="Graphic 37"/>
                        <wps:cNvSpPr/>
                        <wps:spPr>
                          <a:xfrm>
                            <a:off x="139877" y="914"/>
                            <a:ext cx="8255" cy="187960"/>
                          </a:xfrm>
                          <a:custGeom>
                            <a:avLst/>
                            <a:gdLst/>
                            <a:ahLst/>
                            <a:cxnLst/>
                            <a:rect l="l" t="t" r="r" b="b"/>
                            <a:pathLst>
                              <a:path w="8255" h="187960">
                                <a:moveTo>
                                  <a:pt x="0" y="187451"/>
                                </a:moveTo>
                                <a:lnTo>
                                  <a:pt x="7924" y="187451"/>
                                </a:lnTo>
                                <a:lnTo>
                                  <a:pt x="7924" y="0"/>
                                </a:lnTo>
                                <a:lnTo>
                                  <a:pt x="0" y="0"/>
                                </a:lnTo>
                                <a:lnTo>
                                  <a:pt x="0" y="187451"/>
                                </a:lnTo>
                                <a:close/>
                              </a:path>
                            </a:pathLst>
                          </a:custGeom>
                          <a:ln w="1778">
                            <a:solidFill>
                              <a:srgbClr val="000000"/>
                            </a:solidFill>
                            <a:prstDash val="solid"/>
                          </a:ln>
                        </wps:spPr>
                        <wps:bodyPr wrap="square" lIns="0" tIns="0" rIns="0" bIns="0" rtlCol="0">
                          <a:prstTxWarp prst="textNoShape">
                            <a:avLst/>
                          </a:prstTxWarp>
                          <a:noAutofit/>
                        </wps:bodyPr>
                      </wps:wsp>
                      <wps:wsp>
                        <wps:cNvPr id="38" name="Graphic 38"/>
                        <wps:cNvSpPr/>
                        <wps:spPr>
                          <a:xfrm>
                            <a:off x="889" y="179831"/>
                            <a:ext cx="147320" cy="8890"/>
                          </a:xfrm>
                          <a:custGeom>
                            <a:avLst/>
                            <a:gdLst/>
                            <a:ahLst/>
                            <a:cxnLst/>
                            <a:rect l="l" t="t" r="r" b="b"/>
                            <a:pathLst>
                              <a:path w="147320" h="8890">
                                <a:moveTo>
                                  <a:pt x="146913" y="0"/>
                                </a:moveTo>
                                <a:lnTo>
                                  <a:pt x="0" y="0"/>
                                </a:lnTo>
                                <a:lnTo>
                                  <a:pt x="0" y="8534"/>
                                </a:lnTo>
                                <a:lnTo>
                                  <a:pt x="146913" y="8534"/>
                                </a:lnTo>
                                <a:lnTo>
                                  <a:pt x="146913" y="0"/>
                                </a:lnTo>
                                <a:close/>
                              </a:path>
                            </a:pathLst>
                          </a:custGeom>
                          <a:solidFill>
                            <a:srgbClr val="000000"/>
                          </a:solidFill>
                        </wps:spPr>
                        <wps:bodyPr wrap="square" lIns="0" tIns="0" rIns="0" bIns="0" rtlCol="0">
                          <a:prstTxWarp prst="textNoShape">
                            <a:avLst/>
                          </a:prstTxWarp>
                          <a:noAutofit/>
                        </wps:bodyPr>
                      </wps:wsp>
                      <wps:wsp>
                        <wps:cNvPr id="39" name="Graphic 39"/>
                        <wps:cNvSpPr/>
                        <wps:spPr>
                          <a:xfrm>
                            <a:off x="889" y="179831"/>
                            <a:ext cx="147320" cy="8890"/>
                          </a:xfrm>
                          <a:custGeom>
                            <a:avLst/>
                            <a:gdLst/>
                            <a:ahLst/>
                            <a:cxnLst/>
                            <a:rect l="l" t="t" r="r" b="b"/>
                            <a:pathLst>
                              <a:path w="147320" h="8890">
                                <a:moveTo>
                                  <a:pt x="0" y="8534"/>
                                </a:moveTo>
                                <a:lnTo>
                                  <a:pt x="146913" y="8534"/>
                                </a:lnTo>
                                <a:lnTo>
                                  <a:pt x="146913"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40" name="Graphic 40"/>
                        <wps:cNvSpPr/>
                        <wps:spPr>
                          <a:xfrm>
                            <a:off x="889" y="179781"/>
                            <a:ext cx="8255" cy="48895"/>
                          </a:xfrm>
                          <a:custGeom>
                            <a:avLst/>
                            <a:gdLst/>
                            <a:ahLst/>
                            <a:cxnLst/>
                            <a:rect l="l" t="t" r="r" b="b"/>
                            <a:pathLst>
                              <a:path w="8255" h="48895">
                                <a:moveTo>
                                  <a:pt x="7924" y="0"/>
                                </a:moveTo>
                                <a:lnTo>
                                  <a:pt x="0" y="0"/>
                                </a:lnTo>
                                <a:lnTo>
                                  <a:pt x="0" y="48463"/>
                                </a:lnTo>
                                <a:lnTo>
                                  <a:pt x="7924" y="48463"/>
                                </a:lnTo>
                                <a:lnTo>
                                  <a:pt x="7924" y="0"/>
                                </a:lnTo>
                                <a:close/>
                              </a:path>
                            </a:pathLst>
                          </a:custGeom>
                          <a:solidFill>
                            <a:srgbClr val="000000"/>
                          </a:solidFill>
                        </wps:spPr>
                        <wps:bodyPr wrap="square" lIns="0" tIns="0" rIns="0" bIns="0" rtlCol="0">
                          <a:prstTxWarp prst="textNoShape">
                            <a:avLst/>
                          </a:prstTxWarp>
                          <a:noAutofit/>
                        </wps:bodyPr>
                      </wps:wsp>
                      <wps:wsp>
                        <wps:cNvPr id="41" name="Graphic 41"/>
                        <wps:cNvSpPr/>
                        <wps:spPr>
                          <a:xfrm>
                            <a:off x="889" y="179781"/>
                            <a:ext cx="8255" cy="48895"/>
                          </a:xfrm>
                          <a:custGeom>
                            <a:avLst/>
                            <a:gdLst/>
                            <a:ahLst/>
                            <a:cxnLst/>
                            <a:rect l="l" t="t" r="r" b="b"/>
                            <a:pathLst>
                              <a:path w="8255" h="48895">
                                <a:moveTo>
                                  <a:pt x="0" y="48463"/>
                                </a:moveTo>
                                <a:lnTo>
                                  <a:pt x="7924" y="48463"/>
                                </a:lnTo>
                                <a:lnTo>
                                  <a:pt x="7924" y="0"/>
                                </a:lnTo>
                                <a:lnTo>
                                  <a:pt x="0" y="0"/>
                                </a:lnTo>
                                <a:lnTo>
                                  <a:pt x="0" y="48463"/>
                                </a:lnTo>
                                <a:close/>
                              </a:path>
                            </a:pathLst>
                          </a:custGeom>
                          <a:ln w="1778">
                            <a:solidFill>
                              <a:srgbClr val="000000"/>
                            </a:solidFill>
                            <a:prstDash val="solid"/>
                          </a:ln>
                        </wps:spPr>
                        <wps:bodyPr wrap="square" lIns="0" tIns="0" rIns="0" bIns="0" rtlCol="0">
                          <a:prstTxWarp prst="textNoShape">
                            <a:avLst/>
                          </a:prstTxWarp>
                          <a:noAutofit/>
                        </wps:bodyPr>
                      </wps:wsp>
                      <wps:wsp>
                        <wps:cNvPr id="42" name="Graphic 42"/>
                        <wps:cNvSpPr/>
                        <wps:spPr>
                          <a:xfrm>
                            <a:off x="229488" y="9993477"/>
                            <a:ext cx="231775" cy="58419"/>
                          </a:xfrm>
                          <a:custGeom>
                            <a:avLst/>
                            <a:gdLst/>
                            <a:ahLst/>
                            <a:cxnLst/>
                            <a:rect l="l" t="t" r="r" b="b"/>
                            <a:pathLst>
                              <a:path w="231775" h="58419">
                                <a:moveTo>
                                  <a:pt x="231647" y="0"/>
                                </a:moveTo>
                                <a:lnTo>
                                  <a:pt x="0" y="0"/>
                                </a:lnTo>
                                <a:lnTo>
                                  <a:pt x="0" y="58216"/>
                                </a:lnTo>
                                <a:lnTo>
                                  <a:pt x="231647" y="58216"/>
                                </a:lnTo>
                                <a:lnTo>
                                  <a:pt x="231647" y="0"/>
                                </a:lnTo>
                                <a:close/>
                              </a:path>
                            </a:pathLst>
                          </a:custGeom>
                          <a:solidFill>
                            <a:srgbClr val="000080"/>
                          </a:solidFill>
                        </wps:spPr>
                        <wps:bodyPr wrap="square" lIns="0" tIns="0" rIns="0" bIns="0" rtlCol="0">
                          <a:prstTxWarp prst="textNoShape">
                            <a:avLst/>
                          </a:prstTxWarp>
                          <a:noAutofit/>
                        </wps:bodyPr>
                      </wps:wsp>
                      <wps:wsp>
                        <wps:cNvPr id="43" name="Graphic 43"/>
                        <wps:cNvSpPr/>
                        <wps:spPr>
                          <a:xfrm>
                            <a:off x="229488" y="9993477"/>
                            <a:ext cx="231775" cy="58419"/>
                          </a:xfrm>
                          <a:custGeom>
                            <a:avLst/>
                            <a:gdLst/>
                            <a:ahLst/>
                            <a:cxnLst/>
                            <a:rect l="l" t="t" r="r" b="b"/>
                            <a:pathLst>
                              <a:path w="231775" h="58419">
                                <a:moveTo>
                                  <a:pt x="0" y="58216"/>
                                </a:moveTo>
                                <a:lnTo>
                                  <a:pt x="231647" y="58216"/>
                                </a:lnTo>
                                <a:lnTo>
                                  <a:pt x="231647"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44" name="Graphic 44"/>
                        <wps:cNvSpPr/>
                        <wps:spPr>
                          <a:xfrm>
                            <a:off x="229488" y="10082783"/>
                            <a:ext cx="231775" cy="8890"/>
                          </a:xfrm>
                          <a:custGeom>
                            <a:avLst/>
                            <a:gdLst/>
                            <a:ahLst/>
                            <a:cxnLst/>
                            <a:rect l="l" t="t" r="r" b="b"/>
                            <a:pathLst>
                              <a:path w="231775" h="8890">
                                <a:moveTo>
                                  <a:pt x="231647" y="0"/>
                                </a:moveTo>
                                <a:lnTo>
                                  <a:pt x="0" y="0"/>
                                </a:lnTo>
                                <a:lnTo>
                                  <a:pt x="0" y="8534"/>
                                </a:lnTo>
                                <a:lnTo>
                                  <a:pt x="231647" y="8534"/>
                                </a:lnTo>
                                <a:lnTo>
                                  <a:pt x="231647" y="0"/>
                                </a:lnTo>
                                <a:close/>
                              </a:path>
                            </a:pathLst>
                          </a:custGeom>
                          <a:solidFill>
                            <a:srgbClr val="000000"/>
                          </a:solidFill>
                        </wps:spPr>
                        <wps:bodyPr wrap="square" lIns="0" tIns="0" rIns="0" bIns="0" rtlCol="0">
                          <a:prstTxWarp prst="textNoShape">
                            <a:avLst/>
                          </a:prstTxWarp>
                          <a:noAutofit/>
                        </wps:bodyPr>
                      </wps:wsp>
                      <wps:wsp>
                        <wps:cNvPr id="45" name="Graphic 45"/>
                        <wps:cNvSpPr/>
                        <wps:spPr>
                          <a:xfrm>
                            <a:off x="229488" y="10082783"/>
                            <a:ext cx="231775" cy="8890"/>
                          </a:xfrm>
                          <a:custGeom>
                            <a:avLst/>
                            <a:gdLst/>
                            <a:ahLst/>
                            <a:cxnLst/>
                            <a:rect l="l" t="t" r="r" b="b"/>
                            <a:pathLst>
                              <a:path w="231775" h="8890">
                                <a:moveTo>
                                  <a:pt x="0" y="8534"/>
                                </a:moveTo>
                                <a:lnTo>
                                  <a:pt x="231647" y="8534"/>
                                </a:lnTo>
                                <a:lnTo>
                                  <a:pt x="231647"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46" name="Graphic 46"/>
                        <wps:cNvSpPr/>
                        <wps:spPr>
                          <a:xfrm>
                            <a:off x="462661" y="9993477"/>
                            <a:ext cx="232410" cy="58419"/>
                          </a:xfrm>
                          <a:custGeom>
                            <a:avLst/>
                            <a:gdLst/>
                            <a:ahLst/>
                            <a:cxnLst/>
                            <a:rect l="l" t="t" r="r" b="b"/>
                            <a:pathLst>
                              <a:path w="232410" h="58419">
                                <a:moveTo>
                                  <a:pt x="231952" y="0"/>
                                </a:moveTo>
                                <a:lnTo>
                                  <a:pt x="0" y="0"/>
                                </a:lnTo>
                                <a:lnTo>
                                  <a:pt x="0" y="58216"/>
                                </a:lnTo>
                                <a:lnTo>
                                  <a:pt x="231952" y="58216"/>
                                </a:lnTo>
                                <a:lnTo>
                                  <a:pt x="231952" y="0"/>
                                </a:lnTo>
                                <a:close/>
                              </a:path>
                            </a:pathLst>
                          </a:custGeom>
                          <a:solidFill>
                            <a:srgbClr val="000080"/>
                          </a:solidFill>
                        </wps:spPr>
                        <wps:bodyPr wrap="square" lIns="0" tIns="0" rIns="0" bIns="0" rtlCol="0">
                          <a:prstTxWarp prst="textNoShape">
                            <a:avLst/>
                          </a:prstTxWarp>
                          <a:noAutofit/>
                        </wps:bodyPr>
                      </wps:wsp>
                      <wps:wsp>
                        <wps:cNvPr id="47" name="Graphic 47"/>
                        <wps:cNvSpPr/>
                        <wps:spPr>
                          <a:xfrm>
                            <a:off x="462661" y="9993477"/>
                            <a:ext cx="232410" cy="58419"/>
                          </a:xfrm>
                          <a:custGeom>
                            <a:avLst/>
                            <a:gdLst/>
                            <a:ahLst/>
                            <a:cxnLst/>
                            <a:rect l="l" t="t" r="r" b="b"/>
                            <a:pathLst>
                              <a:path w="232410" h="58419">
                                <a:moveTo>
                                  <a:pt x="0" y="58216"/>
                                </a:moveTo>
                                <a:lnTo>
                                  <a:pt x="231952" y="58216"/>
                                </a:lnTo>
                                <a:lnTo>
                                  <a:pt x="231952"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48" name="Graphic 48"/>
                        <wps:cNvSpPr/>
                        <wps:spPr>
                          <a:xfrm>
                            <a:off x="462661" y="10082783"/>
                            <a:ext cx="232410" cy="8890"/>
                          </a:xfrm>
                          <a:custGeom>
                            <a:avLst/>
                            <a:gdLst/>
                            <a:ahLst/>
                            <a:cxnLst/>
                            <a:rect l="l" t="t" r="r" b="b"/>
                            <a:pathLst>
                              <a:path w="232410" h="8890">
                                <a:moveTo>
                                  <a:pt x="231952" y="0"/>
                                </a:moveTo>
                                <a:lnTo>
                                  <a:pt x="0" y="0"/>
                                </a:lnTo>
                                <a:lnTo>
                                  <a:pt x="0" y="8534"/>
                                </a:lnTo>
                                <a:lnTo>
                                  <a:pt x="231952" y="8534"/>
                                </a:lnTo>
                                <a:lnTo>
                                  <a:pt x="231952" y="0"/>
                                </a:lnTo>
                                <a:close/>
                              </a:path>
                            </a:pathLst>
                          </a:custGeom>
                          <a:solidFill>
                            <a:srgbClr val="000000"/>
                          </a:solidFill>
                        </wps:spPr>
                        <wps:bodyPr wrap="square" lIns="0" tIns="0" rIns="0" bIns="0" rtlCol="0">
                          <a:prstTxWarp prst="textNoShape">
                            <a:avLst/>
                          </a:prstTxWarp>
                          <a:noAutofit/>
                        </wps:bodyPr>
                      </wps:wsp>
                      <wps:wsp>
                        <wps:cNvPr id="49" name="Graphic 49"/>
                        <wps:cNvSpPr/>
                        <wps:spPr>
                          <a:xfrm>
                            <a:off x="462661" y="10082783"/>
                            <a:ext cx="232410" cy="8890"/>
                          </a:xfrm>
                          <a:custGeom>
                            <a:avLst/>
                            <a:gdLst/>
                            <a:ahLst/>
                            <a:cxnLst/>
                            <a:rect l="l" t="t" r="r" b="b"/>
                            <a:pathLst>
                              <a:path w="232410" h="8890">
                                <a:moveTo>
                                  <a:pt x="0" y="8534"/>
                                </a:moveTo>
                                <a:lnTo>
                                  <a:pt x="231952" y="8534"/>
                                </a:lnTo>
                                <a:lnTo>
                                  <a:pt x="231952" y="0"/>
                                </a:lnTo>
                                <a:lnTo>
                                  <a:pt x="0" y="0"/>
                                </a:lnTo>
                                <a:lnTo>
                                  <a:pt x="0" y="8534"/>
                                </a:lnTo>
                                <a:close/>
                              </a:path>
                            </a:pathLst>
                          </a:custGeom>
                          <a:ln w="1777">
                            <a:solidFill>
                              <a:srgbClr val="000000"/>
                            </a:solidFill>
                            <a:prstDash val="solid"/>
                          </a:ln>
                        </wps:spPr>
                        <wps:bodyPr wrap="square" lIns="0" tIns="0" rIns="0" bIns="0" rtlCol="0">
                          <a:prstTxWarp prst="textNoShape">
                            <a:avLst/>
                          </a:prstTxWarp>
                          <a:noAutofit/>
                        </wps:bodyPr>
                      </wps:wsp>
                      <wps:wsp>
                        <wps:cNvPr id="50" name="Graphic 50"/>
                        <wps:cNvSpPr/>
                        <wps:spPr>
                          <a:xfrm>
                            <a:off x="695782" y="9993477"/>
                            <a:ext cx="232410" cy="58419"/>
                          </a:xfrm>
                          <a:custGeom>
                            <a:avLst/>
                            <a:gdLst/>
                            <a:ahLst/>
                            <a:cxnLst/>
                            <a:rect l="l" t="t" r="r" b="b"/>
                            <a:pathLst>
                              <a:path w="232410" h="58419">
                                <a:moveTo>
                                  <a:pt x="231952" y="0"/>
                                </a:moveTo>
                                <a:lnTo>
                                  <a:pt x="0" y="0"/>
                                </a:lnTo>
                                <a:lnTo>
                                  <a:pt x="0" y="58216"/>
                                </a:lnTo>
                                <a:lnTo>
                                  <a:pt x="231952" y="58216"/>
                                </a:lnTo>
                                <a:lnTo>
                                  <a:pt x="231952" y="0"/>
                                </a:lnTo>
                                <a:close/>
                              </a:path>
                            </a:pathLst>
                          </a:custGeom>
                          <a:solidFill>
                            <a:srgbClr val="000080"/>
                          </a:solidFill>
                        </wps:spPr>
                        <wps:bodyPr wrap="square" lIns="0" tIns="0" rIns="0" bIns="0" rtlCol="0">
                          <a:prstTxWarp prst="textNoShape">
                            <a:avLst/>
                          </a:prstTxWarp>
                          <a:noAutofit/>
                        </wps:bodyPr>
                      </wps:wsp>
                      <wps:wsp>
                        <wps:cNvPr id="51" name="Graphic 51"/>
                        <wps:cNvSpPr/>
                        <wps:spPr>
                          <a:xfrm>
                            <a:off x="695782" y="9993477"/>
                            <a:ext cx="232410" cy="58419"/>
                          </a:xfrm>
                          <a:custGeom>
                            <a:avLst/>
                            <a:gdLst/>
                            <a:ahLst/>
                            <a:cxnLst/>
                            <a:rect l="l" t="t" r="r" b="b"/>
                            <a:pathLst>
                              <a:path w="232410" h="58419">
                                <a:moveTo>
                                  <a:pt x="0" y="58216"/>
                                </a:moveTo>
                                <a:lnTo>
                                  <a:pt x="231952" y="58216"/>
                                </a:lnTo>
                                <a:lnTo>
                                  <a:pt x="231952"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52" name="Graphic 52"/>
                        <wps:cNvSpPr/>
                        <wps:spPr>
                          <a:xfrm>
                            <a:off x="695782" y="10082783"/>
                            <a:ext cx="232410" cy="8890"/>
                          </a:xfrm>
                          <a:custGeom>
                            <a:avLst/>
                            <a:gdLst/>
                            <a:ahLst/>
                            <a:cxnLst/>
                            <a:rect l="l" t="t" r="r" b="b"/>
                            <a:pathLst>
                              <a:path w="232410" h="8890">
                                <a:moveTo>
                                  <a:pt x="231952" y="0"/>
                                </a:moveTo>
                                <a:lnTo>
                                  <a:pt x="0" y="0"/>
                                </a:lnTo>
                                <a:lnTo>
                                  <a:pt x="0" y="8534"/>
                                </a:lnTo>
                                <a:lnTo>
                                  <a:pt x="231952" y="8534"/>
                                </a:lnTo>
                                <a:lnTo>
                                  <a:pt x="231952" y="0"/>
                                </a:lnTo>
                                <a:close/>
                              </a:path>
                            </a:pathLst>
                          </a:custGeom>
                          <a:solidFill>
                            <a:srgbClr val="000000"/>
                          </a:solidFill>
                        </wps:spPr>
                        <wps:bodyPr wrap="square" lIns="0" tIns="0" rIns="0" bIns="0" rtlCol="0">
                          <a:prstTxWarp prst="textNoShape">
                            <a:avLst/>
                          </a:prstTxWarp>
                          <a:noAutofit/>
                        </wps:bodyPr>
                      </wps:wsp>
                      <wps:wsp>
                        <wps:cNvPr id="53" name="Graphic 53"/>
                        <wps:cNvSpPr/>
                        <wps:spPr>
                          <a:xfrm>
                            <a:off x="695782" y="10082783"/>
                            <a:ext cx="232410" cy="8890"/>
                          </a:xfrm>
                          <a:custGeom>
                            <a:avLst/>
                            <a:gdLst/>
                            <a:ahLst/>
                            <a:cxnLst/>
                            <a:rect l="l" t="t" r="r" b="b"/>
                            <a:pathLst>
                              <a:path w="232410" h="8890">
                                <a:moveTo>
                                  <a:pt x="0" y="8534"/>
                                </a:moveTo>
                                <a:lnTo>
                                  <a:pt x="231952" y="8534"/>
                                </a:lnTo>
                                <a:lnTo>
                                  <a:pt x="231952" y="0"/>
                                </a:lnTo>
                                <a:lnTo>
                                  <a:pt x="0" y="0"/>
                                </a:lnTo>
                                <a:lnTo>
                                  <a:pt x="0" y="8534"/>
                                </a:lnTo>
                                <a:close/>
                              </a:path>
                            </a:pathLst>
                          </a:custGeom>
                          <a:ln w="1777">
                            <a:solidFill>
                              <a:srgbClr val="000000"/>
                            </a:solidFill>
                            <a:prstDash val="solid"/>
                          </a:ln>
                        </wps:spPr>
                        <wps:bodyPr wrap="square" lIns="0" tIns="0" rIns="0" bIns="0" rtlCol="0">
                          <a:prstTxWarp prst="textNoShape">
                            <a:avLst/>
                          </a:prstTxWarp>
                          <a:noAutofit/>
                        </wps:bodyPr>
                      </wps:wsp>
                      <wps:wsp>
                        <wps:cNvPr id="54" name="Graphic 54"/>
                        <wps:cNvSpPr/>
                        <wps:spPr>
                          <a:xfrm>
                            <a:off x="928954" y="9993477"/>
                            <a:ext cx="233679" cy="58419"/>
                          </a:xfrm>
                          <a:custGeom>
                            <a:avLst/>
                            <a:gdLst/>
                            <a:ahLst/>
                            <a:cxnLst/>
                            <a:rect l="l" t="t" r="r" b="b"/>
                            <a:pathLst>
                              <a:path w="233679" h="58419">
                                <a:moveTo>
                                  <a:pt x="233476" y="0"/>
                                </a:moveTo>
                                <a:lnTo>
                                  <a:pt x="0" y="0"/>
                                </a:lnTo>
                                <a:lnTo>
                                  <a:pt x="0" y="58216"/>
                                </a:lnTo>
                                <a:lnTo>
                                  <a:pt x="233476" y="58216"/>
                                </a:lnTo>
                                <a:lnTo>
                                  <a:pt x="233476" y="0"/>
                                </a:lnTo>
                                <a:close/>
                              </a:path>
                            </a:pathLst>
                          </a:custGeom>
                          <a:solidFill>
                            <a:srgbClr val="000080"/>
                          </a:solidFill>
                        </wps:spPr>
                        <wps:bodyPr wrap="square" lIns="0" tIns="0" rIns="0" bIns="0" rtlCol="0">
                          <a:prstTxWarp prst="textNoShape">
                            <a:avLst/>
                          </a:prstTxWarp>
                          <a:noAutofit/>
                        </wps:bodyPr>
                      </wps:wsp>
                      <wps:wsp>
                        <wps:cNvPr id="55" name="Graphic 55"/>
                        <wps:cNvSpPr/>
                        <wps:spPr>
                          <a:xfrm>
                            <a:off x="928954" y="9993477"/>
                            <a:ext cx="233679" cy="58419"/>
                          </a:xfrm>
                          <a:custGeom>
                            <a:avLst/>
                            <a:gdLst/>
                            <a:ahLst/>
                            <a:cxnLst/>
                            <a:rect l="l" t="t" r="r" b="b"/>
                            <a:pathLst>
                              <a:path w="233679" h="58419">
                                <a:moveTo>
                                  <a:pt x="0" y="58216"/>
                                </a:moveTo>
                                <a:lnTo>
                                  <a:pt x="233476" y="58216"/>
                                </a:lnTo>
                                <a:lnTo>
                                  <a:pt x="233476"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56" name="Graphic 56"/>
                        <wps:cNvSpPr/>
                        <wps:spPr>
                          <a:xfrm>
                            <a:off x="928954" y="10082783"/>
                            <a:ext cx="233679" cy="8890"/>
                          </a:xfrm>
                          <a:custGeom>
                            <a:avLst/>
                            <a:gdLst/>
                            <a:ahLst/>
                            <a:cxnLst/>
                            <a:rect l="l" t="t" r="r" b="b"/>
                            <a:pathLst>
                              <a:path w="233679" h="8890">
                                <a:moveTo>
                                  <a:pt x="233476" y="0"/>
                                </a:moveTo>
                                <a:lnTo>
                                  <a:pt x="0" y="0"/>
                                </a:lnTo>
                                <a:lnTo>
                                  <a:pt x="0" y="8534"/>
                                </a:lnTo>
                                <a:lnTo>
                                  <a:pt x="233476" y="8534"/>
                                </a:lnTo>
                                <a:lnTo>
                                  <a:pt x="233476" y="0"/>
                                </a:lnTo>
                                <a:close/>
                              </a:path>
                            </a:pathLst>
                          </a:custGeom>
                          <a:solidFill>
                            <a:srgbClr val="000000"/>
                          </a:solidFill>
                        </wps:spPr>
                        <wps:bodyPr wrap="square" lIns="0" tIns="0" rIns="0" bIns="0" rtlCol="0">
                          <a:prstTxWarp prst="textNoShape">
                            <a:avLst/>
                          </a:prstTxWarp>
                          <a:noAutofit/>
                        </wps:bodyPr>
                      </wps:wsp>
                      <wps:wsp>
                        <wps:cNvPr id="57" name="Graphic 57"/>
                        <wps:cNvSpPr/>
                        <wps:spPr>
                          <a:xfrm>
                            <a:off x="928954" y="10082783"/>
                            <a:ext cx="233679" cy="8890"/>
                          </a:xfrm>
                          <a:custGeom>
                            <a:avLst/>
                            <a:gdLst/>
                            <a:ahLst/>
                            <a:cxnLst/>
                            <a:rect l="l" t="t" r="r" b="b"/>
                            <a:pathLst>
                              <a:path w="233679" h="8890">
                                <a:moveTo>
                                  <a:pt x="0" y="8534"/>
                                </a:moveTo>
                                <a:lnTo>
                                  <a:pt x="233476" y="8534"/>
                                </a:lnTo>
                                <a:lnTo>
                                  <a:pt x="233476"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58" name="Graphic 58"/>
                        <wps:cNvSpPr/>
                        <wps:spPr>
                          <a:xfrm>
                            <a:off x="1163650" y="9993477"/>
                            <a:ext cx="233679" cy="58419"/>
                          </a:xfrm>
                          <a:custGeom>
                            <a:avLst/>
                            <a:gdLst/>
                            <a:ahLst/>
                            <a:cxnLst/>
                            <a:rect l="l" t="t" r="r" b="b"/>
                            <a:pathLst>
                              <a:path w="233679" h="58419">
                                <a:moveTo>
                                  <a:pt x="233476" y="0"/>
                                </a:moveTo>
                                <a:lnTo>
                                  <a:pt x="0" y="0"/>
                                </a:lnTo>
                                <a:lnTo>
                                  <a:pt x="0" y="58216"/>
                                </a:lnTo>
                                <a:lnTo>
                                  <a:pt x="233476" y="58216"/>
                                </a:lnTo>
                                <a:lnTo>
                                  <a:pt x="233476" y="0"/>
                                </a:lnTo>
                                <a:close/>
                              </a:path>
                            </a:pathLst>
                          </a:custGeom>
                          <a:solidFill>
                            <a:srgbClr val="000080"/>
                          </a:solidFill>
                        </wps:spPr>
                        <wps:bodyPr wrap="square" lIns="0" tIns="0" rIns="0" bIns="0" rtlCol="0">
                          <a:prstTxWarp prst="textNoShape">
                            <a:avLst/>
                          </a:prstTxWarp>
                          <a:noAutofit/>
                        </wps:bodyPr>
                      </wps:wsp>
                      <wps:wsp>
                        <wps:cNvPr id="59" name="Graphic 59"/>
                        <wps:cNvSpPr/>
                        <wps:spPr>
                          <a:xfrm>
                            <a:off x="1163650" y="9993477"/>
                            <a:ext cx="233679" cy="58419"/>
                          </a:xfrm>
                          <a:custGeom>
                            <a:avLst/>
                            <a:gdLst/>
                            <a:ahLst/>
                            <a:cxnLst/>
                            <a:rect l="l" t="t" r="r" b="b"/>
                            <a:pathLst>
                              <a:path w="233679" h="58419">
                                <a:moveTo>
                                  <a:pt x="0" y="58216"/>
                                </a:moveTo>
                                <a:lnTo>
                                  <a:pt x="233476" y="58216"/>
                                </a:lnTo>
                                <a:lnTo>
                                  <a:pt x="233476"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60" name="Graphic 60"/>
                        <wps:cNvSpPr/>
                        <wps:spPr>
                          <a:xfrm>
                            <a:off x="1163650" y="10082783"/>
                            <a:ext cx="233679" cy="8890"/>
                          </a:xfrm>
                          <a:custGeom>
                            <a:avLst/>
                            <a:gdLst/>
                            <a:ahLst/>
                            <a:cxnLst/>
                            <a:rect l="l" t="t" r="r" b="b"/>
                            <a:pathLst>
                              <a:path w="233679" h="8890">
                                <a:moveTo>
                                  <a:pt x="233476" y="0"/>
                                </a:moveTo>
                                <a:lnTo>
                                  <a:pt x="0" y="0"/>
                                </a:lnTo>
                                <a:lnTo>
                                  <a:pt x="0" y="8534"/>
                                </a:lnTo>
                                <a:lnTo>
                                  <a:pt x="233476" y="8534"/>
                                </a:lnTo>
                                <a:lnTo>
                                  <a:pt x="233476" y="0"/>
                                </a:lnTo>
                                <a:close/>
                              </a:path>
                            </a:pathLst>
                          </a:custGeom>
                          <a:solidFill>
                            <a:srgbClr val="000000"/>
                          </a:solidFill>
                        </wps:spPr>
                        <wps:bodyPr wrap="square" lIns="0" tIns="0" rIns="0" bIns="0" rtlCol="0">
                          <a:prstTxWarp prst="textNoShape">
                            <a:avLst/>
                          </a:prstTxWarp>
                          <a:noAutofit/>
                        </wps:bodyPr>
                      </wps:wsp>
                      <wps:wsp>
                        <wps:cNvPr id="61" name="Graphic 61"/>
                        <wps:cNvSpPr/>
                        <wps:spPr>
                          <a:xfrm>
                            <a:off x="1163650" y="10082783"/>
                            <a:ext cx="233679" cy="8890"/>
                          </a:xfrm>
                          <a:custGeom>
                            <a:avLst/>
                            <a:gdLst/>
                            <a:ahLst/>
                            <a:cxnLst/>
                            <a:rect l="l" t="t" r="r" b="b"/>
                            <a:pathLst>
                              <a:path w="233679" h="8890">
                                <a:moveTo>
                                  <a:pt x="0" y="8534"/>
                                </a:moveTo>
                                <a:lnTo>
                                  <a:pt x="233476" y="8534"/>
                                </a:lnTo>
                                <a:lnTo>
                                  <a:pt x="233476"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62" name="Graphic 62"/>
                        <wps:cNvSpPr/>
                        <wps:spPr>
                          <a:xfrm>
                            <a:off x="1398346" y="9993477"/>
                            <a:ext cx="233679" cy="58419"/>
                          </a:xfrm>
                          <a:custGeom>
                            <a:avLst/>
                            <a:gdLst/>
                            <a:ahLst/>
                            <a:cxnLst/>
                            <a:rect l="l" t="t" r="r" b="b"/>
                            <a:pathLst>
                              <a:path w="233679" h="58419">
                                <a:moveTo>
                                  <a:pt x="233476" y="0"/>
                                </a:moveTo>
                                <a:lnTo>
                                  <a:pt x="0" y="0"/>
                                </a:lnTo>
                                <a:lnTo>
                                  <a:pt x="0" y="58216"/>
                                </a:lnTo>
                                <a:lnTo>
                                  <a:pt x="233476" y="58216"/>
                                </a:lnTo>
                                <a:lnTo>
                                  <a:pt x="233476" y="0"/>
                                </a:lnTo>
                                <a:close/>
                              </a:path>
                            </a:pathLst>
                          </a:custGeom>
                          <a:solidFill>
                            <a:srgbClr val="000080"/>
                          </a:solidFill>
                        </wps:spPr>
                        <wps:bodyPr wrap="square" lIns="0" tIns="0" rIns="0" bIns="0" rtlCol="0">
                          <a:prstTxWarp prst="textNoShape">
                            <a:avLst/>
                          </a:prstTxWarp>
                          <a:noAutofit/>
                        </wps:bodyPr>
                      </wps:wsp>
                      <wps:wsp>
                        <wps:cNvPr id="63" name="Graphic 63"/>
                        <wps:cNvSpPr/>
                        <wps:spPr>
                          <a:xfrm>
                            <a:off x="1398346" y="9993477"/>
                            <a:ext cx="233679" cy="58419"/>
                          </a:xfrm>
                          <a:custGeom>
                            <a:avLst/>
                            <a:gdLst/>
                            <a:ahLst/>
                            <a:cxnLst/>
                            <a:rect l="l" t="t" r="r" b="b"/>
                            <a:pathLst>
                              <a:path w="233679" h="58419">
                                <a:moveTo>
                                  <a:pt x="0" y="58216"/>
                                </a:moveTo>
                                <a:lnTo>
                                  <a:pt x="233476" y="58216"/>
                                </a:lnTo>
                                <a:lnTo>
                                  <a:pt x="233476"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64" name="Graphic 64"/>
                        <wps:cNvSpPr/>
                        <wps:spPr>
                          <a:xfrm>
                            <a:off x="1398346" y="10082783"/>
                            <a:ext cx="233679" cy="8890"/>
                          </a:xfrm>
                          <a:custGeom>
                            <a:avLst/>
                            <a:gdLst/>
                            <a:ahLst/>
                            <a:cxnLst/>
                            <a:rect l="l" t="t" r="r" b="b"/>
                            <a:pathLst>
                              <a:path w="233679" h="8890">
                                <a:moveTo>
                                  <a:pt x="233476" y="0"/>
                                </a:moveTo>
                                <a:lnTo>
                                  <a:pt x="0" y="0"/>
                                </a:lnTo>
                                <a:lnTo>
                                  <a:pt x="0" y="8534"/>
                                </a:lnTo>
                                <a:lnTo>
                                  <a:pt x="233476" y="8534"/>
                                </a:lnTo>
                                <a:lnTo>
                                  <a:pt x="233476" y="0"/>
                                </a:lnTo>
                                <a:close/>
                              </a:path>
                            </a:pathLst>
                          </a:custGeom>
                          <a:solidFill>
                            <a:srgbClr val="000000"/>
                          </a:solidFill>
                        </wps:spPr>
                        <wps:bodyPr wrap="square" lIns="0" tIns="0" rIns="0" bIns="0" rtlCol="0">
                          <a:prstTxWarp prst="textNoShape">
                            <a:avLst/>
                          </a:prstTxWarp>
                          <a:noAutofit/>
                        </wps:bodyPr>
                      </wps:wsp>
                      <wps:wsp>
                        <wps:cNvPr id="65" name="Graphic 65"/>
                        <wps:cNvSpPr/>
                        <wps:spPr>
                          <a:xfrm>
                            <a:off x="1398346" y="10082783"/>
                            <a:ext cx="233679" cy="8890"/>
                          </a:xfrm>
                          <a:custGeom>
                            <a:avLst/>
                            <a:gdLst/>
                            <a:ahLst/>
                            <a:cxnLst/>
                            <a:rect l="l" t="t" r="r" b="b"/>
                            <a:pathLst>
                              <a:path w="233679" h="8890">
                                <a:moveTo>
                                  <a:pt x="0" y="8534"/>
                                </a:moveTo>
                                <a:lnTo>
                                  <a:pt x="233476" y="8534"/>
                                </a:lnTo>
                                <a:lnTo>
                                  <a:pt x="233476" y="0"/>
                                </a:lnTo>
                                <a:lnTo>
                                  <a:pt x="0" y="0"/>
                                </a:lnTo>
                                <a:lnTo>
                                  <a:pt x="0" y="8534"/>
                                </a:lnTo>
                                <a:close/>
                              </a:path>
                            </a:pathLst>
                          </a:custGeom>
                          <a:ln w="1777">
                            <a:solidFill>
                              <a:srgbClr val="000000"/>
                            </a:solidFill>
                            <a:prstDash val="solid"/>
                          </a:ln>
                        </wps:spPr>
                        <wps:bodyPr wrap="square" lIns="0" tIns="0" rIns="0" bIns="0" rtlCol="0">
                          <a:prstTxWarp prst="textNoShape">
                            <a:avLst/>
                          </a:prstTxWarp>
                          <a:noAutofit/>
                        </wps:bodyPr>
                      </wps:wsp>
                      <wps:wsp>
                        <wps:cNvPr id="66" name="Graphic 66"/>
                        <wps:cNvSpPr/>
                        <wps:spPr>
                          <a:xfrm>
                            <a:off x="1633423" y="9993477"/>
                            <a:ext cx="233679" cy="58419"/>
                          </a:xfrm>
                          <a:custGeom>
                            <a:avLst/>
                            <a:gdLst/>
                            <a:ahLst/>
                            <a:cxnLst/>
                            <a:rect l="l" t="t" r="r" b="b"/>
                            <a:pathLst>
                              <a:path w="233679" h="58419">
                                <a:moveTo>
                                  <a:pt x="233172" y="0"/>
                                </a:moveTo>
                                <a:lnTo>
                                  <a:pt x="0" y="0"/>
                                </a:lnTo>
                                <a:lnTo>
                                  <a:pt x="0" y="58216"/>
                                </a:lnTo>
                                <a:lnTo>
                                  <a:pt x="233172" y="58216"/>
                                </a:lnTo>
                                <a:lnTo>
                                  <a:pt x="233172" y="0"/>
                                </a:lnTo>
                                <a:close/>
                              </a:path>
                            </a:pathLst>
                          </a:custGeom>
                          <a:solidFill>
                            <a:srgbClr val="000080"/>
                          </a:solidFill>
                        </wps:spPr>
                        <wps:bodyPr wrap="square" lIns="0" tIns="0" rIns="0" bIns="0" rtlCol="0">
                          <a:prstTxWarp prst="textNoShape">
                            <a:avLst/>
                          </a:prstTxWarp>
                          <a:noAutofit/>
                        </wps:bodyPr>
                      </wps:wsp>
                      <wps:wsp>
                        <wps:cNvPr id="67" name="Graphic 67"/>
                        <wps:cNvSpPr/>
                        <wps:spPr>
                          <a:xfrm>
                            <a:off x="1633423" y="9993477"/>
                            <a:ext cx="233679" cy="58419"/>
                          </a:xfrm>
                          <a:custGeom>
                            <a:avLst/>
                            <a:gdLst/>
                            <a:ahLst/>
                            <a:cxnLst/>
                            <a:rect l="l" t="t" r="r" b="b"/>
                            <a:pathLst>
                              <a:path w="233679" h="58419">
                                <a:moveTo>
                                  <a:pt x="0" y="58216"/>
                                </a:moveTo>
                                <a:lnTo>
                                  <a:pt x="233172" y="58216"/>
                                </a:lnTo>
                                <a:lnTo>
                                  <a:pt x="233172" y="0"/>
                                </a:lnTo>
                                <a:lnTo>
                                  <a:pt x="0" y="0"/>
                                </a:lnTo>
                                <a:lnTo>
                                  <a:pt x="0" y="58216"/>
                                </a:lnTo>
                                <a:close/>
                              </a:path>
                            </a:pathLst>
                          </a:custGeom>
                          <a:ln w="1777">
                            <a:solidFill>
                              <a:srgbClr val="000080"/>
                            </a:solidFill>
                            <a:prstDash val="solid"/>
                          </a:ln>
                        </wps:spPr>
                        <wps:bodyPr wrap="square" lIns="0" tIns="0" rIns="0" bIns="0" rtlCol="0">
                          <a:prstTxWarp prst="textNoShape">
                            <a:avLst/>
                          </a:prstTxWarp>
                          <a:noAutofit/>
                        </wps:bodyPr>
                      </wps:wsp>
                      <wps:wsp>
                        <wps:cNvPr id="68" name="Graphic 68"/>
                        <wps:cNvSpPr/>
                        <wps:spPr>
                          <a:xfrm>
                            <a:off x="1633423" y="10082783"/>
                            <a:ext cx="233679" cy="8890"/>
                          </a:xfrm>
                          <a:custGeom>
                            <a:avLst/>
                            <a:gdLst/>
                            <a:ahLst/>
                            <a:cxnLst/>
                            <a:rect l="l" t="t" r="r" b="b"/>
                            <a:pathLst>
                              <a:path w="233679" h="8890">
                                <a:moveTo>
                                  <a:pt x="233172" y="0"/>
                                </a:moveTo>
                                <a:lnTo>
                                  <a:pt x="0" y="0"/>
                                </a:lnTo>
                                <a:lnTo>
                                  <a:pt x="0" y="8534"/>
                                </a:lnTo>
                                <a:lnTo>
                                  <a:pt x="233172" y="8534"/>
                                </a:lnTo>
                                <a:lnTo>
                                  <a:pt x="233172" y="0"/>
                                </a:lnTo>
                                <a:close/>
                              </a:path>
                            </a:pathLst>
                          </a:custGeom>
                          <a:solidFill>
                            <a:srgbClr val="000000"/>
                          </a:solidFill>
                        </wps:spPr>
                        <wps:bodyPr wrap="square" lIns="0" tIns="0" rIns="0" bIns="0" rtlCol="0">
                          <a:prstTxWarp prst="textNoShape">
                            <a:avLst/>
                          </a:prstTxWarp>
                          <a:noAutofit/>
                        </wps:bodyPr>
                      </wps:wsp>
                      <wps:wsp>
                        <wps:cNvPr id="69" name="Graphic 69"/>
                        <wps:cNvSpPr/>
                        <wps:spPr>
                          <a:xfrm>
                            <a:off x="1633423" y="10082783"/>
                            <a:ext cx="233679" cy="8890"/>
                          </a:xfrm>
                          <a:custGeom>
                            <a:avLst/>
                            <a:gdLst/>
                            <a:ahLst/>
                            <a:cxnLst/>
                            <a:rect l="l" t="t" r="r" b="b"/>
                            <a:pathLst>
                              <a:path w="233679" h="8890">
                                <a:moveTo>
                                  <a:pt x="0" y="8534"/>
                                </a:moveTo>
                                <a:lnTo>
                                  <a:pt x="233172" y="8534"/>
                                </a:lnTo>
                                <a:lnTo>
                                  <a:pt x="233172" y="0"/>
                                </a:lnTo>
                                <a:lnTo>
                                  <a:pt x="0" y="0"/>
                                </a:lnTo>
                                <a:lnTo>
                                  <a:pt x="0" y="8534"/>
                                </a:lnTo>
                                <a:close/>
                              </a:path>
                            </a:pathLst>
                          </a:custGeom>
                          <a:ln w="1777">
                            <a:solidFill>
                              <a:srgbClr val="000000"/>
                            </a:solidFill>
                            <a:prstDash val="solid"/>
                          </a:ln>
                        </wps:spPr>
                        <wps:bodyPr wrap="square" lIns="0" tIns="0" rIns="0" bIns="0" rtlCol="0">
                          <a:prstTxWarp prst="textNoShape">
                            <a:avLst/>
                          </a:prstTxWarp>
                          <a:noAutofit/>
                        </wps:bodyPr>
                      </wps:wsp>
                      <wps:wsp>
                        <wps:cNvPr id="70" name="Graphic 70"/>
                        <wps:cNvSpPr/>
                        <wps:spPr>
                          <a:xfrm>
                            <a:off x="1868119" y="9993477"/>
                            <a:ext cx="233679" cy="58419"/>
                          </a:xfrm>
                          <a:custGeom>
                            <a:avLst/>
                            <a:gdLst/>
                            <a:ahLst/>
                            <a:cxnLst/>
                            <a:rect l="l" t="t" r="r" b="b"/>
                            <a:pathLst>
                              <a:path w="233679" h="58419">
                                <a:moveTo>
                                  <a:pt x="233172" y="0"/>
                                </a:moveTo>
                                <a:lnTo>
                                  <a:pt x="0" y="0"/>
                                </a:lnTo>
                                <a:lnTo>
                                  <a:pt x="0" y="58216"/>
                                </a:lnTo>
                                <a:lnTo>
                                  <a:pt x="233172" y="58216"/>
                                </a:lnTo>
                                <a:lnTo>
                                  <a:pt x="233172" y="0"/>
                                </a:lnTo>
                                <a:close/>
                              </a:path>
                            </a:pathLst>
                          </a:custGeom>
                          <a:solidFill>
                            <a:srgbClr val="000080"/>
                          </a:solidFill>
                        </wps:spPr>
                        <wps:bodyPr wrap="square" lIns="0" tIns="0" rIns="0" bIns="0" rtlCol="0">
                          <a:prstTxWarp prst="textNoShape">
                            <a:avLst/>
                          </a:prstTxWarp>
                          <a:noAutofit/>
                        </wps:bodyPr>
                      </wps:wsp>
                      <wps:wsp>
                        <wps:cNvPr id="71" name="Graphic 71"/>
                        <wps:cNvSpPr/>
                        <wps:spPr>
                          <a:xfrm>
                            <a:off x="1868119" y="9993477"/>
                            <a:ext cx="233679" cy="58419"/>
                          </a:xfrm>
                          <a:custGeom>
                            <a:avLst/>
                            <a:gdLst/>
                            <a:ahLst/>
                            <a:cxnLst/>
                            <a:rect l="l" t="t" r="r" b="b"/>
                            <a:pathLst>
                              <a:path w="233679" h="58419">
                                <a:moveTo>
                                  <a:pt x="0" y="58216"/>
                                </a:moveTo>
                                <a:lnTo>
                                  <a:pt x="233172" y="58216"/>
                                </a:lnTo>
                                <a:lnTo>
                                  <a:pt x="233172" y="0"/>
                                </a:lnTo>
                                <a:lnTo>
                                  <a:pt x="0" y="0"/>
                                </a:lnTo>
                                <a:lnTo>
                                  <a:pt x="0" y="58216"/>
                                </a:lnTo>
                                <a:close/>
                              </a:path>
                            </a:pathLst>
                          </a:custGeom>
                          <a:ln w="1777">
                            <a:solidFill>
                              <a:srgbClr val="000080"/>
                            </a:solidFill>
                            <a:prstDash val="solid"/>
                          </a:ln>
                        </wps:spPr>
                        <wps:bodyPr wrap="square" lIns="0" tIns="0" rIns="0" bIns="0" rtlCol="0">
                          <a:prstTxWarp prst="textNoShape">
                            <a:avLst/>
                          </a:prstTxWarp>
                          <a:noAutofit/>
                        </wps:bodyPr>
                      </wps:wsp>
                      <wps:wsp>
                        <wps:cNvPr id="72" name="Graphic 72"/>
                        <wps:cNvSpPr/>
                        <wps:spPr>
                          <a:xfrm>
                            <a:off x="1868119" y="10082783"/>
                            <a:ext cx="233679" cy="8890"/>
                          </a:xfrm>
                          <a:custGeom>
                            <a:avLst/>
                            <a:gdLst/>
                            <a:ahLst/>
                            <a:cxnLst/>
                            <a:rect l="l" t="t" r="r" b="b"/>
                            <a:pathLst>
                              <a:path w="233679" h="8890">
                                <a:moveTo>
                                  <a:pt x="233172" y="0"/>
                                </a:moveTo>
                                <a:lnTo>
                                  <a:pt x="0" y="0"/>
                                </a:lnTo>
                                <a:lnTo>
                                  <a:pt x="0" y="8534"/>
                                </a:lnTo>
                                <a:lnTo>
                                  <a:pt x="233172" y="8534"/>
                                </a:lnTo>
                                <a:lnTo>
                                  <a:pt x="233172" y="0"/>
                                </a:lnTo>
                                <a:close/>
                              </a:path>
                            </a:pathLst>
                          </a:custGeom>
                          <a:solidFill>
                            <a:srgbClr val="000000"/>
                          </a:solidFill>
                        </wps:spPr>
                        <wps:bodyPr wrap="square" lIns="0" tIns="0" rIns="0" bIns="0" rtlCol="0">
                          <a:prstTxWarp prst="textNoShape">
                            <a:avLst/>
                          </a:prstTxWarp>
                          <a:noAutofit/>
                        </wps:bodyPr>
                      </wps:wsp>
                      <wps:wsp>
                        <wps:cNvPr id="73" name="Graphic 73"/>
                        <wps:cNvSpPr/>
                        <wps:spPr>
                          <a:xfrm>
                            <a:off x="1868119" y="10082783"/>
                            <a:ext cx="233679" cy="8890"/>
                          </a:xfrm>
                          <a:custGeom>
                            <a:avLst/>
                            <a:gdLst/>
                            <a:ahLst/>
                            <a:cxnLst/>
                            <a:rect l="l" t="t" r="r" b="b"/>
                            <a:pathLst>
                              <a:path w="233679" h="8890">
                                <a:moveTo>
                                  <a:pt x="0" y="8534"/>
                                </a:moveTo>
                                <a:lnTo>
                                  <a:pt x="233172" y="8534"/>
                                </a:lnTo>
                                <a:lnTo>
                                  <a:pt x="233172" y="0"/>
                                </a:lnTo>
                                <a:lnTo>
                                  <a:pt x="0" y="0"/>
                                </a:lnTo>
                                <a:lnTo>
                                  <a:pt x="0" y="8534"/>
                                </a:lnTo>
                                <a:close/>
                              </a:path>
                            </a:pathLst>
                          </a:custGeom>
                          <a:ln w="1777">
                            <a:solidFill>
                              <a:srgbClr val="000000"/>
                            </a:solidFill>
                            <a:prstDash val="solid"/>
                          </a:ln>
                        </wps:spPr>
                        <wps:bodyPr wrap="square" lIns="0" tIns="0" rIns="0" bIns="0" rtlCol="0">
                          <a:prstTxWarp prst="textNoShape">
                            <a:avLst/>
                          </a:prstTxWarp>
                          <a:noAutofit/>
                        </wps:bodyPr>
                      </wps:wsp>
                      <wps:wsp>
                        <wps:cNvPr id="74" name="Graphic 74"/>
                        <wps:cNvSpPr/>
                        <wps:spPr>
                          <a:xfrm>
                            <a:off x="2102815" y="9993477"/>
                            <a:ext cx="233679" cy="58419"/>
                          </a:xfrm>
                          <a:custGeom>
                            <a:avLst/>
                            <a:gdLst/>
                            <a:ahLst/>
                            <a:cxnLst/>
                            <a:rect l="l" t="t" r="r" b="b"/>
                            <a:pathLst>
                              <a:path w="233679" h="58419">
                                <a:moveTo>
                                  <a:pt x="233476" y="0"/>
                                </a:moveTo>
                                <a:lnTo>
                                  <a:pt x="0" y="0"/>
                                </a:lnTo>
                                <a:lnTo>
                                  <a:pt x="0" y="58216"/>
                                </a:lnTo>
                                <a:lnTo>
                                  <a:pt x="233476" y="58216"/>
                                </a:lnTo>
                                <a:lnTo>
                                  <a:pt x="233476" y="0"/>
                                </a:lnTo>
                                <a:close/>
                              </a:path>
                            </a:pathLst>
                          </a:custGeom>
                          <a:solidFill>
                            <a:srgbClr val="000080"/>
                          </a:solidFill>
                        </wps:spPr>
                        <wps:bodyPr wrap="square" lIns="0" tIns="0" rIns="0" bIns="0" rtlCol="0">
                          <a:prstTxWarp prst="textNoShape">
                            <a:avLst/>
                          </a:prstTxWarp>
                          <a:noAutofit/>
                        </wps:bodyPr>
                      </wps:wsp>
                      <wps:wsp>
                        <wps:cNvPr id="75" name="Graphic 75"/>
                        <wps:cNvSpPr/>
                        <wps:spPr>
                          <a:xfrm>
                            <a:off x="2102815" y="9993477"/>
                            <a:ext cx="233679" cy="58419"/>
                          </a:xfrm>
                          <a:custGeom>
                            <a:avLst/>
                            <a:gdLst/>
                            <a:ahLst/>
                            <a:cxnLst/>
                            <a:rect l="l" t="t" r="r" b="b"/>
                            <a:pathLst>
                              <a:path w="233679" h="58419">
                                <a:moveTo>
                                  <a:pt x="0" y="58216"/>
                                </a:moveTo>
                                <a:lnTo>
                                  <a:pt x="233476" y="58216"/>
                                </a:lnTo>
                                <a:lnTo>
                                  <a:pt x="233476"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76" name="Graphic 76"/>
                        <wps:cNvSpPr/>
                        <wps:spPr>
                          <a:xfrm>
                            <a:off x="2102815" y="10082783"/>
                            <a:ext cx="233679" cy="8890"/>
                          </a:xfrm>
                          <a:custGeom>
                            <a:avLst/>
                            <a:gdLst/>
                            <a:ahLst/>
                            <a:cxnLst/>
                            <a:rect l="l" t="t" r="r" b="b"/>
                            <a:pathLst>
                              <a:path w="233679" h="8890">
                                <a:moveTo>
                                  <a:pt x="233476" y="0"/>
                                </a:moveTo>
                                <a:lnTo>
                                  <a:pt x="0" y="0"/>
                                </a:lnTo>
                                <a:lnTo>
                                  <a:pt x="0" y="8534"/>
                                </a:lnTo>
                                <a:lnTo>
                                  <a:pt x="233476" y="8534"/>
                                </a:lnTo>
                                <a:lnTo>
                                  <a:pt x="233476" y="0"/>
                                </a:lnTo>
                                <a:close/>
                              </a:path>
                            </a:pathLst>
                          </a:custGeom>
                          <a:solidFill>
                            <a:srgbClr val="000000"/>
                          </a:solidFill>
                        </wps:spPr>
                        <wps:bodyPr wrap="square" lIns="0" tIns="0" rIns="0" bIns="0" rtlCol="0">
                          <a:prstTxWarp prst="textNoShape">
                            <a:avLst/>
                          </a:prstTxWarp>
                          <a:noAutofit/>
                        </wps:bodyPr>
                      </wps:wsp>
                      <wps:wsp>
                        <wps:cNvPr id="77" name="Graphic 77"/>
                        <wps:cNvSpPr/>
                        <wps:spPr>
                          <a:xfrm>
                            <a:off x="2102815" y="10082783"/>
                            <a:ext cx="233679" cy="8890"/>
                          </a:xfrm>
                          <a:custGeom>
                            <a:avLst/>
                            <a:gdLst/>
                            <a:ahLst/>
                            <a:cxnLst/>
                            <a:rect l="l" t="t" r="r" b="b"/>
                            <a:pathLst>
                              <a:path w="233679" h="8890">
                                <a:moveTo>
                                  <a:pt x="0" y="8534"/>
                                </a:moveTo>
                                <a:lnTo>
                                  <a:pt x="233476" y="8534"/>
                                </a:lnTo>
                                <a:lnTo>
                                  <a:pt x="233476"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78" name="Graphic 78"/>
                        <wps:cNvSpPr/>
                        <wps:spPr>
                          <a:xfrm>
                            <a:off x="2337511" y="9993477"/>
                            <a:ext cx="233679" cy="58419"/>
                          </a:xfrm>
                          <a:custGeom>
                            <a:avLst/>
                            <a:gdLst/>
                            <a:ahLst/>
                            <a:cxnLst/>
                            <a:rect l="l" t="t" r="r" b="b"/>
                            <a:pathLst>
                              <a:path w="233679" h="58419">
                                <a:moveTo>
                                  <a:pt x="233476" y="0"/>
                                </a:moveTo>
                                <a:lnTo>
                                  <a:pt x="0" y="0"/>
                                </a:lnTo>
                                <a:lnTo>
                                  <a:pt x="0" y="58216"/>
                                </a:lnTo>
                                <a:lnTo>
                                  <a:pt x="233476" y="58216"/>
                                </a:lnTo>
                                <a:lnTo>
                                  <a:pt x="233476" y="0"/>
                                </a:lnTo>
                                <a:close/>
                              </a:path>
                            </a:pathLst>
                          </a:custGeom>
                          <a:solidFill>
                            <a:srgbClr val="000080"/>
                          </a:solidFill>
                        </wps:spPr>
                        <wps:bodyPr wrap="square" lIns="0" tIns="0" rIns="0" bIns="0" rtlCol="0">
                          <a:prstTxWarp prst="textNoShape">
                            <a:avLst/>
                          </a:prstTxWarp>
                          <a:noAutofit/>
                        </wps:bodyPr>
                      </wps:wsp>
                      <wps:wsp>
                        <wps:cNvPr id="79" name="Graphic 79"/>
                        <wps:cNvSpPr/>
                        <wps:spPr>
                          <a:xfrm>
                            <a:off x="2337511" y="9993477"/>
                            <a:ext cx="233679" cy="58419"/>
                          </a:xfrm>
                          <a:custGeom>
                            <a:avLst/>
                            <a:gdLst/>
                            <a:ahLst/>
                            <a:cxnLst/>
                            <a:rect l="l" t="t" r="r" b="b"/>
                            <a:pathLst>
                              <a:path w="233679" h="58419">
                                <a:moveTo>
                                  <a:pt x="0" y="58216"/>
                                </a:moveTo>
                                <a:lnTo>
                                  <a:pt x="233476" y="58216"/>
                                </a:lnTo>
                                <a:lnTo>
                                  <a:pt x="233476"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80" name="Graphic 80"/>
                        <wps:cNvSpPr/>
                        <wps:spPr>
                          <a:xfrm>
                            <a:off x="2337511" y="10082783"/>
                            <a:ext cx="233679" cy="8890"/>
                          </a:xfrm>
                          <a:custGeom>
                            <a:avLst/>
                            <a:gdLst/>
                            <a:ahLst/>
                            <a:cxnLst/>
                            <a:rect l="l" t="t" r="r" b="b"/>
                            <a:pathLst>
                              <a:path w="233679" h="8890">
                                <a:moveTo>
                                  <a:pt x="233476" y="0"/>
                                </a:moveTo>
                                <a:lnTo>
                                  <a:pt x="0" y="0"/>
                                </a:lnTo>
                                <a:lnTo>
                                  <a:pt x="0" y="8534"/>
                                </a:lnTo>
                                <a:lnTo>
                                  <a:pt x="233476" y="8534"/>
                                </a:lnTo>
                                <a:lnTo>
                                  <a:pt x="233476" y="0"/>
                                </a:lnTo>
                                <a:close/>
                              </a:path>
                            </a:pathLst>
                          </a:custGeom>
                          <a:solidFill>
                            <a:srgbClr val="000000"/>
                          </a:solidFill>
                        </wps:spPr>
                        <wps:bodyPr wrap="square" lIns="0" tIns="0" rIns="0" bIns="0" rtlCol="0">
                          <a:prstTxWarp prst="textNoShape">
                            <a:avLst/>
                          </a:prstTxWarp>
                          <a:noAutofit/>
                        </wps:bodyPr>
                      </wps:wsp>
                      <wps:wsp>
                        <wps:cNvPr id="81" name="Graphic 81"/>
                        <wps:cNvSpPr/>
                        <wps:spPr>
                          <a:xfrm>
                            <a:off x="2337511" y="10082783"/>
                            <a:ext cx="233679" cy="8890"/>
                          </a:xfrm>
                          <a:custGeom>
                            <a:avLst/>
                            <a:gdLst/>
                            <a:ahLst/>
                            <a:cxnLst/>
                            <a:rect l="l" t="t" r="r" b="b"/>
                            <a:pathLst>
                              <a:path w="233679" h="8890">
                                <a:moveTo>
                                  <a:pt x="0" y="8534"/>
                                </a:moveTo>
                                <a:lnTo>
                                  <a:pt x="233476" y="8534"/>
                                </a:lnTo>
                                <a:lnTo>
                                  <a:pt x="233476" y="0"/>
                                </a:lnTo>
                                <a:lnTo>
                                  <a:pt x="0" y="0"/>
                                </a:lnTo>
                                <a:lnTo>
                                  <a:pt x="0" y="8534"/>
                                </a:lnTo>
                                <a:close/>
                              </a:path>
                            </a:pathLst>
                          </a:custGeom>
                          <a:ln w="1777">
                            <a:solidFill>
                              <a:srgbClr val="000000"/>
                            </a:solidFill>
                            <a:prstDash val="solid"/>
                          </a:ln>
                        </wps:spPr>
                        <wps:bodyPr wrap="square" lIns="0" tIns="0" rIns="0" bIns="0" rtlCol="0">
                          <a:prstTxWarp prst="textNoShape">
                            <a:avLst/>
                          </a:prstTxWarp>
                          <a:noAutofit/>
                        </wps:bodyPr>
                      </wps:wsp>
                      <wps:wsp>
                        <wps:cNvPr id="82" name="Graphic 82"/>
                        <wps:cNvSpPr/>
                        <wps:spPr>
                          <a:xfrm>
                            <a:off x="2572207" y="9993477"/>
                            <a:ext cx="233679" cy="58419"/>
                          </a:xfrm>
                          <a:custGeom>
                            <a:avLst/>
                            <a:gdLst/>
                            <a:ahLst/>
                            <a:cxnLst/>
                            <a:rect l="l" t="t" r="r" b="b"/>
                            <a:pathLst>
                              <a:path w="233679" h="58419">
                                <a:moveTo>
                                  <a:pt x="233476" y="0"/>
                                </a:moveTo>
                                <a:lnTo>
                                  <a:pt x="0" y="0"/>
                                </a:lnTo>
                                <a:lnTo>
                                  <a:pt x="0" y="58216"/>
                                </a:lnTo>
                                <a:lnTo>
                                  <a:pt x="233476" y="58216"/>
                                </a:lnTo>
                                <a:lnTo>
                                  <a:pt x="233476" y="0"/>
                                </a:lnTo>
                                <a:close/>
                              </a:path>
                            </a:pathLst>
                          </a:custGeom>
                          <a:solidFill>
                            <a:srgbClr val="000080"/>
                          </a:solidFill>
                        </wps:spPr>
                        <wps:bodyPr wrap="square" lIns="0" tIns="0" rIns="0" bIns="0" rtlCol="0">
                          <a:prstTxWarp prst="textNoShape">
                            <a:avLst/>
                          </a:prstTxWarp>
                          <a:noAutofit/>
                        </wps:bodyPr>
                      </wps:wsp>
                      <wps:wsp>
                        <wps:cNvPr id="83" name="Graphic 83"/>
                        <wps:cNvSpPr/>
                        <wps:spPr>
                          <a:xfrm>
                            <a:off x="2572207" y="9993477"/>
                            <a:ext cx="233679" cy="58419"/>
                          </a:xfrm>
                          <a:custGeom>
                            <a:avLst/>
                            <a:gdLst/>
                            <a:ahLst/>
                            <a:cxnLst/>
                            <a:rect l="l" t="t" r="r" b="b"/>
                            <a:pathLst>
                              <a:path w="233679" h="58419">
                                <a:moveTo>
                                  <a:pt x="0" y="58216"/>
                                </a:moveTo>
                                <a:lnTo>
                                  <a:pt x="233476" y="58216"/>
                                </a:lnTo>
                                <a:lnTo>
                                  <a:pt x="233476"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84" name="Graphic 84"/>
                        <wps:cNvSpPr/>
                        <wps:spPr>
                          <a:xfrm>
                            <a:off x="2572207" y="10082783"/>
                            <a:ext cx="233679" cy="8890"/>
                          </a:xfrm>
                          <a:custGeom>
                            <a:avLst/>
                            <a:gdLst/>
                            <a:ahLst/>
                            <a:cxnLst/>
                            <a:rect l="l" t="t" r="r" b="b"/>
                            <a:pathLst>
                              <a:path w="233679" h="8890">
                                <a:moveTo>
                                  <a:pt x="233476" y="0"/>
                                </a:moveTo>
                                <a:lnTo>
                                  <a:pt x="0" y="0"/>
                                </a:lnTo>
                                <a:lnTo>
                                  <a:pt x="0" y="8534"/>
                                </a:lnTo>
                                <a:lnTo>
                                  <a:pt x="233476" y="8534"/>
                                </a:lnTo>
                                <a:lnTo>
                                  <a:pt x="233476" y="0"/>
                                </a:lnTo>
                                <a:close/>
                              </a:path>
                            </a:pathLst>
                          </a:custGeom>
                          <a:solidFill>
                            <a:srgbClr val="000000"/>
                          </a:solidFill>
                        </wps:spPr>
                        <wps:bodyPr wrap="square" lIns="0" tIns="0" rIns="0" bIns="0" rtlCol="0">
                          <a:prstTxWarp prst="textNoShape">
                            <a:avLst/>
                          </a:prstTxWarp>
                          <a:noAutofit/>
                        </wps:bodyPr>
                      </wps:wsp>
                      <wps:wsp>
                        <wps:cNvPr id="85" name="Graphic 85"/>
                        <wps:cNvSpPr/>
                        <wps:spPr>
                          <a:xfrm>
                            <a:off x="2572207" y="10082783"/>
                            <a:ext cx="233679" cy="8890"/>
                          </a:xfrm>
                          <a:custGeom>
                            <a:avLst/>
                            <a:gdLst/>
                            <a:ahLst/>
                            <a:cxnLst/>
                            <a:rect l="l" t="t" r="r" b="b"/>
                            <a:pathLst>
                              <a:path w="233679" h="8890">
                                <a:moveTo>
                                  <a:pt x="0" y="8534"/>
                                </a:moveTo>
                                <a:lnTo>
                                  <a:pt x="233476" y="8534"/>
                                </a:lnTo>
                                <a:lnTo>
                                  <a:pt x="233476" y="0"/>
                                </a:lnTo>
                                <a:lnTo>
                                  <a:pt x="0" y="0"/>
                                </a:lnTo>
                                <a:lnTo>
                                  <a:pt x="0" y="8534"/>
                                </a:lnTo>
                                <a:close/>
                              </a:path>
                            </a:pathLst>
                          </a:custGeom>
                          <a:ln w="1777">
                            <a:solidFill>
                              <a:srgbClr val="000000"/>
                            </a:solidFill>
                            <a:prstDash val="solid"/>
                          </a:ln>
                        </wps:spPr>
                        <wps:bodyPr wrap="square" lIns="0" tIns="0" rIns="0" bIns="0" rtlCol="0">
                          <a:prstTxWarp prst="textNoShape">
                            <a:avLst/>
                          </a:prstTxWarp>
                          <a:noAutofit/>
                        </wps:bodyPr>
                      </wps:wsp>
                      <wps:wsp>
                        <wps:cNvPr id="86" name="Graphic 86"/>
                        <wps:cNvSpPr/>
                        <wps:spPr>
                          <a:xfrm>
                            <a:off x="2806903" y="9993477"/>
                            <a:ext cx="233679" cy="58419"/>
                          </a:xfrm>
                          <a:custGeom>
                            <a:avLst/>
                            <a:gdLst/>
                            <a:ahLst/>
                            <a:cxnLst/>
                            <a:rect l="l" t="t" r="r" b="b"/>
                            <a:pathLst>
                              <a:path w="233679" h="58419">
                                <a:moveTo>
                                  <a:pt x="233476" y="0"/>
                                </a:moveTo>
                                <a:lnTo>
                                  <a:pt x="0" y="0"/>
                                </a:lnTo>
                                <a:lnTo>
                                  <a:pt x="0" y="58216"/>
                                </a:lnTo>
                                <a:lnTo>
                                  <a:pt x="233476" y="58216"/>
                                </a:lnTo>
                                <a:lnTo>
                                  <a:pt x="233476" y="0"/>
                                </a:lnTo>
                                <a:close/>
                              </a:path>
                            </a:pathLst>
                          </a:custGeom>
                          <a:solidFill>
                            <a:srgbClr val="000080"/>
                          </a:solidFill>
                        </wps:spPr>
                        <wps:bodyPr wrap="square" lIns="0" tIns="0" rIns="0" bIns="0" rtlCol="0">
                          <a:prstTxWarp prst="textNoShape">
                            <a:avLst/>
                          </a:prstTxWarp>
                          <a:noAutofit/>
                        </wps:bodyPr>
                      </wps:wsp>
                      <wps:wsp>
                        <wps:cNvPr id="87" name="Graphic 87"/>
                        <wps:cNvSpPr/>
                        <wps:spPr>
                          <a:xfrm>
                            <a:off x="2806903" y="9993477"/>
                            <a:ext cx="233679" cy="58419"/>
                          </a:xfrm>
                          <a:custGeom>
                            <a:avLst/>
                            <a:gdLst/>
                            <a:ahLst/>
                            <a:cxnLst/>
                            <a:rect l="l" t="t" r="r" b="b"/>
                            <a:pathLst>
                              <a:path w="233679" h="58419">
                                <a:moveTo>
                                  <a:pt x="0" y="58216"/>
                                </a:moveTo>
                                <a:lnTo>
                                  <a:pt x="233476" y="58216"/>
                                </a:lnTo>
                                <a:lnTo>
                                  <a:pt x="233476"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88" name="Graphic 88"/>
                        <wps:cNvSpPr/>
                        <wps:spPr>
                          <a:xfrm>
                            <a:off x="2806903" y="10082783"/>
                            <a:ext cx="233679" cy="8890"/>
                          </a:xfrm>
                          <a:custGeom>
                            <a:avLst/>
                            <a:gdLst/>
                            <a:ahLst/>
                            <a:cxnLst/>
                            <a:rect l="l" t="t" r="r" b="b"/>
                            <a:pathLst>
                              <a:path w="233679" h="8890">
                                <a:moveTo>
                                  <a:pt x="233476" y="0"/>
                                </a:moveTo>
                                <a:lnTo>
                                  <a:pt x="0" y="0"/>
                                </a:lnTo>
                                <a:lnTo>
                                  <a:pt x="0" y="8534"/>
                                </a:lnTo>
                                <a:lnTo>
                                  <a:pt x="233476" y="8534"/>
                                </a:lnTo>
                                <a:lnTo>
                                  <a:pt x="233476" y="0"/>
                                </a:lnTo>
                                <a:close/>
                              </a:path>
                            </a:pathLst>
                          </a:custGeom>
                          <a:solidFill>
                            <a:srgbClr val="000000"/>
                          </a:solidFill>
                        </wps:spPr>
                        <wps:bodyPr wrap="square" lIns="0" tIns="0" rIns="0" bIns="0" rtlCol="0">
                          <a:prstTxWarp prst="textNoShape">
                            <a:avLst/>
                          </a:prstTxWarp>
                          <a:noAutofit/>
                        </wps:bodyPr>
                      </wps:wsp>
                      <wps:wsp>
                        <wps:cNvPr id="89" name="Graphic 89"/>
                        <wps:cNvSpPr/>
                        <wps:spPr>
                          <a:xfrm>
                            <a:off x="2806903" y="10082783"/>
                            <a:ext cx="233679" cy="8890"/>
                          </a:xfrm>
                          <a:custGeom>
                            <a:avLst/>
                            <a:gdLst/>
                            <a:ahLst/>
                            <a:cxnLst/>
                            <a:rect l="l" t="t" r="r" b="b"/>
                            <a:pathLst>
                              <a:path w="233679" h="8890">
                                <a:moveTo>
                                  <a:pt x="0" y="8534"/>
                                </a:moveTo>
                                <a:lnTo>
                                  <a:pt x="233476" y="8534"/>
                                </a:lnTo>
                                <a:lnTo>
                                  <a:pt x="233476" y="0"/>
                                </a:lnTo>
                                <a:lnTo>
                                  <a:pt x="0" y="0"/>
                                </a:lnTo>
                                <a:lnTo>
                                  <a:pt x="0" y="8534"/>
                                </a:lnTo>
                                <a:close/>
                              </a:path>
                            </a:pathLst>
                          </a:custGeom>
                          <a:ln w="1777">
                            <a:solidFill>
                              <a:srgbClr val="000000"/>
                            </a:solidFill>
                            <a:prstDash val="solid"/>
                          </a:ln>
                        </wps:spPr>
                        <wps:bodyPr wrap="square" lIns="0" tIns="0" rIns="0" bIns="0" rtlCol="0">
                          <a:prstTxWarp prst="textNoShape">
                            <a:avLst/>
                          </a:prstTxWarp>
                          <a:noAutofit/>
                        </wps:bodyPr>
                      </wps:wsp>
                      <wps:wsp>
                        <wps:cNvPr id="90" name="Graphic 90"/>
                        <wps:cNvSpPr/>
                        <wps:spPr>
                          <a:xfrm>
                            <a:off x="3041599" y="9993477"/>
                            <a:ext cx="233679" cy="58419"/>
                          </a:xfrm>
                          <a:custGeom>
                            <a:avLst/>
                            <a:gdLst/>
                            <a:ahLst/>
                            <a:cxnLst/>
                            <a:rect l="l" t="t" r="r" b="b"/>
                            <a:pathLst>
                              <a:path w="233679" h="58419">
                                <a:moveTo>
                                  <a:pt x="233476" y="0"/>
                                </a:moveTo>
                                <a:lnTo>
                                  <a:pt x="0" y="0"/>
                                </a:lnTo>
                                <a:lnTo>
                                  <a:pt x="0" y="58216"/>
                                </a:lnTo>
                                <a:lnTo>
                                  <a:pt x="233476" y="58216"/>
                                </a:lnTo>
                                <a:lnTo>
                                  <a:pt x="233476" y="0"/>
                                </a:lnTo>
                                <a:close/>
                              </a:path>
                            </a:pathLst>
                          </a:custGeom>
                          <a:solidFill>
                            <a:srgbClr val="000080"/>
                          </a:solidFill>
                        </wps:spPr>
                        <wps:bodyPr wrap="square" lIns="0" tIns="0" rIns="0" bIns="0" rtlCol="0">
                          <a:prstTxWarp prst="textNoShape">
                            <a:avLst/>
                          </a:prstTxWarp>
                          <a:noAutofit/>
                        </wps:bodyPr>
                      </wps:wsp>
                      <wps:wsp>
                        <wps:cNvPr id="91" name="Graphic 91"/>
                        <wps:cNvSpPr/>
                        <wps:spPr>
                          <a:xfrm>
                            <a:off x="3041599" y="9993477"/>
                            <a:ext cx="233679" cy="58419"/>
                          </a:xfrm>
                          <a:custGeom>
                            <a:avLst/>
                            <a:gdLst/>
                            <a:ahLst/>
                            <a:cxnLst/>
                            <a:rect l="l" t="t" r="r" b="b"/>
                            <a:pathLst>
                              <a:path w="233679" h="58419">
                                <a:moveTo>
                                  <a:pt x="0" y="58216"/>
                                </a:moveTo>
                                <a:lnTo>
                                  <a:pt x="233476" y="58216"/>
                                </a:lnTo>
                                <a:lnTo>
                                  <a:pt x="233476"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92" name="Graphic 92"/>
                        <wps:cNvSpPr/>
                        <wps:spPr>
                          <a:xfrm>
                            <a:off x="3041599" y="10082783"/>
                            <a:ext cx="233679" cy="8890"/>
                          </a:xfrm>
                          <a:custGeom>
                            <a:avLst/>
                            <a:gdLst/>
                            <a:ahLst/>
                            <a:cxnLst/>
                            <a:rect l="l" t="t" r="r" b="b"/>
                            <a:pathLst>
                              <a:path w="233679" h="8890">
                                <a:moveTo>
                                  <a:pt x="233476" y="0"/>
                                </a:moveTo>
                                <a:lnTo>
                                  <a:pt x="0" y="0"/>
                                </a:lnTo>
                                <a:lnTo>
                                  <a:pt x="0" y="8534"/>
                                </a:lnTo>
                                <a:lnTo>
                                  <a:pt x="233476" y="8534"/>
                                </a:lnTo>
                                <a:lnTo>
                                  <a:pt x="233476" y="0"/>
                                </a:lnTo>
                                <a:close/>
                              </a:path>
                            </a:pathLst>
                          </a:custGeom>
                          <a:solidFill>
                            <a:srgbClr val="000000"/>
                          </a:solidFill>
                        </wps:spPr>
                        <wps:bodyPr wrap="square" lIns="0" tIns="0" rIns="0" bIns="0" rtlCol="0">
                          <a:prstTxWarp prst="textNoShape">
                            <a:avLst/>
                          </a:prstTxWarp>
                          <a:noAutofit/>
                        </wps:bodyPr>
                      </wps:wsp>
                      <wps:wsp>
                        <wps:cNvPr id="93" name="Graphic 93"/>
                        <wps:cNvSpPr/>
                        <wps:spPr>
                          <a:xfrm>
                            <a:off x="3041599" y="10082783"/>
                            <a:ext cx="233679" cy="8890"/>
                          </a:xfrm>
                          <a:custGeom>
                            <a:avLst/>
                            <a:gdLst/>
                            <a:ahLst/>
                            <a:cxnLst/>
                            <a:rect l="l" t="t" r="r" b="b"/>
                            <a:pathLst>
                              <a:path w="233679" h="8890">
                                <a:moveTo>
                                  <a:pt x="0" y="8534"/>
                                </a:moveTo>
                                <a:lnTo>
                                  <a:pt x="233476" y="8534"/>
                                </a:lnTo>
                                <a:lnTo>
                                  <a:pt x="233476" y="0"/>
                                </a:lnTo>
                                <a:lnTo>
                                  <a:pt x="0" y="0"/>
                                </a:lnTo>
                                <a:lnTo>
                                  <a:pt x="0" y="8534"/>
                                </a:lnTo>
                                <a:close/>
                              </a:path>
                            </a:pathLst>
                          </a:custGeom>
                          <a:ln w="1777">
                            <a:solidFill>
                              <a:srgbClr val="000000"/>
                            </a:solidFill>
                            <a:prstDash val="solid"/>
                          </a:ln>
                        </wps:spPr>
                        <wps:bodyPr wrap="square" lIns="0" tIns="0" rIns="0" bIns="0" rtlCol="0">
                          <a:prstTxWarp prst="textNoShape">
                            <a:avLst/>
                          </a:prstTxWarp>
                          <a:noAutofit/>
                        </wps:bodyPr>
                      </wps:wsp>
                      <wps:wsp>
                        <wps:cNvPr id="94" name="Graphic 94"/>
                        <wps:cNvSpPr/>
                        <wps:spPr>
                          <a:xfrm>
                            <a:off x="3276549" y="9993477"/>
                            <a:ext cx="233679" cy="58419"/>
                          </a:xfrm>
                          <a:custGeom>
                            <a:avLst/>
                            <a:gdLst/>
                            <a:ahLst/>
                            <a:cxnLst/>
                            <a:rect l="l" t="t" r="r" b="b"/>
                            <a:pathLst>
                              <a:path w="233679" h="58419">
                                <a:moveTo>
                                  <a:pt x="233172" y="0"/>
                                </a:moveTo>
                                <a:lnTo>
                                  <a:pt x="0" y="0"/>
                                </a:lnTo>
                                <a:lnTo>
                                  <a:pt x="0" y="58216"/>
                                </a:lnTo>
                                <a:lnTo>
                                  <a:pt x="233172" y="58216"/>
                                </a:lnTo>
                                <a:lnTo>
                                  <a:pt x="233172" y="0"/>
                                </a:lnTo>
                                <a:close/>
                              </a:path>
                            </a:pathLst>
                          </a:custGeom>
                          <a:solidFill>
                            <a:srgbClr val="000080"/>
                          </a:solidFill>
                        </wps:spPr>
                        <wps:bodyPr wrap="square" lIns="0" tIns="0" rIns="0" bIns="0" rtlCol="0">
                          <a:prstTxWarp prst="textNoShape">
                            <a:avLst/>
                          </a:prstTxWarp>
                          <a:noAutofit/>
                        </wps:bodyPr>
                      </wps:wsp>
                      <wps:wsp>
                        <wps:cNvPr id="95" name="Graphic 95"/>
                        <wps:cNvSpPr/>
                        <wps:spPr>
                          <a:xfrm>
                            <a:off x="3276549" y="9993477"/>
                            <a:ext cx="233679" cy="58419"/>
                          </a:xfrm>
                          <a:custGeom>
                            <a:avLst/>
                            <a:gdLst/>
                            <a:ahLst/>
                            <a:cxnLst/>
                            <a:rect l="l" t="t" r="r" b="b"/>
                            <a:pathLst>
                              <a:path w="233679" h="58419">
                                <a:moveTo>
                                  <a:pt x="0" y="58216"/>
                                </a:moveTo>
                                <a:lnTo>
                                  <a:pt x="233172" y="58216"/>
                                </a:lnTo>
                                <a:lnTo>
                                  <a:pt x="233172" y="0"/>
                                </a:lnTo>
                                <a:lnTo>
                                  <a:pt x="0" y="0"/>
                                </a:lnTo>
                                <a:lnTo>
                                  <a:pt x="0" y="58216"/>
                                </a:lnTo>
                                <a:close/>
                              </a:path>
                            </a:pathLst>
                          </a:custGeom>
                          <a:ln w="1777">
                            <a:solidFill>
                              <a:srgbClr val="000080"/>
                            </a:solidFill>
                            <a:prstDash val="solid"/>
                          </a:ln>
                        </wps:spPr>
                        <wps:bodyPr wrap="square" lIns="0" tIns="0" rIns="0" bIns="0" rtlCol="0">
                          <a:prstTxWarp prst="textNoShape">
                            <a:avLst/>
                          </a:prstTxWarp>
                          <a:noAutofit/>
                        </wps:bodyPr>
                      </wps:wsp>
                      <wps:wsp>
                        <wps:cNvPr id="96" name="Graphic 96"/>
                        <wps:cNvSpPr/>
                        <wps:spPr>
                          <a:xfrm>
                            <a:off x="3276549" y="10082783"/>
                            <a:ext cx="233679" cy="8890"/>
                          </a:xfrm>
                          <a:custGeom>
                            <a:avLst/>
                            <a:gdLst/>
                            <a:ahLst/>
                            <a:cxnLst/>
                            <a:rect l="l" t="t" r="r" b="b"/>
                            <a:pathLst>
                              <a:path w="233679" h="8890">
                                <a:moveTo>
                                  <a:pt x="233172" y="0"/>
                                </a:moveTo>
                                <a:lnTo>
                                  <a:pt x="0" y="0"/>
                                </a:lnTo>
                                <a:lnTo>
                                  <a:pt x="0" y="8534"/>
                                </a:lnTo>
                                <a:lnTo>
                                  <a:pt x="233172" y="8534"/>
                                </a:lnTo>
                                <a:lnTo>
                                  <a:pt x="233172" y="0"/>
                                </a:lnTo>
                                <a:close/>
                              </a:path>
                            </a:pathLst>
                          </a:custGeom>
                          <a:solidFill>
                            <a:srgbClr val="000000"/>
                          </a:solidFill>
                        </wps:spPr>
                        <wps:bodyPr wrap="square" lIns="0" tIns="0" rIns="0" bIns="0" rtlCol="0">
                          <a:prstTxWarp prst="textNoShape">
                            <a:avLst/>
                          </a:prstTxWarp>
                          <a:noAutofit/>
                        </wps:bodyPr>
                      </wps:wsp>
                      <wps:wsp>
                        <wps:cNvPr id="97" name="Graphic 97"/>
                        <wps:cNvSpPr/>
                        <wps:spPr>
                          <a:xfrm>
                            <a:off x="3276549" y="10082783"/>
                            <a:ext cx="233679" cy="8890"/>
                          </a:xfrm>
                          <a:custGeom>
                            <a:avLst/>
                            <a:gdLst/>
                            <a:ahLst/>
                            <a:cxnLst/>
                            <a:rect l="l" t="t" r="r" b="b"/>
                            <a:pathLst>
                              <a:path w="233679" h="8890">
                                <a:moveTo>
                                  <a:pt x="0" y="8534"/>
                                </a:moveTo>
                                <a:lnTo>
                                  <a:pt x="233172" y="8534"/>
                                </a:lnTo>
                                <a:lnTo>
                                  <a:pt x="233172" y="0"/>
                                </a:lnTo>
                                <a:lnTo>
                                  <a:pt x="0" y="0"/>
                                </a:lnTo>
                                <a:lnTo>
                                  <a:pt x="0" y="8534"/>
                                </a:lnTo>
                                <a:close/>
                              </a:path>
                            </a:pathLst>
                          </a:custGeom>
                          <a:ln w="1777">
                            <a:solidFill>
                              <a:srgbClr val="000000"/>
                            </a:solidFill>
                            <a:prstDash val="solid"/>
                          </a:ln>
                        </wps:spPr>
                        <wps:bodyPr wrap="square" lIns="0" tIns="0" rIns="0" bIns="0" rtlCol="0">
                          <a:prstTxWarp prst="textNoShape">
                            <a:avLst/>
                          </a:prstTxWarp>
                          <a:noAutofit/>
                        </wps:bodyPr>
                      </wps:wsp>
                      <wps:wsp>
                        <wps:cNvPr id="98" name="Graphic 98"/>
                        <wps:cNvSpPr/>
                        <wps:spPr>
                          <a:xfrm>
                            <a:off x="3511245" y="9993477"/>
                            <a:ext cx="233679" cy="58419"/>
                          </a:xfrm>
                          <a:custGeom>
                            <a:avLst/>
                            <a:gdLst/>
                            <a:ahLst/>
                            <a:cxnLst/>
                            <a:rect l="l" t="t" r="r" b="b"/>
                            <a:pathLst>
                              <a:path w="233679" h="58419">
                                <a:moveTo>
                                  <a:pt x="233172" y="0"/>
                                </a:moveTo>
                                <a:lnTo>
                                  <a:pt x="0" y="0"/>
                                </a:lnTo>
                                <a:lnTo>
                                  <a:pt x="0" y="58216"/>
                                </a:lnTo>
                                <a:lnTo>
                                  <a:pt x="233172" y="58216"/>
                                </a:lnTo>
                                <a:lnTo>
                                  <a:pt x="233172" y="0"/>
                                </a:lnTo>
                                <a:close/>
                              </a:path>
                            </a:pathLst>
                          </a:custGeom>
                          <a:solidFill>
                            <a:srgbClr val="000080"/>
                          </a:solidFill>
                        </wps:spPr>
                        <wps:bodyPr wrap="square" lIns="0" tIns="0" rIns="0" bIns="0" rtlCol="0">
                          <a:prstTxWarp prst="textNoShape">
                            <a:avLst/>
                          </a:prstTxWarp>
                          <a:noAutofit/>
                        </wps:bodyPr>
                      </wps:wsp>
                      <wps:wsp>
                        <wps:cNvPr id="99" name="Graphic 99"/>
                        <wps:cNvSpPr/>
                        <wps:spPr>
                          <a:xfrm>
                            <a:off x="3511245" y="9993477"/>
                            <a:ext cx="233679" cy="58419"/>
                          </a:xfrm>
                          <a:custGeom>
                            <a:avLst/>
                            <a:gdLst/>
                            <a:ahLst/>
                            <a:cxnLst/>
                            <a:rect l="l" t="t" r="r" b="b"/>
                            <a:pathLst>
                              <a:path w="233679" h="58419">
                                <a:moveTo>
                                  <a:pt x="0" y="58216"/>
                                </a:moveTo>
                                <a:lnTo>
                                  <a:pt x="233172" y="58216"/>
                                </a:lnTo>
                                <a:lnTo>
                                  <a:pt x="233172" y="0"/>
                                </a:lnTo>
                                <a:lnTo>
                                  <a:pt x="0" y="0"/>
                                </a:lnTo>
                                <a:lnTo>
                                  <a:pt x="0" y="58216"/>
                                </a:lnTo>
                                <a:close/>
                              </a:path>
                            </a:pathLst>
                          </a:custGeom>
                          <a:ln w="1777">
                            <a:solidFill>
                              <a:srgbClr val="000080"/>
                            </a:solidFill>
                            <a:prstDash val="solid"/>
                          </a:ln>
                        </wps:spPr>
                        <wps:bodyPr wrap="square" lIns="0" tIns="0" rIns="0" bIns="0" rtlCol="0">
                          <a:prstTxWarp prst="textNoShape">
                            <a:avLst/>
                          </a:prstTxWarp>
                          <a:noAutofit/>
                        </wps:bodyPr>
                      </wps:wsp>
                      <wps:wsp>
                        <wps:cNvPr id="100" name="Graphic 100"/>
                        <wps:cNvSpPr/>
                        <wps:spPr>
                          <a:xfrm>
                            <a:off x="3511245" y="10082783"/>
                            <a:ext cx="233679" cy="8890"/>
                          </a:xfrm>
                          <a:custGeom>
                            <a:avLst/>
                            <a:gdLst/>
                            <a:ahLst/>
                            <a:cxnLst/>
                            <a:rect l="l" t="t" r="r" b="b"/>
                            <a:pathLst>
                              <a:path w="233679" h="8890">
                                <a:moveTo>
                                  <a:pt x="233172" y="0"/>
                                </a:moveTo>
                                <a:lnTo>
                                  <a:pt x="0" y="0"/>
                                </a:lnTo>
                                <a:lnTo>
                                  <a:pt x="0" y="8534"/>
                                </a:lnTo>
                                <a:lnTo>
                                  <a:pt x="233172" y="8534"/>
                                </a:lnTo>
                                <a:lnTo>
                                  <a:pt x="233172" y="0"/>
                                </a:lnTo>
                                <a:close/>
                              </a:path>
                            </a:pathLst>
                          </a:custGeom>
                          <a:solidFill>
                            <a:srgbClr val="000000"/>
                          </a:solidFill>
                        </wps:spPr>
                        <wps:bodyPr wrap="square" lIns="0" tIns="0" rIns="0" bIns="0" rtlCol="0">
                          <a:prstTxWarp prst="textNoShape">
                            <a:avLst/>
                          </a:prstTxWarp>
                          <a:noAutofit/>
                        </wps:bodyPr>
                      </wps:wsp>
                      <wps:wsp>
                        <wps:cNvPr id="101" name="Graphic 101"/>
                        <wps:cNvSpPr/>
                        <wps:spPr>
                          <a:xfrm>
                            <a:off x="3511245" y="10082783"/>
                            <a:ext cx="233679" cy="8890"/>
                          </a:xfrm>
                          <a:custGeom>
                            <a:avLst/>
                            <a:gdLst/>
                            <a:ahLst/>
                            <a:cxnLst/>
                            <a:rect l="l" t="t" r="r" b="b"/>
                            <a:pathLst>
                              <a:path w="233679" h="8890">
                                <a:moveTo>
                                  <a:pt x="0" y="8534"/>
                                </a:moveTo>
                                <a:lnTo>
                                  <a:pt x="233172" y="8534"/>
                                </a:lnTo>
                                <a:lnTo>
                                  <a:pt x="233172" y="0"/>
                                </a:lnTo>
                                <a:lnTo>
                                  <a:pt x="0" y="0"/>
                                </a:lnTo>
                                <a:lnTo>
                                  <a:pt x="0" y="8534"/>
                                </a:lnTo>
                                <a:close/>
                              </a:path>
                            </a:pathLst>
                          </a:custGeom>
                          <a:ln w="1777">
                            <a:solidFill>
                              <a:srgbClr val="000000"/>
                            </a:solidFill>
                            <a:prstDash val="solid"/>
                          </a:ln>
                        </wps:spPr>
                        <wps:bodyPr wrap="square" lIns="0" tIns="0" rIns="0" bIns="0" rtlCol="0">
                          <a:prstTxWarp prst="textNoShape">
                            <a:avLst/>
                          </a:prstTxWarp>
                          <a:noAutofit/>
                        </wps:bodyPr>
                      </wps:wsp>
                      <wps:wsp>
                        <wps:cNvPr id="102" name="Graphic 102"/>
                        <wps:cNvSpPr/>
                        <wps:spPr>
                          <a:xfrm>
                            <a:off x="3745941" y="9993477"/>
                            <a:ext cx="233679" cy="58419"/>
                          </a:xfrm>
                          <a:custGeom>
                            <a:avLst/>
                            <a:gdLst/>
                            <a:ahLst/>
                            <a:cxnLst/>
                            <a:rect l="l" t="t" r="r" b="b"/>
                            <a:pathLst>
                              <a:path w="233679" h="58419">
                                <a:moveTo>
                                  <a:pt x="233476" y="0"/>
                                </a:moveTo>
                                <a:lnTo>
                                  <a:pt x="0" y="0"/>
                                </a:lnTo>
                                <a:lnTo>
                                  <a:pt x="0" y="58216"/>
                                </a:lnTo>
                                <a:lnTo>
                                  <a:pt x="233476" y="58216"/>
                                </a:lnTo>
                                <a:lnTo>
                                  <a:pt x="233476" y="0"/>
                                </a:lnTo>
                                <a:close/>
                              </a:path>
                            </a:pathLst>
                          </a:custGeom>
                          <a:solidFill>
                            <a:srgbClr val="000080"/>
                          </a:solidFill>
                        </wps:spPr>
                        <wps:bodyPr wrap="square" lIns="0" tIns="0" rIns="0" bIns="0" rtlCol="0">
                          <a:prstTxWarp prst="textNoShape">
                            <a:avLst/>
                          </a:prstTxWarp>
                          <a:noAutofit/>
                        </wps:bodyPr>
                      </wps:wsp>
                      <wps:wsp>
                        <wps:cNvPr id="103" name="Graphic 103"/>
                        <wps:cNvSpPr/>
                        <wps:spPr>
                          <a:xfrm>
                            <a:off x="3745941" y="9993477"/>
                            <a:ext cx="233679" cy="58419"/>
                          </a:xfrm>
                          <a:custGeom>
                            <a:avLst/>
                            <a:gdLst/>
                            <a:ahLst/>
                            <a:cxnLst/>
                            <a:rect l="l" t="t" r="r" b="b"/>
                            <a:pathLst>
                              <a:path w="233679" h="58419">
                                <a:moveTo>
                                  <a:pt x="0" y="58216"/>
                                </a:moveTo>
                                <a:lnTo>
                                  <a:pt x="233476" y="58216"/>
                                </a:lnTo>
                                <a:lnTo>
                                  <a:pt x="233476"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104" name="Graphic 104"/>
                        <wps:cNvSpPr/>
                        <wps:spPr>
                          <a:xfrm>
                            <a:off x="3745941" y="10082783"/>
                            <a:ext cx="233679" cy="8890"/>
                          </a:xfrm>
                          <a:custGeom>
                            <a:avLst/>
                            <a:gdLst/>
                            <a:ahLst/>
                            <a:cxnLst/>
                            <a:rect l="l" t="t" r="r" b="b"/>
                            <a:pathLst>
                              <a:path w="233679" h="8890">
                                <a:moveTo>
                                  <a:pt x="233476" y="0"/>
                                </a:moveTo>
                                <a:lnTo>
                                  <a:pt x="0" y="0"/>
                                </a:lnTo>
                                <a:lnTo>
                                  <a:pt x="0" y="8534"/>
                                </a:lnTo>
                                <a:lnTo>
                                  <a:pt x="233476" y="8534"/>
                                </a:lnTo>
                                <a:lnTo>
                                  <a:pt x="233476" y="0"/>
                                </a:lnTo>
                                <a:close/>
                              </a:path>
                            </a:pathLst>
                          </a:custGeom>
                          <a:solidFill>
                            <a:srgbClr val="000000"/>
                          </a:solidFill>
                        </wps:spPr>
                        <wps:bodyPr wrap="square" lIns="0" tIns="0" rIns="0" bIns="0" rtlCol="0">
                          <a:prstTxWarp prst="textNoShape">
                            <a:avLst/>
                          </a:prstTxWarp>
                          <a:noAutofit/>
                        </wps:bodyPr>
                      </wps:wsp>
                      <wps:wsp>
                        <wps:cNvPr id="105" name="Graphic 105"/>
                        <wps:cNvSpPr/>
                        <wps:spPr>
                          <a:xfrm>
                            <a:off x="3745941" y="10082783"/>
                            <a:ext cx="233679" cy="8890"/>
                          </a:xfrm>
                          <a:custGeom>
                            <a:avLst/>
                            <a:gdLst/>
                            <a:ahLst/>
                            <a:cxnLst/>
                            <a:rect l="l" t="t" r="r" b="b"/>
                            <a:pathLst>
                              <a:path w="233679" h="8890">
                                <a:moveTo>
                                  <a:pt x="0" y="8534"/>
                                </a:moveTo>
                                <a:lnTo>
                                  <a:pt x="233476" y="8534"/>
                                </a:lnTo>
                                <a:lnTo>
                                  <a:pt x="233476" y="0"/>
                                </a:lnTo>
                                <a:lnTo>
                                  <a:pt x="0" y="0"/>
                                </a:lnTo>
                                <a:lnTo>
                                  <a:pt x="0" y="8534"/>
                                </a:lnTo>
                                <a:close/>
                              </a:path>
                            </a:pathLst>
                          </a:custGeom>
                          <a:ln w="1777">
                            <a:solidFill>
                              <a:srgbClr val="000000"/>
                            </a:solidFill>
                            <a:prstDash val="solid"/>
                          </a:ln>
                        </wps:spPr>
                        <wps:bodyPr wrap="square" lIns="0" tIns="0" rIns="0" bIns="0" rtlCol="0">
                          <a:prstTxWarp prst="textNoShape">
                            <a:avLst/>
                          </a:prstTxWarp>
                          <a:noAutofit/>
                        </wps:bodyPr>
                      </wps:wsp>
                      <wps:wsp>
                        <wps:cNvPr id="106" name="Graphic 106"/>
                        <wps:cNvSpPr/>
                        <wps:spPr>
                          <a:xfrm>
                            <a:off x="3980637" y="9993477"/>
                            <a:ext cx="233679" cy="58419"/>
                          </a:xfrm>
                          <a:custGeom>
                            <a:avLst/>
                            <a:gdLst/>
                            <a:ahLst/>
                            <a:cxnLst/>
                            <a:rect l="l" t="t" r="r" b="b"/>
                            <a:pathLst>
                              <a:path w="233679" h="58419">
                                <a:moveTo>
                                  <a:pt x="233476" y="0"/>
                                </a:moveTo>
                                <a:lnTo>
                                  <a:pt x="0" y="0"/>
                                </a:lnTo>
                                <a:lnTo>
                                  <a:pt x="0" y="58216"/>
                                </a:lnTo>
                                <a:lnTo>
                                  <a:pt x="233476" y="58216"/>
                                </a:lnTo>
                                <a:lnTo>
                                  <a:pt x="233476" y="0"/>
                                </a:lnTo>
                                <a:close/>
                              </a:path>
                            </a:pathLst>
                          </a:custGeom>
                          <a:solidFill>
                            <a:srgbClr val="000080"/>
                          </a:solidFill>
                        </wps:spPr>
                        <wps:bodyPr wrap="square" lIns="0" tIns="0" rIns="0" bIns="0" rtlCol="0">
                          <a:prstTxWarp prst="textNoShape">
                            <a:avLst/>
                          </a:prstTxWarp>
                          <a:noAutofit/>
                        </wps:bodyPr>
                      </wps:wsp>
                      <wps:wsp>
                        <wps:cNvPr id="107" name="Graphic 107"/>
                        <wps:cNvSpPr/>
                        <wps:spPr>
                          <a:xfrm>
                            <a:off x="3980637" y="9993477"/>
                            <a:ext cx="233679" cy="58419"/>
                          </a:xfrm>
                          <a:custGeom>
                            <a:avLst/>
                            <a:gdLst/>
                            <a:ahLst/>
                            <a:cxnLst/>
                            <a:rect l="l" t="t" r="r" b="b"/>
                            <a:pathLst>
                              <a:path w="233679" h="58419">
                                <a:moveTo>
                                  <a:pt x="0" y="58216"/>
                                </a:moveTo>
                                <a:lnTo>
                                  <a:pt x="233476" y="58216"/>
                                </a:lnTo>
                                <a:lnTo>
                                  <a:pt x="233476"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108" name="Graphic 108"/>
                        <wps:cNvSpPr/>
                        <wps:spPr>
                          <a:xfrm>
                            <a:off x="3980637" y="10082783"/>
                            <a:ext cx="233679" cy="8890"/>
                          </a:xfrm>
                          <a:custGeom>
                            <a:avLst/>
                            <a:gdLst/>
                            <a:ahLst/>
                            <a:cxnLst/>
                            <a:rect l="l" t="t" r="r" b="b"/>
                            <a:pathLst>
                              <a:path w="233679" h="8890">
                                <a:moveTo>
                                  <a:pt x="233476" y="0"/>
                                </a:moveTo>
                                <a:lnTo>
                                  <a:pt x="0" y="0"/>
                                </a:lnTo>
                                <a:lnTo>
                                  <a:pt x="0" y="8534"/>
                                </a:lnTo>
                                <a:lnTo>
                                  <a:pt x="233476" y="8534"/>
                                </a:lnTo>
                                <a:lnTo>
                                  <a:pt x="233476" y="0"/>
                                </a:lnTo>
                                <a:close/>
                              </a:path>
                            </a:pathLst>
                          </a:custGeom>
                          <a:solidFill>
                            <a:srgbClr val="000000"/>
                          </a:solidFill>
                        </wps:spPr>
                        <wps:bodyPr wrap="square" lIns="0" tIns="0" rIns="0" bIns="0" rtlCol="0">
                          <a:prstTxWarp prst="textNoShape">
                            <a:avLst/>
                          </a:prstTxWarp>
                          <a:noAutofit/>
                        </wps:bodyPr>
                      </wps:wsp>
                      <wps:wsp>
                        <wps:cNvPr id="109" name="Graphic 109"/>
                        <wps:cNvSpPr/>
                        <wps:spPr>
                          <a:xfrm>
                            <a:off x="3980637" y="10082783"/>
                            <a:ext cx="233679" cy="8890"/>
                          </a:xfrm>
                          <a:custGeom>
                            <a:avLst/>
                            <a:gdLst/>
                            <a:ahLst/>
                            <a:cxnLst/>
                            <a:rect l="l" t="t" r="r" b="b"/>
                            <a:pathLst>
                              <a:path w="233679" h="8890">
                                <a:moveTo>
                                  <a:pt x="0" y="8534"/>
                                </a:moveTo>
                                <a:lnTo>
                                  <a:pt x="233476" y="8534"/>
                                </a:lnTo>
                                <a:lnTo>
                                  <a:pt x="233476" y="0"/>
                                </a:lnTo>
                                <a:lnTo>
                                  <a:pt x="0" y="0"/>
                                </a:lnTo>
                                <a:lnTo>
                                  <a:pt x="0" y="8534"/>
                                </a:lnTo>
                                <a:close/>
                              </a:path>
                            </a:pathLst>
                          </a:custGeom>
                          <a:ln w="1777">
                            <a:solidFill>
                              <a:srgbClr val="000000"/>
                            </a:solidFill>
                            <a:prstDash val="solid"/>
                          </a:ln>
                        </wps:spPr>
                        <wps:bodyPr wrap="square" lIns="0" tIns="0" rIns="0" bIns="0" rtlCol="0">
                          <a:prstTxWarp prst="textNoShape">
                            <a:avLst/>
                          </a:prstTxWarp>
                          <a:noAutofit/>
                        </wps:bodyPr>
                      </wps:wsp>
                      <wps:wsp>
                        <wps:cNvPr id="110" name="Graphic 110"/>
                        <wps:cNvSpPr/>
                        <wps:spPr>
                          <a:xfrm>
                            <a:off x="4215333" y="9993477"/>
                            <a:ext cx="233679" cy="58419"/>
                          </a:xfrm>
                          <a:custGeom>
                            <a:avLst/>
                            <a:gdLst/>
                            <a:ahLst/>
                            <a:cxnLst/>
                            <a:rect l="l" t="t" r="r" b="b"/>
                            <a:pathLst>
                              <a:path w="233679" h="58419">
                                <a:moveTo>
                                  <a:pt x="233476" y="0"/>
                                </a:moveTo>
                                <a:lnTo>
                                  <a:pt x="0" y="0"/>
                                </a:lnTo>
                                <a:lnTo>
                                  <a:pt x="0" y="58216"/>
                                </a:lnTo>
                                <a:lnTo>
                                  <a:pt x="233476" y="58216"/>
                                </a:lnTo>
                                <a:lnTo>
                                  <a:pt x="233476" y="0"/>
                                </a:lnTo>
                                <a:close/>
                              </a:path>
                            </a:pathLst>
                          </a:custGeom>
                          <a:solidFill>
                            <a:srgbClr val="000080"/>
                          </a:solidFill>
                        </wps:spPr>
                        <wps:bodyPr wrap="square" lIns="0" tIns="0" rIns="0" bIns="0" rtlCol="0">
                          <a:prstTxWarp prst="textNoShape">
                            <a:avLst/>
                          </a:prstTxWarp>
                          <a:noAutofit/>
                        </wps:bodyPr>
                      </wps:wsp>
                      <wps:wsp>
                        <wps:cNvPr id="111" name="Graphic 111"/>
                        <wps:cNvSpPr/>
                        <wps:spPr>
                          <a:xfrm>
                            <a:off x="4215333" y="9993477"/>
                            <a:ext cx="233679" cy="58419"/>
                          </a:xfrm>
                          <a:custGeom>
                            <a:avLst/>
                            <a:gdLst/>
                            <a:ahLst/>
                            <a:cxnLst/>
                            <a:rect l="l" t="t" r="r" b="b"/>
                            <a:pathLst>
                              <a:path w="233679" h="58419">
                                <a:moveTo>
                                  <a:pt x="0" y="58216"/>
                                </a:moveTo>
                                <a:lnTo>
                                  <a:pt x="233476" y="58216"/>
                                </a:lnTo>
                                <a:lnTo>
                                  <a:pt x="233476"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112" name="Graphic 112"/>
                        <wps:cNvSpPr/>
                        <wps:spPr>
                          <a:xfrm>
                            <a:off x="4215333" y="10082783"/>
                            <a:ext cx="233679" cy="8890"/>
                          </a:xfrm>
                          <a:custGeom>
                            <a:avLst/>
                            <a:gdLst/>
                            <a:ahLst/>
                            <a:cxnLst/>
                            <a:rect l="l" t="t" r="r" b="b"/>
                            <a:pathLst>
                              <a:path w="233679" h="8890">
                                <a:moveTo>
                                  <a:pt x="233476" y="0"/>
                                </a:moveTo>
                                <a:lnTo>
                                  <a:pt x="0" y="0"/>
                                </a:lnTo>
                                <a:lnTo>
                                  <a:pt x="0" y="8534"/>
                                </a:lnTo>
                                <a:lnTo>
                                  <a:pt x="233476" y="8534"/>
                                </a:lnTo>
                                <a:lnTo>
                                  <a:pt x="233476" y="0"/>
                                </a:lnTo>
                                <a:close/>
                              </a:path>
                            </a:pathLst>
                          </a:custGeom>
                          <a:solidFill>
                            <a:srgbClr val="000000"/>
                          </a:solidFill>
                        </wps:spPr>
                        <wps:bodyPr wrap="square" lIns="0" tIns="0" rIns="0" bIns="0" rtlCol="0">
                          <a:prstTxWarp prst="textNoShape">
                            <a:avLst/>
                          </a:prstTxWarp>
                          <a:noAutofit/>
                        </wps:bodyPr>
                      </wps:wsp>
                      <wps:wsp>
                        <wps:cNvPr id="113" name="Graphic 113"/>
                        <wps:cNvSpPr/>
                        <wps:spPr>
                          <a:xfrm>
                            <a:off x="4215333" y="10082783"/>
                            <a:ext cx="233679" cy="8890"/>
                          </a:xfrm>
                          <a:custGeom>
                            <a:avLst/>
                            <a:gdLst/>
                            <a:ahLst/>
                            <a:cxnLst/>
                            <a:rect l="l" t="t" r="r" b="b"/>
                            <a:pathLst>
                              <a:path w="233679" h="8890">
                                <a:moveTo>
                                  <a:pt x="0" y="8534"/>
                                </a:moveTo>
                                <a:lnTo>
                                  <a:pt x="233476" y="8534"/>
                                </a:lnTo>
                                <a:lnTo>
                                  <a:pt x="233476" y="0"/>
                                </a:lnTo>
                                <a:lnTo>
                                  <a:pt x="0" y="0"/>
                                </a:lnTo>
                                <a:lnTo>
                                  <a:pt x="0" y="8534"/>
                                </a:lnTo>
                                <a:close/>
                              </a:path>
                            </a:pathLst>
                          </a:custGeom>
                          <a:ln w="1777">
                            <a:solidFill>
                              <a:srgbClr val="000000"/>
                            </a:solidFill>
                            <a:prstDash val="solid"/>
                          </a:ln>
                        </wps:spPr>
                        <wps:bodyPr wrap="square" lIns="0" tIns="0" rIns="0" bIns="0" rtlCol="0">
                          <a:prstTxWarp prst="textNoShape">
                            <a:avLst/>
                          </a:prstTxWarp>
                          <a:noAutofit/>
                        </wps:bodyPr>
                      </wps:wsp>
                      <wps:wsp>
                        <wps:cNvPr id="114" name="Graphic 114"/>
                        <wps:cNvSpPr/>
                        <wps:spPr>
                          <a:xfrm>
                            <a:off x="4450029" y="9993477"/>
                            <a:ext cx="233679" cy="58419"/>
                          </a:xfrm>
                          <a:custGeom>
                            <a:avLst/>
                            <a:gdLst/>
                            <a:ahLst/>
                            <a:cxnLst/>
                            <a:rect l="l" t="t" r="r" b="b"/>
                            <a:pathLst>
                              <a:path w="233679" h="58419">
                                <a:moveTo>
                                  <a:pt x="233476" y="0"/>
                                </a:moveTo>
                                <a:lnTo>
                                  <a:pt x="0" y="0"/>
                                </a:lnTo>
                                <a:lnTo>
                                  <a:pt x="0" y="58216"/>
                                </a:lnTo>
                                <a:lnTo>
                                  <a:pt x="233476" y="58216"/>
                                </a:lnTo>
                                <a:lnTo>
                                  <a:pt x="233476" y="0"/>
                                </a:lnTo>
                                <a:close/>
                              </a:path>
                            </a:pathLst>
                          </a:custGeom>
                          <a:solidFill>
                            <a:srgbClr val="000080"/>
                          </a:solidFill>
                        </wps:spPr>
                        <wps:bodyPr wrap="square" lIns="0" tIns="0" rIns="0" bIns="0" rtlCol="0">
                          <a:prstTxWarp prst="textNoShape">
                            <a:avLst/>
                          </a:prstTxWarp>
                          <a:noAutofit/>
                        </wps:bodyPr>
                      </wps:wsp>
                      <wps:wsp>
                        <wps:cNvPr id="115" name="Graphic 115"/>
                        <wps:cNvSpPr/>
                        <wps:spPr>
                          <a:xfrm>
                            <a:off x="4450029" y="9993477"/>
                            <a:ext cx="233679" cy="58419"/>
                          </a:xfrm>
                          <a:custGeom>
                            <a:avLst/>
                            <a:gdLst/>
                            <a:ahLst/>
                            <a:cxnLst/>
                            <a:rect l="l" t="t" r="r" b="b"/>
                            <a:pathLst>
                              <a:path w="233679" h="58419">
                                <a:moveTo>
                                  <a:pt x="0" y="58216"/>
                                </a:moveTo>
                                <a:lnTo>
                                  <a:pt x="233476" y="58216"/>
                                </a:lnTo>
                                <a:lnTo>
                                  <a:pt x="233476"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116" name="Graphic 116"/>
                        <wps:cNvSpPr/>
                        <wps:spPr>
                          <a:xfrm>
                            <a:off x="4450029" y="10082783"/>
                            <a:ext cx="233679" cy="8890"/>
                          </a:xfrm>
                          <a:custGeom>
                            <a:avLst/>
                            <a:gdLst/>
                            <a:ahLst/>
                            <a:cxnLst/>
                            <a:rect l="l" t="t" r="r" b="b"/>
                            <a:pathLst>
                              <a:path w="233679" h="8890">
                                <a:moveTo>
                                  <a:pt x="233476" y="0"/>
                                </a:moveTo>
                                <a:lnTo>
                                  <a:pt x="0" y="0"/>
                                </a:lnTo>
                                <a:lnTo>
                                  <a:pt x="0" y="8534"/>
                                </a:lnTo>
                                <a:lnTo>
                                  <a:pt x="233476" y="8534"/>
                                </a:lnTo>
                                <a:lnTo>
                                  <a:pt x="233476" y="0"/>
                                </a:lnTo>
                                <a:close/>
                              </a:path>
                            </a:pathLst>
                          </a:custGeom>
                          <a:solidFill>
                            <a:srgbClr val="000000"/>
                          </a:solidFill>
                        </wps:spPr>
                        <wps:bodyPr wrap="square" lIns="0" tIns="0" rIns="0" bIns="0" rtlCol="0">
                          <a:prstTxWarp prst="textNoShape">
                            <a:avLst/>
                          </a:prstTxWarp>
                          <a:noAutofit/>
                        </wps:bodyPr>
                      </wps:wsp>
                      <wps:wsp>
                        <wps:cNvPr id="117" name="Graphic 117"/>
                        <wps:cNvSpPr/>
                        <wps:spPr>
                          <a:xfrm>
                            <a:off x="4450029" y="10082783"/>
                            <a:ext cx="233679" cy="8890"/>
                          </a:xfrm>
                          <a:custGeom>
                            <a:avLst/>
                            <a:gdLst/>
                            <a:ahLst/>
                            <a:cxnLst/>
                            <a:rect l="l" t="t" r="r" b="b"/>
                            <a:pathLst>
                              <a:path w="233679" h="8890">
                                <a:moveTo>
                                  <a:pt x="0" y="8534"/>
                                </a:moveTo>
                                <a:lnTo>
                                  <a:pt x="233476" y="8534"/>
                                </a:lnTo>
                                <a:lnTo>
                                  <a:pt x="233476" y="0"/>
                                </a:lnTo>
                                <a:lnTo>
                                  <a:pt x="0" y="0"/>
                                </a:lnTo>
                                <a:lnTo>
                                  <a:pt x="0" y="8534"/>
                                </a:lnTo>
                                <a:close/>
                              </a:path>
                            </a:pathLst>
                          </a:custGeom>
                          <a:ln w="1777">
                            <a:solidFill>
                              <a:srgbClr val="000000"/>
                            </a:solidFill>
                            <a:prstDash val="solid"/>
                          </a:ln>
                        </wps:spPr>
                        <wps:bodyPr wrap="square" lIns="0" tIns="0" rIns="0" bIns="0" rtlCol="0">
                          <a:prstTxWarp prst="textNoShape">
                            <a:avLst/>
                          </a:prstTxWarp>
                          <a:noAutofit/>
                        </wps:bodyPr>
                      </wps:wsp>
                      <wps:wsp>
                        <wps:cNvPr id="118" name="Graphic 118"/>
                        <wps:cNvSpPr/>
                        <wps:spPr>
                          <a:xfrm>
                            <a:off x="4684725" y="9993477"/>
                            <a:ext cx="233679" cy="58419"/>
                          </a:xfrm>
                          <a:custGeom>
                            <a:avLst/>
                            <a:gdLst/>
                            <a:ahLst/>
                            <a:cxnLst/>
                            <a:rect l="l" t="t" r="r" b="b"/>
                            <a:pathLst>
                              <a:path w="233679" h="58419">
                                <a:moveTo>
                                  <a:pt x="233476" y="0"/>
                                </a:moveTo>
                                <a:lnTo>
                                  <a:pt x="0" y="0"/>
                                </a:lnTo>
                                <a:lnTo>
                                  <a:pt x="0" y="58216"/>
                                </a:lnTo>
                                <a:lnTo>
                                  <a:pt x="233476" y="58216"/>
                                </a:lnTo>
                                <a:lnTo>
                                  <a:pt x="233476" y="0"/>
                                </a:lnTo>
                                <a:close/>
                              </a:path>
                            </a:pathLst>
                          </a:custGeom>
                          <a:solidFill>
                            <a:srgbClr val="000080"/>
                          </a:solidFill>
                        </wps:spPr>
                        <wps:bodyPr wrap="square" lIns="0" tIns="0" rIns="0" bIns="0" rtlCol="0">
                          <a:prstTxWarp prst="textNoShape">
                            <a:avLst/>
                          </a:prstTxWarp>
                          <a:noAutofit/>
                        </wps:bodyPr>
                      </wps:wsp>
                      <wps:wsp>
                        <wps:cNvPr id="119" name="Graphic 119"/>
                        <wps:cNvSpPr/>
                        <wps:spPr>
                          <a:xfrm>
                            <a:off x="4684725" y="9993477"/>
                            <a:ext cx="233679" cy="58419"/>
                          </a:xfrm>
                          <a:custGeom>
                            <a:avLst/>
                            <a:gdLst/>
                            <a:ahLst/>
                            <a:cxnLst/>
                            <a:rect l="l" t="t" r="r" b="b"/>
                            <a:pathLst>
                              <a:path w="233679" h="58419">
                                <a:moveTo>
                                  <a:pt x="0" y="58216"/>
                                </a:moveTo>
                                <a:lnTo>
                                  <a:pt x="233476" y="58216"/>
                                </a:lnTo>
                                <a:lnTo>
                                  <a:pt x="233476"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120" name="Graphic 120"/>
                        <wps:cNvSpPr/>
                        <wps:spPr>
                          <a:xfrm>
                            <a:off x="4684725" y="10082783"/>
                            <a:ext cx="233679" cy="8890"/>
                          </a:xfrm>
                          <a:custGeom>
                            <a:avLst/>
                            <a:gdLst/>
                            <a:ahLst/>
                            <a:cxnLst/>
                            <a:rect l="l" t="t" r="r" b="b"/>
                            <a:pathLst>
                              <a:path w="233679" h="8890">
                                <a:moveTo>
                                  <a:pt x="233476" y="0"/>
                                </a:moveTo>
                                <a:lnTo>
                                  <a:pt x="0" y="0"/>
                                </a:lnTo>
                                <a:lnTo>
                                  <a:pt x="0" y="8534"/>
                                </a:lnTo>
                                <a:lnTo>
                                  <a:pt x="233476" y="8534"/>
                                </a:lnTo>
                                <a:lnTo>
                                  <a:pt x="233476" y="0"/>
                                </a:lnTo>
                                <a:close/>
                              </a:path>
                            </a:pathLst>
                          </a:custGeom>
                          <a:solidFill>
                            <a:srgbClr val="000000"/>
                          </a:solidFill>
                        </wps:spPr>
                        <wps:bodyPr wrap="square" lIns="0" tIns="0" rIns="0" bIns="0" rtlCol="0">
                          <a:prstTxWarp prst="textNoShape">
                            <a:avLst/>
                          </a:prstTxWarp>
                          <a:noAutofit/>
                        </wps:bodyPr>
                      </wps:wsp>
                      <wps:wsp>
                        <wps:cNvPr id="121" name="Graphic 121"/>
                        <wps:cNvSpPr/>
                        <wps:spPr>
                          <a:xfrm>
                            <a:off x="4684725" y="10082783"/>
                            <a:ext cx="233679" cy="8890"/>
                          </a:xfrm>
                          <a:custGeom>
                            <a:avLst/>
                            <a:gdLst/>
                            <a:ahLst/>
                            <a:cxnLst/>
                            <a:rect l="l" t="t" r="r" b="b"/>
                            <a:pathLst>
                              <a:path w="233679" h="8890">
                                <a:moveTo>
                                  <a:pt x="0" y="8534"/>
                                </a:moveTo>
                                <a:lnTo>
                                  <a:pt x="233476" y="8534"/>
                                </a:lnTo>
                                <a:lnTo>
                                  <a:pt x="233476" y="0"/>
                                </a:lnTo>
                                <a:lnTo>
                                  <a:pt x="0" y="0"/>
                                </a:lnTo>
                                <a:lnTo>
                                  <a:pt x="0" y="8534"/>
                                </a:lnTo>
                                <a:close/>
                              </a:path>
                            </a:pathLst>
                          </a:custGeom>
                          <a:ln w="1777">
                            <a:solidFill>
                              <a:srgbClr val="000000"/>
                            </a:solidFill>
                            <a:prstDash val="solid"/>
                          </a:ln>
                        </wps:spPr>
                        <wps:bodyPr wrap="square" lIns="0" tIns="0" rIns="0" bIns="0" rtlCol="0">
                          <a:prstTxWarp prst="textNoShape">
                            <a:avLst/>
                          </a:prstTxWarp>
                          <a:noAutofit/>
                        </wps:bodyPr>
                      </wps:wsp>
                      <wps:wsp>
                        <wps:cNvPr id="122" name="Graphic 122"/>
                        <wps:cNvSpPr/>
                        <wps:spPr>
                          <a:xfrm>
                            <a:off x="4919802" y="9993477"/>
                            <a:ext cx="233679" cy="58419"/>
                          </a:xfrm>
                          <a:custGeom>
                            <a:avLst/>
                            <a:gdLst/>
                            <a:ahLst/>
                            <a:cxnLst/>
                            <a:rect l="l" t="t" r="r" b="b"/>
                            <a:pathLst>
                              <a:path w="233679" h="58419">
                                <a:moveTo>
                                  <a:pt x="233172" y="0"/>
                                </a:moveTo>
                                <a:lnTo>
                                  <a:pt x="0" y="0"/>
                                </a:lnTo>
                                <a:lnTo>
                                  <a:pt x="0" y="58216"/>
                                </a:lnTo>
                                <a:lnTo>
                                  <a:pt x="233172" y="58216"/>
                                </a:lnTo>
                                <a:lnTo>
                                  <a:pt x="233172" y="0"/>
                                </a:lnTo>
                                <a:close/>
                              </a:path>
                            </a:pathLst>
                          </a:custGeom>
                          <a:solidFill>
                            <a:srgbClr val="000080"/>
                          </a:solidFill>
                        </wps:spPr>
                        <wps:bodyPr wrap="square" lIns="0" tIns="0" rIns="0" bIns="0" rtlCol="0">
                          <a:prstTxWarp prst="textNoShape">
                            <a:avLst/>
                          </a:prstTxWarp>
                          <a:noAutofit/>
                        </wps:bodyPr>
                      </wps:wsp>
                      <wps:wsp>
                        <wps:cNvPr id="123" name="Graphic 123"/>
                        <wps:cNvSpPr/>
                        <wps:spPr>
                          <a:xfrm>
                            <a:off x="4919802" y="9993477"/>
                            <a:ext cx="233679" cy="58419"/>
                          </a:xfrm>
                          <a:custGeom>
                            <a:avLst/>
                            <a:gdLst/>
                            <a:ahLst/>
                            <a:cxnLst/>
                            <a:rect l="l" t="t" r="r" b="b"/>
                            <a:pathLst>
                              <a:path w="233679" h="58419">
                                <a:moveTo>
                                  <a:pt x="0" y="58216"/>
                                </a:moveTo>
                                <a:lnTo>
                                  <a:pt x="233172" y="58216"/>
                                </a:lnTo>
                                <a:lnTo>
                                  <a:pt x="233172" y="0"/>
                                </a:lnTo>
                                <a:lnTo>
                                  <a:pt x="0" y="0"/>
                                </a:lnTo>
                                <a:lnTo>
                                  <a:pt x="0" y="58216"/>
                                </a:lnTo>
                                <a:close/>
                              </a:path>
                            </a:pathLst>
                          </a:custGeom>
                          <a:ln w="1777">
                            <a:solidFill>
                              <a:srgbClr val="000080"/>
                            </a:solidFill>
                            <a:prstDash val="solid"/>
                          </a:ln>
                        </wps:spPr>
                        <wps:bodyPr wrap="square" lIns="0" tIns="0" rIns="0" bIns="0" rtlCol="0">
                          <a:prstTxWarp prst="textNoShape">
                            <a:avLst/>
                          </a:prstTxWarp>
                          <a:noAutofit/>
                        </wps:bodyPr>
                      </wps:wsp>
                      <wps:wsp>
                        <wps:cNvPr id="124" name="Graphic 124"/>
                        <wps:cNvSpPr/>
                        <wps:spPr>
                          <a:xfrm>
                            <a:off x="4919802" y="10082783"/>
                            <a:ext cx="233679" cy="8890"/>
                          </a:xfrm>
                          <a:custGeom>
                            <a:avLst/>
                            <a:gdLst/>
                            <a:ahLst/>
                            <a:cxnLst/>
                            <a:rect l="l" t="t" r="r" b="b"/>
                            <a:pathLst>
                              <a:path w="233679" h="8890">
                                <a:moveTo>
                                  <a:pt x="233172" y="0"/>
                                </a:moveTo>
                                <a:lnTo>
                                  <a:pt x="0" y="0"/>
                                </a:lnTo>
                                <a:lnTo>
                                  <a:pt x="0" y="8534"/>
                                </a:lnTo>
                                <a:lnTo>
                                  <a:pt x="233172" y="8534"/>
                                </a:lnTo>
                                <a:lnTo>
                                  <a:pt x="233172" y="0"/>
                                </a:lnTo>
                                <a:close/>
                              </a:path>
                            </a:pathLst>
                          </a:custGeom>
                          <a:solidFill>
                            <a:srgbClr val="000000"/>
                          </a:solidFill>
                        </wps:spPr>
                        <wps:bodyPr wrap="square" lIns="0" tIns="0" rIns="0" bIns="0" rtlCol="0">
                          <a:prstTxWarp prst="textNoShape">
                            <a:avLst/>
                          </a:prstTxWarp>
                          <a:noAutofit/>
                        </wps:bodyPr>
                      </wps:wsp>
                      <wps:wsp>
                        <wps:cNvPr id="125" name="Graphic 125"/>
                        <wps:cNvSpPr/>
                        <wps:spPr>
                          <a:xfrm>
                            <a:off x="4919802" y="10082783"/>
                            <a:ext cx="233679" cy="8890"/>
                          </a:xfrm>
                          <a:custGeom>
                            <a:avLst/>
                            <a:gdLst/>
                            <a:ahLst/>
                            <a:cxnLst/>
                            <a:rect l="l" t="t" r="r" b="b"/>
                            <a:pathLst>
                              <a:path w="233679" h="8890">
                                <a:moveTo>
                                  <a:pt x="0" y="8534"/>
                                </a:moveTo>
                                <a:lnTo>
                                  <a:pt x="233172" y="8534"/>
                                </a:lnTo>
                                <a:lnTo>
                                  <a:pt x="233172" y="0"/>
                                </a:lnTo>
                                <a:lnTo>
                                  <a:pt x="0" y="0"/>
                                </a:lnTo>
                                <a:lnTo>
                                  <a:pt x="0" y="8534"/>
                                </a:lnTo>
                                <a:close/>
                              </a:path>
                            </a:pathLst>
                          </a:custGeom>
                          <a:ln w="1777">
                            <a:solidFill>
                              <a:srgbClr val="000000"/>
                            </a:solidFill>
                            <a:prstDash val="solid"/>
                          </a:ln>
                        </wps:spPr>
                        <wps:bodyPr wrap="square" lIns="0" tIns="0" rIns="0" bIns="0" rtlCol="0">
                          <a:prstTxWarp prst="textNoShape">
                            <a:avLst/>
                          </a:prstTxWarp>
                          <a:noAutofit/>
                        </wps:bodyPr>
                      </wps:wsp>
                      <wps:wsp>
                        <wps:cNvPr id="126" name="Graphic 126"/>
                        <wps:cNvSpPr/>
                        <wps:spPr>
                          <a:xfrm>
                            <a:off x="5154498" y="9993477"/>
                            <a:ext cx="233679" cy="58419"/>
                          </a:xfrm>
                          <a:custGeom>
                            <a:avLst/>
                            <a:gdLst/>
                            <a:ahLst/>
                            <a:cxnLst/>
                            <a:rect l="l" t="t" r="r" b="b"/>
                            <a:pathLst>
                              <a:path w="233679" h="58419">
                                <a:moveTo>
                                  <a:pt x="233172" y="0"/>
                                </a:moveTo>
                                <a:lnTo>
                                  <a:pt x="0" y="0"/>
                                </a:lnTo>
                                <a:lnTo>
                                  <a:pt x="0" y="58216"/>
                                </a:lnTo>
                                <a:lnTo>
                                  <a:pt x="233172" y="58216"/>
                                </a:lnTo>
                                <a:lnTo>
                                  <a:pt x="233172" y="0"/>
                                </a:lnTo>
                                <a:close/>
                              </a:path>
                            </a:pathLst>
                          </a:custGeom>
                          <a:solidFill>
                            <a:srgbClr val="000080"/>
                          </a:solidFill>
                        </wps:spPr>
                        <wps:bodyPr wrap="square" lIns="0" tIns="0" rIns="0" bIns="0" rtlCol="0">
                          <a:prstTxWarp prst="textNoShape">
                            <a:avLst/>
                          </a:prstTxWarp>
                          <a:noAutofit/>
                        </wps:bodyPr>
                      </wps:wsp>
                      <wps:wsp>
                        <wps:cNvPr id="127" name="Graphic 127"/>
                        <wps:cNvSpPr/>
                        <wps:spPr>
                          <a:xfrm>
                            <a:off x="5154498" y="9993477"/>
                            <a:ext cx="233679" cy="58419"/>
                          </a:xfrm>
                          <a:custGeom>
                            <a:avLst/>
                            <a:gdLst/>
                            <a:ahLst/>
                            <a:cxnLst/>
                            <a:rect l="l" t="t" r="r" b="b"/>
                            <a:pathLst>
                              <a:path w="233679" h="58419">
                                <a:moveTo>
                                  <a:pt x="0" y="58216"/>
                                </a:moveTo>
                                <a:lnTo>
                                  <a:pt x="233172" y="58216"/>
                                </a:lnTo>
                                <a:lnTo>
                                  <a:pt x="233172" y="0"/>
                                </a:lnTo>
                                <a:lnTo>
                                  <a:pt x="0" y="0"/>
                                </a:lnTo>
                                <a:lnTo>
                                  <a:pt x="0" y="58216"/>
                                </a:lnTo>
                                <a:close/>
                              </a:path>
                            </a:pathLst>
                          </a:custGeom>
                          <a:ln w="1777">
                            <a:solidFill>
                              <a:srgbClr val="000080"/>
                            </a:solidFill>
                            <a:prstDash val="solid"/>
                          </a:ln>
                        </wps:spPr>
                        <wps:bodyPr wrap="square" lIns="0" tIns="0" rIns="0" bIns="0" rtlCol="0">
                          <a:prstTxWarp prst="textNoShape">
                            <a:avLst/>
                          </a:prstTxWarp>
                          <a:noAutofit/>
                        </wps:bodyPr>
                      </wps:wsp>
                      <wps:wsp>
                        <wps:cNvPr id="128" name="Graphic 128"/>
                        <wps:cNvSpPr/>
                        <wps:spPr>
                          <a:xfrm>
                            <a:off x="5154498" y="10082783"/>
                            <a:ext cx="233679" cy="8890"/>
                          </a:xfrm>
                          <a:custGeom>
                            <a:avLst/>
                            <a:gdLst/>
                            <a:ahLst/>
                            <a:cxnLst/>
                            <a:rect l="l" t="t" r="r" b="b"/>
                            <a:pathLst>
                              <a:path w="233679" h="8890">
                                <a:moveTo>
                                  <a:pt x="233172" y="0"/>
                                </a:moveTo>
                                <a:lnTo>
                                  <a:pt x="0" y="0"/>
                                </a:lnTo>
                                <a:lnTo>
                                  <a:pt x="0" y="8534"/>
                                </a:lnTo>
                                <a:lnTo>
                                  <a:pt x="233172" y="8534"/>
                                </a:lnTo>
                                <a:lnTo>
                                  <a:pt x="233172" y="0"/>
                                </a:lnTo>
                                <a:close/>
                              </a:path>
                            </a:pathLst>
                          </a:custGeom>
                          <a:solidFill>
                            <a:srgbClr val="000000"/>
                          </a:solidFill>
                        </wps:spPr>
                        <wps:bodyPr wrap="square" lIns="0" tIns="0" rIns="0" bIns="0" rtlCol="0">
                          <a:prstTxWarp prst="textNoShape">
                            <a:avLst/>
                          </a:prstTxWarp>
                          <a:noAutofit/>
                        </wps:bodyPr>
                      </wps:wsp>
                      <wps:wsp>
                        <wps:cNvPr id="129" name="Graphic 129"/>
                        <wps:cNvSpPr/>
                        <wps:spPr>
                          <a:xfrm>
                            <a:off x="5154498" y="10082783"/>
                            <a:ext cx="233679" cy="8890"/>
                          </a:xfrm>
                          <a:custGeom>
                            <a:avLst/>
                            <a:gdLst/>
                            <a:ahLst/>
                            <a:cxnLst/>
                            <a:rect l="l" t="t" r="r" b="b"/>
                            <a:pathLst>
                              <a:path w="233679" h="8890">
                                <a:moveTo>
                                  <a:pt x="0" y="8534"/>
                                </a:moveTo>
                                <a:lnTo>
                                  <a:pt x="233172" y="8534"/>
                                </a:lnTo>
                                <a:lnTo>
                                  <a:pt x="233172" y="0"/>
                                </a:lnTo>
                                <a:lnTo>
                                  <a:pt x="0" y="0"/>
                                </a:lnTo>
                                <a:lnTo>
                                  <a:pt x="0" y="8534"/>
                                </a:lnTo>
                                <a:close/>
                              </a:path>
                            </a:pathLst>
                          </a:custGeom>
                          <a:ln w="1777">
                            <a:solidFill>
                              <a:srgbClr val="000000"/>
                            </a:solidFill>
                            <a:prstDash val="solid"/>
                          </a:ln>
                        </wps:spPr>
                        <wps:bodyPr wrap="square" lIns="0" tIns="0" rIns="0" bIns="0" rtlCol="0">
                          <a:prstTxWarp prst="textNoShape">
                            <a:avLst/>
                          </a:prstTxWarp>
                          <a:noAutofit/>
                        </wps:bodyPr>
                      </wps:wsp>
                      <wps:wsp>
                        <wps:cNvPr id="130" name="Graphic 130"/>
                        <wps:cNvSpPr/>
                        <wps:spPr>
                          <a:xfrm>
                            <a:off x="5389194" y="9993477"/>
                            <a:ext cx="233679" cy="58419"/>
                          </a:xfrm>
                          <a:custGeom>
                            <a:avLst/>
                            <a:gdLst/>
                            <a:ahLst/>
                            <a:cxnLst/>
                            <a:rect l="l" t="t" r="r" b="b"/>
                            <a:pathLst>
                              <a:path w="233679" h="58419">
                                <a:moveTo>
                                  <a:pt x="233476" y="0"/>
                                </a:moveTo>
                                <a:lnTo>
                                  <a:pt x="0" y="0"/>
                                </a:lnTo>
                                <a:lnTo>
                                  <a:pt x="0" y="58216"/>
                                </a:lnTo>
                                <a:lnTo>
                                  <a:pt x="233476" y="58216"/>
                                </a:lnTo>
                                <a:lnTo>
                                  <a:pt x="233476" y="0"/>
                                </a:lnTo>
                                <a:close/>
                              </a:path>
                            </a:pathLst>
                          </a:custGeom>
                          <a:solidFill>
                            <a:srgbClr val="000080"/>
                          </a:solidFill>
                        </wps:spPr>
                        <wps:bodyPr wrap="square" lIns="0" tIns="0" rIns="0" bIns="0" rtlCol="0">
                          <a:prstTxWarp prst="textNoShape">
                            <a:avLst/>
                          </a:prstTxWarp>
                          <a:noAutofit/>
                        </wps:bodyPr>
                      </wps:wsp>
                      <wps:wsp>
                        <wps:cNvPr id="131" name="Graphic 131"/>
                        <wps:cNvSpPr/>
                        <wps:spPr>
                          <a:xfrm>
                            <a:off x="5389194" y="9993477"/>
                            <a:ext cx="233679" cy="58419"/>
                          </a:xfrm>
                          <a:custGeom>
                            <a:avLst/>
                            <a:gdLst/>
                            <a:ahLst/>
                            <a:cxnLst/>
                            <a:rect l="l" t="t" r="r" b="b"/>
                            <a:pathLst>
                              <a:path w="233679" h="58419">
                                <a:moveTo>
                                  <a:pt x="0" y="58216"/>
                                </a:moveTo>
                                <a:lnTo>
                                  <a:pt x="233476" y="58216"/>
                                </a:lnTo>
                                <a:lnTo>
                                  <a:pt x="233476"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132" name="Graphic 132"/>
                        <wps:cNvSpPr/>
                        <wps:spPr>
                          <a:xfrm>
                            <a:off x="5389194" y="10082783"/>
                            <a:ext cx="233679" cy="8890"/>
                          </a:xfrm>
                          <a:custGeom>
                            <a:avLst/>
                            <a:gdLst/>
                            <a:ahLst/>
                            <a:cxnLst/>
                            <a:rect l="l" t="t" r="r" b="b"/>
                            <a:pathLst>
                              <a:path w="233679" h="8890">
                                <a:moveTo>
                                  <a:pt x="233476" y="0"/>
                                </a:moveTo>
                                <a:lnTo>
                                  <a:pt x="0" y="0"/>
                                </a:lnTo>
                                <a:lnTo>
                                  <a:pt x="0" y="8534"/>
                                </a:lnTo>
                                <a:lnTo>
                                  <a:pt x="233476" y="8534"/>
                                </a:lnTo>
                                <a:lnTo>
                                  <a:pt x="233476" y="0"/>
                                </a:lnTo>
                                <a:close/>
                              </a:path>
                            </a:pathLst>
                          </a:custGeom>
                          <a:solidFill>
                            <a:srgbClr val="000000"/>
                          </a:solidFill>
                        </wps:spPr>
                        <wps:bodyPr wrap="square" lIns="0" tIns="0" rIns="0" bIns="0" rtlCol="0">
                          <a:prstTxWarp prst="textNoShape">
                            <a:avLst/>
                          </a:prstTxWarp>
                          <a:noAutofit/>
                        </wps:bodyPr>
                      </wps:wsp>
                      <wps:wsp>
                        <wps:cNvPr id="133" name="Graphic 133"/>
                        <wps:cNvSpPr/>
                        <wps:spPr>
                          <a:xfrm>
                            <a:off x="5389194" y="10082783"/>
                            <a:ext cx="233679" cy="8890"/>
                          </a:xfrm>
                          <a:custGeom>
                            <a:avLst/>
                            <a:gdLst/>
                            <a:ahLst/>
                            <a:cxnLst/>
                            <a:rect l="l" t="t" r="r" b="b"/>
                            <a:pathLst>
                              <a:path w="233679" h="8890">
                                <a:moveTo>
                                  <a:pt x="0" y="8534"/>
                                </a:moveTo>
                                <a:lnTo>
                                  <a:pt x="233476" y="8534"/>
                                </a:lnTo>
                                <a:lnTo>
                                  <a:pt x="233476" y="0"/>
                                </a:lnTo>
                                <a:lnTo>
                                  <a:pt x="0" y="0"/>
                                </a:lnTo>
                                <a:lnTo>
                                  <a:pt x="0" y="8534"/>
                                </a:lnTo>
                                <a:close/>
                              </a:path>
                            </a:pathLst>
                          </a:custGeom>
                          <a:ln w="1777">
                            <a:solidFill>
                              <a:srgbClr val="000000"/>
                            </a:solidFill>
                            <a:prstDash val="solid"/>
                          </a:ln>
                        </wps:spPr>
                        <wps:bodyPr wrap="square" lIns="0" tIns="0" rIns="0" bIns="0" rtlCol="0">
                          <a:prstTxWarp prst="textNoShape">
                            <a:avLst/>
                          </a:prstTxWarp>
                          <a:noAutofit/>
                        </wps:bodyPr>
                      </wps:wsp>
                      <wps:wsp>
                        <wps:cNvPr id="134" name="Graphic 134"/>
                        <wps:cNvSpPr/>
                        <wps:spPr>
                          <a:xfrm>
                            <a:off x="5623890" y="9993477"/>
                            <a:ext cx="233679" cy="58419"/>
                          </a:xfrm>
                          <a:custGeom>
                            <a:avLst/>
                            <a:gdLst/>
                            <a:ahLst/>
                            <a:cxnLst/>
                            <a:rect l="l" t="t" r="r" b="b"/>
                            <a:pathLst>
                              <a:path w="233679" h="58419">
                                <a:moveTo>
                                  <a:pt x="233476" y="0"/>
                                </a:moveTo>
                                <a:lnTo>
                                  <a:pt x="0" y="0"/>
                                </a:lnTo>
                                <a:lnTo>
                                  <a:pt x="0" y="58216"/>
                                </a:lnTo>
                                <a:lnTo>
                                  <a:pt x="233476" y="58216"/>
                                </a:lnTo>
                                <a:lnTo>
                                  <a:pt x="233476" y="0"/>
                                </a:lnTo>
                                <a:close/>
                              </a:path>
                            </a:pathLst>
                          </a:custGeom>
                          <a:solidFill>
                            <a:srgbClr val="000080"/>
                          </a:solidFill>
                        </wps:spPr>
                        <wps:bodyPr wrap="square" lIns="0" tIns="0" rIns="0" bIns="0" rtlCol="0">
                          <a:prstTxWarp prst="textNoShape">
                            <a:avLst/>
                          </a:prstTxWarp>
                          <a:noAutofit/>
                        </wps:bodyPr>
                      </wps:wsp>
                      <wps:wsp>
                        <wps:cNvPr id="135" name="Graphic 135"/>
                        <wps:cNvSpPr/>
                        <wps:spPr>
                          <a:xfrm>
                            <a:off x="5623890" y="9993477"/>
                            <a:ext cx="233679" cy="58419"/>
                          </a:xfrm>
                          <a:custGeom>
                            <a:avLst/>
                            <a:gdLst/>
                            <a:ahLst/>
                            <a:cxnLst/>
                            <a:rect l="l" t="t" r="r" b="b"/>
                            <a:pathLst>
                              <a:path w="233679" h="58419">
                                <a:moveTo>
                                  <a:pt x="0" y="58216"/>
                                </a:moveTo>
                                <a:lnTo>
                                  <a:pt x="233476" y="58216"/>
                                </a:lnTo>
                                <a:lnTo>
                                  <a:pt x="233476"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136" name="Graphic 136"/>
                        <wps:cNvSpPr/>
                        <wps:spPr>
                          <a:xfrm>
                            <a:off x="5623890" y="10082783"/>
                            <a:ext cx="233679" cy="8890"/>
                          </a:xfrm>
                          <a:custGeom>
                            <a:avLst/>
                            <a:gdLst/>
                            <a:ahLst/>
                            <a:cxnLst/>
                            <a:rect l="l" t="t" r="r" b="b"/>
                            <a:pathLst>
                              <a:path w="233679" h="8890">
                                <a:moveTo>
                                  <a:pt x="233476" y="0"/>
                                </a:moveTo>
                                <a:lnTo>
                                  <a:pt x="0" y="0"/>
                                </a:lnTo>
                                <a:lnTo>
                                  <a:pt x="0" y="8534"/>
                                </a:lnTo>
                                <a:lnTo>
                                  <a:pt x="233476" y="8534"/>
                                </a:lnTo>
                                <a:lnTo>
                                  <a:pt x="233476" y="0"/>
                                </a:lnTo>
                                <a:close/>
                              </a:path>
                            </a:pathLst>
                          </a:custGeom>
                          <a:solidFill>
                            <a:srgbClr val="000000"/>
                          </a:solidFill>
                        </wps:spPr>
                        <wps:bodyPr wrap="square" lIns="0" tIns="0" rIns="0" bIns="0" rtlCol="0">
                          <a:prstTxWarp prst="textNoShape">
                            <a:avLst/>
                          </a:prstTxWarp>
                          <a:noAutofit/>
                        </wps:bodyPr>
                      </wps:wsp>
                      <wps:wsp>
                        <wps:cNvPr id="137" name="Graphic 137"/>
                        <wps:cNvSpPr/>
                        <wps:spPr>
                          <a:xfrm>
                            <a:off x="5623890" y="10082783"/>
                            <a:ext cx="233679" cy="8890"/>
                          </a:xfrm>
                          <a:custGeom>
                            <a:avLst/>
                            <a:gdLst/>
                            <a:ahLst/>
                            <a:cxnLst/>
                            <a:rect l="l" t="t" r="r" b="b"/>
                            <a:pathLst>
                              <a:path w="233679" h="8890">
                                <a:moveTo>
                                  <a:pt x="0" y="8534"/>
                                </a:moveTo>
                                <a:lnTo>
                                  <a:pt x="233476" y="8534"/>
                                </a:lnTo>
                                <a:lnTo>
                                  <a:pt x="233476" y="0"/>
                                </a:lnTo>
                                <a:lnTo>
                                  <a:pt x="0" y="0"/>
                                </a:lnTo>
                                <a:lnTo>
                                  <a:pt x="0" y="8534"/>
                                </a:lnTo>
                                <a:close/>
                              </a:path>
                            </a:pathLst>
                          </a:custGeom>
                          <a:ln w="1777">
                            <a:solidFill>
                              <a:srgbClr val="000000"/>
                            </a:solidFill>
                            <a:prstDash val="solid"/>
                          </a:ln>
                        </wps:spPr>
                        <wps:bodyPr wrap="square" lIns="0" tIns="0" rIns="0" bIns="0" rtlCol="0">
                          <a:prstTxWarp prst="textNoShape">
                            <a:avLst/>
                          </a:prstTxWarp>
                          <a:noAutofit/>
                        </wps:bodyPr>
                      </wps:wsp>
                      <wps:wsp>
                        <wps:cNvPr id="138" name="Graphic 138"/>
                        <wps:cNvSpPr/>
                        <wps:spPr>
                          <a:xfrm>
                            <a:off x="5858586" y="9993477"/>
                            <a:ext cx="233679" cy="58419"/>
                          </a:xfrm>
                          <a:custGeom>
                            <a:avLst/>
                            <a:gdLst/>
                            <a:ahLst/>
                            <a:cxnLst/>
                            <a:rect l="l" t="t" r="r" b="b"/>
                            <a:pathLst>
                              <a:path w="233679" h="58419">
                                <a:moveTo>
                                  <a:pt x="233476" y="0"/>
                                </a:moveTo>
                                <a:lnTo>
                                  <a:pt x="0" y="0"/>
                                </a:lnTo>
                                <a:lnTo>
                                  <a:pt x="0" y="58216"/>
                                </a:lnTo>
                                <a:lnTo>
                                  <a:pt x="233476" y="58216"/>
                                </a:lnTo>
                                <a:lnTo>
                                  <a:pt x="233476" y="0"/>
                                </a:lnTo>
                                <a:close/>
                              </a:path>
                            </a:pathLst>
                          </a:custGeom>
                          <a:solidFill>
                            <a:srgbClr val="000080"/>
                          </a:solidFill>
                        </wps:spPr>
                        <wps:bodyPr wrap="square" lIns="0" tIns="0" rIns="0" bIns="0" rtlCol="0">
                          <a:prstTxWarp prst="textNoShape">
                            <a:avLst/>
                          </a:prstTxWarp>
                          <a:noAutofit/>
                        </wps:bodyPr>
                      </wps:wsp>
                      <wps:wsp>
                        <wps:cNvPr id="139" name="Graphic 139"/>
                        <wps:cNvSpPr/>
                        <wps:spPr>
                          <a:xfrm>
                            <a:off x="5858586" y="9993477"/>
                            <a:ext cx="233679" cy="58419"/>
                          </a:xfrm>
                          <a:custGeom>
                            <a:avLst/>
                            <a:gdLst/>
                            <a:ahLst/>
                            <a:cxnLst/>
                            <a:rect l="l" t="t" r="r" b="b"/>
                            <a:pathLst>
                              <a:path w="233679" h="58419">
                                <a:moveTo>
                                  <a:pt x="0" y="58216"/>
                                </a:moveTo>
                                <a:lnTo>
                                  <a:pt x="233476" y="58216"/>
                                </a:lnTo>
                                <a:lnTo>
                                  <a:pt x="233476"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140" name="Graphic 140"/>
                        <wps:cNvSpPr/>
                        <wps:spPr>
                          <a:xfrm>
                            <a:off x="5858586" y="10082783"/>
                            <a:ext cx="233679" cy="8890"/>
                          </a:xfrm>
                          <a:custGeom>
                            <a:avLst/>
                            <a:gdLst/>
                            <a:ahLst/>
                            <a:cxnLst/>
                            <a:rect l="l" t="t" r="r" b="b"/>
                            <a:pathLst>
                              <a:path w="233679" h="8890">
                                <a:moveTo>
                                  <a:pt x="233476" y="0"/>
                                </a:moveTo>
                                <a:lnTo>
                                  <a:pt x="0" y="0"/>
                                </a:lnTo>
                                <a:lnTo>
                                  <a:pt x="0" y="8534"/>
                                </a:lnTo>
                                <a:lnTo>
                                  <a:pt x="233476" y="8534"/>
                                </a:lnTo>
                                <a:lnTo>
                                  <a:pt x="233476" y="0"/>
                                </a:lnTo>
                                <a:close/>
                              </a:path>
                            </a:pathLst>
                          </a:custGeom>
                          <a:solidFill>
                            <a:srgbClr val="000000"/>
                          </a:solidFill>
                        </wps:spPr>
                        <wps:bodyPr wrap="square" lIns="0" tIns="0" rIns="0" bIns="0" rtlCol="0">
                          <a:prstTxWarp prst="textNoShape">
                            <a:avLst/>
                          </a:prstTxWarp>
                          <a:noAutofit/>
                        </wps:bodyPr>
                      </wps:wsp>
                      <wps:wsp>
                        <wps:cNvPr id="141" name="Graphic 141"/>
                        <wps:cNvSpPr/>
                        <wps:spPr>
                          <a:xfrm>
                            <a:off x="5858586" y="10082783"/>
                            <a:ext cx="233679" cy="8890"/>
                          </a:xfrm>
                          <a:custGeom>
                            <a:avLst/>
                            <a:gdLst/>
                            <a:ahLst/>
                            <a:cxnLst/>
                            <a:rect l="l" t="t" r="r" b="b"/>
                            <a:pathLst>
                              <a:path w="233679" h="8890">
                                <a:moveTo>
                                  <a:pt x="0" y="8534"/>
                                </a:moveTo>
                                <a:lnTo>
                                  <a:pt x="233476" y="8534"/>
                                </a:lnTo>
                                <a:lnTo>
                                  <a:pt x="233476" y="0"/>
                                </a:lnTo>
                                <a:lnTo>
                                  <a:pt x="0" y="0"/>
                                </a:lnTo>
                                <a:lnTo>
                                  <a:pt x="0" y="8534"/>
                                </a:lnTo>
                                <a:close/>
                              </a:path>
                            </a:pathLst>
                          </a:custGeom>
                          <a:ln w="1777">
                            <a:solidFill>
                              <a:srgbClr val="000000"/>
                            </a:solidFill>
                            <a:prstDash val="solid"/>
                          </a:ln>
                        </wps:spPr>
                        <wps:bodyPr wrap="square" lIns="0" tIns="0" rIns="0" bIns="0" rtlCol="0">
                          <a:prstTxWarp prst="textNoShape">
                            <a:avLst/>
                          </a:prstTxWarp>
                          <a:noAutofit/>
                        </wps:bodyPr>
                      </wps:wsp>
                      <wps:wsp>
                        <wps:cNvPr id="142" name="Graphic 142"/>
                        <wps:cNvSpPr/>
                        <wps:spPr>
                          <a:xfrm>
                            <a:off x="229488" y="40868"/>
                            <a:ext cx="231775" cy="58419"/>
                          </a:xfrm>
                          <a:custGeom>
                            <a:avLst/>
                            <a:gdLst/>
                            <a:ahLst/>
                            <a:cxnLst/>
                            <a:rect l="l" t="t" r="r" b="b"/>
                            <a:pathLst>
                              <a:path w="231775" h="58419">
                                <a:moveTo>
                                  <a:pt x="231647" y="0"/>
                                </a:moveTo>
                                <a:lnTo>
                                  <a:pt x="0" y="0"/>
                                </a:lnTo>
                                <a:lnTo>
                                  <a:pt x="0" y="58216"/>
                                </a:lnTo>
                                <a:lnTo>
                                  <a:pt x="231647" y="58216"/>
                                </a:lnTo>
                                <a:lnTo>
                                  <a:pt x="231647" y="0"/>
                                </a:lnTo>
                                <a:close/>
                              </a:path>
                            </a:pathLst>
                          </a:custGeom>
                          <a:solidFill>
                            <a:srgbClr val="000080"/>
                          </a:solidFill>
                        </wps:spPr>
                        <wps:bodyPr wrap="square" lIns="0" tIns="0" rIns="0" bIns="0" rtlCol="0">
                          <a:prstTxWarp prst="textNoShape">
                            <a:avLst/>
                          </a:prstTxWarp>
                          <a:noAutofit/>
                        </wps:bodyPr>
                      </wps:wsp>
                      <wps:wsp>
                        <wps:cNvPr id="143" name="Graphic 143"/>
                        <wps:cNvSpPr/>
                        <wps:spPr>
                          <a:xfrm>
                            <a:off x="229488" y="40868"/>
                            <a:ext cx="231775" cy="58419"/>
                          </a:xfrm>
                          <a:custGeom>
                            <a:avLst/>
                            <a:gdLst/>
                            <a:ahLst/>
                            <a:cxnLst/>
                            <a:rect l="l" t="t" r="r" b="b"/>
                            <a:pathLst>
                              <a:path w="231775" h="58419">
                                <a:moveTo>
                                  <a:pt x="0" y="58216"/>
                                </a:moveTo>
                                <a:lnTo>
                                  <a:pt x="231647" y="58216"/>
                                </a:lnTo>
                                <a:lnTo>
                                  <a:pt x="231647"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144" name="Graphic 144"/>
                        <wps:cNvSpPr/>
                        <wps:spPr>
                          <a:xfrm>
                            <a:off x="229488" y="889"/>
                            <a:ext cx="231775" cy="8890"/>
                          </a:xfrm>
                          <a:custGeom>
                            <a:avLst/>
                            <a:gdLst/>
                            <a:ahLst/>
                            <a:cxnLst/>
                            <a:rect l="l" t="t" r="r" b="b"/>
                            <a:pathLst>
                              <a:path w="231775" h="8890">
                                <a:moveTo>
                                  <a:pt x="231647" y="0"/>
                                </a:moveTo>
                                <a:lnTo>
                                  <a:pt x="0" y="0"/>
                                </a:lnTo>
                                <a:lnTo>
                                  <a:pt x="0" y="8534"/>
                                </a:lnTo>
                                <a:lnTo>
                                  <a:pt x="231647" y="8534"/>
                                </a:lnTo>
                                <a:lnTo>
                                  <a:pt x="231647" y="0"/>
                                </a:lnTo>
                                <a:close/>
                              </a:path>
                            </a:pathLst>
                          </a:custGeom>
                          <a:solidFill>
                            <a:srgbClr val="000000"/>
                          </a:solidFill>
                        </wps:spPr>
                        <wps:bodyPr wrap="square" lIns="0" tIns="0" rIns="0" bIns="0" rtlCol="0">
                          <a:prstTxWarp prst="textNoShape">
                            <a:avLst/>
                          </a:prstTxWarp>
                          <a:noAutofit/>
                        </wps:bodyPr>
                      </wps:wsp>
                      <wps:wsp>
                        <wps:cNvPr id="145" name="Graphic 145"/>
                        <wps:cNvSpPr/>
                        <wps:spPr>
                          <a:xfrm>
                            <a:off x="229488" y="889"/>
                            <a:ext cx="231775" cy="8890"/>
                          </a:xfrm>
                          <a:custGeom>
                            <a:avLst/>
                            <a:gdLst/>
                            <a:ahLst/>
                            <a:cxnLst/>
                            <a:rect l="l" t="t" r="r" b="b"/>
                            <a:pathLst>
                              <a:path w="231775" h="8890">
                                <a:moveTo>
                                  <a:pt x="0" y="8534"/>
                                </a:moveTo>
                                <a:lnTo>
                                  <a:pt x="231647" y="8534"/>
                                </a:lnTo>
                                <a:lnTo>
                                  <a:pt x="231647"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146" name="Graphic 146"/>
                        <wps:cNvSpPr/>
                        <wps:spPr>
                          <a:xfrm>
                            <a:off x="462661" y="40868"/>
                            <a:ext cx="232410" cy="58419"/>
                          </a:xfrm>
                          <a:custGeom>
                            <a:avLst/>
                            <a:gdLst/>
                            <a:ahLst/>
                            <a:cxnLst/>
                            <a:rect l="l" t="t" r="r" b="b"/>
                            <a:pathLst>
                              <a:path w="232410" h="58419">
                                <a:moveTo>
                                  <a:pt x="231952" y="0"/>
                                </a:moveTo>
                                <a:lnTo>
                                  <a:pt x="0" y="0"/>
                                </a:lnTo>
                                <a:lnTo>
                                  <a:pt x="0" y="58216"/>
                                </a:lnTo>
                                <a:lnTo>
                                  <a:pt x="231952" y="58216"/>
                                </a:lnTo>
                                <a:lnTo>
                                  <a:pt x="231952" y="0"/>
                                </a:lnTo>
                                <a:close/>
                              </a:path>
                            </a:pathLst>
                          </a:custGeom>
                          <a:solidFill>
                            <a:srgbClr val="000080"/>
                          </a:solidFill>
                        </wps:spPr>
                        <wps:bodyPr wrap="square" lIns="0" tIns="0" rIns="0" bIns="0" rtlCol="0">
                          <a:prstTxWarp prst="textNoShape">
                            <a:avLst/>
                          </a:prstTxWarp>
                          <a:noAutofit/>
                        </wps:bodyPr>
                      </wps:wsp>
                      <wps:wsp>
                        <wps:cNvPr id="147" name="Graphic 147"/>
                        <wps:cNvSpPr/>
                        <wps:spPr>
                          <a:xfrm>
                            <a:off x="462661" y="40868"/>
                            <a:ext cx="232410" cy="58419"/>
                          </a:xfrm>
                          <a:custGeom>
                            <a:avLst/>
                            <a:gdLst/>
                            <a:ahLst/>
                            <a:cxnLst/>
                            <a:rect l="l" t="t" r="r" b="b"/>
                            <a:pathLst>
                              <a:path w="232410" h="58419">
                                <a:moveTo>
                                  <a:pt x="0" y="58216"/>
                                </a:moveTo>
                                <a:lnTo>
                                  <a:pt x="231952" y="58216"/>
                                </a:lnTo>
                                <a:lnTo>
                                  <a:pt x="231952"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148" name="Graphic 148"/>
                        <wps:cNvSpPr/>
                        <wps:spPr>
                          <a:xfrm>
                            <a:off x="462661" y="889"/>
                            <a:ext cx="232410" cy="8890"/>
                          </a:xfrm>
                          <a:custGeom>
                            <a:avLst/>
                            <a:gdLst/>
                            <a:ahLst/>
                            <a:cxnLst/>
                            <a:rect l="l" t="t" r="r" b="b"/>
                            <a:pathLst>
                              <a:path w="232410" h="8890">
                                <a:moveTo>
                                  <a:pt x="231952" y="0"/>
                                </a:moveTo>
                                <a:lnTo>
                                  <a:pt x="0" y="0"/>
                                </a:lnTo>
                                <a:lnTo>
                                  <a:pt x="0" y="8534"/>
                                </a:lnTo>
                                <a:lnTo>
                                  <a:pt x="231952" y="8534"/>
                                </a:lnTo>
                                <a:lnTo>
                                  <a:pt x="231952" y="0"/>
                                </a:lnTo>
                                <a:close/>
                              </a:path>
                            </a:pathLst>
                          </a:custGeom>
                          <a:solidFill>
                            <a:srgbClr val="000000"/>
                          </a:solidFill>
                        </wps:spPr>
                        <wps:bodyPr wrap="square" lIns="0" tIns="0" rIns="0" bIns="0" rtlCol="0">
                          <a:prstTxWarp prst="textNoShape">
                            <a:avLst/>
                          </a:prstTxWarp>
                          <a:noAutofit/>
                        </wps:bodyPr>
                      </wps:wsp>
                      <wps:wsp>
                        <wps:cNvPr id="149" name="Graphic 149"/>
                        <wps:cNvSpPr/>
                        <wps:spPr>
                          <a:xfrm>
                            <a:off x="462661" y="889"/>
                            <a:ext cx="232410" cy="8890"/>
                          </a:xfrm>
                          <a:custGeom>
                            <a:avLst/>
                            <a:gdLst/>
                            <a:ahLst/>
                            <a:cxnLst/>
                            <a:rect l="l" t="t" r="r" b="b"/>
                            <a:pathLst>
                              <a:path w="232410" h="8890">
                                <a:moveTo>
                                  <a:pt x="0" y="8534"/>
                                </a:moveTo>
                                <a:lnTo>
                                  <a:pt x="231952" y="8534"/>
                                </a:lnTo>
                                <a:lnTo>
                                  <a:pt x="231952"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150" name="Graphic 150"/>
                        <wps:cNvSpPr/>
                        <wps:spPr>
                          <a:xfrm>
                            <a:off x="695782" y="40868"/>
                            <a:ext cx="232410" cy="58419"/>
                          </a:xfrm>
                          <a:custGeom>
                            <a:avLst/>
                            <a:gdLst/>
                            <a:ahLst/>
                            <a:cxnLst/>
                            <a:rect l="l" t="t" r="r" b="b"/>
                            <a:pathLst>
                              <a:path w="232410" h="58419">
                                <a:moveTo>
                                  <a:pt x="231952" y="0"/>
                                </a:moveTo>
                                <a:lnTo>
                                  <a:pt x="0" y="0"/>
                                </a:lnTo>
                                <a:lnTo>
                                  <a:pt x="0" y="58216"/>
                                </a:lnTo>
                                <a:lnTo>
                                  <a:pt x="231952" y="58216"/>
                                </a:lnTo>
                                <a:lnTo>
                                  <a:pt x="231952" y="0"/>
                                </a:lnTo>
                                <a:close/>
                              </a:path>
                            </a:pathLst>
                          </a:custGeom>
                          <a:solidFill>
                            <a:srgbClr val="000080"/>
                          </a:solidFill>
                        </wps:spPr>
                        <wps:bodyPr wrap="square" lIns="0" tIns="0" rIns="0" bIns="0" rtlCol="0">
                          <a:prstTxWarp prst="textNoShape">
                            <a:avLst/>
                          </a:prstTxWarp>
                          <a:noAutofit/>
                        </wps:bodyPr>
                      </wps:wsp>
                      <wps:wsp>
                        <wps:cNvPr id="151" name="Graphic 151"/>
                        <wps:cNvSpPr/>
                        <wps:spPr>
                          <a:xfrm>
                            <a:off x="695782" y="40868"/>
                            <a:ext cx="232410" cy="58419"/>
                          </a:xfrm>
                          <a:custGeom>
                            <a:avLst/>
                            <a:gdLst/>
                            <a:ahLst/>
                            <a:cxnLst/>
                            <a:rect l="l" t="t" r="r" b="b"/>
                            <a:pathLst>
                              <a:path w="232410" h="58419">
                                <a:moveTo>
                                  <a:pt x="0" y="58216"/>
                                </a:moveTo>
                                <a:lnTo>
                                  <a:pt x="231952" y="58216"/>
                                </a:lnTo>
                                <a:lnTo>
                                  <a:pt x="231952"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152" name="Graphic 152"/>
                        <wps:cNvSpPr/>
                        <wps:spPr>
                          <a:xfrm>
                            <a:off x="695782" y="889"/>
                            <a:ext cx="232410" cy="8890"/>
                          </a:xfrm>
                          <a:custGeom>
                            <a:avLst/>
                            <a:gdLst/>
                            <a:ahLst/>
                            <a:cxnLst/>
                            <a:rect l="l" t="t" r="r" b="b"/>
                            <a:pathLst>
                              <a:path w="232410" h="8890">
                                <a:moveTo>
                                  <a:pt x="231952" y="0"/>
                                </a:moveTo>
                                <a:lnTo>
                                  <a:pt x="0" y="0"/>
                                </a:lnTo>
                                <a:lnTo>
                                  <a:pt x="0" y="8534"/>
                                </a:lnTo>
                                <a:lnTo>
                                  <a:pt x="231952" y="8534"/>
                                </a:lnTo>
                                <a:lnTo>
                                  <a:pt x="231952" y="0"/>
                                </a:lnTo>
                                <a:close/>
                              </a:path>
                            </a:pathLst>
                          </a:custGeom>
                          <a:solidFill>
                            <a:srgbClr val="000000"/>
                          </a:solidFill>
                        </wps:spPr>
                        <wps:bodyPr wrap="square" lIns="0" tIns="0" rIns="0" bIns="0" rtlCol="0">
                          <a:prstTxWarp prst="textNoShape">
                            <a:avLst/>
                          </a:prstTxWarp>
                          <a:noAutofit/>
                        </wps:bodyPr>
                      </wps:wsp>
                      <wps:wsp>
                        <wps:cNvPr id="153" name="Graphic 153"/>
                        <wps:cNvSpPr/>
                        <wps:spPr>
                          <a:xfrm>
                            <a:off x="695782" y="889"/>
                            <a:ext cx="232410" cy="8890"/>
                          </a:xfrm>
                          <a:custGeom>
                            <a:avLst/>
                            <a:gdLst/>
                            <a:ahLst/>
                            <a:cxnLst/>
                            <a:rect l="l" t="t" r="r" b="b"/>
                            <a:pathLst>
                              <a:path w="232410" h="8890">
                                <a:moveTo>
                                  <a:pt x="0" y="8534"/>
                                </a:moveTo>
                                <a:lnTo>
                                  <a:pt x="231952" y="8534"/>
                                </a:lnTo>
                                <a:lnTo>
                                  <a:pt x="231952"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154" name="Graphic 154"/>
                        <wps:cNvSpPr/>
                        <wps:spPr>
                          <a:xfrm>
                            <a:off x="928954" y="40868"/>
                            <a:ext cx="233679" cy="58419"/>
                          </a:xfrm>
                          <a:custGeom>
                            <a:avLst/>
                            <a:gdLst/>
                            <a:ahLst/>
                            <a:cxnLst/>
                            <a:rect l="l" t="t" r="r" b="b"/>
                            <a:pathLst>
                              <a:path w="233679" h="58419">
                                <a:moveTo>
                                  <a:pt x="233476" y="0"/>
                                </a:moveTo>
                                <a:lnTo>
                                  <a:pt x="0" y="0"/>
                                </a:lnTo>
                                <a:lnTo>
                                  <a:pt x="0" y="58216"/>
                                </a:lnTo>
                                <a:lnTo>
                                  <a:pt x="233476" y="58216"/>
                                </a:lnTo>
                                <a:lnTo>
                                  <a:pt x="233476" y="0"/>
                                </a:lnTo>
                                <a:close/>
                              </a:path>
                            </a:pathLst>
                          </a:custGeom>
                          <a:solidFill>
                            <a:srgbClr val="000080"/>
                          </a:solidFill>
                        </wps:spPr>
                        <wps:bodyPr wrap="square" lIns="0" tIns="0" rIns="0" bIns="0" rtlCol="0">
                          <a:prstTxWarp prst="textNoShape">
                            <a:avLst/>
                          </a:prstTxWarp>
                          <a:noAutofit/>
                        </wps:bodyPr>
                      </wps:wsp>
                      <wps:wsp>
                        <wps:cNvPr id="155" name="Graphic 155"/>
                        <wps:cNvSpPr/>
                        <wps:spPr>
                          <a:xfrm>
                            <a:off x="928954" y="40868"/>
                            <a:ext cx="233679" cy="58419"/>
                          </a:xfrm>
                          <a:custGeom>
                            <a:avLst/>
                            <a:gdLst/>
                            <a:ahLst/>
                            <a:cxnLst/>
                            <a:rect l="l" t="t" r="r" b="b"/>
                            <a:pathLst>
                              <a:path w="233679" h="58419">
                                <a:moveTo>
                                  <a:pt x="0" y="58216"/>
                                </a:moveTo>
                                <a:lnTo>
                                  <a:pt x="233476" y="58216"/>
                                </a:lnTo>
                                <a:lnTo>
                                  <a:pt x="233476"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156" name="Graphic 156"/>
                        <wps:cNvSpPr/>
                        <wps:spPr>
                          <a:xfrm>
                            <a:off x="928954" y="889"/>
                            <a:ext cx="233679" cy="8890"/>
                          </a:xfrm>
                          <a:custGeom>
                            <a:avLst/>
                            <a:gdLst/>
                            <a:ahLst/>
                            <a:cxnLst/>
                            <a:rect l="l" t="t" r="r" b="b"/>
                            <a:pathLst>
                              <a:path w="233679" h="8890">
                                <a:moveTo>
                                  <a:pt x="233476" y="0"/>
                                </a:moveTo>
                                <a:lnTo>
                                  <a:pt x="0" y="0"/>
                                </a:lnTo>
                                <a:lnTo>
                                  <a:pt x="0" y="8534"/>
                                </a:lnTo>
                                <a:lnTo>
                                  <a:pt x="233476" y="8534"/>
                                </a:lnTo>
                                <a:lnTo>
                                  <a:pt x="233476" y="0"/>
                                </a:lnTo>
                                <a:close/>
                              </a:path>
                            </a:pathLst>
                          </a:custGeom>
                          <a:solidFill>
                            <a:srgbClr val="000000"/>
                          </a:solidFill>
                        </wps:spPr>
                        <wps:bodyPr wrap="square" lIns="0" tIns="0" rIns="0" bIns="0" rtlCol="0">
                          <a:prstTxWarp prst="textNoShape">
                            <a:avLst/>
                          </a:prstTxWarp>
                          <a:noAutofit/>
                        </wps:bodyPr>
                      </wps:wsp>
                      <wps:wsp>
                        <wps:cNvPr id="157" name="Graphic 157"/>
                        <wps:cNvSpPr/>
                        <wps:spPr>
                          <a:xfrm>
                            <a:off x="928954" y="889"/>
                            <a:ext cx="233679" cy="8890"/>
                          </a:xfrm>
                          <a:custGeom>
                            <a:avLst/>
                            <a:gdLst/>
                            <a:ahLst/>
                            <a:cxnLst/>
                            <a:rect l="l" t="t" r="r" b="b"/>
                            <a:pathLst>
                              <a:path w="233679" h="8890">
                                <a:moveTo>
                                  <a:pt x="0" y="8534"/>
                                </a:moveTo>
                                <a:lnTo>
                                  <a:pt x="233476" y="8534"/>
                                </a:lnTo>
                                <a:lnTo>
                                  <a:pt x="233476"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158" name="Graphic 158"/>
                        <wps:cNvSpPr/>
                        <wps:spPr>
                          <a:xfrm>
                            <a:off x="1163650" y="40868"/>
                            <a:ext cx="233679" cy="58419"/>
                          </a:xfrm>
                          <a:custGeom>
                            <a:avLst/>
                            <a:gdLst/>
                            <a:ahLst/>
                            <a:cxnLst/>
                            <a:rect l="l" t="t" r="r" b="b"/>
                            <a:pathLst>
                              <a:path w="233679" h="58419">
                                <a:moveTo>
                                  <a:pt x="233476" y="0"/>
                                </a:moveTo>
                                <a:lnTo>
                                  <a:pt x="0" y="0"/>
                                </a:lnTo>
                                <a:lnTo>
                                  <a:pt x="0" y="58216"/>
                                </a:lnTo>
                                <a:lnTo>
                                  <a:pt x="233476" y="58216"/>
                                </a:lnTo>
                                <a:lnTo>
                                  <a:pt x="233476" y="0"/>
                                </a:lnTo>
                                <a:close/>
                              </a:path>
                            </a:pathLst>
                          </a:custGeom>
                          <a:solidFill>
                            <a:srgbClr val="000080"/>
                          </a:solidFill>
                        </wps:spPr>
                        <wps:bodyPr wrap="square" lIns="0" tIns="0" rIns="0" bIns="0" rtlCol="0">
                          <a:prstTxWarp prst="textNoShape">
                            <a:avLst/>
                          </a:prstTxWarp>
                          <a:noAutofit/>
                        </wps:bodyPr>
                      </wps:wsp>
                      <wps:wsp>
                        <wps:cNvPr id="159" name="Graphic 159"/>
                        <wps:cNvSpPr/>
                        <wps:spPr>
                          <a:xfrm>
                            <a:off x="1163650" y="40868"/>
                            <a:ext cx="233679" cy="58419"/>
                          </a:xfrm>
                          <a:custGeom>
                            <a:avLst/>
                            <a:gdLst/>
                            <a:ahLst/>
                            <a:cxnLst/>
                            <a:rect l="l" t="t" r="r" b="b"/>
                            <a:pathLst>
                              <a:path w="233679" h="58419">
                                <a:moveTo>
                                  <a:pt x="0" y="58216"/>
                                </a:moveTo>
                                <a:lnTo>
                                  <a:pt x="233476" y="58216"/>
                                </a:lnTo>
                                <a:lnTo>
                                  <a:pt x="233476"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160" name="Graphic 160"/>
                        <wps:cNvSpPr/>
                        <wps:spPr>
                          <a:xfrm>
                            <a:off x="1163650" y="889"/>
                            <a:ext cx="233679" cy="8890"/>
                          </a:xfrm>
                          <a:custGeom>
                            <a:avLst/>
                            <a:gdLst/>
                            <a:ahLst/>
                            <a:cxnLst/>
                            <a:rect l="l" t="t" r="r" b="b"/>
                            <a:pathLst>
                              <a:path w="233679" h="8890">
                                <a:moveTo>
                                  <a:pt x="233476" y="0"/>
                                </a:moveTo>
                                <a:lnTo>
                                  <a:pt x="0" y="0"/>
                                </a:lnTo>
                                <a:lnTo>
                                  <a:pt x="0" y="8534"/>
                                </a:lnTo>
                                <a:lnTo>
                                  <a:pt x="233476" y="8534"/>
                                </a:lnTo>
                                <a:lnTo>
                                  <a:pt x="233476" y="0"/>
                                </a:lnTo>
                                <a:close/>
                              </a:path>
                            </a:pathLst>
                          </a:custGeom>
                          <a:solidFill>
                            <a:srgbClr val="000000"/>
                          </a:solidFill>
                        </wps:spPr>
                        <wps:bodyPr wrap="square" lIns="0" tIns="0" rIns="0" bIns="0" rtlCol="0">
                          <a:prstTxWarp prst="textNoShape">
                            <a:avLst/>
                          </a:prstTxWarp>
                          <a:noAutofit/>
                        </wps:bodyPr>
                      </wps:wsp>
                      <wps:wsp>
                        <wps:cNvPr id="161" name="Graphic 161"/>
                        <wps:cNvSpPr/>
                        <wps:spPr>
                          <a:xfrm>
                            <a:off x="1163650" y="889"/>
                            <a:ext cx="233679" cy="8890"/>
                          </a:xfrm>
                          <a:custGeom>
                            <a:avLst/>
                            <a:gdLst/>
                            <a:ahLst/>
                            <a:cxnLst/>
                            <a:rect l="l" t="t" r="r" b="b"/>
                            <a:pathLst>
                              <a:path w="233679" h="8890">
                                <a:moveTo>
                                  <a:pt x="0" y="8534"/>
                                </a:moveTo>
                                <a:lnTo>
                                  <a:pt x="233476" y="8534"/>
                                </a:lnTo>
                                <a:lnTo>
                                  <a:pt x="233476"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162" name="Graphic 162"/>
                        <wps:cNvSpPr/>
                        <wps:spPr>
                          <a:xfrm>
                            <a:off x="1398346" y="40868"/>
                            <a:ext cx="233679" cy="58419"/>
                          </a:xfrm>
                          <a:custGeom>
                            <a:avLst/>
                            <a:gdLst/>
                            <a:ahLst/>
                            <a:cxnLst/>
                            <a:rect l="l" t="t" r="r" b="b"/>
                            <a:pathLst>
                              <a:path w="233679" h="58419">
                                <a:moveTo>
                                  <a:pt x="233476" y="0"/>
                                </a:moveTo>
                                <a:lnTo>
                                  <a:pt x="0" y="0"/>
                                </a:lnTo>
                                <a:lnTo>
                                  <a:pt x="0" y="58216"/>
                                </a:lnTo>
                                <a:lnTo>
                                  <a:pt x="233476" y="58216"/>
                                </a:lnTo>
                                <a:lnTo>
                                  <a:pt x="233476" y="0"/>
                                </a:lnTo>
                                <a:close/>
                              </a:path>
                            </a:pathLst>
                          </a:custGeom>
                          <a:solidFill>
                            <a:srgbClr val="000080"/>
                          </a:solidFill>
                        </wps:spPr>
                        <wps:bodyPr wrap="square" lIns="0" tIns="0" rIns="0" bIns="0" rtlCol="0">
                          <a:prstTxWarp prst="textNoShape">
                            <a:avLst/>
                          </a:prstTxWarp>
                          <a:noAutofit/>
                        </wps:bodyPr>
                      </wps:wsp>
                      <wps:wsp>
                        <wps:cNvPr id="163" name="Graphic 163"/>
                        <wps:cNvSpPr/>
                        <wps:spPr>
                          <a:xfrm>
                            <a:off x="1398346" y="40868"/>
                            <a:ext cx="233679" cy="58419"/>
                          </a:xfrm>
                          <a:custGeom>
                            <a:avLst/>
                            <a:gdLst/>
                            <a:ahLst/>
                            <a:cxnLst/>
                            <a:rect l="l" t="t" r="r" b="b"/>
                            <a:pathLst>
                              <a:path w="233679" h="58419">
                                <a:moveTo>
                                  <a:pt x="0" y="58216"/>
                                </a:moveTo>
                                <a:lnTo>
                                  <a:pt x="233476" y="58216"/>
                                </a:lnTo>
                                <a:lnTo>
                                  <a:pt x="233476"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164" name="Graphic 164"/>
                        <wps:cNvSpPr/>
                        <wps:spPr>
                          <a:xfrm>
                            <a:off x="1398346" y="889"/>
                            <a:ext cx="233679" cy="8890"/>
                          </a:xfrm>
                          <a:custGeom>
                            <a:avLst/>
                            <a:gdLst/>
                            <a:ahLst/>
                            <a:cxnLst/>
                            <a:rect l="l" t="t" r="r" b="b"/>
                            <a:pathLst>
                              <a:path w="233679" h="8890">
                                <a:moveTo>
                                  <a:pt x="233476" y="0"/>
                                </a:moveTo>
                                <a:lnTo>
                                  <a:pt x="0" y="0"/>
                                </a:lnTo>
                                <a:lnTo>
                                  <a:pt x="0" y="8534"/>
                                </a:lnTo>
                                <a:lnTo>
                                  <a:pt x="233476" y="8534"/>
                                </a:lnTo>
                                <a:lnTo>
                                  <a:pt x="233476" y="0"/>
                                </a:lnTo>
                                <a:close/>
                              </a:path>
                            </a:pathLst>
                          </a:custGeom>
                          <a:solidFill>
                            <a:srgbClr val="000000"/>
                          </a:solidFill>
                        </wps:spPr>
                        <wps:bodyPr wrap="square" lIns="0" tIns="0" rIns="0" bIns="0" rtlCol="0">
                          <a:prstTxWarp prst="textNoShape">
                            <a:avLst/>
                          </a:prstTxWarp>
                          <a:noAutofit/>
                        </wps:bodyPr>
                      </wps:wsp>
                      <wps:wsp>
                        <wps:cNvPr id="165" name="Graphic 165"/>
                        <wps:cNvSpPr/>
                        <wps:spPr>
                          <a:xfrm>
                            <a:off x="1398346" y="889"/>
                            <a:ext cx="233679" cy="8890"/>
                          </a:xfrm>
                          <a:custGeom>
                            <a:avLst/>
                            <a:gdLst/>
                            <a:ahLst/>
                            <a:cxnLst/>
                            <a:rect l="l" t="t" r="r" b="b"/>
                            <a:pathLst>
                              <a:path w="233679" h="8890">
                                <a:moveTo>
                                  <a:pt x="0" y="8534"/>
                                </a:moveTo>
                                <a:lnTo>
                                  <a:pt x="233476" y="8534"/>
                                </a:lnTo>
                                <a:lnTo>
                                  <a:pt x="233476"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166" name="Graphic 166"/>
                        <wps:cNvSpPr/>
                        <wps:spPr>
                          <a:xfrm>
                            <a:off x="1633423" y="40868"/>
                            <a:ext cx="233679" cy="58419"/>
                          </a:xfrm>
                          <a:custGeom>
                            <a:avLst/>
                            <a:gdLst/>
                            <a:ahLst/>
                            <a:cxnLst/>
                            <a:rect l="l" t="t" r="r" b="b"/>
                            <a:pathLst>
                              <a:path w="233679" h="58419">
                                <a:moveTo>
                                  <a:pt x="233172" y="0"/>
                                </a:moveTo>
                                <a:lnTo>
                                  <a:pt x="0" y="0"/>
                                </a:lnTo>
                                <a:lnTo>
                                  <a:pt x="0" y="58216"/>
                                </a:lnTo>
                                <a:lnTo>
                                  <a:pt x="233172" y="58216"/>
                                </a:lnTo>
                                <a:lnTo>
                                  <a:pt x="233172" y="0"/>
                                </a:lnTo>
                                <a:close/>
                              </a:path>
                            </a:pathLst>
                          </a:custGeom>
                          <a:solidFill>
                            <a:srgbClr val="000080"/>
                          </a:solidFill>
                        </wps:spPr>
                        <wps:bodyPr wrap="square" lIns="0" tIns="0" rIns="0" bIns="0" rtlCol="0">
                          <a:prstTxWarp prst="textNoShape">
                            <a:avLst/>
                          </a:prstTxWarp>
                          <a:noAutofit/>
                        </wps:bodyPr>
                      </wps:wsp>
                      <wps:wsp>
                        <wps:cNvPr id="167" name="Graphic 167"/>
                        <wps:cNvSpPr/>
                        <wps:spPr>
                          <a:xfrm>
                            <a:off x="1633423" y="40868"/>
                            <a:ext cx="233679" cy="58419"/>
                          </a:xfrm>
                          <a:custGeom>
                            <a:avLst/>
                            <a:gdLst/>
                            <a:ahLst/>
                            <a:cxnLst/>
                            <a:rect l="l" t="t" r="r" b="b"/>
                            <a:pathLst>
                              <a:path w="233679" h="58419">
                                <a:moveTo>
                                  <a:pt x="0" y="58216"/>
                                </a:moveTo>
                                <a:lnTo>
                                  <a:pt x="233172" y="58216"/>
                                </a:lnTo>
                                <a:lnTo>
                                  <a:pt x="233172"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168" name="Graphic 168"/>
                        <wps:cNvSpPr/>
                        <wps:spPr>
                          <a:xfrm>
                            <a:off x="1633423" y="889"/>
                            <a:ext cx="233679" cy="8890"/>
                          </a:xfrm>
                          <a:custGeom>
                            <a:avLst/>
                            <a:gdLst/>
                            <a:ahLst/>
                            <a:cxnLst/>
                            <a:rect l="l" t="t" r="r" b="b"/>
                            <a:pathLst>
                              <a:path w="233679" h="8890">
                                <a:moveTo>
                                  <a:pt x="233172" y="0"/>
                                </a:moveTo>
                                <a:lnTo>
                                  <a:pt x="0" y="0"/>
                                </a:lnTo>
                                <a:lnTo>
                                  <a:pt x="0" y="8534"/>
                                </a:lnTo>
                                <a:lnTo>
                                  <a:pt x="233172" y="8534"/>
                                </a:lnTo>
                                <a:lnTo>
                                  <a:pt x="233172" y="0"/>
                                </a:lnTo>
                                <a:close/>
                              </a:path>
                            </a:pathLst>
                          </a:custGeom>
                          <a:solidFill>
                            <a:srgbClr val="000000"/>
                          </a:solidFill>
                        </wps:spPr>
                        <wps:bodyPr wrap="square" lIns="0" tIns="0" rIns="0" bIns="0" rtlCol="0">
                          <a:prstTxWarp prst="textNoShape">
                            <a:avLst/>
                          </a:prstTxWarp>
                          <a:noAutofit/>
                        </wps:bodyPr>
                      </wps:wsp>
                      <wps:wsp>
                        <wps:cNvPr id="169" name="Graphic 169"/>
                        <wps:cNvSpPr/>
                        <wps:spPr>
                          <a:xfrm>
                            <a:off x="1633423" y="889"/>
                            <a:ext cx="233679" cy="8890"/>
                          </a:xfrm>
                          <a:custGeom>
                            <a:avLst/>
                            <a:gdLst/>
                            <a:ahLst/>
                            <a:cxnLst/>
                            <a:rect l="l" t="t" r="r" b="b"/>
                            <a:pathLst>
                              <a:path w="233679" h="8890">
                                <a:moveTo>
                                  <a:pt x="0" y="8534"/>
                                </a:moveTo>
                                <a:lnTo>
                                  <a:pt x="233172" y="8534"/>
                                </a:lnTo>
                                <a:lnTo>
                                  <a:pt x="233172"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170" name="Graphic 170"/>
                        <wps:cNvSpPr/>
                        <wps:spPr>
                          <a:xfrm>
                            <a:off x="1868119" y="40868"/>
                            <a:ext cx="233679" cy="58419"/>
                          </a:xfrm>
                          <a:custGeom>
                            <a:avLst/>
                            <a:gdLst/>
                            <a:ahLst/>
                            <a:cxnLst/>
                            <a:rect l="l" t="t" r="r" b="b"/>
                            <a:pathLst>
                              <a:path w="233679" h="58419">
                                <a:moveTo>
                                  <a:pt x="233172" y="0"/>
                                </a:moveTo>
                                <a:lnTo>
                                  <a:pt x="0" y="0"/>
                                </a:lnTo>
                                <a:lnTo>
                                  <a:pt x="0" y="58216"/>
                                </a:lnTo>
                                <a:lnTo>
                                  <a:pt x="233172" y="58216"/>
                                </a:lnTo>
                                <a:lnTo>
                                  <a:pt x="233172" y="0"/>
                                </a:lnTo>
                                <a:close/>
                              </a:path>
                            </a:pathLst>
                          </a:custGeom>
                          <a:solidFill>
                            <a:srgbClr val="000080"/>
                          </a:solidFill>
                        </wps:spPr>
                        <wps:bodyPr wrap="square" lIns="0" tIns="0" rIns="0" bIns="0" rtlCol="0">
                          <a:prstTxWarp prst="textNoShape">
                            <a:avLst/>
                          </a:prstTxWarp>
                          <a:noAutofit/>
                        </wps:bodyPr>
                      </wps:wsp>
                      <wps:wsp>
                        <wps:cNvPr id="171" name="Graphic 171"/>
                        <wps:cNvSpPr/>
                        <wps:spPr>
                          <a:xfrm>
                            <a:off x="1868119" y="40868"/>
                            <a:ext cx="233679" cy="58419"/>
                          </a:xfrm>
                          <a:custGeom>
                            <a:avLst/>
                            <a:gdLst/>
                            <a:ahLst/>
                            <a:cxnLst/>
                            <a:rect l="l" t="t" r="r" b="b"/>
                            <a:pathLst>
                              <a:path w="233679" h="58419">
                                <a:moveTo>
                                  <a:pt x="0" y="58216"/>
                                </a:moveTo>
                                <a:lnTo>
                                  <a:pt x="233172" y="58216"/>
                                </a:lnTo>
                                <a:lnTo>
                                  <a:pt x="233172"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172" name="Graphic 172"/>
                        <wps:cNvSpPr/>
                        <wps:spPr>
                          <a:xfrm>
                            <a:off x="1868119" y="889"/>
                            <a:ext cx="233679" cy="8890"/>
                          </a:xfrm>
                          <a:custGeom>
                            <a:avLst/>
                            <a:gdLst/>
                            <a:ahLst/>
                            <a:cxnLst/>
                            <a:rect l="l" t="t" r="r" b="b"/>
                            <a:pathLst>
                              <a:path w="233679" h="8890">
                                <a:moveTo>
                                  <a:pt x="233172" y="0"/>
                                </a:moveTo>
                                <a:lnTo>
                                  <a:pt x="0" y="0"/>
                                </a:lnTo>
                                <a:lnTo>
                                  <a:pt x="0" y="8534"/>
                                </a:lnTo>
                                <a:lnTo>
                                  <a:pt x="233172" y="8534"/>
                                </a:lnTo>
                                <a:lnTo>
                                  <a:pt x="233172" y="0"/>
                                </a:lnTo>
                                <a:close/>
                              </a:path>
                            </a:pathLst>
                          </a:custGeom>
                          <a:solidFill>
                            <a:srgbClr val="000000"/>
                          </a:solidFill>
                        </wps:spPr>
                        <wps:bodyPr wrap="square" lIns="0" tIns="0" rIns="0" bIns="0" rtlCol="0">
                          <a:prstTxWarp prst="textNoShape">
                            <a:avLst/>
                          </a:prstTxWarp>
                          <a:noAutofit/>
                        </wps:bodyPr>
                      </wps:wsp>
                      <wps:wsp>
                        <wps:cNvPr id="173" name="Graphic 173"/>
                        <wps:cNvSpPr/>
                        <wps:spPr>
                          <a:xfrm>
                            <a:off x="1868119" y="889"/>
                            <a:ext cx="233679" cy="8890"/>
                          </a:xfrm>
                          <a:custGeom>
                            <a:avLst/>
                            <a:gdLst/>
                            <a:ahLst/>
                            <a:cxnLst/>
                            <a:rect l="l" t="t" r="r" b="b"/>
                            <a:pathLst>
                              <a:path w="233679" h="8890">
                                <a:moveTo>
                                  <a:pt x="0" y="8534"/>
                                </a:moveTo>
                                <a:lnTo>
                                  <a:pt x="233172" y="8534"/>
                                </a:lnTo>
                                <a:lnTo>
                                  <a:pt x="233172"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174" name="Graphic 174"/>
                        <wps:cNvSpPr/>
                        <wps:spPr>
                          <a:xfrm>
                            <a:off x="2102815" y="40868"/>
                            <a:ext cx="233679" cy="58419"/>
                          </a:xfrm>
                          <a:custGeom>
                            <a:avLst/>
                            <a:gdLst/>
                            <a:ahLst/>
                            <a:cxnLst/>
                            <a:rect l="l" t="t" r="r" b="b"/>
                            <a:pathLst>
                              <a:path w="233679" h="58419">
                                <a:moveTo>
                                  <a:pt x="233476" y="0"/>
                                </a:moveTo>
                                <a:lnTo>
                                  <a:pt x="0" y="0"/>
                                </a:lnTo>
                                <a:lnTo>
                                  <a:pt x="0" y="58216"/>
                                </a:lnTo>
                                <a:lnTo>
                                  <a:pt x="233476" y="58216"/>
                                </a:lnTo>
                                <a:lnTo>
                                  <a:pt x="233476" y="0"/>
                                </a:lnTo>
                                <a:close/>
                              </a:path>
                            </a:pathLst>
                          </a:custGeom>
                          <a:solidFill>
                            <a:srgbClr val="000080"/>
                          </a:solidFill>
                        </wps:spPr>
                        <wps:bodyPr wrap="square" lIns="0" tIns="0" rIns="0" bIns="0" rtlCol="0">
                          <a:prstTxWarp prst="textNoShape">
                            <a:avLst/>
                          </a:prstTxWarp>
                          <a:noAutofit/>
                        </wps:bodyPr>
                      </wps:wsp>
                      <wps:wsp>
                        <wps:cNvPr id="175" name="Graphic 175"/>
                        <wps:cNvSpPr/>
                        <wps:spPr>
                          <a:xfrm>
                            <a:off x="2102815" y="40868"/>
                            <a:ext cx="233679" cy="58419"/>
                          </a:xfrm>
                          <a:custGeom>
                            <a:avLst/>
                            <a:gdLst/>
                            <a:ahLst/>
                            <a:cxnLst/>
                            <a:rect l="l" t="t" r="r" b="b"/>
                            <a:pathLst>
                              <a:path w="233679" h="58419">
                                <a:moveTo>
                                  <a:pt x="0" y="58216"/>
                                </a:moveTo>
                                <a:lnTo>
                                  <a:pt x="233476" y="58216"/>
                                </a:lnTo>
                                <a:lnTo>
                                  <a:pt x="233476"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176" name="Graphic 176"/>
                        <wps:cNvSpPr/>
                        <wps:spPr>
                          <a:xfrm>
                            <a:off x="2102815" y="889"/>
                            <a:ext cx="233679" cy="8890"/>
                          </a:xfrm>
                          <a:custGeom>
                            <a:avLst/>
                            <a:gdLst/>
                            <a:ahLst/>
                            <a:cxnLst/>
                            <a:rect l="l" t="t" r="r" b="b"/>
                            <a:pathLst>
                              <a:path w="233679" h="8890">
                                <a:moveTo>
                                  <a:pt x="233476" y="0"/>
                                </a:moveTo>
                                <a:lnTo>
                                  <a:pt x="0" y="0"/>
                                </a:lnTo>
                                <a:lnTo>
                                  <a:pt x="0" y="8534"/>
                                </a:lnTo>
                                <a:lnTo>
                                  <a:pt x="233476" y="8534"/>
                                </a:lnTo>
                                <a:lnTo>
                                  <a:pt x="233476" y="0"/>
                                </a:lnTo>
                                <a:close/>
                              </a:path>
                            </a:pathLst>
                          </a:custGeom>
                          <a:solidFill>
                            <a:srgbClr val="000000"/>
                          </a:solidFill>
                        </wps:spPr>
                        <wps:bodyPr wrap="square" lIns="0" tIns="0" rIns="0" bIns="0" rtlCol="0">
                          <a:prstTxWarp prst="textNoShape">
                            <a:avLst/>
                          </a:prstTxWarp>
                          <a:noAutofit/>
                        </wps:bodyPr>
                      </wps:wsp>
                      <wps:wsp>
                        <wps:cNvPr id="177" name="Graphic 177"/>
                        <wps:cNvSpPr/>
                        <wps:spPr>
                          <a:xfrm>
                            <a:off x="2102815" y="889"/>
                            <a:ext cx="233679" cy="8890"/>
                          </a:xfrm>
                          <a:custGeom>
                            <a:avLst/>
                            <a:gdLst/>
                            <a:ahLst/>
                            <a:cxnLst/>
                            <a:rect l="l" t="t" r="r" b="b"/>
                            <a:pathLst>
                              <a:path w="233679" h="8890">
                                <a:moveTo>
                                  <a:pt x="0" y="8534"/>
                                </a:moveTo>
                                <a:lnTo>
                                  <a:pt x="233476" y="8534"/>
                                </a:lnTo>
                                <a:lnTo>
                                  <a:pt x="233476"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178" name="Graphic 178"/>
                        <wps:cNvSpPr/>
                        <wps:spPr>
                          <a:xfrm>
                            <a:off x="2337511" y="40868"/>
                            <a:ext cx="233679" cy="58419"/>
                          </a:xfrm>
                          <a:custGeom>
                            <a:avLst/>
                            <a:gdLst/>
                            <a:ahLst/>
                            <a:cxnLst/>
                            <a:rect l="l" t="t" r="r" b="b"/>
                            <a:pathLst>
                              <a:path w="233679" h="58419">
                                <a:moveTo>
                                  <a:pt x="233476" y="0"/>
                                </a:moveTo>
                                <a:lnTo>
                                  <a:pt x="0" y="0"/>
                                </a:lnTo>
                                <a:lnTo>
                                  <a:pt x="0" y="58216"/>
                                </a:lnTo>
                                <a:lnTo>
                                  <a:pt x="233476" y="58216"/>
                                </a:lnTo>
                                <a:lnTo>
                                  <a:pt x="233476" y="0"/>
                                </a:lnTo>
                                <a:close/>
                              </a:path>
                            </a:pathLst>
                          </a:custGeom>
                          <a:solidFill>
                            <a:srgbClr val="000080"/>
                          </a:solidFill>
                        </wps:spPr>
                        <wps:bodyPr wrap="square" lIns="0" tIns="0" rIns="0" bIns="0" rtlCol="0">
                          <a:prstTxWarp prst="textNoShape">
                            <a:avLst/>
                          </a:prstTxWarp>
                          <a:noAutofit/>
                        </wps:bodyPr>
                      </wps:wsp>
                      <wps:wsp>
                        <wps:cNvPr id="179" name="Graphic 179"/>
                        <wps:cNvSpPr/>
                        <wps:spPr>
                          <a:xfrm>
                            <a:off x="2337511" y="40868"/>
                            <a:ext cx="233679" cy="58419"/>
                          </a:xfrm>
                          <a:custGeom>
                            <a:avLst/>
                            <a:gdLst/>
                            <a:ahLst/>
                            <a:cxnLst/>
                            <a:rect l="l" t="t" r="r" b="b"/>
                            <a:pathLst>
                              <a:path w="233679" h="58419">
                                <a:moveTo>
                                  <a:pt x="0" y="58216"/>
                                </a:moveTo>
                                <a:lnTo>
                                  <a:pt x="233476" y="58216"/>
                                </a:lnTo>
                                <a:lnTo>
                                  <a:pt x="233476"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180" name="Graphic 180"/>
                        <wps:cNvSpPr/>
                        <wps:spPr>
                          <a:xfrm>
                            <a:off x="2337511" y="889"/>
                            <a:ext cx="233679" cy="8890"/>
                          </a:xfrm>
                          <a:custGeom>
                            <a:avLst/>
                            <a:gdLst/>
                            <a:ahLst/>
                            <a:cxnLst/>
                            <a:rect l="l" t="t" r="r" b="b"/>
                            <a:pathLst>
                              <a:path w="233679" h="8890">
                                <a:moveTo>
                                  <a:pt x="233476" y="0"/>
                                </a:moveTo>
                                <a:lnTo>
                                  <a:pt x="0" y="0"/>
                                </a:lnTo>
                                <a:lnTo>
                                  <a:pt x="0" y="8534"/>
                                </a:lnTo>
                                <a:lnTo>
                                  <a:pt x="233476" y="8534"/>
                                </a:lnTo>
                                <a:lnTo>
                                  <a:pt x="233476" y="0"/>
                                </a:lnTo>
                                <a:close/>
                              </a:path>
                            </a:pathLst>
                          </a:custGeom>
                          <a:solidFill>
                            <a:srgbClr val="000000"/>
                          </a:solidFill>
                        </wps:spPr>
                        <wps:bodyPr wrap="square" lIns="0" tIns="0" rIns="0" bIns="0" rtlCol="0">
                          <a:prstTxWarp prst="textNoShape">
                            <a:avLst/>
                          </a:prstTxWarp>
                          <a:noAutofit/>
                        </wps:bodyPr>
                      </wps:wsp>
                      <wps:wsp>
                        <wps:cNvPr id="181" name="Graphic 181"/>
                        <wps:cNvSpPr/>
                        <wps:spPr>
                          <a:xfrm>
                            <a:off x="2337511" y="889"/>
                            <a:ext cx="233679" cy="8890"/>
                          </a:xfrm>
                          <a:custGeom>
                            <a:avLst/>
                            <a:gdLst/>
                            <a:ahLst/>
                            <a:cxnLst/>
                            <a:rect l="l" t="t" r="r" b="b"/>
                            <a:pathLst>
                              <a:path w="233679" h="8890">
                                <a:moveTo>
                                  <a:pt x="0" y="8534"/>
                                </a:moveTo>
                                <a:lnTo>
                                  <a:pt x="233476" y="8534"/>
                                </a:lnTo>
                                <a:lnTo>
                                  <a:pt x="233476"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182" name="Graphic 182"/>
                        <wps:cNvSpPr/>
                        <wps:spPr>
                          <a:xfrm>
                            <a:off x="2572207" y="40868"/>
                            <a:ext cx="233679" cy="58419"/>
                          </a:xfrm>
                          <a:custGeom>
                            <a:avLst/>
                            <a:gdLst/>
                            <a:ahLst/>
                            <a:cxnLst/>
                            <a:rect l="l" t="t" r="r" b="b"/>
                            <a:pathLst>
                              <a:path w="233679" h="58419">
                                <a:moveTo>
                                  <a:pt x="233476" y="0"/>
                                </a:moveTo>
                                <a:lnTo>
                                  <a:pt x="0" y="0"/>
                                </a:lnTo>
                                <a:lnTo>
                                  <a:pt x="0" y="58216"/>
                                </a:lnTo>
                                <a:lnTo>
                                  <a:pt x="233476" y="58216"/>
                                </a:lnTo>
                                <a:lnTo>
                                  <a:pt x="233476" y="0"/>
                                </a:lnTo>
                                <a:close/>
                              </a:path>
                            </a:pathLst>
                          </a:custGeom>
                          <a:solidFill>
                            <a:srgbClr val="000080"/>
                          </a:solidFill>
                        </wps:spPr>
                        <wps:bodyPr wrap="square" lIns="0" tIns="0" rIns="0" bIns="0" rtlCol="0">
                          <a:prstTxWarp prst="textNoShape">
                            <a:avLst/>
                          </a:prstTxWarp>
                          <a:noAutofit/>
                        </wps:bodyPr>
                      </wps:wsp>
                      <wps:wsp>
                        <wps:cNvPr id="183" name="Graphic 183"/>
                        <wps:cNvSpPr/>
                        <wps:spPr>
                          <a:xfrm>
                            <a:off x="2572207" y="40868"/>
                            <a:ext cx="233679" cy="58419"/>
                          </a:xfrm>
                          <a:custGeom>
                            <a:avLst/>
                            <a:gdLst/>
                            <a:ahLst/>
                            <a:cxnLst/>
                            <a:rect l="l" t="t" r="r" b="b"/>
                            <a:pathLst>
                              <a:path w="233679" h="58419">
                                <a:moveTo>
                                  <a:pt x="0" y="58216"/>
                                </a:moveTo>
                                <a:lnTo>
                                  <a:pt x="233476" y="58216"/>
                                </a:lnTo>
                                <a:lnTo>
                                  <a:pt x="233476"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184" name="Graphic 184"/>
                        <wps:cNvSpPr/>
                        <wps:spPr>
                          <a:xfrm>
                            <a:off x="2572207" y="889"/>
                            <a:ext cx="233679" cy="8890"/>
                          </a:xfrm>
                          <a:custGeom>
                            <a:avLst/>
                            <a:gdLst/>
                            <a:ahLst/>
                            <a:cxnLst/>
                            <a:rect l="l" t="t" r="r" b="b"/>
                            <a:pathLst>
                              <a:path w="233679" h="8890">
                                <a:moveTo>
                                  <a:pt x="233476" y="0"/>
                                </a:moveTo>
                                <a:lnTo>
                                  <a:pt x="0" y="0"/>
                                </a:lnTo>
                                <a:lnTo>
                                  <a:pt x="0" y="8534"/>
                                </a:lnTo>
                                <a:lnTo>
                                  <a:pt x="233476" y="8534"/>
                                </a:lnTo>
                                <a:lnTo>
                                  <a:pt x="233476" y="0"/>
                                </a:lnTo>
                                <a:close/>
                              </a:path>
                            </a:pathLst>
                          </a:custGeom>
                          <a:solidFill>
                            <a:srgbClr val="000000"/>
                          </a:solidFill>
                        </wps:spPr>
                        <wps:bodyPr wrap="square" lIns="0" tIns="0" rIns="0" bIns="0" rtlCol="0">
                          <a:prstTxWarp prst="textNoShape">
                            <a:avLst/>
                          </a:prstTxWarp>
                          <a:noAutofit/>
                        </wps:bodyPr>
                      </wps:wsp>
                      <wps:wsp>
                        <wps:cNvPr id="185" name="Graphic 185"/>
                        <wps:cNvSpPr/>
                        <wps:spPr>
                          <a:xfrm>
                            <a:off x="2572207" y="889"/>
                            <a:ext cx="233679" cy="8890"/>
                          </a:xfrm>
                          <a:custGeom>
                            <a:avLst/>
                            <a:gdLst/>
                            <a:ahLst/>
                            <a:cxnLst/>
                            <a:rect l="l" t="t" r="r" b="b"/>
                            <a:pathLst>
                              <a:path w="233679" h="8890">
                                <a:moveTo>
                                  <a:pt x="0" y="8534"/>
                                </a:moveTo>
                                <a:lnTo>
                                  <a:pt x="233476" y="8534"/>
                                </a:lnTo>
                                <a:lnTo>
                                  <a:pt x="233476"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186" name="Graphic 186"/>
                        <wps:cNvSpPr/>
                        <wps:spPr>
                          <a:xfrm>
                            <a:off x="2806903" y="40868"/>
                            <a:ext cx="233679" cy="58419"/>
                          </a:xfrm>
                          <a:custGeom>
                            <a:avLst/>
                            <a:gdLst/>
                            <a:ahLst/>
                            <a:cxnLst/>
                            <a:rect l="l" t="t" r="r" b="b"/>
                            <a:pathLst>
                              <a:path w="233679" h="58419">
                                <a:moveTo>
                                  <a:pt x="233476" y="0"/>
                                </a:moveTo>
                                <a:lnTo>
                                  <a:pt x="0" y="0"/>
                                </a:lnTo>
                                <a:lnTo>
                                  <a:pt x="0" y="58216"/>
                                </a:lnTo>
                                <a:lnTo>
                                  <a:pt x="233476" y="58216"/>
                                </a:lnTo>
                                <a:lnTo>
                                  <a:pt x="233476" y="0"/>
                                </a:lnTo>
                                <a:close/>
                              </a:path>
                            </a:pathLst>
                          </a:custGeom>
                          <a:solidFill>
                            <a:srgbClr val="000080"/>
                          </a:solidFill>
                        </wps:spPr>
                        <wps:bodyPr wrap="square" lIns="0" tIns="0" rIns="0" bIns="0" rtlCol="0">
                          <a:prstTxWarp prst="textNoShape">
                            <a:avLst/>
                          </a:prstTxWarp>
                          <a:noAutofit/>
                        </wps:bodyPr>
                      </wps:wsp>
                      <wps:wsp>
                        <wps:cNvPr id="187" name="Graphic 187"/>
                        <wps:cNvSpPr/>
                        <wps:spPr>
                          <a:xfrm>
                            <a:off x="2806903" y="40868"/>
                            <a:ext cx="233679" cy="58419"/>
                          </a:xfrm>
                          <a:custGeom>
                            <a:avLst/>
                            <a:gdLst/>
                            <a:ahLst/>
                            <a:cxnLst/>
                            <a:rect l="l" t="t" r="r" b="b"/>
                            <a:pathLst>
                              <a:path w="233679" h="58419">
                                <a:moveTo>
                                  <a:pt x="0" y="58216"/>
                                </a:moveTo>
                                <a:lnTo>
                                  <a:pt x="233476" y="58216"/>
                                </a:lnTo>
                                <a:lnTo>
                                  <a:pt x="233476"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188" name="Graphic 188"/>
                        <wps:cNvSpPr/>
                        <wps:spPr>
                          <a:xfrm>
                            <a:off x="2806903" y="889"/>
                            <a:ext cx="233679" cy="8890"/>
                          </a:xfrm>
                          <a:custGeom>
                            <a:avLst/>
                            <a:gdLst/>
                            <a:ahLst/>
                            <a:cxnLst/>
                            <a:rect l="l" t="t" r="r" b="b"/>
                            <a:pathLst>
                              <a:path w="233679" h="8890">
                                <a:moveTo>
                                  <a:pt x="233476" y="0"/>
                                </a:moveTo>
                                <a:lnTo>
                                  <a:pt x="0" y="0"/>
                                </a:lnTo>
                                <a:lnTo>
                                  <a:pt x="0" y="8534"/>
                                </a:lnTo>
                                <a:lnTo>
                                  <a:pt x="233476" y="8534"/>
                                </a:lnTo>
                                <a:lnTo>
                                  <a:pt x="233476" y="0"/>
                                </a:lnTo>
                                <a:close/>
                              </a:path>
                            </a:pathLst>
                          </a:custGeom>
                          <a:solidFill>
                            <a:srgbClr val="000000"/>
                          </a:solidFill>
                        </wps:spPr>
                        <wps:bodyPr wrap="square" lIns="0" tIns="0" rIns="0" bIns="0" rtlCol="0">
                          <a:prstTxWarp prst="textNoShape">
                            <a:avLst/>
                          </a:prstTxWarp>
                          <a:noAutofit/>
                        </wps:bodyPr>
                      </wps:wsp>
                      <wps:wsp>
                        <wps:cNvPr id="189" name="Graphic 189"/>
                        <wps:cNvSpPr/>
                        <wps:spPr>
                          <a:xfrm>
                            <a:off x="2806903" y="889"/>
                            <a:ext cx="233679" cy="8890"/>
                          </a:xfrm>
                          <a:custGeom>
                            <a:avLst/>
                            <a:gdLst/>
                            <a:ahLst/>
                            <a:cxnLst/>
                            <a:rect l="l" t="t" r="r" b="b"/>
                            <a:pathLst>
                              <a:path w="233679" h="8890">
                                <a:moveTo>
                                  <a:pt x="0" y="8534"/>
                                </a:moveTo>
                                <a:lnTo>
                                  <a:pt x="233476" y="8534"/>
                                </a:lnTo>
                                <a:lnTo>
                                  <a:pt x="233476"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190" name="Graphic 190"/>
                        <wps:cNvSpPr/>
                        <wps:spPr>
                          <a:xfrm>
                            <a:off x="3041599" y="40868"/>
                            <a:ext cx="233679" cy="58419"/>
                          </a:xfrm>
                          <a:custGeom>
                            <a:avLst/>
                            <a:gdLst/>
                            <a:ahLst/>
                            <a:cxnLst/>
                            <a:rect l="l" t="t" r="r" b="b"/>
                            <a:pathLst>
                              <a:path w="233679" h="58419">
                                <a:moveTo>
                                  <a:pt x="233476" y="0"/>
                                </a:moveTo>
                                <a:lnTo>
                                  <a:pt x="0" y="0"/>
                                </a:lnTo>
                                <a:lnTo>
                                  <a:pt x="0" y="58216"/>
                                </a:lnTo>
                                <a:lnTo>
                                  <a:pt x="233476" y="58216"/>
                                </a:lnTo>
                                <a:lnTo>
                                  <a:pt x="233476" y="0"/>
                                </a:lnTo>
                                <a:close/>
                              </a:path>
                            </a:pathLst>
                          </a:custGeom>
                          <a:solidFill>
                            <a:srgbClr val="000080"/>
                          </a:solidFill>
                        </wps:spPr>
                        <wps:bodyPr wrap="square" lIns="0" tIns="0" rIns="0" bIns="0" rtlCol="0">
                          <a:prstTxWarp prst="textNoShape">
                            <a:avLst/>
                          </a:prstTxWarp>
                          <a:noAutofit/>
                        </wps:bodyPr>
                      </wps:wsp>
                      <wps:wsp>
                        <wps:cNvPr id="191" name="Graphic 191"/>
                        <wps:cNvSpPr/>
                        <wps:spPr>
                          <a:xfrm>
                            <a:off x="3041599" y="40868"/>
                            <a:ext cx="233679" cy="58419"/>
                          </a:xfrm>
                          <a:custGeom>
                            <a:avLst/>
                            <a:gdLst/>
                            <a:ahLst/>
                            <a:cxnLst/>
                            <a:rect l="l" t="t" r="r" b="b"/>
                            <a:pathLst>
                              <a:path w="233679" h="58419">
                                <a:moveTo>
                                  <a:pt x="0" y="58216"/>
                                </a:moveTo>
                                <a:lnTo>
                                  <a:pt x="233476" y="58216"/>
                                </a:lnTo>
                                <a:lnTo>
                                  <a:pt x="233476"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192" name="Graphic 192"/>
                        <wps:cNvSpPr/>
                        <wps:spPr>
                          <a:xfrm>
                            <a:off x="3041599" y="889"/>
                            <a:ext cx="233679" cy="8890"/>
                          </a:xfrm>
                          <a:custGeom>
                            <a:avLst/>
                            <a:gdLst/>
                            <a:ahLst/>
                            <a:cxnLst/>
                            <a:rect l="l" t="t" r="r" b="b"/>
                            <a:pathLst>
                              <a:path w="233679" h="8890">
                                <a:moveTo>
                                  <a:pt x="233476" y="0"/>
                                </a:moveTo>
                                <a:lnTo>
                                  <a:pt x="0" y="0"/>
                                </a:lnTo>
                                <a:lnTo>
                                  <a:pt x="0" y="8534"/>
                                </a:lnTo>
                                <a:lnTo>
                                  <a:pt x="233476" y="8534"/>
                                </a:lnTo>
                                <a:lnTo>
                                  <a:pt x="233476" y="0"/>
                                </a:lnTo>
                                <a:close/>
                              </a:path>
                            </a:pathLst>
                          </a:custGeom>
                          <a:solidFill>
                            <a:srgbClr val="000000"/>
                          </a:solidFill>
                        </wps:spPr>
                        <wps:bodyPr wrap="square" lIns="0" tIns="0" rIns="0" bIns="0" rtlCol="0">
                          <a:prstTxWarp prst="textNoShape">
                            <a:avLst/>
                          </a:prstTxWarp>
                          <a:noAutofit/>
                        </wps:bodyPr>
                      </wps:wsp>
                      <wps:wsp>
                        <wps:cNvPr id="193" name="Graphic 193"/>
                        <wps:cNvSpPr/>
                        <wps:spPr>
                          <a:xfrm>
                            <a:off x="3041599" y="889"/>
                            <a:ext cx="233679" cy="8890"/>
                          </a:xfrm>
                          <a:custGeom>
                            <a:avLst/>
                            <a:gdLst/>
                            <a:ahLst/>
                            <a:cxnLst/>
                            <a:rect l="l" t="t" r="r" b="b"/>
                            <a:pathLst>
                              <a:path w="233679" h="8890">
                                <a:moveTo>
                                  <a:pt x="0" y="8534"/>
                                </a:moveTo>
                                <a:lnTo>
                                  <a:pt x="233476" y="8534"/>
                                </a:lnTo>
                                <a:lnTo>
                                  <a:pt x="233476"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194" name="Graphic 194"/>
                        <wps:cNvSpPr/>
                        <wps:spPr>
                          <a:xfrm>
                            <a:off x="3276549" y="40868"/>
                            <a:ext cx="233679" cy="58419"/>
                          </a:xfrm>
                          <a:custGeom>
                            <a:avLst/>
                            <a:gdLst/>
                            <a:ahLst/>
                            <a:cxnLst/>
                            <a:rect l="l" t="t" r="r" b="b"/>
                            <a:pathLst>
                              <a:path w="233679" h="58419">
                                <a:moveTo>
                                  <a:pt x="233172" y="0"/>
                                </a:moveTo>
                                <a:lnTo>
                                  <a:pt x="0" y="0"/>
                                </a:lnTo>
                                <a:lnTo>
                                  <a:pt x="0" y="58216"/>
                                </a:lnTo>
                                <a:lnTo>
                                  <a:pt x="233172" y="58216"/>
                                </a:lnTo>
                                <a:lnTo>
                                  <a:pt x="233172" y="0"/>
                                </a:lnTo>
                                <a:close/>
                              </a:path>
                            </a:pathLst>
                          </a:custGeom>
                          <a:solidFill>
                            <a:srgbClr val="000080"/>
                          </a:solidFill>
                        </wps:spPr>
                        <wps:bodyPr wrap="square" lIns="0" tIns="0" rIns="0" bIns="0" rtlCol="0">
                          <a:prstTxWarp prst="textNoShape">
                            <a:avLst/>
                          </a:prstTxWarp>
                          <a:noAutofit/>
                        </wps:bodyPr>
                      </wps:wsp>
                      <wps:wsp>
                        <wps:cNvPr id="195" name="Graphic 195"/>
                        <wps:cNvSpPr/>
                        <wps:spPr>
                          <a:xfrm>
                            <a:off x="3276549" y="40868"/>
                            <a:ext cx="233679" cy="58419"/>
                          </a:xfrm>
                          <a:custGeom>
                            <a:avLst/>
                            <a:gdLst/>
                            <a:ahLst/>
                            <a:cxnLst/>
                            <a:rect l="l" t="t" r="r" b="b"/>
                            <a:pathLst>
                              <a:path w="233679" h="58419">
                                <a:moveTo>
                                  <a:pt x="0" y="58216"/>
                                </a:moveTo>
                                <a:lnTo>
                                  <a:pt x="233172" y="58216"/>
                                </a:lnTo>
                                <a:lnTo>
                                  <a:pt x="233172"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196" name="Graphic 196"/>
                        <wps:cNvSpPr/>
                        <wps:spPr>
                          <a:xfrm>
                            <a:off x="3276549" y="889"/>
                            <a:ext cx="233679" cy="8890"/>
                          </a:xfrm>
                          <a:custGeom>
                            <a:avLst/>
                            <a:gdLst/>
                            <a:ahLst/>
                            <a:cxnLst/>
                            <a:rect l="l" t="t" r="r" b="b"/>
                            <a:pathLst>
                              <a:path w="233679" h="8890">
                                <a:moveTo>
                                  <a:pt x="233172" y="0"/>
                                </a:moveTo>
                                <a:lnTo>
                                  <a:pt x="0" y="0"/>
                                </a:lnTo>
                                <a:lnTo>
                                  <a:pt x="0" y="8534"/>
                                </a:lnTo>
                                <a:lnTo>
                                  <a:pt x="233172" y="8534"/>
                                </a:lnTo>
                                <a:lnTo>
                                  <a:pt x="233172" y="0"/>
                                </a:lnTo>
                                <a:close/>
                              </a:path>
                            </a:pathLst>
                          </a:custGeom>
                          <a:solidFill>
                            <a:srgbClr val="000000"/>
                          </a:solidFill>
                        </wps:spPr>
                        <wps:bodyPr wrap="square" lIns="0" tIns="0" rIns="0" bIns="0" rtlCol="0">
                          <a:prstTxWarp prst="textNoShape">
                            <a:avLst/>
                          </a:prstTxWarp>
                          <a:noAutofit/>
                        </wps:bodyPr>
                      </wps:wsp>
                      <wps:wsp>
                        <wps:cNvPr id="197" name="Graphic 197"/>
                        <wps:cNvSpPr/>
                        <wps:spPr>
                          <a:xfrm>
                            <a:off x="3276549" y="889"/>
                            <a:ext cx="233679" cy="8890"/>
                          </a:xfrm>
                          <a:custGeom>
                            <a:avLst/>
                            <a:gdLst/>
                            <a:ahLst/>
                            <a:cxnLst/>
                            <a:rect l="l" t="t" r="r" b="b"/>
                            <a:pathLst>
                              <a:path w="233679" h="8890">
                                <a:moveTo>
                                  <a:pt x="0" y="8534"/>
                                </a:moveTo>
                                <a:lnTo>
                                  <a:pt x="233172" y="8534"/>
                                </a:lnTo>
                                <a:lnTo>
                                  <a:pt x="233172"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198" name="Graphic 198"/>
                        <wps:cNvSpPr/>
                        <wps:spPr>
                          <a:xfrm>
                            <a:off x="3511245" y="40868"/>
                            <a:ext cx="233679" cy="58419"/>
                          </a:xfrm>
                          <a:custGeom>
                            <a:avLst/>
                            <a:gdLst/>
                            <a:ahLst/>
                            <a:cxnLst/>
                            <a:rect l="l" t="t" r="r" b="b"/>
                            <a:pathLst>
                              <a:path w="233679" h="58419">
                                <a:moveTo>
                                  <a:pt x="233172" y="0"/>
                                </a:moveTo>
                                <a:lnTo>
                                  <a:pt x="0" y="0"/>
                                </a:lnTo>
                                <a:lnTo>
                                  <a:pt x="0" y="58216"/>
                                </a:lnTo>
                                <a:lnTo>
                                  <a:pt x="233172" y="58216"/>
                                </a:lnTo>
                                <a:lnTo>
                                  <a:pt x="233172" y="0"/>
                                </a:lnTo>
                                <a:close/>
                              </a:path>
                            </a:pathLst>
                          </a:custGeom>
                          <a:solidFill>
                            <a:srgbClr val="000080"/>
                          </a:solidFill>
                        </wps:spPr>
                        <wps:bodyPr wrap="square" lIns="0" tIns="0" rIns="0" bIns="0" rtlCol="0">
                          <a:prstTxWarp prst="textNoShape">
                            <a:avLst/>
                          </a:prstTxWarp>
                          <a:noAutofit/>
                        </wps:bodyPr>
                      </wps:wsp>
                      <wps:wsp>
                        <wps:cNvPr id="199" name="Graphic 199"/>
                        <wps:cNvSpPr/>
                        <wps:spPr>
                          <a:xfrm>
                            <a:off x="3511245" y="40868"/>
                            <a:ext cx="233679" cy="58419"/>
                          </a:xfrm>
                          <a:custGeom>
                            <a:avLst/>
                            <a:gdLst/>
                            <a:ahLst/>
                            <a:cxnLst/>
                            <a:rect l="l" t="t" r="r" b="b"/>
                            <a:pathLst>
                              <a:path w="233679" h="58419">
                                <a:moveTo>
                                  <a:pt x="0" y="58216"/>
                                </a:moveTo>
                                <a:lnTo>
                                  <a:pt x="233172" y="58216"/>
                                </a:lnTo>
                                <a:lnTo>
                                  <a:pt x="233172"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200" name="Graphic 200"/>
                        <wps:cNvSpPr/>
                        <wps:spPr>
                          <a:xfrm>
                            <a:off x="3511245" y="889"/>
                            <a:ext cx="233679" cy="8890"/>
                          </a:xfrm>
                          <a:custGeom>
                            <a:avLst/>
                            <a:gdLst/>
                            <a:ahLst/>
                            <a:cxnLst/>
                            <a:rect l="l" t="t" r="r" b="b"/>
                            <a:pathLst>
                              <a:path w="233679" h="8890">
                                <a:moveTo>
                                  <a:pt x="233172" y="0"/>
                                </a:moveTo>
                                <a:lnTo>
                                  <a:pt x="0" y="0"/>
                                </a:lnTo>
                                <a:lnTo>
                                  <a:pt x="0" y="8534"/>
                                </a:lnTo>
                                <a:lnTo>
                                  <a:pt x="233172" y="8534"/>
                                </a:lnTo>
                                <a:lnTo>
                                  <a:pt x="233172" y="0"/>
                                </a:lnTo>
                                <a:close/>
                              </a:path>
                            </a:pathLst>
                          </a:custGeom>
                          <a:solidFill>
                            <a:srgbClr val="000000"/>
                          </a:solidFill>
                        </wps:spPr>
                        <wps:bodyPr wrap="square" lIns="0" tIns="0" rIns="0" bIns="0" rtlCol="0">
                          <a:prstTxWarp prst="textNoShape">
                            <a:avLst/>
                          </a:prstTxWarp>
                          <a:noAutofit/>
                        </wps:bodyPr>
                      </wps:wsp>
                      <wps:wsp>
                        <wps:cNvPr id="201" name="Graphic 201"/>
                        <wps:cNvSpPr/>
                        <wps:spPr>
                          <a:xfrm>
                            <a:off x="3511245" y="889"/>
                            <a:ext cx="233679" cy="8890"/>
                          </a:xfrm>
                          <a:custGeom>
                            <a:avLst/>
                            <a:gdLst/>
                            <a:ahLst/>
                            <a:cxnLst/>
                            <a:rect l="l" t="t" r="r" b="b"/>
                            <a:pathLst>
                              <a:path w="233679" h="8890">
                                <a:moveTo>
                                  <a:pt x="0" y="8534"/>
                                </a:moveTo>
                                <a:lnTo>
                                  <a:pt x="233172" y="8534"/>
                                </a:lnTo>
                                <a:lnTo>
                                  <a:pt x="233172"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202" name="Graphic 202"/>
                        <wps:cNvSpPr/>
                        <wps:spPr>
                          <a:xfrm>
                            <a:off x="3745941" y="40868"/>
                            <a:ext cx="233679" cy="58419"/>
                          </a:xfrm>
                          <a:custGeom>
                            <a:avLst/>
                            <a:gdLst/>
                            <a:ahLst/>
                            <a:cxnLst/>
                            <a:rect l="l" t="t" r="r" b="b"/>
                            <a:pathLst>
                              <a:path w="233679" h="58419">
                                <a:moveTo>
                                  <a:pt x="233476" y="0"/>
                                </a:moveTo>
                                <a:lnTo>
                                  <a:pt x="0" y="0"/>
                                </a:lnTo>
                                <a:lnTo>
                                  <a:pt x="0" y="58216"/>
                                </a:lnTo>
                                <a:lnTo>
                                  <a:pt x="233476" y="58216"/>
                                </a:lnTo>
                                <a:lnTo>
                                  <a:pt x="233476" y="0"/>
                                </a:lnTo>
                                <a:close/>
                              </a:path>
                            </a:pathLst>
                          </a:custGeom>
                          <a:solidFill>
                            <a:srgbClr val="000080"/>
                          </a:solidFill>
                        </wps:spPr>
                        <wps:bodyPr wrap="square" lIns="0" tIns="0" rIns="0" bIns="0" rtlCol="0">
                          <a:prstTxWarp prst="textNoShape">
                            <a:avLst/>
                          </a:prstTxWarp>
                          <a:noAutofit/>
                        </wps:bodyPr>
                      </wps:wsp>
                      <wps:wsp>
                        <wps:cNvPr id="203" name="Graphic 203"/>
                        <wps:cNvSpPr/>
                        <wps:spPr>
                          <a:xfrm>
                            <a:off x="3745941" y="40868"/>
                            <a:ext cx="233679" cy="58419"/>
                          </a:xfrm>
                          <a:custGeom>
                            <a:avLst/>
                            <a:gdLst/>
                            <a:ahLst/>
                            <a:cxnLst/>
                            <a:rect l="l" t="t" r="r" b="b"/>
                            <a:pathLst>
                              <a:path w="233679" h="58419">
                                <a:moveTo>
                                  <a:pt x="0" y="58216"/>
                                </a:moveTo>
                                <a:lnTo>
                                  <a:pt x="233476" y="58216"/>
                                </a:lnTo>
                                <a:lnTo>
                                  <a:pt x="233476"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204" name="Graphic 204"/>
                        <wps:cNvSpPr/>
                        <wps:spPr>
                          <a:xfrm>
                            <a:off x="3745941" y="889"/>
                            <a:ext cx="233679" cy="8890"/>
                          </a:xfrm>
                          <a:custGeom>
                            <a:avLst/>
                            <a:gdLst/>
                            <a:ahLst/>
                            <a:cxnLst/>
                            <a:rect l="l" t="t" r="r" b="b"/>
                            <a:pathLst>
                              <a:path w="233679" h="8890">
                                <a:moveTo>
                                  <a:pt x="233476" y="0"/>
                                </a:moveTo>
                                <a:lnTo>
                                  <a:pt x="0" y="0"/>
                                </a:lnTo>
                                <a:lnTo>
                                  <a:pt x="0" y="8534"/>
                                </a:lnTo>
                                <a:lnTo>
                                  <a:pt x="233476" y="8534"/>
                                </a:lnTo>
                                <a:lnTo>
                                  <a:pt x="233476" y="0"/>
                                </a:lnTo>
                                <a:close/>
                              </a:path>
                            </a:pathLst>
                          </a:custGeom>
                          <a:solidFill>
                            <a:srgbClr val="000000"/>
                          </a:solidFill>
                        </wps:spPr>
                        <wps:bodyPr wrap="square" lIns="0" tIns="0" rIns="0" bIns="0" rtlCol="0">
                          <a:prstTxWarp prst="textNoShape">
                            <a:avLst/>
                          </a:prstTxWarp>
                          <a:noAutofit/>
                        </wps:bodyPr>
                      </wps:wsp>
                      <wps:wsp>
                        <wps:cNvPr id="205" name="Graphic 205"/>
                        <wps:cNvSpPr/>
                        <wps:spPr>
                          <a:xfrm>
                            <a:off x="3745941" y="889"/>
                            <a:ext cx="233679" cy="8890"/>
                          </a:xfrm>
                          <a:custGeom>
                            <a:avLst/>
                            <a:gdLst/>
                            <a:ahLst/>
                            <a:cxnLst/>
                            <a:rect l="l" t="t" r="r" b="b"/>
                            <a:pathLst>
                              <a:path w="233679" h="8890">
                                <a:moveTo>
                                  <a:pt x="0" y="8534"/>
                                </a:moveTo>
                                <a:lnTo>
                                  <a:pt x="233476" y="8534"/>
                                </a:lnTo>
                                <a:lnTo>
                                  <a:pt x="233476"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206" name="Graphic 206"/>
                        <wps:cNvSpPr/>
                        <wps:spPr>
                          <a:xfrm>
                            <a:off x="3980637" y="40868"/>
                            <a:ext cx="233679" cy="58419"/>
                          </a:xfrm>
                          <a:custGeom>
                            <a:avLst/>
                            <a:gdLst/>
                            <a:ahLst/>
                            <a:cxnLst/>
                            <a:rect l="l" t="t" r="r" b="b"/>
                            <a:pathLst>
                              <a:path w="233679" h="58419">
                                <a:moveTo>
                                  <a:pt x="233476" y="0"/>
                                </a:moveTo>
                                <a:lnTo>
                                  <a:pt x="0" y="0"/>
                                </a:lnTo>
                                <a:lnTo>
                                  <a:pt x="0" y="58216"/>
                                </a:lnTo>
                                <a:lnTo>
                                  <a:pt x="233476" y="58216"/>
                                </a:lnTo>
                                <a:lnTo>
                                  <a:pt x="233476" y="0"/>
                                </a:lnTo>
                                <a:close/>
                              </a:path>
                            </a:pathLst>
                          </a:custGeom>
                          <a:solidFill>
                            <a:srgbClr val="000080"/>
                          </a:solidFill>
                        </wps:spPr>
                        <wps:bodyPr wrap="square" lIns="0" tIns="0" rIns="0" bIns="0" rtlCol="0">
                          <a:prstTxWarp prst="textNoShape">
                            <a:avLst/>
                          </a:prstTxWarp>
                          <a:noAutofit/>
                        </wps:bodyPr>
                      </wps:wsp>
                      <wps:wsp>
                        <wps:cNvPr id="207" name="Graphic 207"/>
                        <wps:cNvSpPr/>
                        <wps:spPr>
                          <a:xfrm>
                            <a:off x="3980637" y="40868"/>
                            <a:ext cx="233679" cy="58419"/>
                          </a:xfrm>
                          <a:custGeom>
                            <a:avLst/>
                            <a:gdLst/>
                            <a:ahLst/>
                            <a:cxnLst/>
                            <a:rect l="l" t="t" r="r" b="b"/>
                            <a:pathLst>
                              <a:path w="233679" h="58419">
                                <a:moveTo>
                                  <a:pt x="0" y="58216"/>
                                </a:moveTo>
                                <a:lnTo>
                                  <a:pt x="233476" y="58216"/>
                                </a:lnTo>
                                <a:lnTo>
                                  <a:pt x="233476"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208" name="Graphic 208"/>
                        <wps:cNvSpPr/>
                        <wps:spPr>
                          <a:xfrm>
                            <a:off x="3980637" y="889"/>
                            <a:ext cx="233679" cy="8890"/>
                          </a:xfrm>
                          <a:custGeom>
                            <a:avLst/>
                            <a:gdLst/>
                            <a:ahLst/>
                            <a:cxnLst/>
                            <a:rect l="l" t="t" r="r" b="b"/>
                            <a:pathLst>
                              <a:path w="233679" h="8890">
                                <a:moveTo>
                                  <a:pt x="233476" y="0"/>
                                </a:moveTo>
                                <a:lnTo>
                                  <a:pt x="0" y="0"/>
                                </a:lnTo>
                                <a:lnTo>
                                  <a:pt x="0" y="8534"/>
                                </a:lnTo>
                                <a:lnTo>
                                  <a:pt x="233476" y="8534"/>
                                </a:lnTo>
                                <a:lnTo>
                                  <a:pt x="233476" y="0"/>
                                </a:lnTo>
                                <a:close/>
                              </a:path>
                            </a:pathLst>
                          </a:custGeom>
                          <a:solidFill>
                            <a:srgbClr val="000000"/>
                          </a:solidFill>
                        </wps:spPr>
                        <wps:bodyPr wrap="square" lIns="0" tIns="0" rIns="0" bIns="0" rtlCol="0">
                          <a:prstTxWarp prst="textNoShape">
                            <a:avLst/>
                          </a:prstTxWarp>
                          <a:noAutofit/>
                        </wps:bodyPr>
                      </wps:wsp>
                      <wps:wsp>
                        <wps:cNvPr id="209" name="Graphic 209"/>
                        <wps:cNvSpPr/>
                        <wps:spPr>
                          <a:xfrm>
                            <a:off x="3980637" y="889"/>
                            <a:ext cx="233679" cy="8890"/>
                          </a:xfrm>
                          <a:custGeom>
                            <a:avLst/>
                            <a:gdLst/>
                            <a:ahLst/>
                            <a:cxnLst/>
                            <a:rect l="l" t="t" r="r" b="b"/>
                            <a:pathLst>
                              <a:path w="233679" h="8890">
                                <a:moveTo>
                                  <a:pt x="0" y="8534"/>
                                </a:moveTo>
                                <a:lnTo>
                                  <a:pt x="233476" y="8534"/>
                                </a:lnTo>
                                <a:lnTo>
                                  <a:pt x="233476"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210" name="Graphic 210"/>
                        <wps:cNvSpPr/>
                        <wps:spPr>
                          <a:xfrm>
                            <a:off x="4215333" y="40868"/>
                            <a:ext cx="233679" cy="58419"/>
                          </a:xfrm>
                          <a:custGeom>
                            <a:avLst/>
                            <a:gdLst/>
                            <a:ahLst/>
                            <a:cxnLst/>
                            <a:rect l="l" t="t" r="r" b="b"/>
                            <a:pathLst>
                              <a:path w="233679" h="58419">
                                <a:moveTo>
                                  <a:pt x="233476" y="0"/>
                                </a:moveTo>
                                <a:lnTo>
                                  <a:pt x="0" y="0"/>
                                </a:lnTo>
                                <a:lnTo>
                                  <a:pt x="0" y="58216"/>
                                </a:lnTo>
                                <a:lnTo>
                                  <a:pt x="233476" y="58216"/>
                                </a:lnTo>
                                <a:lnTo>
                                  <a:pt x="233476" y="0"/>
                                </a:lnTo>
                                <a:close/>
                              </a:path>
                            </a:pathLst>
                          </a:custGeom>
                          <a:solidFill>
                            <a:srgbClr val="000080"/>
                          </a:solidFill>
                        </wps:spPr>
                        <wps:bodyPr wrap="square" lIns="0" tIns="0" rIns="0" bIns="0" rtlCol="0">
                          <a:prstTxWarp prst="textNoShape">
                            <a:avLst/>
                          </a:prstTxWarp>
                          <a:noAutofit/>
                        </wps:bodyPr>
                      </wps:wsp>
                      <wps:wsp>
                        <wps:cNvPr id="211" name="Graphic 211"/>
                        <wps:cNvSpPr/>
                        <wps:spPr>
                          <a:xfrm>
                            <a:off x="4215333" y="40868"/>
                            <a:ext cx="233679" cy="58419"/>
                          </a:xfrm>
                          <a:custGeom>
                            <a:avLst/>
                            <a:gdLst/>
                            <a:ahLst/>
                            <a:cxnLst/>
                            <a:rect l="l" t="t" r="r" b="b"/>
                            <a:pathLst>
                              <a:path w="233679" h="58419">
                                <a:moveTo>
                                  <a:pt x="0" y="58216"/>
                                </a:moveTo>
                                <a:lnTo>
                                  <a:pt x="233476" y="58216"/>
                                </a:lnTo>
                                <a:lnTo>
                                  <a:pt x="233476"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212" name="Graphic 212"/>
                        <wps:cNvSpPr/>
                        <wps:spPr>
                          <a:xfrm>
                            <a:off x="4215333" y="889"/>
                            <a:ext cx="233679" cy="8890"/>
                          </a:xfrm>
                          <a:custGeom>
                            <a:avLst/>
                            <a:gdLst/>
                            <a:ahLst/>
                            <a:cxnLst/>
                            <a:rect l="l" t="t" r="r" b="b"/>
                            <a:pathLst>
                              <a:path w="233679" h="8890">
                                <a:moveTo>
                                  <a:pt x="233476" y="0"/>
                                </a:moveTo>
                                <a:lnTo>
                                  <a:pt x="0" y="0"/>
                                </a:lnTo>
                                <a:lnTo>
                                  <a:pt x="0" y="8534"/>
                                </a:lnTo>
                                <a:lnTo>
                                  <a:pt x="233476" y="8534"/>
                                </a:lnTo>
                                <a:lnTo>
                                  <a:pt x="233476" y="0"/>
                                </a:lnTo>
                                <a:close/>
                              </a:path>
                            </a:pathLst>
                          </a:custGeom>
                          <a:solidFill>
                            <a:srgbClr val="000000"/>
                          </a:solidFill>
                        </wps:spPr>
                        <wps:bodyPr wrap="square" lIns="0" tIns="0" rIns="0" bIns="0" rtlCol="0">
                          <a:prstTxWarp prst="textNoShape">
                            <a:avLst/>
                          </a:prstTxWarp>
                          <a:noAutofit/>
                        </wps:bodyPr>
                      </wps:wsp>
                      <wps:wsp>
                        <wps:cNvPr id="213" name="Graphic 213"/>
                        <wps:cNvSpPr/>
                        <wps:spPr>
                          <a:xfrm>
                            <a:off x="4215333" y="889"/>
                            <a:ext cx="233679" cy="8890"/>
                          </a:xfrm>
                          <a:custGeom>
                            <a:avLst/>
                            <a:gdLst/>
                            <a:ahLst/>
                            <a:cxnLst/>
                            <a:rect l="l" t="t" r="r" b="b"/>
                            <a:pathLst>
                              <a:path w="233679" h="8890">
                                <a:moveTo>
                                  <a:pt x="0" y="8534"/>
                                </a:moveTo>
                                <a:lnTo>
                                  <a:pt x="233476" y="8534"/>
                                </a:lnTo>
                                <a:lnTo>
                                  <a:pt x="233476"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214" name="Graphic 214"/>
                        <wps:cNvSpPr/>
                        <wps:spPr>
                          <a:xfrm>
                            <a:off x="4450029" y="40868"/>
                            <a:ext cx="233679" cy="58419"/>
                          </a:xfrm>
                          <a:custGeom>
                            <a:avLst/>
                            <a:gdLst/>
                            <a:ahLst/>
                            <a:cxnLst/>
                            <a:rect l="l" t="t" r="r" b="b"/>
                            <a:pathLst>
                              <a:path w="233679" h="58419">
                                <a:moveTo>
                                  <a:pt x="233476" y="0"/>
                                </a:moveTo>
                                <a:lnTo>
                                  <a:pt x="0" y="0"/>
                                </a:lnTo>
                                <a:lnTo>
                                  <a:pt x="0" y="58216"/>
                                </a:lnTo>
                                <a:lnTo>
                                  <a:pt x="233476" y="58216"/>
                                </a:lnTo>
                                <a:lnTo>
                                  <a:pt x="233476" y="0"/>
                                </a:lnTo>
                                <a:close/>
                              </a:path>
                            </a:pathLst>
                          </a:custGeom>
                          <a:solidFill>
                            <a:srgbClr val="000080"/>
                          </a:solidFill>
                        </wps:spPr>
                        <wps:bodyPr wrap="square" lIns="0" tIns="0" rIns="0" bIns="0" rtlCol="0">
                          <a:prstTxWarp prst="textNoShape">
                            <a:avLst/>
                          </a:prstTxWarp>
                          <a:noAutofit/>
                        </wps:bodyPr>
                      </wps:wsp>
                      <wps:wsp>
                        <wps:cNvPr id="215" name="Graphic 215"/>
                        <wps:cNvSpPr/>
                        <wps:spPr>
                          <a:xfrm>
                            <a:off x="4450029" y="40868"/>
                            <a:ext cx="233679" cy="58419"/>
                          </a:xfrm>
                          <a:custGeom>
                            <a:avLst/>
                            <a:gdLst/>
                            <a:ahLst/>
                            <a:cxnLst/>
                            <a:rect l="l" t="t" r="r" b="b"/>
                            <a:pathLst>
                              <a:path w="233679" h="58419">
                                <a:moveTo>
                                  <a:pt x="0" y="58216"/>
                                </a:moveTo>
                                <a:lnTo>
                                  <a:pt x="233476" y="58216"/>
                                </a:lnTo>
                                <a:lnTo>
                                  <a:pt x="233476"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216" name="Graphic 216"/>
                        <wps:cNvSpPr/>
                        <wps:spPr>
                          <a:xfrm>
                            <a:off x="4450029" y="889"/>
                            <a:ext cx="233679" cy="8890"/>
                          </a:xfrm>
                          <a:custGeom>
                            <a:avLst/>
                            <a:gdLst/>
                            <a:ahLst/>
                            <a:cxnLst/>
                            <a:rect l="l" t="t" r="r" b="b"/>
                            <a:pathLst>
                              <a:path w="233679" h="8890">
                                <a:moveTo>
                                  <a:pt x="233476" y="0"/>
                                </a:moveTo>
                                <a:lnTo>
                                  <a:pt x="0" y="0"/>
                                </a:lnTo>
                                <a:lnTo>
                                  <a:pt x="0" y="8534"/>
                                </a:lnTo>
                                <a:lnTo>
                                  <a:pt x="233476" y="8534"/>
                                </a:lnTo>
                                <a:lnTo>
                                  <a:pt x="233476" y="0"/>
                                </a:lnTo>
                                <a:close/>
                              </a:path>
                            </a:pathLst>
                          </a:custGeom>
                          <a:solidFill>
                            <a:srgbClr val="000000"/>
                          </a:solidFill>
                        </wps:spPr>
                        <wps:bodyPr wrap="square" lIns="0" tIns="0" rIns="0" bIns="0" rtlCol="0">
                          <a:prstTxWarp prst="textNoShape">
                            <a:avLst/>
                          </a:prstTxWarp>
                          <a:noAutofit/>
                        </wps:bodyPr>
                      </wps:wsp>
                      <wps:wsp>
                        <wps:cNvPr id="217" name="Graphic 217"/>
                        <wps:cNvSpPr/>
                        <wps:spPr>
                          <a:xfrm>
                            <a:off x="4450029" y="889"/>
                            <a:ext cx="233679" cy="8890"/>
                          </a:xfrm>
                          <a:custGeom>
                            <a:avLst/>
                            <a:gdLst/>
                            <a:ahLst/>
                            <a:cxnLst/>
                            <a:rect l="l" t="t" r="r" b="b"/>
                            <a:pathLst>
                              <a:path w="233679" h="8890">
                                <a:moveTo>
                                  <a:pt x="0" y="8534"/>
                                </a:moveTo>
                                <a:lnTo>
                                  <a:pt x="233476" y="8534"/>
                                </a:lnTo>
                                <a:lnTo>
                                  <a:pt x="233476"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218" name="Graphic 218"/>
                        <wps:cNvSpPr/>
                        <wps:spPr>
                          <a:xfrm>
                            <a:off x="4684725" y="40868"/>
                            <a:ext cx="233679" cy="58419"/>
                          </a:xfrm>
                          <a:custGeom>
                            <a:avLst/>
                            <a:gdLst/>
                            <a:ahLst/>
                            <a:cxnLst/>
                            <a:rect l="l" t="t" r="r" b="b"/>
                            <a:pathLst>
                              <a:path w="233679" h="58419">
                                <a:moveTo>
                                  <a:pt x="233476" y="0"/>
                                </a:moveTo>
                                <a:lnTo>
                                  <a:pt x="0" y="0"/>
                                </a:lnTo>
                                <a:lnTo>
                                  <a:pt x="0" y="58216"/>
                                </a:lnTo>
                                <a:lnTo>
                                  <a:pt x="233476" y="58216"/>
                                </a:lnTo>
                                <a:lnTo>
                                  <a:pt x="233476" y="0"/>
                                </a:lnTo>
                                <a:close/>
                              </a:path>
                            </a:pathLst>
                          </a:custGeom>
                          <a:solidFill>
                            <a:srgbClr val="000080"/>
                          </a:solidFill>
                        </wps:spPr>
                        <wps:bodyPr wrap="square" lIns="0" tIns="0" rIns="0" bIns="0" rtlCol="0">
                          <a:prstTxWarp prst="textNoShape">
                            <a:avLst/>
                          </a:prstTxWarp>
                          <a:noAutofit/>
                        </wps:bodyPr>
                      </wps:wsp>
                      <wps:wsp>
                        <wps:cNvPr id="219" name="Graphic 219"/>
                        <wps:cNvSpPr/>
                        <wps:spPr>
                          <a:xfrm>
                            <a:off x="4684725" y="40868"/>
                            <a:ext cx="233679" cy="58419"/>
                          </a:xfrm>
                          <a:custGeom>
                            <a:avLst/>
                            <a:gdLst/>
                            <a:ahLst/>
                            <a:cxnLst/>
                            <a:rect l="l" t="t" r="r" b="b"/>
                            <a:pathLst>
                              <a:path w="233679" h="58419">
                                <a:moveTo>
                                  <a:pt x="0" y="58216"/>
                                </a:moveTo>
                                <a:lnTo>
                                  <a:pt x="233476" y="58216"/>
                                </a:lnTo>
                                <a:lnTo>
                                  <a:pt x="233476"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220" name="Graphic 220"/>
                        <wps:cNvSpPr/>
                        <wps:spPr>
                          <a:xfrm>
                            <a:off x="4684725" y="889"/>
                            <a:ext cx="233679" cy="8890"/>
                          </a:xfrm>
                          <a:custGeom>
                            <a:avLst/>
                            <a:gdLst/>
                            <a:ahLst/>
                            <a:cxnLst/>
                            <a:rect l="l" t="t" r="r" b="b"/>
                            <a:pathLst>
                              <a:path w="233679" h="8890">
                                <a:moveTo>
                                  <a:pt x="233476" y="0"/>
                                </a:moveTo>
                                <a:lnTo>
                                  <a:pt x="0" y="0"/>
                                </a:lnTo>
                                <a:lnTo>
                                  <a:pt x="0" y="8534"/>
                                </a:lnTo>
                                <a:lnTo>
                                  <a:pt x="233476" y="8534"/>
                                </a:lnTo>
                                <a:lnTo>
                                  <a:pt x="233476" y="0"/>
                                </a:lnTo>
                                <a:close/>
                              </a:path>
                            </a:pathLst>
                          </a:custGeom>
                          <a:solidFill>
                            <a:srgbClr val="000000"/>
                          </a:solidFill>
                        </wps:spPr>
                        <wps:bodyPr wrap="square" lIns="0" tIns="0" rIns="0" bIns="0" rtlCol="0">
                          <a:prstTxWarp prst="textNoShape">
                            <a:avLst/>
                          </a:prstTxWarp>
                          <a:noAutofit/>
                        </wps:bodyPr>
                      </wps:wsp>
                      <wps:wsp>
                        <wps:cNvPr id="221" name="Graphic 221"/>
                        <wps:cNvSpPr/>
                        <wps:spPr>
                          <a:xfrm>
                            <a:off x="4684725" y="889"/>
                            <a:ext cx="233679" cy="8890"/>
                          </a:xfrm>
                          <a:custGeom>
                            <a:avLst/>
                            <a:gdLst/>
                            <a:ahLst/>
                            <a:cxnLst/>
                            <a:rect l="l" t="t" r="r" b="b"/>
                            <a:pathLst>
                              <a:path w="233679" h="8890">
                                <a:moveTo>
                                  <a:pt x="0" y="8534"/>
                                </a:moveTo>
                                <a:lnTo>
                                  <a:pt x="233476" y="8534"/>
                                </a:lnTo>
                                <a:lnTo>
                                  <a:pt x="233476"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222" name="Graphic 222"/>
                        <wps:cNvSpPr/>
                        <wps:spPr>
                          <a:xfrm>
                            <a:off x="4919802" y="40868"/>
                            <a:ext cx="233679" cy="58419"/>
                          </a:xfrm>
                          <a:custGeom>
                            <a:avLst/>
                            <a:gdLst/>
                            <a:ahLst/>
                            <a:cxnLst/>
                            <a:rect l="l" t="t" r="r" b="b"/>
                            <a:pathLst>
                              <a:path w="233679" h="58419">
                                <a:moveTo>
                                  <a:pt x="233172" y="0"/>
                                </a:moveTo>
                                <a:lnTo>
                                  <a:pt x="0" y="0"/>
                                </a:lnTo>
                                <a:lnTo>
                                  <a:pt x="0" y="58216"/>
                                </a:lnTo>
                                <a:lnTo>
                                  <a:pt x="233172" y="58216"/>
                                </a:lnTo>
                                <a:lnTo>
                                  <a:pt x="233172" y="0"/>
                                </a:lnTo>
                                <a:close/>
                              </a:path>
                            </a:pathLst>
                          </a:custGeom>
                          <a:solidFill>
                            <a:srgbClr val="000080"/>
                          </a:solidFill>
                        </wps:spPr>
                        <wps:bodyPr wrap="square" lIns="0" tIns="0" rIns="0" bIns="0" rtlCol="0">
                          <a:prstTxWarp prst="textNoShape">
                            <a:avLst/>
                          </a:prstTxWarp>
                          <a:noAutofit/>
                        </wps:bodyPr>
                      </wps:wsp>
                      <wps:wsp>
                        <wps:cNvPr id="223" name="Graphic 223"/>
                        <wps:cNvSpPr/>
                        <wps:spPr>
                          <a:xfrm>
                            <a:off x="4919802" y="40868"/>
                            <a:ext cx="233679" cy="58419"/>
                          </a:xfrm>
                          <a:custGeom>
                            <a:avLst/>
                            <a:gdLst/>
                            <a:ahLst/>
                            <a:cxnLst/>
                            <a:rect l="l" t="t" r="r" b="b"/>
                            <a:pathLst>
                              <a:path w="233679" h="58419">
                                <a:moveTo>
                                  <a:pt x="0" y="58216"/>
                                </a:moveTo>
                                <a:lnTo>
                                  <a:pt x="233172" y="58216"/>
                                </a:lnTo>
                                <a:lnTo>
                                  <a:pt x="233172"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224" name="Graphic 224"/>
                        <wps:cNvSpPr/>
                        <wps:spPr>
                          <a:xfrm>
                            <a:off x="4919802" y="889"/>
                            <a:ext cx="233679" cy="8890"/>
                          </a:xfrm>
                          <a:custGeom>
                            <a:avLst/>
                            <a:gdLst/>
                            <a:ahLst/>
                            <a:cxnLst/>
                            <a:rect l="l" t="t" r="r" b="b"/>
                            <a:pathLst>
                              <a:path w="233679" h="8890">
                                <a:moveTo>
                                  <a:pt x="233172" y="0"/>
                                </a:moveTo>
                                <a:lnTo>
                                  <a:pt x="0" y="0"/>
                                </a:lnTo>
                                <a:lnTo>
                                  <a:pt x="0" y="8534"/>
                                </a:lnTo>
                                <a:lnTo>
                                  <a:pt x="233172" y="8534"/>
                                </a:lnTo>
                                <a:lnTo>
                                  <a:pt x="233172" y="0"/>
                                </a:lnTo>
                                <a:close/>
                              </a:path>
                            </a:pathLst>
                          </a:custGeom>
                          <a:solidFill>
                            <a:srgbClr val="000000"/>
                          </a:solidFill>
                        </wps:spPr>
                        <wps:bodyPr wrap="square" lIns="0" tIns="0" rIns="0" bIns="0" rtlCol="0">
                          <a:prstTxWarp prst="textNoShape">
                            <a:avLst/>
                          </a:prstTxWarp>
                          <a:noAutofit/>
                        </wps:bodyPr>
                      </wps:wsp>
                      <wps:wsp>
                        <wps:cNvPr id="225" name="Graphic 225"/>
                        <wps:cNvSpPr/>
                        <wps:spPr>
                          <a:xfrm>
                            <a:off x="4919802" y="889"/>
                            <a:ext cx="233679" cy="8890"/>
                          </a:xfrm>
                          <a:custGeom>
                            <a:avLst/>
                            <a:gdLst/>
                            <a:ahLst/>
                            <a:cxnLst/>
                            <a:rect l="l" t="t" r="r" b="b"/>
                            <a:pathLst>
                              <a:path w="233679" h="8890">
                                <a:moveTo>
                                  <a:pt x="0" y="8534"/>
                                </a:moveTo>
                                <a:lnTo>
                                  <a:pt x="233172" y="8534"/>
                                </a:lnTo>
                                <a:lnTo>
                                  <a:pt x="233172"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226" name="Graphic 226"/>
                        <wps:cNvSpPr/>
                        <wps:spPr>
                          <a:xfrm>
                            <a:off x="5154498" y="40868"/>
                            <a:ext cx="233679" cy="58419"/>
                          </a:xfrm>
                          <a:custGeom>
                            <a:avLst/>
                            <a:gdLst/>
                            <a:ahLst/>
                            <a:cxnLst/>
                            <a:rect l="l" t="t" r="r" b="b"/>
                            <a:pathLst>
                              <a:path w="233679" h="58419">
                                <a:moveTo>
                                  <a:pt x="233172" y="0"/>
                                </a:moveTo>
                                <a:lnTo>
                                  <a:pt x="0" y="0"/>
                                </a:lnTo>
                                <a:lnTo>
                                  <a:pt x="0" y="58216"/>
                                </a:lnTo>
                                <a:lnTo>
                                  <a:pt x="233172" y="58216"/>
                                </a:lnTo>
                                <a:lnTo>
                                  <a:pt x="233172" y="0"/>
                                </a:lnTo>
                                <a:close/>
                              </a:path>
                            </a:pathLst>
                          </a:custGeom>
                          <a:solidFill>
                            <a:srgbClr val="000080"/>
                          </a:solidFill>
                        </wps:spPr>
                        <wps:bodyPr wrap="square" lIns="0" tIns="0" rIns="0" bIns="0" rtlCol="0">
                          <a:prstTxWarp prst="textNoShape">
                            <a:avLst/>
                          </a:prstTxWarp>
                          <a:noAutofit/>
                        </wps:bodyPr>
                      </wps:wsp>
                      <wps:wsp>
                        <wps:cNvPr id="227" name="Graphic 227"/>
                        <wps:cNvSpPr/>
                        <wps:spPr>
                          <a:xfrm>
                            <a:off x="5154498" y="40868"/>
                            <a:ext cx="233679" cy="58419"/>
                          </a:xfrm>
                          <a:custGeom>
                            <a:avLst/>
                            <a:gdLst/>
                            <a:ahLst/>
                            <a:cxnLst/>
                            <a:rect l="l" t="t" r="r" b="b"/>
                            <a:pathLst>
                              <a:path w="233679" h="58419">
                                <a:moveTo>
                                  <a:pt x="0" y="58216"/>
                                </a:moveTo>
                                <a:lnTo>
                                  <a:pt x="233172" y="58216"/>
                                </a:lnTo>
                                <a:lnTo>
                                  <a:pt x="233172"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228" name="Graphic 228"/>
                        <wps:cNvSpPr/>
                        <wps:spPr>
                          <a:xfrm>
                            <a:off x="5154498" y="889"/>
                            <a:ext cx="233679" cy="8890"/>
                          </a:xfrm>
                          <a:custGeom>
                            <a:avLst/>
                            <a:gdLst/>
                            <a:ahLst/>
                            <a:cxnLst/>
                            <a:rect l="l" t="t" r="r" b="b"/>
                            <a:pathLst>
                              <a:path w="233679" h="8890">
                                <a:moveTo>
                                  <a:pt x="233172" y="0"/>
                                </a:moveTo>
                                <a:lnTo>
                                  <a:pt x="0" y="0"/>
                                </a:lnTo>
                                <a:lnTo>
                                  <a:pt x="0" y="8534"/>
                                </a:lnTo>
                                <a:lnTo>
                                  <a:pt x="233172" y="8534"/>
                                </a:lnTo>
                                <a:lnTo>
                                  <a:pt x="233172" y="0"/>
                                </a:lnTo>
                                <a:close/>
                              </a:path>
                            </a:pathLst>
                          </a:custGeom>
                          <a:solidFill>
                            <a:srgbClr val="000000"/>
                          </a:solidFill>
                        </wps:spPr>
                        <wps:bodyPr wrap="square" lIns="0" tIns="0" rIns="0" bIns="0" rtlCol="0">
                          <a:prstTxWarp prst="textNoShape">
                            <a:avLst/>
                          </a:prstTxWarp>
                          <a:noAutofit/>
                        </wps:bodyPr>
                      </wps:wsp>
                      <wps:wsp>
                        <wps:cNvPr id="229" name="Graphic 229"/>
                        <wps:cNvSpPr/>
                        <wps:spPr>
                          <a:xfrm>
                            <a:off x="5154498" y="889"/>
                            <a:ext cx="233679" cy="8890"/>
                          </a:xfrm>
                          <a:custGeom>
                            <a:avLst/>
                            <a:gdLst/>
                            <a:ahLst/>
                            <a:cxnLst/>
                            <a:rect l="l" t="t" r="r" b="b"/>
                            <a:pathLst>
                              <a:path w="233679" h="8890">
                                <a:moveTo>
                                  <a:pt x="0" y="8534"/>
                                </a:moveTo>
                                <a:lnTo>
                                  <a:pt x="233172" y="8534"/>
                                </a:lnTo>
                                <a:lnTo>
                                  <a:pt x="233172"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230" name="Graphic 230"/>
                        <wps:cNvSpPr/>
                        <wps:spPr>
                          <a:xfrm>
                            <a:off x="5389194" y="40868"/>
                            <a:ext cx="233679" cy="58419"/>
                          </a:xfrm>
                          <a:custGeom>
                            <a:avLst/>
                            <a:gdLst/>
                            <a:ahLst/>
                            <a:cxnLst/>
                            <a:rect l="l" t="t" r="r" b="b"/>
                            <a:pathLst>
                              <a:path w="233679" h="58419">
                                <a:moveTo>
                                  <a:pt x="233476" y="0"/>
                                </a:moveTo>
                                <a:lnTo>
                                  <a:pt x="0" y="0"/>
                                </a:lnTo>
                                <a:lnTo>
                                  <a:pt x="0" y="58216"/>
                                </a:lnTo>
                                <a:lnTo>
                                  <a:pt x="233476" y="58216"/>
                                </a:lnTo>
                                <a:lnTo>
                                  <a:pt x="233476" y="0"/>
                                </a:lnTo>
                                <a:close/>
                              </a:path>
                            </a:pathLst>
                          </a:custGeom>
                          <a:solidFill>
                            <a:srgbClr val="000080"/>
                          </a:solidFill>
                        </wps:spPr>
                        <wps:bodyPr wrap="square" lIns="0" tIns="0" rIns="0" bIns="0" rtlCol="0">
                          <a:prstTxWarp prst="textNoShape">
                            <a:avLst/>
                          </a:prstTxWarp>
                          <a:noAutofit/>
                        </wps:bodyPr>
                      </wps:wsp>
                      <wps:wsp>
                        <wps:cNvPr id="231" name="Graphic 231"/>
                        <wps:cNvSpPr/>
                        <wps:spPr>
                          <a:xfrm>
                            <a:off x="5389194" y="40868"/>
                            <a:ext cx="233679" cy="58419"/>
                          </a:xfrm>
                          <a:custGeom>
                            <a:avLst/>
                            <a:gdLst/>
                            <a:ahLst/>
                            <a:cxnLst/>
                            <a:rect l="l" t="t" r="r" b="b"/>
                            <a:pathLst>
                              <a:path w="233679" h="58419">
                                <a:moveTo>
                                  <a:pt x="0" y="58216"/>
                                </a:moveTo>
                                <a:lnTo>
                                  <a:pt x="233476" y="58216"/>
                                </a:lnTo>
                                <a:lnTo>
                                  <a:pt x="233476"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232" name="Graphic 232"/>
                        <wps:cNvSpPr/>
                        <wps:spPr>
                          <a:xfrm>
                            <a:off x="5389194" y="889"/>
                            <a:ext cx="233679" cy="8890"/>
                          </a:xfrm>
                          <a:custGeom>
                            <a:avLst/>
                            <a:gdLst/>
                            <a:ahLst/>
                            <a:cxnLst/>
                            <a:rect l="l" t="t" r="r" b="b"/>
                            <a:pathLst>
                              <a:path w="233679" h="8890">
                                <a:moveTo>
                                  <a:pt x="233476" y="0"/>
                                </a:moveTo>
                                <a:lnTo>
                                  <a:pt x="0" y="0"/>
                                </a:lnTo>
                                <a:lnTo>
                                  <a:pt x="0" y="8534"/>
                                </a:lnTo>
                                <a:lnTo>
                                  <a:pt x="233476" y="8534"/>
                                </a:lnTo>
                                <a:lnTo>
                                  <a:pt x="233476" y="0"/>
                                </a:lnTo>
                                <a:close/>
                              </a:path>
                            </a:pathLst>
                          </a:custGeom>
                          <a:solidFill>
                            <a:srgbClr val="000000"/>
                          </a:solidFill>
                        </wps:spPr>
                        <wps:bodyPr wrap="square" lIns="0" tIns="0" rIns="0" bIns="0" rtlCol="0">
                          <a:prstTxWarp prst="textNoShape">
                            <a:avLst/>
                          </a:prstTxWarp>
                          <a:noAutofit/>
                        </wps:bodyPr>
                      </wps:wsp>
                      <wps:wsp>
                        <wps:cNvPr id="233" name="Graphic 233"/>
                        <wps:cNvSpPr/>
                        <wps:spPr>
                          <a:xfrm>
                            <a:off x="5389194" y="889"/>
                            <a:ext cx="233679" cy="8890"/>
                          </a:xfrm>
                          <a:custGeom>
                            <a:avLst/>
                            <a:gdLst/>
                            <a:ahLst/>
                            <a:cxnLst/>
                            <a:rect l="l" t="t" r="r" b="b"/>
                            <a:pathLst>
                              <a:path w="233679" h="8890">
                                <a:moveTo>
                                  <a:pt x="0" y="8534"/>
                                </a:moveTo>
                                <a:lnTo>
                                  <a:pt x="233476" y="8534"/>
                                </a:lnTo>
                                <a:lnTo>
                                  <a:pt x="233476"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234" name="Graphic 234"/>
                        <wps:cNvSpPr/>
                        <wps:spPr>
                          <a:xfrm>
                            <a:off x="5623890" y="40868"/>
                            <a:ext cx="233679" cy="58419"/>
                          </a:xfrm>
                          <a:custGeom>
                            <a:avLst/>
                            <a:gdLst/>
                            <a:ahLst/>
                            <a:cxnLst/>
                            <a:rect l="l" t="t" r="r" b="b"/>
                            <a:pathLst>
                              <a:path w="233679" h="58419">
                                <a:moveTo>
                                  <a:pt x="233476" y="0"/>
                                </a:moveTo>
                                <a:lnTo>
                                  <a:pt x="0" y="0"/>
                                </a:lnTo>
                                <a:lnTo>
                                  <a:pt x="0" y="58216"/>
                                </a:lnTo>
                                <a:lnTo>
                                  <a:pt x="233476" y="58216"/>
                                </a:lnTo>
                                <a:lnTo>
                                  <a:pt x="233476" y="0"/>
                                </a:lnTo>
                                <a:close/>
                              </a:path>
                            </a:pathLst>
                          </a:custGeom>
                          <a:solidFill>
                            <a:srgbClr val="000080"/>
                          </a:solidFill>
                        </wps:spPr>
                        <wps:bodyPr wrap="square" lIns="0" tIns="0" rIns="0" bIns="0" rtlCol="0">
                          <a:prstTxWarp prst="textNoShape">
                            <a:avLst/>
                          </a:prstTxWarp>
                          <a:noAutofit/>
                        </wps:bodyPr>
                      </wps:wsp>
                      <wps:wsp>
                        <wps:cNvPr id="235" name="Graphic 235"/>
                        <wps:cNvSpPr/>
                        <wps:spPr>
                          <a:xfrm>
                            <a:off x="5623890" y="40868"/>
                            <a:ext cx="233679" cy="58419"/>
                          </a:xfrm>
                          <a:custGeom>
                            <a:avLst/>
                            <a:gdLst/>
                            <a:ahLst/>
                            <a:cxnLst/>
                            <a:rect l="l" t="t" r="r" b="b"/>
                            <a:pathLst>
                              <a:path w="233679" h="58419">
                                <a:moveTo>
                                  <a:pt x="0" y="58216"/>
                                </a:moveTo>
                                <a:lnTo>
                                  <a:pt x="233476" y="58216"/>
                                </a:lnTo>
                                <a:lnTo>
                                  <a:pt x="233476"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236" name="Graphic 236"/>
                        <wps:cNvSpPr/>
                        <wps:spPr>
                          <a:xfrm>
                            <a:off x="5623890" y="889"/>
                            <a:ext cx="233679" cy="8890"/>
                          </a:xfrm>
                          <a:custGeom>
                            <a:avLst/>
                            <a:gdLst/>
                            <a:ahLst/>
                            <a:cxnLst/>
                            <a:rect l="l" t="t" r="r" b="b"/>
                            <a:pathLst>
                              <a:path w="233679" h="8890">
                                <a:moveTo>
                                  <a:pt x="233476" y="0"/>
                                </a:moveTo>
                                <a:lnTo>
                                  <a:pt x="0" y="0"/>
                                </a:lnTo>
                                <a:lnTo>
                                  <a:pt x="0" y="8534"/>
                                </a:lnTo>
                                <a:lnTo>
                                  <a:pt x="233476" y="8534"/>
                                </a:lnTo>
                                <a:lnTo>
                                  <a:pt x="233476" y="0"/>
                                </a:lnTo>
                                <a:close/>
                              </a:path>
                            </a:pathLst>
                          </a:custGeom>
                          <a:solidFill>
                            <a:srgbClr val="000000"/>
                          </a:solidFill>
                        </wps:spPr>
                        <wps:bodyPr wrap="square" lIns="0" tIns="0" rIns="0" bIns="0" rtlCol="0">
                          <a:prstTxWarp prst="textNoShape">
                            <a:avLst/>
                          </a:prstTxWarp>
                          <a:noAutofit/>
                        </wps:bodyPr>
                      </wps:wsp>
                      <wps:wsp>
                        <wps:cNvPr id="237" name="Graphic 237"/>
                        <wps:cNvSpPr/>
                        <wps:spPr>
                          <a:xfrm>
                            <a:off x="5623890" y="889"/>
                            <a:ext cx="233679" cy="8890"/>
                          </a:xfrm>
                          <a:custGeom>
                            <a:avLst/>
                            <a:gdLst/>
                            <a:ahLst/>
                            <a:cxnLst/>
                            <a:rect l="l" t="t" r="r" b="b"/>
                            <a:pathLst>
                              <a:path w="233679" h="8890">
                                <a:moveTo>
                                  <a:pt x="0" y="8534"/>
                                </a:moveTo>
                                <a:lnTo>
                                  <a:pt x="233476" y="8534"/>
                                </a:lnTo>
                                <a:lnTo>
                                  <a:pt x="233476"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238" name="Graphic 238"/>
                        <wps:cNvSpPr/>
                        <wps:spPr>
                          <a:xfrm>
                            <a:off x="5858586" y="40868"/>
                            <a:ext cx="233679" cy="58419"/>
                          </a:xfrm>
                          <a:custGeom>
                            <a:avLst/>
                            <a:gdLst/>
                            <a:ahLst/>
                            <a:cxnLst/>
                            <a:rect l="l" t="t" r="r" b="b"/>
                            <a:pathLst>
                              <a:path w="233679" h="58419">
                                <a:moveTo>
                                  <a:pt x="233476" y="0"/>
                                </a:moveTo>
                                <a:lnTo>
                                  <a:pt x="0" y="0"/>
                                </a:lnTo>
                                <a:lnTo>
                                  <a:pt x="0" y="58216"/>
                                </a:lnTo>
                                <a:lnTo>
                                  <a:pt x="233476" y="58216"/>
                                </a:lnTo>
                                <a:lnTo>
                                  <a:pt x="233476" y="0"/>
                                </a:lnTo>
                                <a:close/>
                              </a:path>
                            </a:pathLst>
                          </a:custGeom>
                          <a:solidFill>
                            <a:srgbClr val="000080"/>
                          </a:solidFill>
                        </wps:spPr>
                        <wps:bodyPr wrap="square" lIns="0" tIns="0" rIns="0" bIns="0" rtlCol="0">
                          <a:prstTxWarp prst="textNoShape">
                            <a:avLst/>
                          </a:prstTxWarp>
                          <a:noAutofit/>
                        </wps:bodyPr>
                      </wps:wsp>
                      <wps:wsp>
                        <wps:cNvPr id="239" name="Graphic 239"/>
                        <wps:cNvSpPr/>
                        <wps:spPr>
                          <a:xfrm>
                            <a:off x="5858586" y="40868"/>
                            <a:ext cx="233679" cy="58419"/>
                          </a:xfrm>
                          <a:custGeom>
                            <a:avLst/>
                            <a:gdLst/>
                            <a:ahLst/>
                            <a:cxnLst/>
                            <a:rect l="l" t="t" r="r" b="b"/>
                            <a:pathLst>
                              <a:path w="233679" h="58419">
                                <a:moveTo>
                                  <a:pt x="0" y="58216"/>
                                </a:moveTo>
                                <a:lnTo>
                                  <a:pt x="233476" y="58216"/>
                                </a:lnTo>
                                <a:lnTo>
                                  <a:pt x="233476"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240" name="Graphic 240"/>
                        <wps:cNvSpPr/>
                        <wps:spPr>
                          <a:xfrm>
                            <a:off x="5858586" y="889"/>
                            <a:ext cx="233679" cy="8890"/>
                          </a:xfrm>
                          <a:custGeom>
                            <a:avLst/>
                            <a:gdLst/>
                            <a:ahLst/>
                            <a:cxnLst/>
                            <a:rect l="l" t="t" r="r" b="b"/>
                            <a:pathLst>
                              <a:path w="233679" h="8890">
                                <a:moveTo>
                                  <a:pt x="233476" y="0"/>
                                </a:moveTo>
                                <a:lnTo>
                                  <a:pt x="0" y="0"/>
                                </a:lnTo>
                                <a:lnTo>
                                  <a:pt x="0" y="8534"/>
                                </a:lnTo>
                                <a:lnTo>
                                  <a:pt x="233476" y="8534"/>
                                </a:lnTo>
                                <a:lnTo>
                                  <a:pt x="233476" y="0"/>
                                </a:lnTo>
                                <a:close/>
                              </a:path>
                            </a:pathLst>
                          </a:custGeom>
                          <a:solidFill>
                            <a:srgbClr val="000000"/>
                          </a:solidFill>
                        </wps:spPr>
                        <wps:bodyPr wrap="square" lIns="0" tIns="0" rIns="0" bIns="0" rtlCol="0">
                          <a:prstTxWarp prst="textNoShape">
                            <a:avLst/>
                          </a:prstTxWarp>
                          <a:noAutofit/>
                        </wps:bodyPr>
                      </wps:wsp>
                      <wps:wsp>
                        <wps:cNvPr id="241" name="Graphic 241"/>
                        <wps:cNvSpPr/>
                        <wps:spPr>
                          <a:xfrm>
                            <a:off x="5858586" y="889"/>
                            <a:ext cx="233679" cy="8890"/>
                          </a:xfrm>
                          <a:custGeom>
                            <a:avLst/>
                            <a:gdLst/>
                            <a:ahLst/>
                            <a:cxnLst/>
                            <a:rect l="l" t="t" r="r" b="b"/>
                            <a:pathLst>
                              <a:path w="233679" h="8890">
                                <a:moveTo>
                                  <a:pt x="0" y="8534"/>
                                </a:moveTo>
                                <a:lnTo>
                                  <a:pt x="233476" y="8534"/>
                                </a:lnTo>
                                <a:lnTo>
                                  <a:pt x="233476"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242" name="Graphic 242"/>
                        <wps:cNvSpPr/>
                        <wps:spPr>
                          <a:xfrm>
                            <a:off x="6093282" y="9993477"/>
                            <a:ext cx="187325" cy="58419"/>
                          </a:xfrm>
                          <a:custGeom>
                            <a:avLst/>
                            <a:gdLst/>
                            <a:ahLst/>
                            <a:cxnLst/>
                            <a:rect l="l" t="t" r="r" b="b"/>
                            <a:pathLst>
                              <a:path w="187325" h="58419">
                                <a:moveTo>
                                  <a:pt x="187147" y="0"/>
                                </a:moveTo>
                                <a:lnTo>
                                  <a:pt x="0" y="0"/>
                                </a:lnTo>
                                <a:lnTo>
                                  <a:pt x="0" y="58216"/>
                                </a:lnTo>
                                <a:lnTo>
                                  <a:pt x="187147" y="58216"/>
                                </a:lnTo>
                                <a:lnTo>
                                  <a:pt x="187147" y="0"/>
                                </a:lnTo>
                                <a:close/>
                              </a:path>
                            </a:pathLst>
                          </a:custGeom>
                          <a:solidFill>
                            <a:srgbClr val="000080"/>
                          </a:solidFill>
                        </wps:spPr>
                        <wps:bodyPr wrap="square" lIns="0" tIns="0" rIns="0" bIns="0" rtlCol="0">
                          <a:prstTxWarp prst="textNoShape">
                            <a:avLst/>
                          </a:prstTxWarp>
                          <a:noAutofit/>
                        </wps:bodyPr>
                      </wps:wsp>
                      <wps:wsp>
                        <wps:cNvPr id="243" name="Graphic 243"/>
                        <wps:cNvSpPr/>
                        <wps:spPr>
                          <a:xfrm>
                            <a:off x="6093282" y="9993477"/>
                            <a:ext cx="187325" cy="58419"/>
                          </a:xfrm>
                          <a:custGeom>
                            <a:avLst/>
                            <a:gdLst/>
                            <a:ahLst/>
                            <a:cxnLst/>
                            <a:rect l="l" t="t" r="r" b="b"/>
                            <a:pathLst>
                              <a:path w="187325" h="58419">
                                <a:moveTo>
                                  <a:pt x="0" y="58216"/>
                                </a:moveTo>
                                <a:lnTo>
                                  <a:pt x="187147" y="58216"/>
                                </a:lnTo>
                                <a:lnTo>
                                  <a:pt x="187147" y="0"/>
                                </a:lnTo>
                                <a:lnTo>
                                  <a:pt x="0" y="0"/>
                                </a:lnTo>
                                <a:lnTo>
                                  <a:pt x="0" y="58216"/>
                                </a:lnTo>
                                <a:close/>
                              </a:path>
                            </a:pathLst>
                          </a:custGeom>
                          <a:ln w="1777">
                            <a:solidFill>
                              <a:srgbClr val="000080"/>
                            </a:solidFill>
                            <a:prstDash val="solid"/>
                          </a:ln>
                        </wps:spPr>
                        <wps:bodyPr wrap="square" lIns="0" tIns="0" rIns="0" bIns="0" rtlCol="0">
                          <a:prstTxWarp prst="textNoShape">
                            <a:avLst/>
                          </a:prstTxWarp>
                          <a:noAutofit/>
                        </wps:bodyPr>
                      </wps:wsp>
                      <wps:wsp>
                        <wps:cNvPr id="244" name="Graphic 244"/>
                        <wps:cNvSpPr/>
                        <wps:spPr>
                          <a:xfrm>
                            <a:off x="6222441" y="9864242"/>
                            <a:ext cx="58419" cy="187960"/>
                          </a:xfrm>
                          <a:custGeom>
                            <a:avLst/>
                            <a:gdLst/>
                            <a:ahLst/>
                            <a:cxnLst/>
                            <a:rect l="l" t="t" r="r" b="b"/>
                            <a:pathLst>
                              <a:path w="58419" h="187960">
                                <a:moveTo>
                                  <a:pt x="57911" y="0"/>
                                </a:moveTo>
                                <a:lnTo>
                                  <a:pt x="0" y="0"/>
                                </a:lnTo>
                                <a:lnTo>
                                  <a:pt x="0" y="187451"/>
                                </a:lnTo>
                                <a:lnTo>
                                  <a:pt x="57911" y="187451"/>
                                </a:lnTo>
                                <a:lnTo>
                                  <a:pt x="57911" y="0"/>
                                </a:lnTo>
                                <a:close/>
                              </a:path>
                            </a:pathLst>
                          </a:custGeom>
                          <a:solidFill>
                            <a:srgbClr val="000080"/>
                          </a:solidFill>
                        </wps:spPr>
                        <wps:bodyPr wrap="square" lIns="0" tIns="0" rIns="0" bIns="0" rtlCol="0">
                          <a:prstTxWarp prst="textNoShape">
                            <a:avLst/>
                          </a:prstTxWarp>
                          <a:noAutofit/>
                        </wps:bodyPr>
                      </wps:wsp>
                      <wps:wsp>
                        <wps:cNvPr id="245" name="Graphic 245"/>
                        <wps:cNvSpPr/>
                        <wps:spPr>
                          <a:xfrm>
                            <a:off x="6222441" y="9864242"/>
                            <a:ext cx="58419" cy="187960"/>
                          </a:xfrm>
                          <a:custGeom>
                            <a:avLst/>
                            <a:gdLst/>
                            <a:ahLst/>
                            <a:cxnLst/>
                            <a:rect l="l" t="t" r="r" b="b"/>
                            <a:pathLst>
                              <a:path w="58419" h="187960">
                                <a:moveTo>
                                  <a:pt x="0" y="187451"/>
                                </a:moveTo>
                                <a:lnTo>
                                  <a:pt x="57911" y="187451"/>
                                </a:lnTo>
                                <a:lnTo>
                                  <a:pt x="57911" y="0"/>
                                </a:lnTo>
                                <a:lnTo>
                                  <a:pt x="0" y="0"/>
                                </a:lnTo>
                                <a:lnTo>
                                  <a:pt x="0" y="187451"/>
                                </a:lnTo>
                                <a:close/>
                              </a:path>
                            </a:pathLst>
                          </a:custGeom>
                          <a:ln w="1778">
                            <a:solidFill>
                              <a:srgbClr val="000080"/>
                            </a:solidFill>
                            <a:prstDash val="solid"/>
                          </a:ln>
                        </wps:spPr>
                        <wps:bodyPr wrap="square" lIns="0" tIns="0" rIns="0" bIns="0" rtlCol="0">
                          <a:prstTxWarp prst="textNoShape">
                            <a:avLst/>
                          </a:prstTxWarp>
                          <a:noAutofit/>
                        </wps:bodyPr>
                      </wps:wsp>
                      <wps:wsp>
                        <wps:cNvPr id="246" name="Graphic 246"/>
                        <wps:cNvSpPr/>
                        <wps:spPr>
                          <a:xfrm>
                            <a:off x="6093282" y="10082783"/>
                            <a:ext cx="38100" cy="8890"/>
                          </a:xfrm>
                          <a:custGeom>
                            <a:avLst/>
                            <a:gdLst/>
                            <a:ahLst/>
                            <a:cxnLst/>
                            <a:rect l="l" t="t" r="r" b="b"/>
                            <a:pathLst>
                              <a:path w="38100" h="8890">
                                <a:moveTo>
                                  <a:pt x="37795" y="0"/>
                                </a:moveTo>
                                <a:lnTo>
                                  <a:pt x="0" y="0"/>
                                </a:lnTo>
                                <a:lnTo>
                                  <a:pt x="0" y="8534"/>
                                </a:lnTo>
                                <a:lnTo>
                                  <a:pt x="37795" y="8534"/>
                                </a:lnTo>
                                <a:lnTo>
                                  <a:pt x="37795" y="0"/>
                                </a:lnTo>
                                <a:close/>
                              </a:path>
                            </a:pathLst>
                          </a:custGeom>
                          <a:solidFill>
                            <a:srgbClr val="000000"/>
                          </a:solidFill>
                        </wps:spPr>
                        <wps:bodyPr wrap="square" lIns="0" tIns="0" rIns="0" bIns="0" rtlCol="0">
                          <a:prstTxWarp prst="textNoShape">
                            <a:avLst/>
                          </a:prstTxWarp>
                          <a:noAutofit/>
                        </wps:bodyPr>
                      </wps:wsp>
                      <wps:wsp>
                        <wps:cNvPr id="247" name="Graphic 247"/>
                        <wps:cNvSpPr/>
                        <wps:spPr>
                          <a:xfrm>
                            <a:off x="6093282" y="10082783"/>
                            <a:ext cx="38100" cy="8890"/>
                          </a:xfrm>
                          <a:custGeom>
                            <a:avLst/>
                            <a:gdLst/>
                            <a:ahLst/>
                            <a:cxnLst/>
                            <a:rect l="l" t="t" r="r" b="b"/>
                            <a:pathLst>
                              <a:path w="38100" h="8890">
                                <a:moveTo>
                                  <a:pt x="0" y="8534"/>
                                </a:moveTo>
                                <a:lnTo>
                                  <a:pt x="37795" y="8534"/>
                                </a:lnTo>
                                <a:lnTo>
                                  <a:pt x="37795"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248" name="Graphic 248"/>
                        <wps:cNvSpPr/>
                        <wps:spPr>
                          <a:xfrm>
                            <a:off x="6123127" y="9953549"/>
                            <a:ext cx="8255" cy="137795"/>
                          </a:xfrm>
                          <a:custGeom>
                            <a:avLst/>
                            <a:gdLst/>
                            <a:ahLst/>
                            <a:cxnLst/>
                            <a:rect l="l" t="t" r="r" b="b"/>
                            <a:pathLst>
                              <a:path w="8255" h="137795">
                                <a:moveTo>
                                  <a:pt x="7924" y="0"/>
                                </a:moveTo>
                                <a:lnTo>
                                  <a:pt x="0" y="0"/>
                                </a:lnTo>
                                <a:lnTo>
                                  <a:pt x="0" y="137769"/>
                                </a:lnTo>
                                <a:lnTo>
                                  <a:pt x="7924" y="137769"/>
                                </a:lnTo>
                                <a:lnTo>
                                  <a:pt x="7924" y="0"/>
                                </a:lnTo>
                                <a:close/>
                              </a:path>
                            </a:pathLst>
                          </a:custGeom>
                          <a:solidFill>
                            <a:srgbClr val="000000"/>
                          </a:solidFill>
                        </wps:spPr>
                        <wps:bodyPr wrap="square" lIns="0" tIns="0" rIns="0" bIns="0" rtlCol="0">
                          <a:prstTxWarp prst="textNoShape">
                            <a:avLst/>
                          </a:prstTxWarp>
                          <a:noAutofit/>
                        </wps:bodyPr>
                      </wps:wsp>
                      <wps:wsp>
                        <wps:cNvPr id="249" name="Graphic 249"/>
                        <wps:cNvSpPr/>
                        <wps:spPr>
                          <a:xfrm>
                            <a:off x="6123127" y="9953549"/>
                            <a:ext cx="8255" cy="137795"/>
                          </a:xfrm>
                          <a:custGeom>
                            <a:avLst/>
                            <a:gdLst/>
                            <a:ahLst/>
                            <a:cxnLst/>
                            <a:rect l="l" t="t" r="r" b="b"/>
                            <a:pathLst>
                              <a:path w="8255" h="137795">
                                <a:moveTo>
                                  <a:pt x="0" y="137769"/>
                                </a:moveTo>
                                <a:lnTo>
                                  <a:pt x="7924" y="137769"/>
                                </a:lnTo>
                                <a:lnTo>
                                  <a:pt x="7924" y="0"/>
                                </a:lnTo>
                                <a:lnTo>
                                  <a:pt x="0" y="0"/>
                                </a:lnTo>
                                <a:lnTo>
                                  <a:pt x="0" y="137769"/>
                                </a:lnTo>
                                <a:close/>
                              </a:path>
                            </a:pathLst>
                          </a:custGeom>
                          <a:ln w="1777">
                            <a:solidFill>
                              <a:srgbClr val="000000"/>
                            </a:solidFill>
                            <a:prstDash val="solid"/>
                          </a:ln>
                        </wps:spPr>
                        <wps:bodyPr wrap="square" lIns="0" tIns="0" rIns="0" bIns="0" rtlCol="0">
                          <a:prstTxWarp prst="textNoShape">
                            <a:avLst/>
                          </a:prstTxWarp>
                          <a:noAutofit/>
                        </wps:bodyPr>
                      </wps:wsp>
                      <wps:wsp>
                        <wps:cNvPr id="250" name="Graphic 250"/>
                        <wps:cNvSpPr/>
                        <wps:spPr>
                          <a:xfrm>
                            <a:off x="6123127" y="9943490"/>
                            <a:ext cx="197485" cy="8890"/>
                          </a:xfrm>
                          <a:custGeom>
                            <a:avLst/>
                            <a:gdLst/>
                            <a:ahLst/>
                            <a:cxnLst/>
                            <a:rect l="l" t="t" r="r" b="b"/>
                            <a:pathLst>
                              <a:path w="197485" h="8890">
                                <a:moveTo>
                                  <a:pt x="196900" y="0"/>
                                </a:moveTo>
                                <a:lnTo>
                                  <a:pt x="0" y="0"/>
                                </a:lnTo>
                                <a:lnTo>
                                  <a:pt x="0" y="8838"/>
                                </a:lnTo>
                                <a:lnTo>
                                  <a:pt x="196900" y="8838"/>
                                </a:lnTo>
                                <a:lnTo>
                                  <a:pt x="196900" y="0"/>
                                </a:lnTo>
                                <a:close/>
                              </a:path>
                            </a:pathLst>
                          </a:custGeom>
                          <a:solidFill>
                            <a:srgbClr val="000000"/>
                          </a:solidFill>
                        </wps:spPr>
                        <wps:bodyPr wrap="square" lIns="0" tIns="0" rIns="0" bIns="0" rtlCol="0">
                          <a:prstTxWarp prst="textNoShape">
                            <a:avLst/>
                          </a:prstTxWarp>
                          <a:noAutofit/>
                        </wps:bodyPr>
                      </wps:wsp>
                      <wps:wsp>
                        <wps:cNvPr id="251" name="Graphic 251"/>
                        <wps:cNvSpPr/>
                        <wps:spPr>
                          <a:xfrm>
                            <a:off x="6123127" y="9943490"/>
                            <a:ext cx="197485" cy="8890"/>
                          </a:xfrm>
                          <a:custGeom>
                            <a:avLst/>
                            <a:gdLst/>
                            <a:ahLst/>
                            <a:cxnLst/>
                            <a:rect l="l" t="t" r="r" b="b"/>
                            <a:pathLst>
                              <a:path w="197485" h="8890">
                                <a:moveTo>
                                  <a:pt x="0" y="8838"/>
                                </a:moveTo>
                                <a:lnTo>
                                  <a:pt x="196900" y="8838"/>
                                </a:lnTo>
                                <a:lnTo>
                                  <a:pt x="196900" y="0"/>
                                </a:lnTo>
                                <a:lnTo>
                                  <a:pt x="0" y="0"/>
                                </a:lnTo>
                                <a:lnTo>
                                  <a:pt x="0" y="8838"/>
                                </a:lnTo>
                                <a:close/>
                              </a:path>
                            </a:pathLst>
                          </a:custGeom>
                          <a:ln w="1778">
                            <a:solidFill>
                              <a:srgbClr val="000000"/>
                            </a:solidFill>
                            <a:prstDash val="solid"/>
                          </a:ln>
                        </wps:spPr>
                        <wps:bodyPr wrap="square" lIns="0" tIns="0" rIns="0" bIns="0" rtlCol="0">
                          <a:prstTxWarp prst="textNoShape">
                            <a:avLst/>
                          </a:prstTxWarp>
                          <a:noAutofit/>
                        </wps:bodyPr>
                      </wps:wsp>
                      <wps:wsp>
                        <wps:cNvPr id="252" name="Graphic 252"/>
                        <wps:cNvSpPr/>
                        <wps:spPr>
                          <a:xfrm>
                            <a:off x="6312103" y="9953549"/>
                            <a:ext cx="8255" cy="137795"/>
                          </a:xfrm>
                          <a:custGeom>
                            <a:avLst/>
                            <a:gdLst/>
                            <a:ahLst/>
                            <a:cxnLst/>
                            <a:rect l="l" t="t" r="r" b="b"/>
                            <a:pathLst>
                              <a:path w="8255" h="137795">
                                <a:moveTo>
                                  <a:pt x="7924" y="0"/>
                                </a:moveTo>
                                <a:lnTo>
                                  <a:pt x="0" y="0"/>
                                </a:lnTo>
                                <a:lnTo>
                                  <a:pt x="0" y="137769"/>
                                </a:lnTo>
                                <a:lnTo>
                                  <a:pt x="7924" y="137769"/>
                                </a:lnTo>
                                <a:lnTo>
                                  <a:pt x="7924" y="0"/>
                                </a:lnTo>
                                <a:close/>
                              </a:path>
                            </a:pathLst>
                          </a:custGeom>
                          <a:solidFill>
                            <a:srgbClr val="000000"/>
                          </a:solidFill>
                        </wps:spPr>
                        <wps:bodyPr wrap="square" lIns="0" tIns="0" rIns="0" bIns="0" rtlCol="0">
                          <a:prstTxWarp prst="textNoShape">
                            <a:avLst/>
                          </a:prstTxWarp>
                          <a:noAutofit/>
                        </wps:bodyPr>
                      </wps:wsp>
                      <wps:wsp>
                        <wps:cNvPr id="253" name="Graphic 253"/>
                        <wps:cNvSpPr/>
                        <wps:spPr>
                          <a:xfrm>
                            <a:off x="6312103" y="9953549"/>
                            <a:ext cx="8255" cy="137795"/>
                          </a:xfrm>
                          <a:custGeom>
                            <a:avLst/>
                            <a:gdLst/>
                            <a:ahLst/>
                            <a:cxnLst/>
                            <a:rect l="l" t="t" r="r" b="b"/>
                            <a:pathLst>
                              <a:path w="8255" h="137795">
                                <a:moveTo>
                                  <a:pt x="0" y="137769"/>
                                </a:moveTo>
                                <a:lnTo>
                                  <a:pt x="7924" y="137769"/>
                                </a:lnTo>
                                <a:lnTo>
                                  <a:pt x="7924" y="0"/>
                                </a:lnTo>
                                <a:lnTo>
                                  <a:pt x="0" y="0"/>
                                </a:lnTo>
                                <a:lnTo>
                                  <a:pt x="0" y="137769"/>
                                </a:lnTo>
                                <a:close/>
                              </a:path>
                            </a:pathLst>
                          </a:custGeom>
                          <a:ln w="1777">
                            <a:solidFill>
                              <a:srgbClr val="000000"/>
                            </a:solidFill>
                            <a:prstDash val="solid"/>
                          </a:ln>
                        </wps:spPr>
                        <wps:bodyPr wrap="square" lIns="0" tIns="0" rIns="0" bIns="0" rtlCol="0">
                          <a:prstTxWarp prst="textNoShape">
                            <a:avLst/>
                          </a:prstTxWarp>
                          <a:noAutofit/>
                        </wps:bodyPr>
                      </wps:wsp>
                      <wps:wsp>
                        <wps:cNvPr id="254" name="Graphic 254"/>
                        <wps:cNvSpPr/>
                        <wps:spPr>
                          <a:xfrm>
                            <a:off x="6172784" y="10082783"/>
                            <a:ext cx="147320" cy="8890"/>
                          </a:xfrm>
                          <a:custGeom>
                            <a:avLst/>
                            <a:gdLst/>
                            <a:ahLst/>
                            <a:cxnLst/>
                            <a:rect l="l" t="t" r="r" b="b"/>
                            <a:pathLst>
                              <a:path w="147320" h="8890">
                                <a:moveTo>
                                  <a:pt x="147218" y="0"/>
                                </a:moveTo>
                                <a:lnTo>
                                  <a:pt x="0" y="0"/>
                                </a:lnTo>
                                <a:lnTo>
                                  <a:pt x="0" y="8534"/>
                                </a:lnTo>
                                <a:lnTo>
                                  <a:pt x="147218" y="8534"/>
                                </a:lnTo>
                                <a:lnTo>
                                  <a:pt x="147218" y="0"/>
                                </a:lnTo>
                                <a:close/>
                              </a:path>
                            </a:pathLst>
                          </a:custGeom>
                          <a:solidFill>
                            <a:srgbClr val="000000"/>
                          </a:solidFill>
                        </wps:spPr>
                        <wps:bodyPr wrap="square" lIns="0" tIns="0" rIns="0" bIns="0" rtlCol="0">
                          <a:prstTxWarp prst="textNoShape">
                            <a:avLst/>
                          </a:prstTxWarp>
                          <a:noAutofit/>
                        </wps:bodyPr>
                      </wps:wsp>
                      <wps:wsp>
                        <wps:cNvPr id="255" name="Graphic 255"/>
                        <wps:cNvSpPr/>
                        <wps:spPr>
                          <a:xfrm>
                            <a:off x="6172784" y="10082783"/>
                            <a:ext cx="147320" cy="8890"/>
                          </a:xfrm>
                          <a:custGeom>
                            <a:avLst/>
                            <a:gdLst/>
                            <a:ahLst/>
                            <a:cxnLst/>
                            <a:rect l="l" t="t" r="r" b="b"/>
                            <a:pathLst>
                              <a:path w="147320" h="8890">
                                <a:moveTo>
                                  <a:pt x="0" y="8534"/>
                                </a:moveTo>
                                <a:lnTo>
                                  <a:pt x="147218" y="8534"/>
                                </a:lnTo>
                                <a:lnTo>
                                  <a:pt x="147218"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256" name="Graphic 256"/>
                        <wps:cNvSpPr/>
                        <wps:spPr>
                          <a:xfrm>
                            <a:off x="6172784" y="9903866"/>
                            <a:ext cx="8255" cy="187960"/>
                          </a:xfrm>
                          <a:custGeom>
                            <a:avLst/>
                            <a:gdLst/>
                            <a:ahLst/>
                            <a:cxnLst/>
                            <a:rect l="l" t="t" r="r" b="b"/>
                            <a:pathLst>
                              <a:path w="8255" h="187960">
                                <a:moveTo>
                                  <a:pt x="7925" y="0"/>
                                </a:moveTo>
                                <a:lnTo>
                                  <a:pt x="0" y="0"/>
                                </a:lnTo>
                                <a:lnTo>
                                  <a:pt x="0" y="187451"/>
                                </a:lnTo>
                                <a:lnTo>
                                  <a:pt x="7925" y="187451"/>
                                </a:lnTo>
                                <a:lnTo>
                                  <a:pt x="7925" y="0"/>
                                </a:lnTo>
                                <a:close/>
                              </a:path>
                            </a:pathLst>
                          </a:custGeom>
                          <a:solidFill>
                            <a:srgbClr val="000000"/>
                          </a:solidFill>
                        </wps:spPr>
                        <wps:bodyPr wrap="square" lIns="0" tIns="0" rIns="0" bIns="0" rtlCol="0">
                          <a:prstTxWarp prst="textNoShape">
                            <a:avLst/>
                          </a:prstTxWarp>
                          <a:noAutofit/>
                        </wps:bodyPr>
                      </wps:wsp>
                      <wps:wsp>
                        <wps:cNvPr id="257" name="Graphic 257"/>
                        <wps:cNvSpPr/>
                        <wps:spPr>
                          <a:xfrm>
                            <a:off x="6172784" y="9903866"/>
                            <a:ext cx="8255" cy="187960"/>
                          </a:xfrm>
                          <a:custGeom>
                            <a:avLst/>
                            <a:gdLst/>
                            <a:ahLst/>
                            <a:cxnLst/>
                            <a:rect l="l" t="t" r="r" b="b"/>
                            <a:pathLst>
                              <a:path w="8255" h="187960">
                                <a:moveTo>
                                  <a:pt x="0" y="187451"/>
                                </a:moveTo>
                                <a:lnTo>
                                  <a:pt x="7925" y="187451"/>
                                </a:lnTo>
                                <a:lnTo>
                                  <a:pt x="7925" y="0"/>
                                </a:lnTo>
                                <a:lnTo>
                                  <a:pt x="0" y="0"/>
                                </a:lnTo>
                                <a:lnTo>
                                  <a:pt x="0" y="187451"/>
                                </a:lnTo>
                                <a:close/>
                              </a:path>
                            </a:pathLst>
                          </a:custGeom>
                          <a:ln w="1778">
                            <a:solidFill>
                              <a:srgbClr val="000000"/>
                            </a:solidFill>
                            <a:prstDash val="solid"/>
                          </a:ln>
                        </wps:spPr>
                        <wps:bodyPr wrap="square" lIns="0" tIns="0" rIns="0" bIns="0" rtlCol="0">
                          <a:prstTxWarp prst="textNoShape">
                            <a:avLst/>
                          </a:prstTxWarp>
                          <a:noAutofit/>
                        </wps:bodyPr>
                      </wps:wsp>
                      <wps:wsp>
                        <wps:cNvPr id="258" name="Graphic 258"/>
                        <wps:cNvSpPr/>
                        <wps:spPr>
                          <a:xfrm>
                            <a:off x="6172784" y="9903866"/>
                            <a:ext cx="147320" cy="8890"/>
                          </a:xfrm>
                          <a:custGeom>
                            <a:avLst/>
                            <a:gdLst/>
                            <a:ahLst/>
                            <a:cxnLst/>
                            <a:rect l="l" t="t" r="r" b="b"/>
                            <a:pathLst>
                              <a:path w="147320" h="8890">
                                <a:moveTo>
                                  <a:pt x="147218" y="0"/>
                                </a:moveTo>
                                <a:lnTo>
                                  <a:pt x="0" y="0"/>
                                </a:lnTo>
                                <a:lnTo>
                                  <a:pt x="0" y="8534"/>
                                </a:lnTo>
                                <a:lnTo>
                                  <a:pt x="147218" y="8534"/>
                                </a:lnTo>
                                <a:lnTo>
                                  <a:pt x="147218" y="0"/>
                                </a:lnTo>
                                <a:close/>
                              </a:path>
                            </a:pathLst>
                          </a:custGeom>
                          <a:solidFill>
                            <a:srgbClr val="000000"/>
                          </a:solidFill>
                        </wps:spPr>
                        <wps:bodyPr wrap="square" lIns="0" tIns="0" rIns="0" bIns="0" rtlCol="0">
                          <a:prstTxWarp prst="textNoShape">
                            <a:avLst/>
                          </a:prstTxWarp>
                          <a:noAutofit/>
                        </wps:bodyPr>
                      </wps:wsp>
                      <wps:wsp>
                        <wps:cNvPr id="259" name="Graphic 259"/>
                        <wps:cNvSpPr/>
                        <wps:spPr>
                          <a:xfrm>
                            <a:off x="6172784" y="9903866"/>
                            <a:ext cx="147320" cy="8890"/>
                          </a:xfrm>
                          <a:custGeom>
                            <a:avLst/>
                            <a:gdLst/>
                            <a:ahLst/>
                            <a:cxnLst/>
                            <a:rect l="l" t="t" r="r" b="b"/>
                            <a:pathLst>
                              <a:path w="147320" h="8890">
                                <a:moveTo>
                                  <a:pt x="0" y="8534"/>
                                </a:moveTo>
                                <a:lnTo>
                                  <a:pt x="147218" y="8534"/>
                                </a:lnTo>
                                <a:lnTo>
                                  <a:pt x="147218"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260" name="Graphic 260"/>
                        <wps:cNvSpPr/>
                        <wps:spPr>
                          <a:xfrm>
                            <a:off x="6312103" y="9864242"/>
                            <a:ext cx="8255" cy="48260"/>
                          </a:xfrm>
                          <a:custGeom>
                            <a:avLst/>
                            <a:gdLst/>
                            <a:ahLst/>
                            <a:cxnLst/>
                            <a:rect l="l" t="t" r="r" b="b"/>
                            <a:pathLst>
                              <a:path w="8255" h="48260">
                                <a:moveTo>
                                  <a:pt x="7924" y="0"/>
                                </a:moveTo>
                                <a:lnTo>
                                  <a:pt x="0" y="0"/>
                                </a:lnTo>
                                <a:lnTo>
                                  <a:pt x="0" y="48158"/>
                                </a:lnTo>
                                <a:lnTo>
                                  <a:pt x="7924" y="48158"/>
                                </a:lnTo>
                                <a:lnTo>
                                  <a:pt x="7924" y="0"/>
                                </a:lnTo>
                                <a:close/>
                              </a:path>
                            </a:pathLst>
                          </a:custGeom>
                          <a:solidFill>
                            <a:srgbClr val="000000"/>
                          </a:solidFill>
                        </wps:spPr>
                        <wps:bodyPr wrap="square" lIns="0" tIns="0" rIns="0" bIns="0" rtlCol="0">
                          <a:prstTxWarp prst="textNoShape">
                            <a:avLst/>
                          </a:prstTxWarp>
                          <a:noAutofit/>
                        </wps:bodyPr>
                      </wps:wsp>
                      <wps:wsp>
                        <wps:cNvPr id="261" name="Graphic 261"/>
                        <wps:cNvSpPr/>
                        <wps:spPr>
                          <a:xfrm>
                            <a:off x="6312103" y="9864242"/>
                            <a:ext cx="8255" cy="48260"/>
                          </a:xfrm>
                          <a:custGeom>
                            <a:avLst/>
                            <a:gdLst/>
                            <a:ahLst/>
                            <a:cxnLst/>
                            <a:rect l="l" t="t" r="r" b="b"/>
                            <a:pathLst>
                              <a:path w="8255" h="48260">
                                <a:moveTo>
                                  <a:pt x="0" y="48158"/>
                                </a:moveTo>
                                <a:lnTo>
                                  <a:pt x="7924" y="48158"/>
                                </a:lnTo>
                                <a:lnTo>
                                  <a:pt x="7924" y="0"/>
                                </a:lnTo>
                                <a:lnTo>
                                  <a:pt x="0" y="0"/>
                                </a:lnTo>
                                <a:lnTo>
                                  <a:pt x="0" y="48158"/>
                                </a:lnTo>
                                <a:close/>
                              </a:path>
                            </a:pathLst>
                          </a:custGeom>
                          <a:ln w="1777">
                            <a:solidFill>
                              <a:srgbClr val="000000"/>
                            </a:solidFill>
                            <a:prstDash val="solid"/>
                          </a:ln>
                        </wps:spPr>
                        <wps:bodyPr wrap="square" lIns="0" tIns="0" rIns="0" bIns="0" rtlCol="0">
                          <a:prstTxWarp prst="textNoShape">
                            <a:avLst/>
                          </a:prstTxWarp>
                          <a:noAutofit/>
                        </wps:bodyPr>
                      </wps:wsp>
                      <wps:wsp>
                        <wps:cNvPr id="262" name="Graphic 262"/>
                        <wps:cNvSpPr/>
                        <wps:spPr>
                          <a:xfrm>
                            <a:off x="6222441" y="40792"/>
                            <a:ext cx="58419" cy="187960"/>
                          </a:xfrm>
                          <a:custGeom>
                            <a:avLst/>
                            <a:gdLst/>
                            <a:ahLst/>
                            <a:cxnLst/>
                            <a:rect l="l" t="t" r="r" b="b"/>
                            <a:pathLst>
                              <a:path w="58419" h="187960">
                                <a:moveTo>
                                  <a:pt x="57911" y="0"/>
                                </a:moveTo>
                                <a:lnTo>
                                  <a:pt x="0" y="0"/>
                                </a:lnTo>
                                <a:lnTo>
                                  <a:pt x="0" y="187451"/>
                                </a:lnTo>
                                <a:lnTo>
                                  <a:pt x="57911" y="187451"/>
                                </a:lnTo>
                                <a:lnTo>
                                  <a:pt x="57911" y="0"/>
                                </a:lnTo>
                                <a:close/>
                              </a:path>
                            </a:pathLst>
                          </a:custGeom>
                          <a:solidFill>
                            <a:srgbClr val="000080"/>
                          </a:solidFill>
                        </wps:spPr>
                        <wps:bodyPr wrap="square" lIns="0" tIns="0" rIns="0" bIns="0" rtlCol="0">
                          <a:prstTxWarp prst="textNoShape">
                            <a:avLst/>
                          </a:prstTxWarp>
                          <a:noAutofit/>
                        </wps:bodyPr>
                      </wps:wsp>
                      <wps:wsp>
                        <wps:cNvPr id="263" name="Graphic 263"/>
                        <wps:cNvSpPr/>
                        <wps:spPr>
                          <a:xfrm>
                            <a:off x="6222441" y="40792"/>
                            <a:ext cx="58419" cy="187960"/>
                          </a:xfrm>
                          <a:custGeom>
                            <a:avLst/>
                            <a:gdLst/>
                            <a:ahLst/>
                            <a:cxnLst/>
                            <a:rect l="l" t="t" r="r" b="b"/>
                            <a:pathLst>
                              <a:path w="58419" h="187960">
                                <a:moveTo>
                                  <a:pt x="0" y="187451"/>
                                </a:moveTo>
                                <a:lnTo>
                                  <a:pt x="57911" y="187451"/>
                                </a:lnTo>
                                <a:lnTo>
                                  <a:pt x="57911" y="0"/>
                                </a:lnTo>
                                <a:lnTo>
                                  <a:pt x="0" y="0"/>
                                </a:lnTo>
                                <a:lnTo>
                                  <a:pt x="0" y="187451"/>
                                </a:lnTo>
                                <a:close/>
                              </a:path>
                            </a:pathLst>
                          </a:custGeom>
                          <a:ln w="1778">
                            <a:solidFill>
                              <a:srgbClr val="000080"/>
                            </a:solidFill>
                            <a:prstDash val="solid"/>
                          </a:ln>
                        </wps:spPr>
                        <wps:bodyPr wrap="square" lIns="0" tIns="0" rIns="0" bIns="0" rtlCol="0">
                          <a:prstTxWarp prst="textNoShape">
                            <a:avLst/>
                          </a:prstTxWarp>
                          <a:noAutofit/>
                        </wps:bodyPr>
                      </wps:wsp>
                      <wps:wsp>
                        <wps:cNvPr id="264" name="Graphic 264"/>
                        <wps:cNvSpPr/>
                        <wps:spPr>
                          <a:xfrm>
                            <a:off x="6093282" y="40868"/>
                            <a:ext cx="187325" cy="58419"/>
                          </a:xfrm>
                          <a:custGeom>
                            <a:avLst/>
                            <a:gdLst/>
                            <a:ahLst/>
                            <a:cxnLst/>
                            <a:rect l="l" t="t" r="r" b="b"/>
                            <a:pathLst>
                              <a:path w="187325" h="58419">
                                <a:moveTo>
                                  <a:pt x="187147" y="0"/>
                                </a:moveTo>
                                <a:lnTo>
                                  <a:pt x="0" y="0"/>
                                </a:lnTo>
                                <a:lnTo>
                                  <a:pt x="0" y="58216"/>
                                </a:lnTo>
                                <a:lnTo>
                                  <a:pt x="187147" y="58216"/>
                                </a:lnTo>
                                <a:lnTo>
                                  <a:pt x="187147" y="0"/>
                                </a:lnTo>
                                <a:close/>
                              </a:path>
                            </a:pathLst>
                          </a:custGeom>
                          <a:solidFill>
                            <a:srgbClr val="000080"/>
                          </a:solidFill>
                        </wps:spPr>
                        <wps:bodyPr wrap="square" lIns="0" tIns="0" rIns="0" bIns="0" rtlCol="0">
                          <a:prstTxWarp prst="textNoShape">
                            <a:avLst/>
                          </a:prstTxWarp>
                          <a:noAutofit/>
                        </wps:bodyPr>
                      </wps:wsp>
                      <wps:wsp>
                        <wps:cNvPr id="265" name="Graphic 265"/>
                        <wps:cNvSpPr/>
                        <wps:spPr>
                          <a:xfrm>
                            <a:off x="6093282" y="40868"/>
                            <a:ext cx="187325" cy="58419"/>
                          </a:xfrm>
                          <a:custGeom>
                            <a:avLst/>
                            <a:gdLst/>
                            <a:ahLst/>
                            <a:cxnLst/>
                            <a:rect l="l" t="t" r="r" b="b"/>
                            <a:pathLst>
                              <a:path w="187325" h="58419">
                                <a:moveTo>
                                  <a:pt x="0" y="58216"/>
                                </a:moveTo>
                                <a:lnTo>
                                  <a:pt x="187147" y="58216"/>
                                </a:lnTo>
                                <a:lnTo>
                                  <a:pt x="187147"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266" name="Graphic 266"/>
                        <wps:cNvSpPr/>
                        <wps:spPr>
                          <a:xfrm>
                            <a:off x="6312103" y="189839"/>
                            <a:ext cx="8255" cy="38735"/>
                          </a:xfrm>
                          <a:custGeom>
                            <a:avLst/>
                            <a:gdLst/>
                            <a:ahLst/>
                            <a:cxnLst/>
                            <a:rect l="l" t="t" r="r" b="b"/>
                            <a:pathLst>
                              <a:path w="8255" h="38735">
                                <a:moveTo>
                                  <a:pt x="7924" y="0"/>
                                </a:moveTo>
                                <a:lnTo>
                                  <a:pt x="0" y="0"/>
                                </a:lnTo>
                                <a:lnTo>
                                  <a:pt x="0" y="38404"/>
                                </a:lnTo>
                                <a:lnTo>
                                  <a:pt x="7924" y="38404"/>
                                </a:lnTo>
                                <a:lnTo>
                                  <a:pt x="7924" y="0"/>
                                </a:lnTo>
                                <a:close/>
                              </a:path>
                            </a:pathLst>
                          </a:custGeom>
                          <a:solidFill>
                            <a:srgbClr val="000000"/>
                          </a:solidFill>
                        </wps:spPr>
                        <wps:bodyPr wrap="square" lIns="0" tIns="0" rIns="0" bIns="0" rtlCol="0">
                          <a:prstTxWarp prst="textNoShape">
                            <a:avLst/>
                          </a:prstTxWarp>
                          <a:noAutofit/>
                        </wps:bodyPr>
                      </wps:wsp>
                      <wps:wsp>
                        <wps:cNvPr id="267" name="Graphic 267"/>
                        <wps:cNvSpPr/>
                        <wps:spPr>
                          <a:xfrm>
                            <a:off x="6312103" y="189839"/>
                            <a:ext cx="8255" cy="38735"/>
                          </a:xfrm>
                          <a:custGeom>
                            <a:avLst/>
                            <a:gdLst/>
                            <a:ahLst/>
                            <a:cxnLst/>
                            <a:rect l="l" t="t" r="r" b="b"/>
                            <a:pathLst>
                              <a:path w="8255" h="38735">
                                <a:moveTo>
                                  <a:pt x="0" y="38404"/>
                                </a:moveTo>
                                <a:lnTo>
                                  <a:pt x="7924" y="38404"/>
                                </a:lnTo>
                                <a:lnTo>
                                  <a:pt x="7924" y="0"/>
                                </a:lnTo>
                                <a:lnTo>
                                  <a:pt x="0" y="0"/>
                                </a:lnTo>
                                <a:lnTo>
                                  <a:pt x="0" y="38404"/>
                                </a:lnTo>
                                <a:close/>
                              </a:path>
                            </a:pathLst>
                          </a:custGeom>
                          <a:ln w="1777">
                            <a:solidFill>
                              <a:srgbClr val="000000"/>
                            </a:solidFill>
                            <a:prstDash val="solid"/>
                          </a:ln>
                        </wps:spPr>
                        <wps:bodyPr wrap="square" lIns="0" tIns="0" rIns="0" bIns="0" rtlCol="0">
                          <a:prstTxWarp prst="textNoShape">
                            <a:avLst/>
                          </a:prstTxWarp>
                          <a:noAutofit/>
                        </wps:bodyPr>
                      </wps:wsp>
                      <wps:wsp>
                        <wps:cNvPr id="268" name="Graphic 268"/>
                        <wps:cNvSpPr/>
                        <wps:spPr>
                          <a:xfrm>
                            <a:off x="6182817" y="189864"/>
                            <a:ext cx="137160" cy="8890"/>
                          </a:xfrm>
                          <a:custGeom>
                            <a:avLst/>
                            <a:gdLst/>
                            <a:ahLst/>
                            <a:cxnLst/>
                            <a:rect l="l" t="t" r="r" b="b"/>
                            <a:pathLst>
                              <a:path w="137160" h="8890">
                                <a:moveTo>
                                  <a:pt x="137159" y="0"/>
                                </a:moveTo>
                                <a:lnTo>
                                  <a:pt x="0" y="0"/>
                                </a:lnTo>
                                <a:lnTo>
                                  <a:pt x="0" y="8534"/>
                                </a:lnTo>
                                <a:lnTo>
                                  <a:pt x="137159" y="8534"/>
                                </a:lnTo>
                                <a:lnTo>
                                  <a:pt x="137159" y="0"/>
                                </a:lnTo>
                                <a:close/>
                              </a:path>
                            </a:pathLst>
                          </a:custGeom>
                          <a:solidFill>
                            <a:srgbClr val="000000"/>
                          </a:solidFill>
                        </wps:spPr>
                        <wps:bodyPr wrap="square" lIns="0" tIns="0" rIns="0" bIns="0" rtlCol="0">
                          <a:prstTxWarp prst="textNoShape">
                            <a:avLst/>
                          </a:prstTxWarp>
                          <a:noAutofit/>
                        </wps:bodyPr>
                      </wps:wsp>
                      <wps:wsp>
                        <wps:cNvPr id="269" name="Graphic 269"/>
                        <wps:cNvSpPr/>
                        <wps:spPr>
                          <a:xfrm>
                            <a:off x="6182817" y="189864"/>
                            <a:ext cx="137160" cy="8890"/>
                          </a:xfrm>
                          <a:custGeom>
                            <a:avLst/>
                            <a:gdLst/>
                            <a:ahLst/>
                            <a:cxnLst/>
                            <a:rect l="l" t="t" r="r" b="b"/>
                            <a:pathLst>
                              <a:path w="137160" h="8890">
                                <a:moveTo>
                                  <a:pt x="0" y="8534"/>
                                </a:moveTo>
                                <a:lnTo>
                                  <a:pt x="137159" y="8534"/>
                                </a:lnTo>
                                <a:lnTo>
                                  <a:pt x="137159"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270" name="Graphic 270"/>
                        <wps:cNvSpPr/>
                        <wps:spPr>
                          <a:xfrm>
                            <a:off x="6172784" y="889"/>
                            <a:ext cx="8255" cy="198120"/>
                          </a:xfrm>
                          <a:custGeom>
                            <a:avLst/>
                            <a:gdLst/>
                            <a:ahLst/>
                            <a:cxnLst/>
                            <a:rect l="l" t="t" r="r" b="b"/>
                            <a:pathLst>
                              <a:path w="8255" h="198120">
                                <a:moveTo>
                                  <a:pt x="7925" y="0"/>
                                </a:moveTo>
                                <a:lnTo>
                                  <a:pt x="0" y="0"/>
                                </a:lnTo>
                                <a:lnTo>
                                  <a:pt x="0" y="197510"/>
                                </a:lnTo>
                                <a:lnTo>
                                  <a:pt x="7925" y="197510"/>
                                </a:lnTo>
                                <a:lnTo>
                                  <a:pt x="7925" y="0"/>
                                </a:lnTo>
                                <a:close/>
                              </a:path>
                            </a:pathLst>
                          </a:custGeom>
                          <a:solidFill>
                            <a:srgbClr val="000000"/>
                          </a:solidFill>
                        </wps:spPr>
                        <wps:bodyPr wrap="square" lIns="0" tIns="0" rIns="0" bIns="0" rtlCol="0">
                          <a:prstTxWarp prst="textNoShape">
                            <a:avLst/>
                          </a:prstTxWarp>
                          <a:noAutofit/>
                        </wps:bodyPr>
                      </wps:wsp>
                      <wps:wsp>
                        <wps:cNvPr id="271" name="Graphic 271"/>
                        <wps:cNvSpPr/>
                        <wps:spPr>
                          <a:xfrm>
                            <a:off x="6172784" y="889"/>
                            <a:ext cx="8255" cy="198120"/>
                          </a:xfrm>
                          <a:custGeom>
                            <a:avLst/>
                            <a:gdLst/>
                            <a:ahLst/>
                            <a:cxnLst/>
                            <a:rect l="l" t="t" r="r" b="b"/>
                            <a:pathLst>
                              <a:path w="8255" h="198120">
                                <a:moveTo>
                                  <a:pt x="0" y="197510"/>
                                </a:moveTo>
                                <a:lnTo>
                                  <a:pt x="7925" y="197510"/>
                                </a:lnTo>
                                <a:lnTo>
                                  <a:pt x="7925" y="0"/>
                                </a:lnTo>
                                <a:lnTo>
                                  <a:pt x="0" y="0"/>
                                </a:lnTo>
                                <a:lnTo>
                                  <a:pt x="0" y="197510"/>
                                </a:lnTo>
                                <a:close/>
                              </a:path>
                            </a:pathLst>
                          </a:custGeom>
                          <a:ln w="1777">
                            <a:solidFill>
                              <a:srgbClr val="000000"/>
                            </a:solidFill>
                            <a:prstDash val="solid"/>
                          </a:ln>
                        </wps:spPr>
                        <wps:bodyPr wrap="square" lIns="0" tIns="0" rIns="0" bIns="0" rtlCol="0">
                          <a:prstTxWarp prst="textNoShape">
                            <a:avLst/>
                          </a:prstTxWarp>
                          <a:noAutofit/>
                        </wps:bodyPr>
                      </wps:wsp>
                      <wps:wsp>
                        <wps:cNvPr id="272" name="Graphic 272"/>
                        <wps:cNvSpPr/>
                        <wps:spPr>
                          <a:xfrm>
                            <a:off x="6182817" y="889"/>
                            <a:ext cx="137160" cy="8890"/>
                          </a:xfrm>
                          <a:custGeom>
                            <a:avLst/>
                            <a:gdLst/>
                            <a:ahLst/>
                            <a:cxnLst/>
                            <a:rect l="l" t="t" r="r" b="b"/>
                            <a:pathLst>
                              <a:path w="137160" h="8890">
                                <a:moveTo>
                                  <a:pt x="137159" y="0"/>
                                </a:moveTo>
                                <a:lnTo>
                                  <a:pt x="0" y="0"/>
                                </a:lnTo>
                                <a:lnTo>
                                  <a:pt x="0" y="8534"/>
                                </a:lnTo>
                                <a:lnTo>
                                  <a:pt x="137159" y="8534"/>
                                </a:lnTo>
                                <a:lnTo>
                                  <a:pt x="137159" y="0"/>
                                </a:lnTo>
                                <a:close/>
                              </a:path>
                            </a:pathLst>
                          </a:custGeom>
                          <a:solidFill>
                            <a:srgbClr val="000000"/>
                          </a:solidFill>
                        </wps:spPr>
                        <wps:bodyPr wrap="square" lIns="0" tIns="0" rIns="0" bIns="0" rtlCol="0">
                          <a:prstTxWarp prst="textNoShape">
                            <a:avLst/>
                          </a:prstTxWarp>
                          <a:noAutofit/>
                        </wps:bodyPr>
                      </wps:wsp>
                      <wps:wsp>
                        <wps:cNvPr id="273" name="Graphic 273"/>
                        <wps:cNvSpPr/>
                        <wps:spPr>
                          <a:xfrm>
                            <a:off x="6182817" y="889"/>
                            <a:ext cx="137160" cy="8890"/>
                          </a:xfrm>
                          <a:custGeom>
                            <a:avLst/>
                            <a:gdLst/>
                            <a:ahLst/>
                            <a:cxnLst/>
                            <a:rect l="l" t="t" r="r" b="b"/>
                            <a:pathLst>
                              <a:path w="137160" h="8890">
                                <a:moveTo>
                                  <a:pt x="0" y="8534"/>
                                </a:moveTo>
                                <a:lnTo>
                                  <a:pt x="137159" y="8534"/>
                                </a:lnTo>
                                <a:lnTo>
                                  <a:pt x="137159"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274" name="Graphic 274"/>
                        <wps:cNvSpPr/>
                        <wps:spPr>
                          <a:xfrm>
                            <a:off x="6312103" y="914"/>
                            <a:ext cx="8255" cy="147955"/>
                          </a:xfrm>
                          <a:custGeom>
                            <a:avLst/>
                            <a:gdLst/>
                            <a:ahLst/>
                            <a:cxnLst/>
                            <a:rect l="l" t="t" r="r" b="b"/>
                            <a:pathLst>
                              <a:path w="8255" h="147955">
                                <a:moveTo>
                                  <a:pt x="7924" y="0"/>
                                </a:moveTo>
                                <a:lnTo>
                                  <a:pt x="0" y="0"/>
                                </a:lnTo>
                                <a:lnTo>
                                  <a:pt x="0" y="147827"/>
                                </a:lnTo>
                                <a:lnTo>
                                  <a:pt x="7924" y="147827"/>
                                </a:lnTo>
                                <a:lnTo>
                                  <a:pt x="7924" y="0"/>
                                </a:lnTo>
                                <a:close/>
                              </a:path>
                            </a:pathLst>
                          </a:custGeom>
                          <a:solidFill>
                            <a:srgbClr val="000000"/>
                          </a:solidFill>
                        </wps:spPr>
                        <wps:bodyPr wrap="square" lIns="0" tIns="0" rIns="0" bIns="0" rtlCol="0">
                          <a:prstTxWarp prst="textNoShape">
                            <a:avLst/>
                          </a:prstTxWarp>
                          <a:noAutofit/>
                        </wps:bodyPr>
                      </wps:wsp>
                      <wps:wsp>
                        <wps:cNvPr id="275" name="Graphic 275"/>
                        <wps:cNvSpPr/>
                        <wps:spPr>
                          <a:xfrm>
                            <a:off x="6312103" y="914"/>
                            <a:ext cx="8255" cy="147955"/>
                          </a:xfrm>
                          <a:custGeom>
                            <a:avLst/>
                            <a:gdLst/>
                            <a:ahLst/>
                            <a:cxnLst/>
                            <a:rect l="l" t="t" r="r" b="b"/>
                            <a:pathLst>
                              <a:path w="8255" h="147955">
                                <a:moveTo>
                                  <a:pt x="0" y="147827"/>
                                </a:moveTo>
                                <a:lnTo>
                                  <a:pt x="7924" y="147827"/>
                                </a:lnTo>
                                <a:lnTo>
                                  <a:pt x="7924" y="0"/>
                                </a:lnTo>
                                <a:lnTo>
                                  <a:pt x="0" y="0"/>
                                </a:lnTo>
                                <a:lnTo>
                                  <a:pt x="0" y="147827"/>
                                </a:lnTo>
                                <a:close/>
                              </a:path>
                            </a:pathLst>
                          </a:custGeom>
                          <a:ln w="1778">
                            <a:solidFill>
                              <a:srgbClr val="000000"/>
                            </a:solidFill>
                            <a:prstDash val="solid"/>
                          </a:ln>
                        </wps:spPr>
                        <wps:bodyPr wrap="square" lIns="0" tIns="0" rIns="0" bIns="0" rtlCol="0">
                          <a:prstTxWarp prst="textNoShape">
                            <a:avLst/>
                          </a:prstTxWarp>
                          <a:noAutofit/>
                        </wps:bodyPr>
                      </wps:wsp>
                      <wps:wsp>
                        <wps:cNvPr id="276" name="Graphic 276"/>
                        <wps:cNvSpPr/>
                        <wps:spPr>
                          <a:xfrm>
                            <a:off x="6133160" y="140207"/>
                            <a:ext cx="187325" cy="8890"/>
                          </a:xfrm>
                          <a:custGeom>
                            <a:avLst/>
                            <a:gdLst/>
                            <a:ahLst/>
                            <a:cxnLst/>
                            <a:rect l="l" t="t" r="r" b="b"/>
                            <a:pathLst>
                              <a:path w="187325" h="8890">
                                <a:moveTo>
                                  <a:pt x="186842" y="0"/>
                                </a:moveTo>
                                <a:lnTo>
                                  <a:pt x="0" y="0"/>
                                </a:lnTo>
                                <a:lnTo>
                                  <a:pt x="0" y="8534"/>
                                </a:lnTo>
                                <a:lnTo>
                                  <a:pt x="186842" y="8534"/>
                                </a:lnTo>
                                <a:lnTo>
                                  <a:pt x="186842" y="0"/>
                                </a:lnTo>
                                <a:close/>
                              </a:path>
                            </a:pathLst>
                          </a:custGeom>
                          <a:solidFill>
                            <a:srgbClr val="000000"/>
                          </a:solidFill>
                        </wps:spPr>
                        <wps:bodyPr wrap="square" lIns="0" tIns="0" rIns="0" bIns="0" rtlCol="0">
                          <a:prstTxWarp prst="textNoShape">
                            <a:avLst/>
                          </a:prstTxWarp>
                          <a:noAutofit/>
                        </wps:bodyPr>
                      </wps:wsp>
                      <wps:wsp>
                        <wps:cNvPr id="277" name="Graphic 277"/>
                        <wps:cNvSpPr/>
                        <wps:spPr>
                          <a:xfrm>
                            <a:off x="6133160" y="140207"/>
                            <a:ext cx="187325" cy="8890"/>
                          </a:xfrm>
                          <a:custGeom>
                            <a:avLst/>
                            <a:gdLst/>
                            <a:ahLst/>
                            <a:cxnLst/>
                            <a:rect l="l" t="t" r="r" b="b"/>
                            <a:pathLst>
                              <a:path w="187325" h="8890">
                                <a:moveTo>
                                  <a:pt x="0" y="8534"/>
                                </a:moveTo>
                                <a:lnTo>
                                  <a:pt x="186842" y="8534"/>
                                </a:lnTo>
                                <a:lnTo>
                                  <a:pt x="186842"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278" name="Graphic 278"/>
                        <wps:cNvSpPr/>
                        <wps:spPr>
                          <a:xfrm>
                            <a:off x="6133160" y="914"/>
                            <a:ext cx="8255" cy="147955"/>
                          </a:xfrm>
                          <a:custGeom>
                            <a:avLst/>
                            <a:gdLst/>
                            <a:ahLst/>
                            <a:cxnLst/>
                            <a:rect l="l" t="t" r="r" b="b"/>
                            <a:pathLst>
                              <a:path w="8255" h="147955">
                                <a:moveTo>
                                  <a:pt x="7925" y="0"/>
                                </a:moveTo>
                                <a:lnTo>
                                  <a:pt x="0" y="0"/>
                                </a:lnTo>
                                <a:lnTo>
                                  <a:pt x="0" y="147827"/>
                                </a:lnTo>
                                <a:lnTo>
                                  <a:pt x="7925" y="147827"/>
                                </a:lnTo>
                                <a:lnTo>
                                  <a:pt x="7925" y="0"/>
                                </a:lnTo>
                                <a:close/>
                              </a:path>
                            </a:pathLst>
                          </a:custGeom>
                          <a:solidFill>
                            <a:srgbClr val="000000"/>
                          </a:solidFill>
                        </wps:spPr>
                        <wps:bodyPr wrap="square" lIns="0" tIns="0" rIns="0" bIns="0" rtlCol="0">
                          <a:prstTxWarp prst="textNoShape">
                            <a:avLst/>
                          </a:prstTxWarp>
                          <a:noAutofit/>
                        </wps:bodyPr>
                      </wps:wsp>
                      <wps:wsp>
                        <wps:cNvPr id="279" name="Graphic 279"/>
                        <wps:cNvSpPr/>
                        <wps:spPr>
                          <a:xfrm>
                            <a:off x="6133160" y="914"/>
                            <a:ext cx="8255" cy="147955"/>
                          </a:xfrm>
                          <a:custGeom>
                            <a:avLst/>
                            <a:gdLst/>
                            <a:ahLst/>
                            <a:cxnLst/>
                            <a:rect l="l" t="t" r="r" b="b"/>
                            <a:pathLst>
                              <a:path w="8255" h="147955">
                                <a:moveTo>
                                  <a:pt x="0" y="147827"/>
                                </a:moveTo>
                                <a:lnTo>
                                  <a:pt x="7925" y="147827"/>
                                </a:lnTo>
                                <a:lnTo>
                                  <a:pt x="7925" y="0"/>
                                </a:lnTo>
                                <a:lnTo>
                                  <a:pt x="0" y="0"/>
                                </a:lnTo>
                                <a:lnTo>
                                  <a:pt x="0" y="147827"/>
                                </a:lnTo>
                                <a:close/>
                              </a:path>
                            </a:pathLst>
                          </a:custGeom>
                          <a:ln w="1778">
                            <a:solidFill>
                              <a:srgbClr val="000000"/>
                            </a:solidFill>
                            <a:prstDash val="solid"/>
                          </a:ln>
                        </wps:spPr>
                        <wps:bodyPr wrap="square" lIns="0" tIns="0" rIns="0" bIns="0" rtlCol="0">
                          <a:prstTxWarp prst="textNoShape">
                            <a:avLst/>
                          </a:prstTxWarp>
                          <a:noAutofit/>
                        </wps:bodyPr>
                      </wps:wsp>
                      <wps:wsp>
                        <wps:cNvPr id="280" name="Graphic 280"/>
                        <wps:cNvSpPr/>
                        <wps:spPr>
                          <a:xfrm>
                            <a:off x="6093282" y="889"/>
                            <a:ext cx="48260" cy="8890"/>
                          </a:xfrm>
                          <a:custGeom>
                            <a:avLst/>
                            <a:gdLst/>
                            <a:ahLst/>
                            <a:cxnLst/>
                            <a:rect l="l" t="t" r="r" b="b"/>
                            <a:pathLst>
                              <a:path w="48260" h="8890">
                                <a:moveTo>
                                  <a:pt x="47853" y="0"/>
                                </a:moveTo>
                                <a:lnTo>
                                  <a:pt x="0" y="0"/>
                                </a:lnTo>
                                <a:lnTo>
                                  <a:pt x="0" y="8534"/>
                                </a:lnTo>
                                <a:lnTo>
                                  <a:pt x="47853" y="8534"/>
                                </a:lnTo>
                                <a:lnTo>
                                  <a:pt x="47853" y="0"/>
                                </a:lnTo>
                                <a:close/>
                              </a:path>
                            </a:pathLst>
                          </a:custGeom>
                          <a:solidFill>
                            <a:srgbClr val="000000"/>
                          </a:solidFill>
                        </wps:spPr>
                        <wps:bodyPr wrap="square" lIns="0" tIns="0" rIns="0" bIns="0" rtlCol="0">
                          <a:prstTxWarp prst="textNoShape">
                            <a:avLst/>
                          </a:prstTxWarp>
                          <a:noAutofit/>
                        </wps:bodyPr>
                      </wps:wsp>
                      <wps:wsp>
                        <wps:cNvPr id="281" name="Graphic 281"/>
                        <wps:cNvSpPr/>
                        <wps:spPr>
                          <a:xfrm>
                            <a:off x="6093282" y="889"/>
                            <a:ext cx="48260" cy="8890"/>
                          </a:xfrm>
                          <a:custGeom>
                            <a:avLst/>
                            <a:gdLst/>
                            <a:ahLst/>
                            <a:cxnLst/>
                            <a:rect l="l" t="t" r="r" b="b"/>
                            <a:pathLst>
                              <a:path w="48260" h="8890">
                                <a:moveTo>
                                  <a:pt x="0" y="8534"/>
                                </a:moveTo>
                                <a:lnTo>
                                  <a:pt x="47853" y="8534"/>
                                </a:lnTo>
                                <a:lnTo>
                                  <a:pt x="47853"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282" name="Graphic 282"/>
                        <wps:cNvSpPr/>
                        <wps:spPr>
                          <a:xfrm>
                            <a:off x="6222441" y="229463"/>
                            <a:ext cx="58419" cy="233679"/>
                          </a:xfrm>
                          <a:custGeom>
                            <a:avLst/>
                            <a:gdLst/>
                            <a:ahLst/>
                            <a:cxnLst/>
                            <a:rect l="l" t="t" r="r" b="b"/>
                            <a:pathLst>
                              <a:path w="58419" h="233679">
                                <a:moveTo>
                                  <a:pt x="57911" y="0"/>
                                </a:moveTo>
                                <a:lnTo>
                                  <a:pt x="0" y="0"/>
                                </a:lnTo>
                                <a:lnTo>
                                  <a:pt x="0" y="233476"/>
                                </a:lnTo>
                                <a:lnTo>
                                  <a:pt x="57911" y="233476"/>
                                </a:lnTo>
                                <a:lnTo>
                                  <a:pt x="57911" y="0"/>
                                </a:lnTo>
                                <a:close/>
                              </a:path>
                            </a:pathLst>
                          </a:custGeom>
                          <a:solidFill>
                            <a:srgbClr val="000080"/>
                          </a:solidFill>
                        </wps:spPr>
                        <wps:bodyPr wrap="square" lIns="0" tIns="0" rIns="0" bIns="0" rtlCol="0">
                          <a:prstTxWarp prst="textNoShape">
                            <a:avLst/>
                          </a:prstTxWarp>
                          <a:noAutofit/>
                        </wps:bodyPr>
                      </wps:wsp>
                      <wps:wsp>
                        <wps:cNvPr id="283" name="Graphic 283"/>
                        <wps:cNvSpPr/>
                        <wps:spPr>
                          <a:xfrm>
                            <a:off x="6222441" y="229463"/>
                            <a:ext cx="58419" cy="233679"/>
                          </a:xfrm>
                          <a:custGeom>
                            <a:avLst/>
                            <a:gdLst/>
                            <a:ahLst/>
                            <a:cxnLst/>
                            <a:rect l="l" t="t" r="r" b="b"/>
                            <a:pathLst>
                              <a:path w="58419" h="233679">
                                <a:moveTo>
                                  <a:pt x="0" y="233476"/>
                                </a:moveTo>
                                <a:lnTo>
                                  <a:pt x="57911" y="233476"/>
                                </a:lnTo>
                                <a:lnTo>
                                  <a:pt x="57911" y="0"/>
                                </a:lnTo>
                                <a:lnTo>
                                  <a:pt x="0" y="0"/>
                                </a:lnTo>
                                <a:lnTo>
                                  <a:pt x="0" y="233476"/>
                                </a:lnTo>
                                <a:close/>
                              </a:path>
                            </a:pathLst>
                          </a:custGeom>
                          <a:ln w="1777">
                            <a:solidFill>
                              <a:srgbClr val="000080"/>
                            </a:solidFill>
                            <a:prstDash val="solid"/>
                          </a:ln>
                        </wps:spPr>
                        <wps:bodyPr wrap="square" lIns="0" tIns="0" rIns="0" bIns="0" rtlCol="0">
                          <a:prstTxWarp prst="textNoShape">
                            <a:avLst/>
                          </a:prstTxWarp>
                          <a:noAutofit/>
                        </wps:bodyPr>
                      </wps:wsp>
                      <wps:wsp>
                        <wps:cNvPr id="284" name="Graphic 284"/>
                        <wps:cNvSpPr/>
                        <wps:spPr>
                          <a:xfrm>
                            <a:off x="6312103" y="229463"/>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285" name="Graphic 285"/>
                        <wps:cNvSpPr/>
                        <wps:spPr>
                          <a:xfrm>
                            <a:off x="6312103" y="229463"/>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8">
                            <a:solidFill>
                              <a:srgbClr val="000000"/>
                            </a:solidFill>
                            <a:prstDash val="solid"/>
                          </a:ln>
                        </wps:spPr>
                        <wps:bodyPr wrap="square" lIns="0" tIns="0" rIns="0" bIns="0" rtlCol="0">
                          <a:prstTxWarp prst="textNoShape">
                            <a:avLst/>
                          </a:prstTxWarp>
                          <a:noAutofit/>
                        </wps:bodyPr>
                      </wps:wsp>
                      <wps:wsp>
                        <wps:cNvPr id="286" name="Graphic 286"/>
                        <wps:cNvSpPr/>
                        <wps:spPr>
                          <a:xfrm>
                            <a:off x="6222441" y="464159"/>
                            <a:ext cx="58419" cy="233679"/>
                          </a:xfrm>
                          <a:custGeom>
                            <a:avLst/>
                            <a:gdLst/>
                            <a:ahLst/>
                            <a:cxnLst/>
                            <a:rect l="l" t="t" r="r" b="b"/>
                            <a:pathLst>
                              <a:path w="58419" h="233679">
                                <a:moveTo>
                                  <a:pt x="57911" y="0"/>
                                </a:moveTo>
                                <a:lnTo>
                                  <a:pt x="0" y="0"/>
                                </a:lnTo>
                                <a:lnTo>
                                  <a:pt x="0" y="233476"/>
                                </a:lnTo>
                                <a:lnTo>
                                  <a:pt x="57911" y="233476"/>
                                </a:lnTo>
                                <a:lnTo>
                                  <a:pt x="57911" y="0"/>
                                </a:lnTo>
                                <a:close/>
                              </a:path>
                            </a:pathLst>
                          </a:custGeom>
                          <a:solidFill>
                            <a:srgbClr val="000080"/>
                          </a:solidFill>
                        </wps:spPr>
                        <wps:bodyPr wrap="square" lIns="0" tIns="0" rIns="0" bIns="0" rtlCol="0">
                          <a:prstTxWarp prst="textNoShape">
                            <a:avLst/>
                          </a:prstTxWarp>
                          <a:noAutofit/>
                        </wps:bodyPr>
                      </wps:wsp>
                      <wps:wsp>
                        <wps:cNvPr id="287" name="Graphic 287"/>
                        <wps:cNvSpPr/>
                        <wps:spPr>
                          <a:xfrm>
                            <a:off x="6222441" y="464159"/>
                            <a:ext cx="58419" cy="233679"/>
                          </a:xfrm>
                          <a:custGeom>
                            <a:avLst/>
                            <a:gdLst/>
                            <a:ahLst/>
                            <a:cxnLst/>
                            <a:rect l="l" t="t" r="r" b="b"/>
                            <a:pathLst>
                              <a:path w="58419" h="233679">
                                <a:moveTo>
                                  <a:pt x="0" y="233476"/>
                                </a:moveTo>
                                <a:lnTo>
                                  <a:pt x="57911" y="233476"/>
                                </a:lnTo>
                                <a:lnTo>
                                  <a:pt x="57911" y="0"/>
                                </a:lnTo>
                                <a:lnTo>
                                  <a:pt x="0" y="0"/>
                                </a:lnTo>
                                <a:lnTo>
                                  <a:pt x="0" y="233476"/>
                                </a:lnTo>
                                <a:close/>
                              </a:path>
                            </a:pathLst>
                          </a:custGeom>
                          <a:ln w="1777">
                            <a:solidFill>
                              <a:srgbClr val="000080"/>
                            </a:solidFill>
                            <a:prstDash val="solid"/>
                          </a:ln>
                        </wps:spPr>
                        <wps:bodyPr wrap="square" lIns="0" tIns="0" rIns="0" bIns="0" rtlCol="0">
                          <a:prstTxWarp prst="textNoShape">
                            <a:avLst/>
                          </a:prstTxWarp>
                          <a:noAutofit/>
                        </wps:bodyPr>
                      </wps:wsp>
                      <wps:wsp>
                        <wps:cNvPr id="288" name="Graphic 288"/>
                        <wps:cNvSpPr/>
                        <wps:spPr>
                          <a:xfrm>
                            <a:off x="6312103" y="464159"/>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289" name="Graphic 289"/>
                        <wps:cNvSpPr/>
                        <wps:spPr>
                          <a:xfrm>
                            <a:off x="6312103" y="464159"/>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8">
                            <a:solidFill>
                              <a:srgbClr val="000000"/>
                            </a:solidFill>
                            <a:prstDash val="solid"/>
                          </a:ln>
                        </wps:spPr>
                        <wps:bodyPr wrap="square" lIns="0" tIns="0" rIns="0" bIns="0" rtlCol="0">
                          <a:prstTxWarp prst="textNoShape">
                            <a:avLst/>
                          </a:prstTxWarp>
                          <a:noAutofit/>
                        </wps:bodyPr>
                      </wps:wsp>
                      <wps:wsp>
                        <wps:cNvPr id="290" name="Graphic 290"/>
                        <wps:cNvSpPr/>
                        <wps:spPr>
                          <a:xfrm>
                            <a:off x="6222441" y="698855"/>
                            <a:ext cx="58419" cy="233679"/>
                          </a:xfrm>
                          <a:custGeom>
                            <a:avLst/>
                            <a:gdLst/>
                            <a:ahLst/>
                            <a:cxnLst/>
                            <a:rect l="l" t="t" r="r" b="b"/>
                            <a:pathLst>
                              <a:path w="58419" h="233679">
                                <a:moveTo>
                                  <a:pt x="57911" y="0"/>
                                </a:moveTo>
                                <a:lnTo>
                                  <a:pt x="0" y="0"/>
                                </a:lnTo>
                                <a:lnTo>
                                  <a:pt x="0" y="233476"/>
                                </a:lnTo>
                                <a:lnTo>
                                  <a:pt x="57911" y="233476"/>
                                </a:lnTo>
                                <a:lnTo>
                                  <a:pt x="57911" y="0"/>
                                </a:lnTo>
                                <a:close/>
                              </a:path>
                            </a:pathLst>
                          </a:custGeom>
                          <a:solidFill>
                            <a:srgbClr val="000080"/>
                          </a:solidFill>
                        </wps:spPr>
                        <wps:bodyPr wrap="square" lIns="0" tIns="0" rIns="0" bIns="0" rtlCol="0">
                          <a:prstTxWarp prst="textNoShape">
                            <a:avLst/>
                          </a:prstTxWarp>
                          <a:noAutofit/>
                        </wps:bodyPr>
                      </wps:wsp>
                      <wps:wsp>
                        <wps:cNvPr id="291" name="Graphic 291"/>
                        <wps:cNvSpPr/>
                        <wps:spPr>
                          <a:xfrm>
                            <a:off x="6222441" y="698855"/>
                            <a:ext cx="58419" cy="233679"/>
                          </a:xfrm>
                          <a:custGeom>
                            <a:avLst/>
                            <a:gdLst/>
                            <a:ahLst/>
                            <a:cxnLst/>
                            <a:rect l="l" t="t" r="r" b="b"/>
                            <a:pathLst>
                              <a:path w="58419" h="233679">
                                <a:moveTo>
                                  <a:pt x="0" y="233476"/>
                                </a:moveTo>
                                <a:lnTo>
                                  <a:pt x="57911" y="233476"/>
                                </a:lnTo>
                                <a:lnTo>
                                  <a:pt x="57911" y="0"/>
                                </a:lnTo>
                                <a:lnTo>
                                  <a:pt x="0" y="0"/>
                                </a:lnTo>
                                <a:lnTo>
                                  <a:pt x="0" y="233476"/>
                                </a:lnTo>
                                <a:close/>
                              </a:path>
                            </a:pathLst>
                          </a:custGeom>
                          <a:ln w="1777">
                            <a:solidFill>
                              <a:srgbClr val="000080"/>
                            </a:solidFill>
                            <a:prstDash val="solid"/>
                          </a:ln>
                        </wps:spPr>
                        <wps:bodyPr wrap="square" lIns="0" tIns="0" rIns="0" bIns="0" rtlCol="0">
                          <a:prstTxWarp prst="textNoShape">
                            <a:avLst/>
                          </a:prstTxWarp>
                          <a:noAutofit/>
                        </wps:bodyPr>
                      </wps:wsp>
                      <wps:wsp>
                        <wps:cNvPr id="292" name="Graphic 292"/>
                        <wps:cNvSpPr/>
                        <wps:spPr>
                          <a:xfrm>
                            <a:off x="6312103" y="698855"/>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293" name="Graphic 293"/>
                        <wps:cNvSpPr/>
                        <wps:spPr>
                          <a:xfrm>
                            <a:off x="6312103" y="698855"/>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8">
                            <a:solidFill>
                              <a:srgbClr val="000000"/>
                            </a:solidFill>
                            <a:prstDash val="solid"/>
                          </a:ln>
                        </wps:spPr>
                        <wps:bodyPr wrap="square" lIns="0" tIns="0" rIns="0" bIns="0" rtlCol="0">
                          <a:prstTxWarp prst="textNoShape">
                            <a:avLst/>
                          </a:prstTxWarp>
                          <a:noAutofit/>
                        </wps:bodyPr>
                      </wps:wsp>
                      <wps:wsp>
                        <wps:cNvPr id="294" name="Graphic 294"/>
                        <wps:cNvSpPr/>
                        <wps:spPr>
                          <a:xfrm>
                            <a:off x="6222441" y="933856"/>
                            <a:ext cx="58419" cy="233679"/>
                          </a:xfrm>
                          <a:custGeom>
                            <a:avLst/>
                            <a:gdLst/>
                            <a:ahLst/>
                            <a:cxnLst/>
                            <a:rect l="l" t="t" r="r" b="b"/>
                            <a:pathLst>
                              <a:path w="58419" h="233679">
                                <a:moveTo>
                                  <a:pt x="57911" y="0"/>
                                </a:moveTo>
                                <a:lnTo>
                                  <a:pt x="0" y="0"/>
                                </a:lnTo>
                                <a:lnTo>
                                  <a:pt x="0" y="233172"/>
                                </a:lnTo>
                                <a:lnTo>
                                  <a:pt x="57911" y="233172"/>
                                </a:lnTo>
                                <a:lnTo>
                                  <a:pt x="57911" y="0"/>
                                </a:lnTo>
                                <a:close/>
                              </a:path>
                            </a:pathLst>
                          </a:custGeom>
                          <a:solidFill>
                            <a:srgbClr val="000080"/>
                          </a:solidFill>
                        </wps:spPr>
                        <wps:bodyPr wrap="square" lIns="0" tIns="0" rIns="0" bIns="0" rtlCol="0">
                          <a:prstTxWarp prst="textNoShape">
                            <a:avLst/>
                          </a:prstTxWarp>
                          <a:noAutofit/>
                        </wps:bodyPr>
                      </wps:wsp>
                      <wps:wsp>
                        <wps:cNvPr id="295" name="Graphic 295"/>
                        <wps:cNvSpPr/>
                        <wps:spPr>
                          <a:xfrm>
                            <a:off x="6222441" y="933856"/>
                            <a:ext cx="58419" cy="233679"/>
                          </a:xfrm>
                          <a:custGeom>
                            <a:avLst/>
                            <a:gdLst/>
                            <a:ahLst/>
                            <a:cxnLst/>
                            <a:rect l="l" t="t" r="r" b="b"/>
                            <a:pathLst>
                              <a:path w="58419" h="233679">
                                <a:moveTo>
                                  <a:pt x="0" y="233172"/>
                                </a:moveTo>
                                <a:lnTo>
                                  <a:pt x="57911" y="233172"/>
                                </a:lnTo>
                                <a:lnTo>
                                  <a:pt x="57911" y="0"/>
                                </a:lnTo>
                                <a:lnTo>
                                  <a:pt x="0" y="0"/>
                                </a:lnTo>
                                <a:lnTo>
                                  <a:pt x="0" y="233172"/>
                                </a:lnTo>
                                <a:close/>
                              </a:path>
                            </a:pathLst>
                          </a:custGeom>
                          <a:ln w="1778">
                            <a:solidFill>
                              <a:srgbClr val="000080"/>
                            </a:solidFill>
                            <a:prstDash val="solid"/>
                          </a:ln>
                        </wps:spPr>
                        <wps:bodyPr wrap="square" lIns="0" tIns="0" rIns="0" bIns="0" rtlCol="0">
                          <a:prstTxWarp prst="textNoShape">
                            <a:avLst/>
                          </a:prstTxWarp>
                          <a:noAutofit/>
                        </wps:bodyPr>
                      </wps:wsp>
                      <wps:wsp>
                        <wps:cNvPr id="296" name="Graphic 296"/>
                        <wps:cNvSpPr/>
                        <wps:spPr>
                          <a:xfrm>
                            <a:off x="6312103" y="933856"/>
                            <a:ext cx="8255" cy="233679"/>
                          </a:xfrm>
                          <a:custGeom>
                            <a:avLst/>
                            <a:gdLst/>
                            <a:ahLst/>
                            <a:cxnLst/>
                            <a:rect l="l" t="t" r="r" b="b"/>
                            <a:pathLst>
                              <a:path w="8255" h="233679">
                                <a:moveTo>
                                  <a:pt x="7924" y="0"/>
                                </a:moveTo>
                                <a:lnTo>
                                  <a:pt x="0" y="0"/>
                                </a:lnTo>
                                <a:lnTo>
                                  <a:pt x="0" y="233172"/>
                                </a:lnTo>
                                <a:lnTo>
                                  <a:pt x="7924" y="233172"/>
                                </a:lnTo>
                                <a:lnTo>
                                  <a:pt x="7924" y="0"/>
                                </a:lnTo>
                                <a:close/>
                              </a:path>
                            </a:pathLst>
                          </a:custGeom>
                          <a:solidFill>
                            <a:srgbClr val="000000"/>
                          </a:solidFill>
                        </wps:spPr>
                        <wps:bodyPr wrap="square" lIns="0" tIns="0" rIns="0" bIns="0" rtlCol="0">
                          <a:prstTxWarp prst="textNoShape">
                            <a:avLst/>
                          </a:prstTxWarp>
                          <a:noAutofit/>
                        </wps:bodyPr>
                      </wps:wsp>
                      <wps:wsp>
                        <wps:cNvPr id="297" name="Graphic 297"/>
                        <wps:cNvSpPr/>
                        <wps:spPr>
                          <a:xfrm>
                            <a:off x="6312103" y="933856"/>
                            <a:ext cx="8255" cy="233679"/>
                          </a:xfrm>
                          <a:custGeom>
                            <a:avLst/>
                            <a:gdLst/>
                            <a:ahLst/>
                            <a:cxnLst/>
                            <a:rect l="l" t="t" r="r" b="b"/>
                            <a:pathLst>
                              <a:path w="8255" h="233679">
                                <a:moveTo>
                                  <a:pt x="0" y="233172"/>
                                </a:moveTo>
                                <a:lnTo>
                                  <a:pt x="7924" y="233172"/>
                                </a:lnTo>
                                <a:lnTo>
                                  <a:pt x="7924" y="0"/>
                                </a:lnTo>
                                <a:lnTo>
                                  <a:pt x="0" y="0"/>
                                </a:lnTo>
                                <a:lnTo>
                                  <a:pt x="0" y="233172"/>
                                </a:lnTo>
                                <a:close/>
                              </a:path>
                            </a:pathLst>
                          </a:custGeom>
                          <a:ln w="1778">
                            <a:solidFill>
                              <a:srgbClr val="000000"/>
                            </a:solidFill>
                            <a:prstDash val="solid"/>
                          </a:ln>
                        </wps:spPr>
                        <wps:bodyPr wrap="square" lIns="0" tIns="0" rIns="0" bIns="0" rtlCol="0">
                          <a:prstTxWarp prst="textNoShape">
                            <a:avLst/>
                          </a:prstTxWarp>
                          <a:noAutofit/>
                        </wps:bodyPr>
                      </wps:wsp>
                      <wps:wsp>
                        <wps:cNvPr id="298" name="Graphic 298"/>
                        <wps:cNvSpPr/>
                        <wps:spPr>
                          <a:xfrm>
                            <a:off x="6222441" y="1168552"/>
                            <a:ext cx="58419" cy="233679"/>
                          </a:xfrm>
                          <a:custGeom>
                            <a:avLst/>
                            <a:gdLst/>
                            <a:ahLst/>
                            <a:cxnLst/>
                            <a:rect l="l" t="t" r="r" b="b"/>
                            <a:pathLst>
                              <a:path w="58419" h="233679">
                                <a:moveTo>
                                  <a:pt x="57911" y="0"/>
                                </a:moveTo>
                                <a:lnTo>
                                  <a:pt x="0" y="0"/>
                                </a:lnTo>
                                <a:lnTo>
                                  <a:pt x="0" y="233172"/>
                                </a:lnTo>
                                <a:lnTo>
                                  <a:pt x="57911" y="233172"/>
                                </a:lnTo>
                                <a:lnTo>
                                  <a:pt x="57911" y="0"/>
                                </a:lnTo>
                                <a:close/>
                              </a:path>
                            </a:pathLst>
                          </a:custGeom>
                          <a:solidFill>
                            <a:srgbClr val="000080"/>
                          </a:solidFill>
                        </wps:spPr>
                        <wps:bodyPr wrap="square" lIns="0" tIns="0" rIns="0" bIns="0" rtlCol="0">
                          <a:prstTxWarp prst="textNoShape">
                            <a:avLst/>
                          </a:prstTxWarp>
                          <a:noAutofit/>
                        </wps:bodyPr>
                      </wps:wsp>
                      <wps:wsp>
                        <wps:cNvPr id="299" name="Graphic 299"/>
                        <wps:cNvSpPr/>
                        <wps:spPr>
                          <a:xfrm>
                            <a:off x="6222441" y="1168552"/>
                            <a:ext cx="58419" cy="233679"/>
                          </a:xfrm>
                          <a:custGeom>
                            <a:avLst/>
                            <a:gdLst/>
                            <a:ahLst/>
                            <a:cxnLst/>
                            <a:rect l="l" t="t" r="r" b="b"/>
                            <a:pathLst>
                              <a:path w="58419" h="233679">
                                <a:moveTo>
                                  <a:pt x="0" y="233172"/>
                                </a:moveTo>
                                <a:lnTo>
                                  <a:pt x="57911" y="233172"/>
                                </a:lnTo>
                                <a:lnTo>
                                  <a:pt x="57911" y="0"/>
                                </a:lnTo>
                                <a:lnTo>
                                  <a:pt x="0" y="0"/>
                                </a:lnTo>
                                <a:lnTo>
                                  <a:pt x="0" y="233172"/>
                                </a:lnTo>
                                <a:close/>
                              </a:path>
                            </a:pathLst>
                          </a:custGeom>
                          <a:ln w="1778">
                            <a:solidFill>
                              <a:srgbClr val="000080"/>
                            </a:solidFill>
                            <a:prstDash val="solid"/>
                          </a:ln>
                        </wps:spPr>
                        <wps:bodyPr wrap="square" lIns="0" tIns="0" rIns="0" bIns="0" rtlCol="0">
                          <a:prstTxWarp prst="textNoShape">
                            <a:avLst/>
                          </a:prstTxWarp>
                          <a:noAutofit/>
                        </wps:bodyPr>
                      </wps:wsp>
                      <wps:wsp>
                        <wps:cNvPr id="300" name="Graphic 300"/>
                        <wps:cNvSpPr/>
                        <wps:spPr>
                          <a:xfrm>
                            <a:off x="6312103" y="1168552"/>
                            <a:ext cx="8255" cy="233679"/>
                          </a:xfrm>
                          <a:custGeom>
                            <a:avLst/>
                            <a:gdLst/>
                            <a:ahLst/>
                            <a:cxnLst/>
                            <a:rect l="l" t="t" r="r" b="b"/>
                            <a:pathLst>
                              <a:path w="8255" h="233679">
                                <a:moveTo>
                                  <a:pt x="7924" y="0"/>
                                </a:moveTo>
                                <a:lnTo>
                                  <a:pt x="0" y="0"/>
                                </a:lnTo>
                                <a:lnTo>
                                  <a:pt x="0" y="233172"/>
                                </a:lnTo>
                                <a:lnTo>
                                  <a:pt x="7924" y="233172"/>
                                </a:lnTo>
                                <a:lnTo>
                                  <a:pt x="7924" y="0"/>
                                </a:lnTo>
                                <a:close/>
                              </a:path>
                            </a:pathLst>
                          </a:custGeom>
                          <a:solidFill>
                            <a:srgbClr val="000000"/>
                          </a:solidFill>
                        </wps:spPr>
                        <wps:bodyPr wrap="square" lIns="0" tIns="0" rIns="0" bIns="0" rtlCol="0">
                          <a:prstTxWarp prst="textNoShape">
                            <a:avLst/>
                          </a:prstTxWarp>
                          <a:noAutofit/>
                        </wps:bodyPr>
                      </wps:wsp>
                      <wps:wsp>
                        <wps:cNvPr id="301" name="Graphic 301"/>
                        <wps:cNvSpPr/>
                        <wps:spPr>
                          <a:xfrm>
                            <a:off x="6312103" y="1168552"/>
                            <a:ext cx="8255" cy="233679"/>
                          </a:xfrm>
                          <a:custGeom>
                            <a:avLst/>
                            <a:gdLst/>
                            <a:ahLst/>
                            <a:cxnLst/>
                            <a:rect l="l" t="t" r="r" b="b"/>
                            <a:pathLst>
                              <a:path w="8255" h="233679">
                                <a:moveTo>
                                  <a:pt x="0" y="233172"/>
                                </a:moveTo>
                                <a:lnTo>
                                  <a:pt x="7924" y="233172"/>
                                </a:lnTo>
                                <a:lnTo>
                                  <a:pt x="7924" y="0"/>
                                </a:lnTo>
                                <a:lnTo>
                                  <a:pt x="0" y="0"/>
                                </a:lnTo>
                                <a:lnTo>
                                  <a:pt x="0" y="233172"/>
                                </a:lnTo>
                                <a:close/>
                              </a:path>
                            </a:pathLst>
                          </a:custGeom>
                          <a:ln w="1778">
                            <a:solidFill>
                              <a:srgbClr val="000000"/>
                            </a:solidFill>
                            <a:prstDash val="solid"/>
                          </a:ln>
                        </wps:spPr>
                        <wps:bodyPr wrap="square" lIns="0" tIns="0" rIns="0" bIns="0" rtlCol="0">
                          <a:prstTxWarp prst="textNoShape">
                            <a:avLst/>
                          </a:prstTxWarp>
                          <a:noAutofit/>
                        </wps:bodyPr>
                      </wps:wsp>
                      <wps:wsp>
                        <wps:cNvPr id="302" name="Graphic 302"/>
                        <wps:cNvSpPr/>
                        <wps:spPr>
                          <a:xfrm>
                            <a:off x="6222441" y="1403248"/>
                            <a:ext cx="58419" cy="233679"/>
                          </a:xfrm>
                          <a:custGeom>
                            <a:avLst/>
                            <a:gdLst/>
                            <a:ahLst/>
                            <a:cxnLst/>
                            <a:rect l="l" t="t" r="r" b="b"/>
                            <a:pathLst>
                              <a:path w="58419" h="233679">
                                <a:moveTo>
                                  <a:pt x="57911" y="0"/>
                                </a:moveTo>
                                <a:lnTo>
                                  <a:pt x="0" y="0"/>
                                </a:lnTo>
                                <a:lnTo>
                                  <a:pt x="0" y="233172"/>
                                </a:lnTo>
                                <a:lnTo>
                                  <a:pt x="57911" y="233172"/>
                                </a:lnTo>
                                <a:lnTo>
                                  <a:pt x="57911" y="0"/>
                                </a:lnTo>
                                <a:close/>
                              </a:path>
                            </a:pathLst>
                          </a:custGeom>
                          <a:solidFill>
                            <a:srgbClr val="000080"/>
                          </a:solidFill>
                        </wps:spPr>
                        <wps:bodyPr wrap="square" lIns="0" tIns="0" rIns="0" bIns="0" rtlCol="0">
                          <a:prstTxWarp prst="textNoShape">
                            <a:avLst/>
                          </a:prstTxWarp>
                          <a:noAutofit/>
                        </wps:bodyPr>
                      </wps:wsp>
                      <wps:wsp>
                        <wps:cNvPr id="303" name="Graphic 303"/>
                        <wps:cNvSpPr/>
                        <wps:spPr>
                          <a:xfrm>
                            <a:off x="6222441" y="1403248"/>
                            <a:ext cx="58419" cy="233679"/>
                          </a:xfrm>
                          <a:custGeom>
                            <a:avLst/>
                            <a:gdLst/>
                            <a:ahLst/>
                            <a:cxnLst/>
                            <a:rect l="l" t="t" r="r" b="b"/>
                            <a:pathLst>
                              <a:path w="58419" h="233679">
                                <a:moveTo>
                                  <a:pt x="0" y="233172"/>
                                </a:moveTo>
                                <a:lnTo>
                                  <a:pt x="57911" y="233172"/>
                                </a:lnTo>
                                <a:lnTo>
                                  <a:pt x="57911" y="0"/>
                                </a:lnTo>
                                <a:lnTo>
                                  <a:pt x="0" y="0"/>
                                </a:lnTo>
                                <a:lnTo>
                                  <a:pt x="0" y="233172"/>
                                </a:lnTo>
                                <a:close/>
                              </a:path>
                            </a:pathLst>
                          </a:custGeom>
                          <a:ln w="1778">
                            <a:solidFill>
                              <a:srgbClr val="000080"/>
                            </a:solidFill>
                            <a:prstDash val="solid"/>
                          </a:ln>
                        </wps:spPr>
                        <wps:bodyPr wrap="square" lIns="0" tIns="0" rIns="0" bIns="0" rtlCol="0">
                          <a:prstTxWarp prst="textNoShape">
                            <a:avLst/>
                          </a:prstTxWarp>
                          <a:noAutofit/>
                        </wps:bodyPr>
                      </wps:wsp>
                      <wps:wsp>
                        <wps:cNvPr id="304" name="Graphic 304"/>
                        <wps:cNvSpPr/>
                        <wps:spPr>
                          <a:xfrm>
                            <a:off x="6312103" y="1403248"/>
                            <a:ext cx="8255" cy="233679"/>
                          </a:xfrm>
                          <a:custGeom>
                            <a:avLst/>
                            <a:gdLst/>
                            <a:ahLst/>
                            <a:cxnLst/>
                            <a:rect l="l" t="t" r="r" b="b"/>
                            <a:pathLst>
                              <a:path w="8255" h="233679">
                                <a:moveTo>
                                  <a:pt x="7924" y="0"/>
                                </a:moveTo>
                                <a:lnTo>
                                  <a:pt x="0" y="0"/>
                                </a:lnTo>
                                <a:lnTo>
                                  <a:pt x="0" y="233172"/>
                                </a:lnTo>
                                <a:lnTo>
                                  <a:pt x="7924" y="233172"/>
                                </a:lnTo>
                                <a:lnTo>
                                  <a:pt x="7924" y="0"/>
                                </a:lnTo>
                                <a:close/>
                              </a:path>
                            </a:pathLst>
                          </a:custGeom>
                          <a:solidFill>
                            <a:srgbClr val="000000"/>
                          </a:solidFill>
                        </wps:spPr>
                        <wps:bodyPr wrap="square" lIns="0" tIns="0" rIns="0" bIns="0" rtlCol="0">
                          <a:prstTxWarp prst="textNoShape">
                            <a:avLst/>
                          </a:prstTxWarp>
                          <a:noAutofit/>
                        </wps:bodyPr>
                      </wps:wsp>
                      <wps:wsp>
                        <wps:cNvPr id="305" name="Graphic 305"/>
                        <wps:cNvSpPr/>
                        <wps:spPr>
                          <a:xfrm>
                            <a:off x="6312103" y="1403248"/>
                            <a:ext cx="8255" cy="233679"/>
                          </a:xfrm>
                          <a:custGeom>
                            <a:avLst/>
                            <a:gdLst/>
                            <a:ahLst/>
                            <a:cxnLst/>
                            <a:rect l="l" t="t" r="r" b="b"/>
                            <a:pathLst>
                              <a:path w="8255" h="233679">
                                <a:moveTo>
                                  <a:pt x="0" y="233172"/>
                                </a:moveTo>
                                <a:lnTo>
                                  <a:pt x="7924" y="233172"/>
                                </a:lnTo>
                                <a:lnTo>
                                  <a:pt x="7924" y="0"/>
                                </a:lnTo>
                                <a:lnTo>
                                  <a:pt x="0" y="0"/>
                                </a:lnTo>
                                <a:lnTo>
                                  <a:pt x="0" y="233172"/>
                                </a:lnTo>
                                <a:close/>
                              </a:path>
                            </a:pathLst>
                          </a:custGeom>
                          <a:ln w="1778">
                            <a:solidFill>
                              <a:srgbClr val="000000"/>
                            </a:solidFill>
                            <a:prstDash val="solid"/>
                          </a:ln>
                        </wps:spPr>
                        <wps:bodyPr wrap="square" lIns="0" tIns="0" rIns="0" bIns="0" rtlCol="0">
                          <a:prstTxWarp prst="textNoShape">
                            <a:avLst/>
                          </a:prstTxWarp>
                          <a:noAutofit/>
                        </wps:bodyPr>
                      </wps:wsp>
                      <wps:wsp>
                        <wps:cNvPr id="306" name="Graphic 306"/>
                        <wps:cNvSpPr/>
                        <wps:spPr>
                          <a:xfrm>
                            <a:off x="6222441" y="1638020"/>
                            <a:ext cx="58419" cy="233679"/>
                          </a:xfrm>
                          <a:custGeom>
                            <a:avLst/>
                            <a:gdLst/>
                            <a:ahLst/>
                            <a:cxnLst/>
                            <a:rect l="l" t="t" r="r" b="b"/>
                            <a:pathLst>
                              <a:path w="58419" h="233679">
                                <a:moveTo>
                                  <a:pt x="57911" y="0"/>
                                </a:moveTo>
                                <a:lnTo>
                                  <a:pt x="0" y="0"/>
                                </a:lnTo>
                                <a:lnTo>
                                  <a:pt x="0" y="233476"/>
                                </a:lnTo>
                                <a:lnTo>
                                  <a:pt x="57911" y="233476"/>
                                </a:lnTo>
                                <a:lnTo>
                                  <a:pt x="57911" y="0"/>
                                </a:lnTo>
                                <a:close/>
                              </a:path>
                            </a:pathLst>
                          </a:custGeom>
                          <a:solidFill>
                            <a:srgbClr val="000080"/>
                          </a:solidFill>
                        </wps:spPr>
                        <wps:bodyPr wrap="square" lIns="0" tIns="0" rIns="0" bIns="0" rtlCol="0">
                          <a:prstTxWarp prst="textNoShape">
                            <a:avLst/>
                          </a:prstTxWarp>
                          <a:noAutofit/>
                        </wps:bodyPr>
                      </wps:wsp>
                      <wps:wsp>
                        <wps:cNvPr id="307" name="Graphic 307"/>
                        <wps:cNvSpPr/>
                        <wps:spPr>
                          <a:xfrm>
                            <a:off x="6222441" y="1638020"/>
                            <a:ext cx="58419" cy="233679"/>
                          </a:xfrm>
                          <a:custGeom>
                            <a:avLst/>
                            <a:gdLst/>
                            <a:ahLst/>
                            <a:cxnLst/>
                            <a:rect l="l" t="t" r="r" b="b"/>
                            <a:pathLst>
                              <a:path w="58419" h="233679">
                                <a:moveTo>
                                  <a:pt x="0" y="233476"/>
                                </a:moveTo>
                                <a:lnTo>
                                  <a:pt x="57911" y="233476"/>
                                </a:lnTo>
                                <a:lnTo>
                                  <a:pt x="57911" y="0"/>
                                </a:lnTo>
                                <a:lnTo>
                                  <a:pt x="0" y="0"/>
                                </a:lnTo>
                                <a:lnTo>
                                  <a:pt x="0" y="233476"/>
                                </a:lnTo>
                                <a:close/>
                              </a:path>
                            </a:pathLst>
                          </a:custGeom>
                          <a:ln w="1777">
                            <a:solidFill>
                              <a:srgbClr val="000080"/>
                            </a:solidFill>
                            <a:prstDash val="solid"/>
                          </a:ln>
                        </wps:spPr>
                        <wps:bodyPr wrap="square" lIns="0" tIns="0" rIns="0" bIns="0" rtlCol="0">
                          <a:prstTxWarp prst="textNoShape">
                            <a:avLst/>
                          </a:prstTxWarp>
                          <a:noAutofit/>
                        </wps:bodyPr>
                      </wps:wsp>
                      <wps:wsp>
                        <wps:cNvPr id="308" name="Graphic 308"/>
                        <wps:cNvSpPr/>
                        <wps:spPr>
                          <a:xfrm>
                            <a:off x="6312103" y="1638020"/>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309" name="Graphic 309"/>
                        <wps:cNvSpPr/>
                        <wps:spPr>
                          <a:xfrm>
                            <a:off x="6312103" y="1638020"/>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8">
                            <a:solidFill>
                              <a:srgbClr val="000000"/>
                            </a:solidFill>
                            <a:prstDash val="solid"/>
                          </a:ln>
                        </wps:spPr>
                        <wps:bodyPr wrap="square" lIns="0" tIns="0" rIns="0" bIns="0" rtlCol="0">
                          <a:prstTxWarp prst="textNoShape">
                            <a:avLst/>
                          </a:prstTxWarp>
                          <a:noAutofit/>
                        </wps:bodyPr>
                      </wps:wsp>
                      <wps:wsp>
                        <wps:cNvPr id="310" name="Graphic 310"/>
                        <wps:cNvSpPr/>
                        <wps:spPr>
                          <a:xfrm>
                            <a:off x="6222441" y="1872716"/>
                            <a:ext cx="58419" cy="233679"/>
                          </a:xfrm>
                          <a:custGeom>
                            <a:avLst/>
                            <a:gdLst/>
                            <a:ahLst/>
                            <a:cxnLst/>
                            <a:rect l="l" t="t" r="r" b="b"/>
                            <a:pathLst>
                              <a:path w="58419" h="233679">
                                <a:moveTo>
                                  <a:pt x="57911" y="0"/>
                                </a:moveTo>
                                <a:lnTo>
                                  <a:pt x="0" y="0"/>
                                </a:lnTo>
                                <a:lnTo>
                                  <a:pt x="0" y="233476"/>
                                </a:lnTo>
                                <a:lnTo>
                                  <a:pt x="57911" y="233476"/>
                                </a:lnTo>
                                <a:lnTo>
                                  <a:pt x="57911" y="0"/>
                                </a:lnTo>
                                <a:close/>
                              </a:path>
                            </a:pathLst>
                          </a:custGeom>
                          <a:solidFill>
                            <a:srgbClr val="000080"/>
                          </a:solidFill>
                        </wps:spPr>
                        <wps:bodyPr wrap="square" lIns="0" tIns="0" rIns="0" bIns="0" rtlCol="0">
                          <a:prstTxWarp prst="textNoShape">
                            <a:avLst/>
                          </a:prstTxWarp>
                          <a:noAutofit/>
                        </wps:bodyPr>
                      </wps:wsp>
                      <wps:wsp>
                        <wps:cNvPr id="311" name="Graphic 311"/>
                        <wps:cNvSpPr/>
                        <wps:spPr>
                          <a:xfrm>
                            <a:off x="6222441" y="1872716"/>
                            <a:ext cx="58419" cy="233679"/>
                          </a:xfrm>
                          <a:custGeom>
                            <a:avLst/>
                            <a:gdLst/>
                            <a:ahLst/>
                            <a:cxnLst/>
                            <a:rect l="l" t="t" r="r" b="b"/>
                            <a:pathLst>
                              <a:path w="58419" h="233679">
                                <a:moveTo>
                                  <a:pt x="0" y="233476"/>
                                </a:moveTo>
                                <a:lnTo>
                                  <a:pt x="57911" y="233476"/>
                                </a:lnTo>
                                <a:lnTo>
                                  <a:pt x="57911" y="0"/>
                                </a:lnTo>
                                <a:lnTo>
                                  <a:pt x="0" y="0"/>
                                </a:lnTo>
                                <a:lnTo>
                                  <a:pt x="0" y="233476"/>
                                </a:lnTo>
                                <a:close/>
                              </a:path>
                            </a:pathLst>
                          </a:custGeom>
                          <a:ln w="1777">
                            <a:solidFill>
                              <a:srgbClr val="000080"/>
                            </a:solidFill>
                            <a:prstDash val="solid"/>
                          </a:ln>
                        </wps:spPr>
                        <wps:bodyPr wrap="square" lIns="0" tIns="0" rIns="0" bIns="0" rtlCol="0">
                          <a:prstTxWarp prst="textNoShape">
                            <a:avLst/>
                          </a:prstTxWarp>
                          <a:noAutofit/>
                        </wps:bodyPr>
                      </wps:wsp>
                      <wps:wsp>
                        <wps:cNvPr id="312" name="Graphic 312"/>
                        <wps:cNvSpPr/>
                        <wps:spPr>
                          <a:xfrm>
                            <a:off x="6312103" y="1872716"/>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313" name="Graphic 313"/>
                        <wps:cNvSpPr/>
                        <wps:spPr>
                          <a:xfrm>
                            <a:off x="6312103" y="1872716"/>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8">
                            <a:solidFill>
                              <a:srgbClr val="000000"/>
                            </a:solidFill>
                            <a:prstDash val="solid"/>
                          </a:ln>
                        </wps:spPr>
                        <wps:bodyPr wrap="square" lIns="0" tIns="0" rIns="0" bIns="0" rtlCol="0">
                          <a:prstTxWarp prst="textNoShape">
                            <a:avLst/>
                          </a:prstTxWarp>
                          <a:noAutofit/>
                        </wps:bodyPr>
                      </wps:wsp>
                      <wps:wsp>
                        <wps:cNvPr id="314" name="Graphic 314"/>
                        <wps:cNvSpPr/>
                        <wps:spPr>
                          <a:xfrm>
                            <a:off x="6222441" y="2107412"/>
                            <a:ext cx="58419" cy="233679"/>
                          </a:xfrm>
                          <a:custGeom>
                            <a:avLst/>
                            <a:gdLst/>
                            <a:ahLst/>
                            <a:cxnLst/>
                            <a:rect l="l" t="t" r="r" b="b"/>
                            <a:pathLst>
                              <a:path w="58419" h="233679">
                                <a:moveTo>
                                  <a:pt x="57911" y="0"/>
                                </a:moveTo>
                                <a:lnTo>
                                  <a:pt x="0" y="0"/>
                                </a:lnTo>
                                <a:lnTo>
                                  <a:pt x="0" y="233476"/>
                                </a:lnTo>
                                <a:lnTo>
                                  <a:pt x="57911" y="233476"/>
                                </a:lnTo>
                                <a:lnTo>
                                  <a:pt x="57911" y="0"/>
                                </a:lnTo>
                                <a:close/>
                              </a:path>
                            </a:pathLst>
                          </a:custGeom>
                          <a:solidFill>
                            <a:srgbClr val="000080"/>
                          </a:solidFill>
                        </wps:spPr>
                        <wps:bodyPr wrap="square" lIns="0" tIns="0" rIns="0" bIns="0" rtlCol="0">
                          <a:prstTxWarp prst="textNoShape">
                            <a:avLst/>
                          </a:prstTxWarp>
                          <a:noAutofit/>
                        </wps:bodyPr>
                      </wps:wsp>
                      <wps:wsp>
                        <wps:cNvPr id="315" name="Graphic 315"/>
                        <wps:cNvSpPr/>
                        <wps:spPr>
                          <a:xfrm>
                            <a:off x="6222441" y="2107412"/>
                            <a:ext cx="58419" cy="233679"/>
                          </a:xfrm>
                          <a:custGeom>
                            <a:avLst/>
                            <a:gdLst/>
                            <a:ahLst/>
                            <a:cxnLst/>
                            <a:rect l="l" t="t" r="r" b="b"/>
                            <a:pathLst>
                              <a:path w="58419" h="233679">
                                <a:moveTo>
                                  <a:pt x="0" y="233476"/>
                                </a:moveTo>
                                <a:lnTo>
                                  <a:pt x="57911" y="233476"/>
                                </a:lnTo>
                                <a:lnTo>
                                  <a:pt x="57911" y="0"/>
                                </a:lnTo>
                                <a:lnTo>
                                  <a:pt x="0" y="0"/>
                                </a:lnTo>
                                <a:lnTo>
                                  <a:pt x="0" y="233476"/>
                                </a:lnTo>
                                <a:close/>
                              </a:path>
                            </a:pathLst>
                          </a:custGeom>
                          <a:ln w="1777">
                            <a:solidFill>
                              <a:srgbClr val="000080"/>
                            </a:solidFill>
                            <a:prstDash val="solid"/>
                          </a:ln>
                        </wps:spPr>
                        <wps:bodyPr wrap="square" lIns="0" tIns="0" rIns="0" bIns="0" rtlCol="0">
                          <a:prstTxWarp prst="textNoShape">
                            <a:avLst/>
                          </a:prstTxWarp>
                          <a:noAutofit/>
                        </wps:bodyPr>
                      </wps:wsp>
                      <wps:wsp>
                        <wps:cNvPr id="316" name="Graphic 316"/>
                        <wps:cNvSpPr/>
                        <wps:spPr>
                          <a:xfrm>
                            <a:off x="6312103" y="2107412"/>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317" name="Graphic 317"/>
                        <wps:cNvSpPr/>
                        <wps:spPr>
                          <a:xfrm>
                            <a:off x="6312103" y="2107412"/>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8">
                            <a:solidFill>
                              <a:srgbClr val="000000"/>
                            </a:solidFill>
                            <a:prstDash val="solid"/>
                          </a:ln>
                        </wps:spPr>
                        <wps:bodyPr wrap="square" lIns="0" tIns="0" rIns="0" bIns="0" rtlCol="0">
                          <a:prstTxWarp prst="textNoShape">
                            <a:avLst/>
                          </a:prstTxWarp>
                          <a:noAutofit/>
                        </wps:bodyPr>
                      </wps:wsp>
                      <wps:wsp>
                        <wps:cNvPr id="318" name="Graphic 318"/>
                        <wps:cNvSpPr/>
                        <wps:spPr>
                          <a:xfrm>
                            <a:off x="6222441" y="2342108"/>
                            <a:ext cx="58419" cy="233679"/>
                          </a:xfrm>
                          <a:custGeom>
                            <a:avLst/>
                            <a:gdLst/>
                            <a:ahLst/>
                            <a:cxnLst/>
                            <a:rect l="l" t="t" r="r" b="b"/>
                            <a:pathLst>
                              <a:path w="58419" h="233679">
                                <a:moveTo>
                                  <a:pt x="57911" y="0"/>
                                </a:moveTo>
                                <a:lnTo>
                                  <a:pt x="0" y="0"/>
                                </a:lnTo>
                                <a:lnTo>
                                  <a:pt x="0" y="233476"/>
                                </a:lnTo>
                                <a:lnTo>
                                  <a:pt x="57911" y="233476"/>
                                </a:lnTo>
                                <a:lnTo>
                                  <a:pt x="57911" y="0"/>
                                </a:lnTo>
                                <a:close/>
                              </a:path>
                            </a:pathLst>
                          </a:custGeom>
                          <a:solidFill>
                            <a:srgbClr val="000080"/>
                          </a:solidFill>
                        </wps:spPr>
                        <wps:bodyPr wrap="square" lIns="0" tIns="0" rIns="0" bIns="0" rtlCol="0">
                          <a:prstTxWarp prst="textNoShape">
                            <a:avLst/>
                          </a:prstTxWarp>
                          <a:noAutofit/>
                        </wps:bodyPr>
                      </wps:wsp>
                      <wps:wsp>
                        <wps:cNvPr id="319" name="Graphic 319"/>
                        <wps:cNvSpPr/>
                        <wps:spPr>
                          <a:xfrm>
                            <a:off x="6222441" y="2342108"/>
                            <a:ext cx="58419" cy="233679"/>
                          </a:xfrm>
                          <a:custGeom>
                            <a:avLst/>
                            <a:gdLst/>
                            <a:ahLst/>
                            <a:cxnLst/>
                            <a:rect l="l" t="t" r="r" b="b"/>
                            <a:pathLst>
                              <a:path w="58419" h="233679">
                                <a:moveTo>
                                  <a:pt x="0" y="233476"/>
                                </a:moveTo>
                                <a:lnTo>
                                  <a:pt x="57911" y="233476"/>
                                </a:lnTo>
                                <a:lnTo>
                                  <a:pt x="57911" y="0"/>
                                </a:lnTo>
                                <a:lnTo>
                                  <a:pt x="0" y="0"/>
                                </a:lnTo>
                                <a:lnTo>
                                  <a:pt x="0" y="233476"/>
                                </a:lnTo>
                                <a:close/>
                              </a:path>
                            </a:pathLst>
                          </a:custGeom>
                          <a:ln w="1777">
                            <a:solidFill>
                              <a:srgbClr val="000080"/>
                            </a:solidFill>
                            <a:prstDash val="solid"/>
                          </a:ln>
                        </wps:spPr>
                        <wps:bodyPr wrap="square" lIns="0" tIns="0" rIns="0" bIns="0" rtlCol="0">
                          <a:prstTxWarp prst="textNoShape">
                            <a:avLst/>
                          </a:prstTxWarp>
                          <a:noAutofit/>
                        </wps:bodyPr>
                      </wps:wsp>
                      <wps:wsp>
                        <wps:cNvPr id="320" name="Graphic 320"/>
                        <wps:cNvSpPr/>
                        <wps:spPr>
                          <a:xfrm>
                            <a:off x="6312103" y="2342108"/>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321" name="Graphic 321"/>
                        <wps:cNvSpPr/>
                        <wps:spPr>
                          <a:xfrm>
                            <a:off x="6312103" y="2342108"/>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8">
                            <a:solidFill>
                              <a:srgbClr val="000000"/>
                            </a:solidFill>
                            <a:prstDash val="solid"/>
                          </a:ln>
                        </wps:spPr>
                        <wps:bodyPr wrap="square" lIns="0" tIns="0" rIns="0" bIns="0" rtlCol="0">
                          <a:prstTxWarp prst="textNoShape">
                            <a:avLst/>
                          </a:prstTxWarp>
                          <a:noAutofit/>
                        </wps:bodyPr>
                      </wps:wsp>
                      <wps:wsp>
                        <wps:cNvPr id="322" name="Graphic 322"/>
                        <wps:cNvSpPr/>
                        <wps:spPr>
                          <a:xfrm>
                            <a:off x="6222441" y="2576804"/>
                            <a:ext cx="58419" cy="233679"/>
                          </a:xfrm>
                          <a:custGeom>
                            <a:avLst/>
                            <a:gdLst/>
                            <a:ahLst/>
                            <a:cxnLst/>
                            <a:rect l="l" t="t" r="r" b="b"/>
                            <a:pathLst>
                              <a:path w="58419" h="233679">
                                <a:moveTo>
                                  <a:pt x="57911" y="0"/>
                                </a:moveTo>
                                <a:lnTo>
                                  <a:pt x="0" y="0"/>
                                </a:lnTo>
                                <a:lnTo>
                                  <a:pt x="0" y="233476"/>
                                </a:lnTo>
                                <a:lnTo>
                                  <a:pt x="57911" y="233476"/>
                                </a:lnTo>
                                <a:lnTo>
                                  <a:pt x="57911" y="0"/>
                                </a:lnTo>
                                <a:close/>
                              </a:path>
                            </a:pathLst>
                          </a:custGeom>
                          <a:solidFill>
                            <a:srgbClr val="000080"/>
                          </a:solidFill>
                        </wps:spPr>
                        <wps:bodyPr wrap="square" lIns="0" tIns="0" rIns="0" bIns="0" rtlCol="0">
                          <a:prstTxWarp prst="textNoShape">
                            <a:avLst/>
                          </a:prstTxWarp>
                          <a:noAutofit/>
                        </wps:bodyPr>
                      </wps:wsp>
                      <wps:wsp>
                        <wps:cNvPr id="323" name="Graphic 323"/>
                        <wps:cNvSpPr/>
                        <wps:spPr>
                          <a:xfrm>
                            <a:off x="6222441" y="2576804"/>
                            <a:ext cx="58419" cy="233679"/>
                          </a:xfrm>
                          <a:custGeom>
                            <a:avLst/>
                            <a:gdLst/>
                            <a:ahLst/>
                            <a:cxnLst/>
                            <a:rect l="l" t="t" r="r" b="b"/>
                            <a:pathLst>
                              <a:path w="58419" h="233679">
                                <a:moveTo>
                                  <a:pt x="0" y="233476"/>
                                </a:moveTo>
                                <a:lnTo>
                                  <a:pt x="57911" y="233476"/>
                                </a:lnTo>
                                <a:lnTo>
                                  <a:pt x="57911" y="0"/>
                                </a:lnTo>
                                <a:lnTo>
                                  <a:pt x="0" y="0"/>
                                </a:lnTo>
                                <a:lnTo>
                                  <a:pt x="0" y="233476"/>
                                </a:lnTo>
                                <a:close/>
                              </a:path>
                            </a:pathLst>
                          </a:custGeom>
                          <a:ln w="1777">
                            <a:solidFill>
                              <a:srgbClr val="000080"/>
                            </a:solidFill>
                            <a:prstDash val="solid"/>
                          </a:ln>
                        </wps:spPr>
                        <wps:bodyPr wrap="square" lIns="0" tIns="0" rIns="0" bIns="0" rtlCol="0">
                          <a:prstTxWarp prst="textNoShape">
                            <a:avLst/>
                          </a:prstTxWarp>
                          <a:noAutofit/>
                        </wps:bodyPr>
                      </wps:wsp>
                      <wps:wsp>
                        <wps:cNvPr id="324" name="Graphic 324"/>
                        <wps:cNvSpPr/>
                        <wps:spPr>
                          <a:xfrm>
                            <a:off x="6312103" y="2576804"/>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325" name="Graphic 325"/>
                        <wps:cNvSpPr/>
                        <wps:spPr>
                          <a:xfrm>
                            <a:off x="6312103" y="2576804"/>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8">
                            <a:solidFill>
                              <a:srgbClr val="000000"/>
                            </a:solidFill>
                            <a:prstDash val="solid"/>
                          </a:ln>
                        </wps:spPr>
                        <wps:bodyPr wrap="square" lIns="0" tIns="0" rIns="0" bIns="0" rtlCol="0">
                          <a:prstTxWarp prst="textNoShape">
                            <a:avLst/>
                          </a:prstTxWarp>
                          <a:noAutofit/>
                        </wps:bodyPr>
                      </wps:wsp>
                      <wps:wsp>
                        <wps:cNvPr id="326" name="Graphic 326"/>
                        <wps:cNvSpPr/>
                        <wps:spPr>
                          <a:xfrm>
                            <a:off x="6222441" y="2811500"/>
                            <a:ext cx="58419" cy="233679"/>
                          </a:xfrm>
                          <a:custGeom>
                            <a:avLst/>
                            <a:gdLst/>
                            <a:ahLst/>
                            <a:cxnLst/>
                            <a:rect l="l" t="t" r="r" b="b"/>
                            <a:pathLst>
                              <a:path w="58419" h="233679">
                                <a:moveTo>
                                  <a:pt x="57911" y="0"/>
                                </a:moveTo>
                                <a:lnTo>
                                  <a:pt x="0" y="0"/>
                                </a:lnTo>
                                <a:lnTo>
                                  <a:pt x="0" y="233476"/>
                                </a:lnTo>
                                <a:lnTo>
                                  <a:pt x="57911" y="233476"/>
                                </a:lnTo>
                                <a:lnTo>
                                  <a:pt x="57911" y="0"/>
                                </a:lnTo>
                                <a:close/>
                              </a:path>
                            </a:pathLst>
                          </a:custGeom>
                          <a:solidFill>
                            <a:srgbClr val="000080"/>
                          </a:solidFill>
                        </wps:spPr>
                        <wps:bodyPr wrap="square" lIns="0" tIns="0" rIns="0" bIns="0" rtlCol="0">
                          <a:prstTxWarp prst="textNoShape">
                            <a:avLst/>
                          </a:prstTxWarp>
                          <a:noAutofit/>
                        </wps:bodyPr>
                      </wps:wsp>
                      <wps:wsp>
                        <wps:cNvPr id="327" name="Graphic 327"/>
                        <wps:cNvSpPr/>
                        <wps:spPr>
                          <a:xfrm>
                            <a:off x="6222441" y="2811500"/>
                            <a:ext cx="58419" cy="233679"/>
                          </a:xfrm>
                          <a:custGeom>
                            <a:avLst/>
                            <a:gdLst/>
                            <a:ahLst/>
                            <a:cxnLst/>
                            <a:rect l="l" t="t" r="r" b="b"/>
                            <a:pathLst>
                              <a:path w="58419" h="233679">
                                <a:moveTo>
                                  <a:pt x="0" y="233476"/>
                                </a:moveTo>
                                <a:lnTo>
                                  <a:pt x="57911" y="233476"/>
                                </a:lnTo>
                                <a:lnTo>
                                  <a:pt x="57911" y="0"/>
                                </a:lnTo>
                                <a:lnTo>
                                  <a:pt x="0" y="0"/>
                                </a:lnTo>
                                <a:lnTo>
                                  <a:pt x="0" y="233476"/>
                                </a:lnTo>
                                <a:close/>
                              </a:path>
                            </a:pathLst>
                          </a:custGeom>
                          <a:ln w="1777">
                            <a:solidFill>
                              <a:srgbClr val="000080"/>
                            </a:solidFill>
                            <a:prstDash val="solid"/>
                          </a:ln>
                        </wps:spPr>
                        <wps:bodyPr wrap="square" lIns="0" tIns="0" rIns="0" bIns="0" rtlCol="0">
                          <a:prstTxWarp prst="textNoShape">
                            <a:avLst/>
                          </a:prstTxWarp>
                          <a:noAutofit/>
                        </wps:bodyPr>
                      </wps:wsp>
                      <wps:wsp>
                        <wps:cNvPr id="328" name="Graphic 328"/>
                        <wps:cNvSpPr/>
                        <wps:spPr>
                          <a:xfrm>
                            <a:off x="6312103" y="2811500"/>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329" name="Graphic 329"/>
                        <wps:cNvSpPr/>
                        <wps:spPr>
                          <a:xfrm>
                            <a:off x="6312103" y="2811500"/>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8">
                            <a:solidFill>
                              <a:srgbClr val="000000"/>
                            </a:solidFill>
                            <a:prstDash val="solid"/>
                          </a:ln>
                        </wps:spPr>
                        <wps:bodyPr wrap="square" lIns="0" tIns="0" rIns="0" bIns="0" rtlCol="0">
                          <a:prstTxWarp prst="textNoShape">
                            <a:avLst/>
                          </a:prstTxWarp>
                          <a:noAutofit/>
                        </wps:bodyPr>
                      </wps:wsp>
                      <wps:wsp>
                        <wps:cNvPr id="330" name="Graphic 330"/>
                        <wps:cNvSpPr/>
                        <wps:spPr>
                          <a:xfrm>
                            <a:off x="6222441" y="3046501"/>
                            <a:ext cx="58419" cy="233679"/>
                          </a:xfrm>
                          <a:custGeom>
                            <a:avLst/>
                            <a:gdLst/>
                            <a:ahLst/>
                            <a:cxnLst/>
                            <a:rect l="l" t="t" r="r" b="b"/>
                            <a:pathLst>
                              <a:path w="58419" h="233679">
                                <a:moveTo>
                                  <a:pt x="57911" y="0"/>
                                </a:moveTo>
                                <a:lnTo>
                                  <a:pt x="0" y="0"/>
                                </a:lnTo>
                                <a:lnTo>
                                  <a:pt x="0" y="233172"/>
                                </a:lnTo>
                                <a:lnTo>
                                  <a:pt x="57911" y="233172"/>
                                </a:lnTo>
                                <a:lnTo>
                                  <a:pt x="57911" y="0"/>
                                </a:lnTo>
                                <a:close/>
                              </a:path>
                            </a:pathLst>
                          </a:custGeom>
                          <a:solidFill>
                            <a:srgbClr val="000080"/>
                          </a:solidFill>
                        </wps:spPr>
                        <wps:bodyPr wrap="square" lIns="0" tIns="0" rIns="0" bIns="0" rtlCol="0">
                          <a:prstTxWarp prst="textNoShape">
                            <a:avLst/>
                          </a:prstTxWarp>
                          <a:noAutofit/>
                        </wps:bodyPr>
                      </wps:wsp>
                      <wps:wsp>
                        <wps:cNvPr id="331" name="Graphic 331"/>
                        <wps:cNvSpPr/>
                        <wps:spPr>
                          <a:xfrm>
                            <a:off x="6222441" y="3046501"/>
                            <a:ext cx="58419" cy="233679"/>
                          </a:xfrm>
                          <a:custGeom>
                            <a:avLst/>
                            <a:gdLst/>
                            <a:ahLst/>
                            <a:cxnLst/>
                            <a:rect l="l" t="t" r="r" b="b"/>
                            <a:pathLst>
                              <a:path w="58419" h="233679">
                                <a:moveTo>
                                  <a:pt x="0" y="233172"/>
                                </a:moveTo>
                                <a:lnTo>
                                  <a:pt x="57911" y="233172"/>
                                </a:lnTo>
                                <a:lnTo>
                                  <a:pt x="57911" y="0"/>
                                </a:lnTo>
                                <a:lnTo>
                                  <a:pt x="0" y="0"/>
                                </a:lnTo>
                                <a:lnTo>
                                  <a:pt x="0" y="233172"/>
                                </a:lnTo>
                                <a:close/>
                              </a:path>
                            </a:pathLst>
                          </a:custGeom>
                          <a:ln w="1778">
                            <a:solidFill>
                              <a:srgbClr val="000080"/>
                            </a:solidFill>
                            <a:prstDash val="solid"/>
                          </a:ln>
                        </wps:spPr>
                        <wps:bodyPr wrap="square" lIns="0" tIns="0" rIns="0" bIns="0" rtlCol="0">
                          <a:prstTxWarp prst="textNoShape">
                            <a:avLst/>
                          </a:prstTxWarp>
                          <a:noAutofit/>
                        </wps:bodyPr>
                      </wps:wsp>
                      <wps:wsp>
                        <wps:cNvPr id="332" name="Graphic 332"/>
                        <wps:cNvSpPr/>
                        <wps:spPr>
                          <a:xfrm>
                            <a:off x="6312103" y="3046501"/>
                            <a:ext cx="8255" cy="233679"/>
                          </a:xfrm>
                          <a:custGeom>
                            <a:avLst/>
                            <a:gdLst/>
                            <a:ahLst/>
                            <a:cxnLst/>
                            <a:rect l="l" t="t" r="r" b="b"/>
                            <a:pathLst>
                              <a:path w="8255" h="233679">
                                <a:moveTo>
                                  <a:pt x="7924" y="0"/>
                                </a:moveTo>
                                <a:lnTo>
                                  <a:pt x="0" y="0"/>
                                </a:lnTo>
                                <a:lnTo>
                                  <a:pt x="0" y="233172"/>
                                </a:lnTo>
                                <a:lnTo>
                                  <a:pt x="7924" y="233172"/>
                                </a:lnTo>
                                <a:lnTo>
                                  <a:pt x="7924" y="0"/>
                                </a:lnTo>
                                <a:close/>
                              </a:path>
                            </a:pathLst>
                          </a:custGeom>
                          <a:solidFill>
                            <a:srgbClr val="000000"/>
                          </a:solidFill>
                        </wps:spPr>
                        <wps:bodyPr wrap="square" lIns="0" tIns="0" rIns="0" bIns="0" rtlCol="0">
                          <a:prstTxWarp prst="textNoShape">
                            <a:avLst/>
                          </a:prstTxWarp>
                          <a:noAutofit/>
                        </wps:bodyPr>
                      </wps:wsp>
                      <wps:wsp>
                        <wps:cNvPr id="333" name="Graphic 333"/>
                        <wps:cNvSpPr/>
                        <wps:spPr>
                          <a:xfrm>
                            <a:off x="6312103" y="3046501"/>
                            <a:ext cx="8255" cy="233679"/>
                          </a:xfrm>
                          <a:custGeom>
                            <a:avLst/>
                            <a:gdLst/>
                            <a:ahLst/>
                            <a:cxnLst/>
                            <a:rect l="l" t="t" r="r" b="b"/>
                            <a:pathLst>
                              <a:path w="8255" h="233679">
                                <a:moveTo>
                                  <a:pt x="0" y="233172"/>
                                </a:moveTo>
                                <a:lnTo>
                                  <a:pt x="7924" y="233172"/>
                                </a:lnTo>
                                <a:lnTo>
                                  <a:pt x="7924" y="0"/>
                                </a:lnTo>
                                <a:lnTo>
                                  <a:pt x="0" y="0"/>
                                </a:lnTo>
                                <a:lnTo>
                                  <a:pt x="0" y="233172"/>
                                </a:lnTo>
                                <a:close/>
                              </a:path>
                            </a:pathLst>
                          </a:custGeom>
                          <a:ln w="1778">
                            <a:solidFill>
                              <a:srgbClr val="000000"/>
                            </a:solidFill>
                            <a:prstDash val="solid"/>
                          </a:ln>
                        </wps:spPr>
                        <wps:bodyPr wrap="square" lIns="0" tIns="0" rIns="0" bIns="0" rtlCol="0">
                          <a:prstTxWarp prst="textNoShape">
                            <a:avLst/>
                          </a:prstTxWarp>
                          <a:noAutofit/>
                        </wps:bodyPr>
                      </wps:wsp>
                      <wps:wsp>
                        <wps:cNvPr id="334" name="Graphic 334"/>
                        <wps:cNvSpPr/>
                        <wps:spPr>
                          <a:xfrm>
                            <a:off x="6222441" y="3281197"/>
                            <a:ext cx="58419" cy="233679"/>
                          </a:xfrm>
                          <a:custGeom>
                            <a:avLst/>
                            <a:gdLst/>
                            <a:ahLst/>
                            <a:cxnLst/>
                            <a:rect l="l" t="t" r="r" b="b"/>
                            <a:pathLst>
                              <a:path w="58419" h="233679">
                                <a:moveTo>
                                  <a:pt x="57911" y="0"/>
                                </a:moveTo>
                                <a:lnTo>
                                  <a:pt x="0" y="0"/>
                                </a:lnTo>
                                <a:lnTo>
                                  <a:pt x="0" y="233172"/>
                                </a:lnTo>
                                <a:lnTo>
                                  <a:pt x="57911" y="233172"/>
                                </a:lnTo>
                                <a:lnTo>
                                  <a:pt x="57911" y="0"/>
                                </a:lnTo>
                                <a:close/>
                              </a:path>
                            </a:pathLst>
                          </a:custGeom>
                          <a:solidFill>
                            <a:srgbClr val="000080"/>
                          </a:solidFill>
                        </wps:spPr>
                        <wps:bodyPr wrap="square" lIns="0" tIns="0" rIns="0" bIns="0" rtlCol="0">
                          <a:prstTxWarp prst="textNoShape">
                            <a:avLst/>
                          </a:prstTxWarp>
                          <a:noAutofit/>
                        </wps:bodyPr>
                      </wps:wsp>
                      <wps:wsp>
                        <wps:cNvPr id="335" name="Graphic 335"/>
                        <wps:cNvSpPr/>
                        <wps:spPr>
                          <a:xfrm>
                            <a:off x="6222441" y="3281197"/>
                            <a:ext cx="58419" cy="233679"/>
                          </a:xfrm>
                          <a:custGeom>
                            <a:avLst/>
                            <a:gdLst/>
                            <a:ahLst/>
                            <a:cxnLst/>
                            <a:rect l="l" t="t" r="r" b="b"/>
                            <a:pathLst>
                              <a:path w="58419" h="233679">
                                <a:moveTo>
                                  <a:pt x="0" y="233172"/>
                                </a:moveTo>
                                <a:lnTo>
                                  <a:pt x="57911" y="233172"/>
                                </a:lnTo>
                                <a:lnTo>
                                  <a:pt x="57911" y="0"/>
                                </a:lnTo>
                                <a:lnTo>
                                  <a:pt x="0" y="0"/>
                                </a:lnTo>
                                <a:lnTo>
                                  <a:pt x="0" y="233172"/>
                                </a:lnTo>
                                <a:close/>
                              </a:path>
                            </a:pathLst>
                          </a:custGeom>
                          <a:ln w="1778">
                            <a:solidFill>
                              <a:srgbClr val="000080"/>
                            </a:solidFill>
                            <a:prstDash val="solid"/>
                          </a:ln>
                        </wps:spPr>
                        <wps:bodyPr wrap="square" lIns="0" tIns="0" rIns="0" bIns="0" rtlCol="0">
                          <a:prstTxWarp prst="textNoShape">
                            <a:avLst/>
                          </a:prstTxWarp>
                          <a:noAutofit/>
                        </wps:bodyPr>
                      </wps:wsp>
                      <wps:wsp>
                        <wps:cNvPr id="336" name="Graphic 336"/>
                        <wps:cNvSpPr/>
                        <wps:spPr>
                          <a:xfrm>
                            <a:off x="6312103" y="3281197"/>
                            <a:ext cx="8255" cy="233679"/>
                          </a:xfrm>
                          <a:custGeom>
                            <a:avLst/>
                            <a:gdLst/>
                            <a:ahLst/>
                            <a:cxnLst/>
                            <a:rect l="l" t="t" r="r" b="b"/>
                            <a:pathLst>
                              <a:path w="8255" h="233679">
                                <a:moveTo>
                                  <a:pt x="7924" y="0"/>
                                </a:moveTo>
                                <a:lnTo>
                                  <a:pt x="0" y="0"/>
                                </a:lnTo>
                                <a:lnTo>
                                  <a:pt x="0" y="233172"/>
                                </a:lnTo>
                                <a:lnTo>
                                  <a:pt x="7924" y="233172"/>
                                </a:lnTo>
                                <a:lnTo>
                                  <a:pt x="7924" y="0"/>
                                </a:lnTo>
                                <a:close/>
                              </a:path>
                            </a:pathLst>
                          </a:custGeom>
                          <a:solidFill>
                            <a:srgbClr val="000000"/>
                          </a:solidFill>
                        </wps:spPr>
                        <wps:bodyPr wrap="square" lIns="0" tIns="0" rIns="0" bIns="0" rtlCol="0">
                          <a:prstTxWarp prst="textNoShape">
                            <a:avLst/>
                          </a:prstTxWarp>
                          <a:noAutofit/>
                        </wps:bodyPr>
                      </wps:wsp>
                      <wps:wsp>
                        <wps:cNvPr id="337" name="Graphic 337"/>
                        <wps:cNvSpPr/>
                        <wps:spPr>
                          <a:xfrm>
                            <a:off x="6312103" y="3281197"/>
                            <a:ext cx="8255" cy="233679"/>
                          </a:xfrm>
                          <a:custGeom>
                            <a:avLst/>
                            <a:gdLst/>
                            <a:ahLst/>
                            <a:cxnLst/>
                            <a:rect l="l" t="t" r="r" b="b"/>
                            <a:pathLst>
                              <a:path w="8255" h="233679">
                                <a:moveTo>
                                  <a:pt x="0" y="233172"/>
                                </a:moveTo>
                                <a:lnTo>
                                  <a:pt x="7924" y="233172"/>
                                </a:lnTo>
                                <a:lnTo>
                                  <a:pt x="7924" y="0"/>
                                </a:lnTo>
                                <a:lnTo>
                                  <a:pt x="0" y="0"/>
                                </a:lnTo>
                                <a:lnTo>
                                  <a:pt x="0" y="233172"/>
                                </a:lnTo>
                                <a:close/>
                              </a:path>
                            </a:pathLst>
                          </a:custGeom>
                          <a:ln w="1778">
                            <a:solidFill>
                              <a:srgbClr val="000000"/>
                            </a:solidFill>
                            <a:prstDash val="solid"/>
                          </a:ln>
                        </wps:spPr>
                        <wps:bodyPr wrap="square" lIns="0" tIns="0" rIns="0" bIns="0" rtlCol="0">
                          <a:prstTxWarp prst="textNoShape">
                            <a:avLst/>
                          </a:prstTxWarp>
                          <a:noAutofit/>
                        </wps:bodyPr>
                      </wps:wsp>
                      <wps:wsp>
                        <wps:cNvPr id="338" name="Graphic 338"/>
                        <wps:cNvSpPr/>
                        <wps:spPr>
                          <a:xfrm>
                            <a:off x="6222441" y="3515893"/>
                            <a:ext cx="58419" cy="233679"/>
                          </a:xfrm>
                          <a:custGeom>
                            <a:avLst/>
                            <a:gdLst/>
                            <a:ahLst/>
                            <a:cxnLst/>
                            <a:rect l="l" t="t" r="r" b="b"/>
                            <a:pathLst>
                              <a:path w="58419" h="233679">
                                <a:moveTo>
                                  <a:pt x="57911" y="0"/>
                                </a:moveTo>
                                <a:lnTo>
                                  <a:pt x="0" y="0"/>
                                </a:lnTo>
                                <a:lnTo>
                                  <a:pt x="0" y="233172"/>
                                </a:lnTo>
                                <a:lnTo>
                                  <a:pt x="57911" y="233172"/>
                                </a:lnTo>
                                <a:lnTo>
                                  <a:pt x="57911" y="0"/>
                                </a:lnTo>
                                <a:close/>
                              </a:path>
                            </a:pathLst>
                          </a:custGeom>
                          <a:solidFill>
                            <a:srgbClr val="000080"/>
                          </a:solidFill>
                        </wps:spPr>
                        <wps:bodyPr wrap="square" lIns="0" tIns="0" rIns="0" bIns="0" rtlCol="0">
                          <a:prstTxWarp prst="textNoShape">
                            <a:avLst/>
                          </a:prstTxWarp>
                          <a:noAutofit/>
                        </wps:bodyPr>
                      </wps:wsp>
                      <wps:wsp>
                        <wps:cNvPr id="339" name="Graphic 339"/>
                        <wps:cNvSpPr/>
                        <wps:spPr>
                          <a:xfrm>
                            <a:off x="6222441" y="3515893"/>
                            <a:ext cx="58419" cy="233679"/>
                          </a:xfrm>
                          <a:custGeom>
                            <a:avLst/>
                            <a:gdLst/>
                            <a:ahLst/>
                            <a:cxnLst/>
                            <a:rect l="l" t="t" r="r" b="b"/>
                            <a:pathLst>
                              <a:path w="58419" h="233679">
                                <a:moveTo>
                                  <a:pt x="0" y="233172"/>
                                </a:moveTo>
                                <a:lnTo>
                                  <a:pt x="57911" y="233172"/>
                                </a:lnTo>
                                <a:lnTo>
                                  <a:pt x="57911" y="0"/>
                                </a:lnTo>
                                <a:lnTo>
                                  <a:pt x="0" y="0"/>
                                </a:lnTo>
                                <a:lnTo>
                                  <a:pt x="0" y="233172"/>
                                </a:lnTo>
                                <a:close/>
                              </a:path>
                            </a:pathLst>
                          </a:custGeom>
                          <a:ln w="1778">
                            <a:solidFill>
                              <a:srgbClr val="000080"/>
                            </a:solidFill>
                            <a:prstDash val="solid"/>
                          </a:ln>
                        </wps:spPr>
                        <wps:bodyPr wrap="square" lIns="0" tIns="0" rIns="0" bIns="0" rtlCol="0">
                          <a:prstTxWarp prst="textNoShape">
                            <a:avLst/>
                          </a:prstTxWarp>
                          <a:noAutofit/>
                        </wps:bodyPr>
                      </wps:wsp>
                      <wps:wsp>
                        <wps:cNvPr id="340" name="Graphic 340"/>
                        <wps:cNvSpPr/>
                        <wps:spPr>
                          <a:xfrm>
                            <a:off x="6312103" y="3515893"/>
                            <a:ext cx="8255" cy="233679"/>
                          </a:xfrm>
                          <a:custGeom>
                            <a:avLst/>
                            <a:gdLst/>
                            <a:ahLst/>
                            <a:cxnLst/>
                            <a:rect l="l" t="t" r="r" b="b"/>
                            <a:pathLst>
                              <a:path w="8255" h="233679">
                                <a:moveTo>
                                  <a:pt x="7924" y="0"/>
                                </a:moveTo>
                                <a:lnTo>
                                  <a:pt x="0" y="0"/>
                                </a:lnTo>
                                <a:lnTo>
                                  <a:pt x="0" y="233172"/>
                                </a:lnTo>
                                <a:lnTo>
                                  <a:pt x="7924" y="233172"/>
                                </a:lnTo>
                                <a:lnTo>
                                  <a:pt x="7924" y="0"/>
                                </a:lnTo>
                                <a:close/>
                              </a:path>
                            </a:pathLst>
                          </a:custGeom>
                          <a:solidFill>
                            <a:srgbClr val="000000"/>
                          </a:solidFill>
                        </wps:spPr>
                        <wps:bodyPr wrap="square" lIns="0" tIns="0" rIns="0" bIns="0" rtlCol="0">
                          <a:prstTxWarp prst="textNoShape">
                            <a:avLst/>
                          </a:prstTxWarp>
                          <a:noAutofit/>
                        </wps:bodyPr>
                      </wps:wsp>
                      <wps:wsp>
                        <wps:cNvPr id="341" name="Graphic 341"/>
                        <wps:cNvSpPr/>
                        <wps:spPr>
                          <a:xfrm>
                            <a:off x="6312103" y="3515893"/>
                            <a:ext cx="8255" cy="233679"/>
                          </a:xfrm>
                          <a:custGeom>
                            <a:avLst/>
                            <a:gdLst/>
                            <a:ahLst/>
                            <a:cxnLst/>
                            <a:rect l="l" t="t" r="r" b="b"/>
                            <a:pathLst>
                              <a:path w="8255" h="233679">
                                <a:moveTo>
                                  <a:pt x="0" y="233172"/>
                                </a:moveTo>
                                <a:lnTo>
                                  <a:pt x="7924" y="233172"/>
                                </a:lnTo>
                                <a:lnTo>
                                  <a:pt x="7924" y="0"/>
                                </a:lnTo>
                                <a:lnTo>
                                  <a:pt x="0" y="0"/>
                                </a:lnTo>
                                <a:lnTo>
                                  <a:pt x="0" y="233172"/>
                                </a:lnTo>
                                <a:close/>
                              </a:path>
                            </a:pathLst>
                          </a:custGeom>
                          <a:ln w="1778">
                            <a:solidFill>
                              <a:srgbClr val="000000"/>
                            </a:solidFill>
                            <a:prstDash val="solid"/>
                          </a:ln>
                        </wps:spPr>
                        <wps:bodyPr wrap="square" lIns="0" tIns="0" rIns="0" bIns="0" rtlCol="0">
                          <a:prstTxWarp prst="textNoShape">
                            <a:avLst/>
                          </a:prstTxWarp>
                          <a:noAutofit/>
                        </wps:bodyPr>
                      </wps:wsp>
                      <wps:wsp>
                        <wps:cNvPr id="342" name="Graphic 342"/>
                        <wps:cNvSpPr/>
                        <wps:spPr>
                          <a:xfrm>
                            <a:off x="6222441" y="3750589"/>
                            <a:ext cx="58419" cy="233679"/>
                          </a:xfrm>
                          <a:custGeom>
                            <a:avLst/>
                            <a:gdLst/>
                            <a:ahLst/>
                            <a:cxnLst/>
                            <a:rect l="l" t="t" r="r" b="b"/>
                            <a:pathLst>
                              <a:path w="58419" h="233679">
                                <a:moveTo>
                                  <a:pt x="57911" y="0"/>
                                </a:moveTo>
                                <a:lnTo>
                                  <a:pt x="0" y="0"/>
                                </a:lnTo>
                                <a:lnTo>
                                  <a:pt x="0" y="233171"/>
                                </a:lnTo>
                                <a:lnTo>
                                  <a:pt x="57911" y="233171"/>
                                </a:lnTo>
                                <a:lnTo>
                                  <a:pt x="57911" y="0"/>
                                </a:lnTo>
                                <a:close/>
                              </a:path>
                            </a:pathLst>
                          </a:custGeom>
                          <a:solidFill>
                            <a:srgbClr val="000080"/>
                          </a:solidFill>
                        </wps:spPr>
                        <wps:bodyPr wrap="square" lIns="0" tIns="0" rIns="0" bIns="0" rtlCol="0">
                          <a:prstTxWarp prst="textNoShape">
                            <a:avLst/>
                          </a:prstTxWarp>
                          <a:noAutofit/>
                        </wps:bodyPr>
                      </wps:wsp>
                      <wps:wsp>
                        <wps:cNvPr id="343" name="Graphic 343"/>
                        <wps:cNvSpPr/>
                        <wps:spPr>
                          <a:xfrm>
                            <a:off x="6222441" y="3750589"/>
                            <a:ext cx="58419" cy="233679"/>
                          </a:xfrm>
                          <a:custGeom>
                            <a:avLst/>
                            <a:gdLst/>
                            <a:ahLst/>
                            <a:cxnLst/>
                            <a:rect l="l" t="t" r="r" b="b"/>
                            <a:pathLst>
                              <a:path w="58419" h="233679">
                                <a:moveTo>
                                  <a:pt x="0" y="233171"/>
                                </a:moveTo>
                                <a:lnTo>
                                  <a:pt x="57911" y="233171"/>
                                </a:lnTo>
                                <a:lnTo>
                                  <a:pt x="57911" y="0"/>
                                </a:lnTo>
                                <a:lnTo>
                                  <a:pt x="0" y="0"/>
                                </a:lnTo>
                                <a:lnTo>
                                  <a:pt x="0" y="233171"/>
                                </a:lnTo>
                                <a:close/>
                              </a:path>
                            </a:pathLst>
                          </a:custGeom>
                          <a:ln w="1778">
                            <a:solidFill>
                              <a:srgbClr val="000080"/>
                            </a:solidFill>
                            <a:prstDash val="solid"/>
                          </a:ln>
                        </wps:spPr>
                        <wps:bodyPr wrap="square" lIns="0" tIns="0" rIns="0" bIns="0" rtlCol="0">
                          <a:prstTxWarp prst="textNoShape">
                            <a:avLst/>
                          </a:prstTxWarp>
                          <a:noAutofit/>
                        </wps:bodyPr>
                      </wps:wsp>
                      <wps:wsp>
                        <wps:cNvPr id="344" name="Graphic 344"/>
                        <wps:cNvSpPr/>
                        <wps:spPr>
                          <a:xfrm>
                            <a:off x="6312103" y="3750589"/>
                            <a:ext cx="8255" cy="233679"/>
                          </a:xfrm>
                          <a:custGeom>
                            <a:avLst/>
                            <a:gdLst/>
                            <a:ahLst/>
                            <a:cxnLst/>
                            <a:rect l="l" t="t" r="r" b="b"/>
                            <a:pathLst>
                              <a:path w="8255" h="233679">
                                <a:moveTo>
                                  <a:pt x="7924" y="0"/>
                                </a:moveTo>
                                <a:lnTo>
                                  <a:pt x="0" y="0"/>
                                </a:lnTo>
                                <a:lnTo>
                                  <a:pt x="0" y="233171"/>
                                </a:lnTo>
                                <a:lnTo>
                                  <a:pt x="7924" y="233171"/>
                                </a:lnTo>
                                <a:lnTo>
                                  <a:pt x="7924" y="0"/>
                                </a:lnTo>
                                <a:close/>
                              </a:path>
                            </a:pathLst>
                          </a:custGeom>
                          <a:solidFill>
                            <a:srgbClr val="000000"/>
                          </a:solidFill>
                        </wps:spPr>
                        <wps:bodyPr wrap="square" lIns="0" tIns="0" rIns="0" bIns="0" rtlCol="0">
                          <a:prstTxWarp prst="textNoShape">
                            <a:avLst/>
                          </a:prstTxWarp>
                          <a:noAutofit/>
                        </wps:bodyPr>
                      </wps:wsp>
                      <wps:wsp>
                        <wps:cNvPr id="345" name="Graphic 345"/>
                        <wps:cNvSpPr/>
                        <wps:spPr>
                          <a:xfrm>
                            <a:off x="6312103" y="3750589"/>
                            <a:ext cx="8255" cy="233679"/>
                          </a:xfrm>
                          <a:custGeom>
                            <a:avLst/>
                            <a:gdLst/>
                            <a:ahLst/>
                            <a:cxnLst/>
                            <a:rect l="l" t="t" r="r" b="b"/>
                            <a:pathLst>
                              <a:path w="8255" h="233679">
                                <a:moveTo>
                                  <a:pt x="0" y="233171"/>
                                </a:moveTo>
                                <a:lnTo>
                                  <a:pt x="7924" y="233171"/>
                                </a:lnTo>
                                <a:lnTo>
                                  <a:pt x="7924" y="0"/>
                                </a:lnTo>
                                <a:lnTo>
                                  <a:pt x="0" y="0"/>
                                </a:lnTo>
                                <a:lnTo>
                                  <a:pt x="0" y="233171"/>
                                </a:lnTo>
                                <a:close/>
                              </a:path>
                            </a:pathLst>
                          </a:custGeom>
                          <a:ln w="1778">
                            <a:solidFill>
                              <a:srgbClr val="000000"/>
                            </a:solidFill>
                            <a:prstDash val="solid"/>
                          </a:ln>
                        </wps:spPr>
                        <wps:bodyPr wrap="square" lIns="0" tIns="0" rIns="0" bIns="0" rtlCol="0">
                          <a:prstTxWarp prst="textNoShape">
                            <a:avLst/>
                          </a:prstTxWarp>
                          <a:noAutofit/>
                        </wps:bodyPr>
                      </wps:wsp>
                      <wps:wsp>
                        <wps:cNvPr id="346" name="Graphic 346"/>
                        <wps:cNvSpPr/>
                        <wps:spPr>
                          <a:xfrm>
                            <a:off x="6222441" y="3985234"/>
                            <a:ext cx="58419" cy="233679"/>
                          </a:xfrm>
                          <a:custGeom>
                            <a:avLst/>
                            <a:gdLst/>
                            <a:ahLst/>
                            <a:cxnLst/>
                            <a:rect l="l" t="t" r="r" b="b"/>
                            <a:pathLst>
                              <a:path w="58419" h="233679">
                                <a:moveTo>
                                  <a:pt x="57911" y="0"/>
                                </a:moveTo>
                                <a:lnTo>
                                  <a:pt x="0" y="0"/>
                                </a:lnTo>
                                <a:lnTo>
                                  <a:pt x="0" y="233476"/>
                                </a:lnTo>
                                <a:lnTo>
                                  <a:pt x="57911" y="233476"/>
                                </a:lnTo>
                                <a:lnTo>
                                  <a:pt x="57911" y="0"/>
                                </a:lnTo>
                                <a:close/>
                              </a:path>
                            </a:pathLst>
                          </a:custGeom>
                          <a:solidFill>
                            <a:srgbClr val="000080"/>
                          </a:solidFill>
                        </wps:spPr>
                        <wps:bodyPr wrap="square" lIns="0" tIns="0" rIns="0" bIns="0" rtlCol="0">
                          <a:prstTxWarp prst="textNoShape">
                            <a:avLst/>
                          </a:prstTxWarp>
                          <a:noAutofit/>
                        </wps:bodyPr>
                      </wps:wsp>
                      <wps:wsp>
                        <wps:cNvPr id="347" name="Graphic 347"/>
                        <wps:cNvSpPr/>
                        <wps:spPr>
                          <a:xfrm>
                            <a:off x="6222441" y="3985234"/>
                            <a:ext cx="58419" cy="233679"/>
                          </a:xfrm>
                          <a:custGeom>
                            <a:avLst/>
                            <a:gdLst/>
                            <a:ahLst/>
                            <a:cxnLst/>
                            <a:rect l="l" t="t" r="r" b="b"/>
                            <a:pathLst>
                              <a:path w="58419" h="233679">
                                <a:moveTo>
                                  <a:pt x="0" y="233476"/>
                                </a:moveTo>
                                <a:lnTo>
                                  <a:pt x="57911" y="233476"/>
                                </a:lnTo>
                                <a:lnTo>
                                  <a:pt x="57911" y="0"/>
                                </a:lnTo>
                                <a:lnTo>
                                  <a:pt x="0" y="0"/>
                                </a:lnTo>
                                <a:lnTo>
                                  <a:pt x="0" y="233476"/>
                                </a:lnTo>
                                <a:close/>
                              </a:path>
                            </a:pathLst>
                          </a:custGeom>
                          <a:ln w="1777">
                            <a:solidFill>
                              <a:srgbClr val="000080"/>
                            </a:solidFill>
                            <a:prstDash val="solid"/>
                          </a:ln>
                        </wps:spPr>
                        <wps:bodyPr wrap="square" lIns="0" tIns="0" rIns="0" bIns="0" rtlCol="0">
                          <a:prstTxWarp prst="textNoShape">
                            <a:avLst/>
                          </a:prstTxWarp>
                          <a:noAutofit/>
                        </wps:bodyPr>
                      </wps:wsp>
                      <wps:wsp>
                        <wps:cNvPr id="348" name="Graphic 348"/>
                        <wps:cNvSpPr/>
                        <wps:spPr>
                          <a:xfrm>
                            <a:off x="6312103" y="3985234"/>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349" name="Graphic 349"/>
                        <wps:cNvSpPr/>
                        <wps:spPr>
                          <a:xfrm>
                            <a:off x="6312103" y="3985234"/>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8">
                            <a:solidFill>
                              <a:srgbClr val="000000"/>
                            </a:solidFill>
                            <a:prstDash val="solid"/>
                          </a:ln>
                        </wps:spPr>
                        <wps:bodyPr wrap="square" lIns="0" tIns="0" rIns="0" bIns="0" rtlCol="0">
                          <a:prstTxWarp prst="textNoShape">
                            <a:avLst/>
                          </a:prstTxWarp>
                          <a:noAutofit/>
                        </wps:bodyPr>
                      </wps:wsp>
                      <wps:wsp>
                        <wps:cNvPr id="350" name="Graphic 350"/>
                        <wps:cNvSpPr/>
                        <wps:spPr>
                          <a:xfrm>
                            <a:off x="6222441" y="4219930"/>
                            <a:ext cx="58419" cy="233679"/>
                          </a:xfrm>
                          <a:custGeom>
                            <a:avLst/>
                            <a:gdLst/>
                            <a:ahLst/>
                            <a:cxnLst/>
                            <a:rect l="l" t="t" r="r" b="b"/>
                            <a:pathLst>
                              <a:path w="58419" h="233679">
                                <a:moveTo>
                                  <a:pt x="57911" y="0"/>
                                </a:moveTo>
                                <a:lnTo>
                                  <a:pt x="0" y="0"/>
                                </a:lnTo>
                                <a:lnTo>
                                  <a:pt x="0" y="233476"/>
                                </a:lnTo>
                                <a:lnTo>
                                  <a:pt x="57911" y="233476"/>
                                </a:lnTo>
                                <a:lnTo>
                                  <a:pt x="57911" y="0"/>
                                </a:lnTo>
                                <a:close/>
                              </a:path>
                            </a:pathLst>
                          </a:custGeom>
                          <a:solidFill>
                            <a:srgbClr val="000080"/>
                          </a:solidFill>
                        </wps:spPr>
                        <wps:bodyPr wrap="square" lIns="0" tIns="0" rIns="0" bIns="0" rtlCol="0">
                          <a:prstTxWarp prst="textNoShape">
                            <a:avLst/>
                          </a:prstTxWarp>
                          <a:noAutofit/>
                        </wps:bodyPr>
                      </wps:wsp>
                      <wps:wsp>
                        <wps:cNvPr id="351" name="Graphic 351"/>
                        <wps:cNvSpPr/>
                        <wps:spPr>
                          <a:xfrm>
                            <a:off x="6222441" y="4219930"/>
                            <a:ext cx="58419" cy="233679"/>
                          </a:xfrm>
                          <a:custGeom>
                            <a:avLst/>
                            <a:gdLst/>
                            <a:ahLst/>
                            <a:cxnLst/>
                            <a:rect l="l" t="t" r="r" b="b"/>
                            <a:pathLst>
                              <a:path w="58419" h="233679">
                                <a:moveTo>
                                  <a:pt x="0" y="233476"/>
                                </a:moveTo>
                                <a:lnTo>
                                  <a:pt x="57911" y="233476"/>
                                </a:lnTo>
                                <a:lnTo>
                                  <a:pt x="57911" y="0"/>
                                </a:lnTo>
                                <a:lnTo>
                                  <a:pt x="0" y="0"/>
                                </a:lnTo>
                                <a:lnTo>
                                  <a:pt x="0" y="233476"/>
                                </a:lnTo>
                                <a:close/>
                              </a:path>
                            </a:pathLst>
                          </a:custGeom>
                          <a:ln w="1777">
                            <a:solidFill>
                              <a:srgbClr val="000080"/>
                            </a:solidFill>
                            <a:prstDash val="solid"/>
                          </a:ln>
                        </wps:spPr>
                        <wps:bodyPr wrap="square" lIns="0" tIns="0" rIns="0" bIns="0" rtlCol="0">
                          <a:prstTxWarp prst="textNoShape">
                            <a:avLst/>
                          </a:prstTxWarp>
                          <a:noAutofit/>
                        </wps:bodyPr>
                      </wps:wsp>
                      <wps:wsp>
                        <wps:cNvPr id="352" name="Graphic 352"/>
                        <wps:cNvSpPr/>
                        <wps:spPr>
                          <a:xfrm>
                            <a:off x="6312103" y="4219930"/>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353" name="Graphic 353"/>
                        <wps:cNvSpPr/>
                        <wps:spPr>
                          <a:xfrm>
                            <a:off x="6312103" y="4219930"/>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8">
                            <a:solidFill>
                              <a:srgbClr val="000000"/>
                            </a:solidFill>
                            <a:prstDash val="solid"/>
                          </a:ln>
                        </wps:spPr>
                        <wps:bodyPr wrap="square" lIns="0" tIns="0" rIns="0" bIns="0" rtlCol="0">
                          <a:prstTxWarp prst="textNoShape">
                            <a:avLst/>
                          </a:prstTxWarp>
                          <a:noAutofit/>
                        </wps:bodyPr>
                      </wps:wsp>
                      <wps:wsp>
                        <wps:cNvPr id="354" name="Graphic 354"/>
                        <wps:cNvSpPr/>
                        <wps:spPr>
                          <a:xfrm>
                            <a:off x="6222441" y="4454626"/>
                            <a:ext cx="58419" cy="233679"/>
                          </a:xfrm>
                          <a:custGeom>
                            <a:avLst/>
                            <a:gdLst/>
                            <a:ahLst/>
                            <a:cxnLst/>
                            <a:rect l="l" t="t" r="r" b="b"/>
                            <a:pathLst>
                              <a:path w="58419" h="233679">
                                <a:moveTo>
                                  <a:pt x="57911" y="0"/>
                                </a:moveTo>
                                <a:lnTo>
                                  <a:pt x="0" y="0"/>
                                </a:lnTo>
                                <a:lnTo>
                                  <a:pt x="0" y="233476"/>
                                </a:lnTo>
                                <a:lnTo>
                                  <a:pt x="57911" y="233476"/>
                                </a:lnTo>
                                <a:lnTo>
                                  <a:pt x="57911" y="0"/>
                                </a:lnTo>
                                <a:close/>
                              </a:path>
                            </a:pathLst>
                          </a:custGeom>
                          <a:solidFill>
                            <a:srgbClr val="000080"/>
                          </a:solidFill>
                        </wps:spPr>
                        <wps:bodyPr wrap="square" lIns="0" tIns="0" rIns="0" bIns="0" rtlCol="0">
                          <a:prstTxWarp prst="textNoShape">
                            <a:avLst/>
                          </a:prstTxWarp>
                          <a:noAutofit/>
                        </wps:bodyPr>
                      </wps:wsp>
                      <wps:wsp>
                        <wps:cNvPr id="355" name="Graphic 355"/>
                        <wps:cNvSpPr/>
                        <wps:spPr>
                          <a:xfrm>
                            <a:off x="6222441" y="4454626"/>
                            <a:ext cx="58419" cy="233679"/>
                          </a:xfrm>
                          <a:custGeom>
                            <a:avLst/>
                            <a:gdLst/>
                            <a:ahLst/>
                            <a:cxnLst/>
                            <a:rect l="l" t="t" r="r" b="b"/>
                            <a:pathLst>
                              <a:path w="58419" h="233679">
                                <a:moveTo>
                                  <a:pt x="0" y="233476"/>
                                </a:moveTo>
                                <a:lnTo>
                                  <a:pt x="57911" y="233476"/>
                                </a:lnTo>
                                <a:lnTo>
                                  <a:pt x="57911" y="0"/>
                                </a:lnTo>
                                <a:lnTo>
                                  <a:pt x="0" y="0"/>
                                </a:lnTo>
                                <a:lnTo>
                                  <a:pt x="0" y="233476"/>
                                </a:lnTo>
                                <a:close/>
                              </a:path>
                            </a:pathLst>
                          </a:custGeom>
                          <a:ln w="1777">
                            <a:solidFill>
                              <a:srgbClr val="000080"/>
                            </a:solidFill>
                            <a:prstDash val="solid"/>
                          </a:ln>
                        </wps:spPr>
                        <wps:bodyPr wrap="square" lIns="0" tIns="0" rIns="0" bIns="0" rtlCol="0">
                          <a:prstTxWarp prst="textNoShape">
                            <a:avLst/>
                          </a:prstTxWarp>
                          <a:noAutofit/>
                        </wps:bodyPr>
                      </wps:wsp>
                      <wps:wsp>
                        <wps:cNvPr id="356" name="Graphic 356"/>
                        <wps:cNvSpPr/>
                        <wps:spPr>
                          <a:xfrm>
                            <a:off x="6312103" y="4454626"/>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357" name="Graphic 357"/>
                        <wps:cNvSpPr/>
                        <wps:spPr>
                          <a:xfrm>
                            <a:off x="6312103" y="4454626"/>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8">
                            <a:solidFill>
                              <a:srgbClr val="000000"/>
                            </a:solidFill>
                            <a:prstDash val="solid"/>
                          </a:ln>
                        </wps:spPr>
                        <wps:bodyPr wrap="square" lIns="0" tIns="0" rIns="0" bIns="0" rtlCol="0">
                          <a:prstTxWarp prst="textNoShape">
                            <a:avLst/>
                          </a:prstTxWarp>
                          <a:noAutofit/>
                        </wps:bodyPr>
                      </wps:wsp>
                      <wps:wsp>
                        <wps:cNvPr id="358" name="Graphic 358"/>
                        <wps:cNvSpPr/>
                        <wps:spPr>
                          <a:xfrm>
                            <a:off x="6222441" y="4689322"/>
                            <a:ext cx="58419" cy="233679"/>
                          </a:xfrm>
                          <a:custGeom>
                            <a:avLst/>
                            <a:gdLst/>
                            <a:ahLst/>
                            <a:cxnLst/>
                            <a:rect l="l" t="t" r="r" b="b"/>
                            <a:pathLst>
                              <a:path w="58419" h="233679">
                                <a:moveTo>
                                  <a:pt x="57911" y="0"/>
                                </a:moveTo>
                                <a:lnTo>
                                  <a:pt x="0" y="0"/>
                                </a:lnTo>
                                <a:lnTo>
                                  <a:pt x="0" y="233476"/>
                                </a:lnTo>
                                <a:lnTo>
                                  <a:pt x="57911" y="233476"/>
                                </a:lnTo>
                                <a:lnTo>
                                  <a:pt x="57911" y="0"/>
                                </a:lnTo>
                                <a:close/>
                              </a:path>
                            </a:pathLst>
                          </a:custGeom>
                          <a:solidFill>
                            <a:srgbClr val="000080"/>
                          </a:solidFill>
                        </wps:spPr>
                        <wps:bodyPr wrap="square" lIns="0" tIns="0" rIns="0" bIns="0" rtlCol="0">
                          <a:prstTxWarp prst="textNoShape">
                            <a:avLst/>
                          </a:prstTxWarp>
                          <a:noAutofit/>
                        </wps:bodyPr>
                      </wps:wsp>
                      <wps:wsp>
                        <wps:cNvPr id="359" name="Graphic 359"/>
                        <wps:cNvSpPr/>
                        <wps:spPr>
                          <a:xfrm>
                            <a:off x="6222441" y="4689322"/>
                            <a:ext cx="58419" cy="233679"/>
                          </a:xfrm>
                          <a:custGeom>
                            <a:avLst/>
                            <a:gdLst/>
                            <a:ahLst/>
                            <a:cxnLst/>
                            <a:rect l="l" t="t" r="r" b="b"/>
                            <a:pathLst>
                              <a:path w="58419" h="233679">
                                <a:moveTo>
                                  <a:pt x="0" y="233476"/>
                                </a:moveTo>
                                <a:lnTo>
                                  <a:pt x="57911" y="233476"/>
                                </a:lnTo>
                                <a:lnTo>
                                  <a:pt x="57911" y="0"/>
                                </a:lnTo>
                                <a:lnTo>
                                  <a:pt x="0" y="0"/>
                                </a:lnTo>
                                <a:lnTo>
                                  <a:pt x="0" y="233476"/>
                                </a:lnTo>
                                <a:close/>
                              </a:path>
                            </a:pathLst>
                          </a:custGeom>
                          <a:ln w="1777">
                            <a:solidFill>
                              <a:srgbClr val="000080"/>
                            </a:solidFill>
                            <a:prstDash val="solid"/>
                          </a:ln>
                        </wps:spPr>
                        <wps:bodyPr wrap="square" lIns="0" tIns="0" rIns="0" bIns="0" rtlCol="0">
                          <a:prstTxWarp prst="textNoShape">
                            <a:avLst/>
                          </a:prstTxWarp>
                          <a:noAutofit/>
                        </wps:bodyPr>
                      </wps:wsp>
                      <wps:wsp>
                        <wps:cNvPr id="360" name="Graphic 360"/>
                        <wps:cNvSpPr/>
                        <wps:spPr>
                          <a:xfrm>
                            <a:off x="6312103" y="4689322"/>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361" name="Graphic 361"/>
                        <wps:cNvSpPr/>
                        <wps:spPr>
                          <a:xfrm>
                            <a:off x="6312103" y="4689322"/>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8">
                            <a:solidFill>
                              <a:srgbClr val="000000"/>
                            </a:solidFill>
                            <a:prstDash val="solid"/>
                          </a:ln>
                        </wps:spPr>
                        <wps:bodyPr wrap="square" lIns="0" tIns="0" rIns="0" bIns="0" rtlCol="0">
                          <a:prstTxWarp prst="textNoShape">
                            <a:avLst/>
                          </a:prstTxWarp>
                          <a:noAutofit/>
                        </wps:bodyPr>
                      </wps:wsp>
                      <wps:wsp>
                        <wps:cNvPr id="362" name="Graphic 362"/>
                        <wps:cNvSpPr/>
                        <wps:spPr>
                          <a:xfrm>
                            <a:off x="6222441" y="4924018"/>
                            <a:ext cx="58419" cy="233679"/>
                          </a:xfrm>
                          <a:custGeom>
                            <a:avLst/>
                            <a:gdLst/>
                            <a:ahLst/>
                            <a:cxnLst/>
                            <a:rect l="l" t="t" r="r" b="b"/>
                            <a:pathLst>
                              <a:path w="58419" h="233679">
                                <a:moveTo>
                                  <a:pt x="57911" y="0"/>
                                </a:moveTo>
                                <a:lnTo>
                                  <a:pt x="0" y="0"/>
                                </a:lnTo>
                                <a:lnTo>
                                  <a:pt x="0" y="233476"/>
                                </a:lnTo>
                                <a:lnTo>
                                  <a:pt x="57911" y="233476"/>
                                </a:lnTo>
                                <a:lnTo>
                                  <a:pt x="57911" y="0"/>
                                </a:lnTo>
                                <a:close/>
                              </a:path>
                            </a:pathLst>
                          </a:custGeom>
                          <a:solidFill>
                            <a:srgbClr val="000080"/>
                          </a:solidFill>
                        </wps:spPr>
                        <wps:bodyPr wrap="square" lIns="0" tIns="0" rIns="0" bIns="0" rtlCol="0">
                          <a:prstTxWarp prst="textNoShape">
                            <a:avLst/>
                          </a:prstTxWarp>
                          <a:noAutofit/>
                        </wps:bodyPr>
                      </wps:wsp>
                      <wps:wsp>
                        <wps:cNvPr id="363" name="Graphic 363"/>
                        <wps:cNvSpPr/>
                        <wps:spPr>
                          <a:xfrm>
                            <a:off x="6222441" y="4924018"/>
                            <a:ext cx="58419" cy="233679"/>
                          </a:xfrm>
                          <a:custGeom>
                            <a:avLst/>
                            <a:gdLst/>
                            <a:ahLst/>
                            <a:cxnLst/>
                            <a:rect l="l" t="t" r="r" b="b"/>
                            <a:pathLst>
                              <a:path w="58419" h="233679">
                                <a:moveTo>
                                  <a:pt x="0" y="233476"/>
                                </a:moveTo>
                                <a:lnTo>
                                  <a:pt x="57911" y="233476"/>
                                </a:lnTo>
                                <a:lnTo>
                                  <a:pt x="57911" y="0"/>
                                </a:lnTo>
                                <a:lnTo>
                                  <a:pt x="0" y="0"/>
                                </a:lnTo>
                                <a:lnTo>
                                  <a:pt x="0" y="233476"/>
                                </a:lnTo>
                                <a:close/>
                              </a:path>
                            </a:pathLst>
                          </a:custGeom>
                          <a:ln w="1777">
                            <a:solidFill>
                              <a:srgbClr val="000080"/>
                            </a:solidFill>
                            <a:prstDash val="solid"/>
                          </a:ln>
                        </wps:spPr>
                        <wps:bodyPr wrap="square" lIns="0" tIns="0" rIns="0" bIns="0" rtlCol="0">
                          <a:prstTxWarp prst="textNoShape">
                            <a:avLst/>
                          </a:prstTxWarp>
                          <a:noAutofit/>
                        </wps:bodyPr>
                      </wps:wsp>
                      <wps:wsp>
                        <wps:cNvPr id="364" name="Graphic 364"/>
                        <wps:cNvSpPr/>
                        <wps:spPr>
                          <a:xfrm>
                            <a:off x="6312103" y="4924018"/>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365" name="Graphic 365"/>
                        <wps:cNvSpPr/>
                        <wps:spPr>
                          <a:xfrm>
                            <a:off x="6312103" y="4924018"/>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8">
                            <a:solidFill>
                              <a:srgbClr val="000000"/>
                            </a:solidFill>
                            <a:prstDash val="solid"/>
                          </a:ln>
                        </wps:spPr>
                        <wps:bodyPr wrap="square" lIns="0" tIns="0" rIns="0" bIns="0" rtlCol="0">
                          <a:prstTxWarp prst="textNoShape">
                            <a:avLst/>
                          </a:prstTxWarp>
                          <a:noAutofit/>
                        </wps:bodyPr>
                      </wps:wsp>
                      <wps:wsp>
                        <wps:cNvPr id="366" name="Graphic 366"/>
                        <wps:cNvSpPr/>
                        <wps:spPr>
                          <a:xfrm>
                            <a:off x="6222441" y="5158714"/>
                            <a:ext cx="58419" cy="233679"/>
                          </a:xfrm>
                          <a:custGeom>
                            <a:avLst/>
                            <a:gdLst/>
                            <a:ahLst/>
                            <a:cxnLst/>
                            <a:rect l="l" t="t" r="r" b="b"/>
                            <a:pathLst>
                              <a:path w="58419" h="233679">
                                <a:moveTo>
                                  <a:pt x="57911" y="0"/>
                                </a:moveTo>
                                <a:lnTo>
                                  <a:pt x="0" y="0"/>
                                </a:lnTo>
                                <a:lnTo>
                                  <a:pt x="0" y="233476"/>
                                </a:lnTo>
                                <a:lnTo>
                                  <a:pt x="57911" y="233476"/>
                                </a:lnTo>
                                <a:lnTo>
                                  <a:pt x="57911" y="0"/>
                                </a:lnTo>
                                <a:close/>
                              </a:path>
                            </a:pathLst>
                          </a:custGeom>
                          <a:solidFill>
                            <a:srgbClr val="000080"/>
                          </a:solidFill>
                        </wps:spPr>
                        <wps:bodyPr wrap="square" lIns="0" tIns="0" rIns="0" bIns="0" rtlCol="0">
                          <a:prstTxWarp prst="textNoShape">
                            <a:avLst/>
                          </a:prstTxWarp>
                          <a:noAutofit/>
                        </wps:bodyPr>
                      </wps:wsp>
                      <wps:wsp>
                        <wps:cNvPr id="367" name="Graphic 367"/>
                        <wps:cNvSpPr/>
                        <wps:spPr>
                          <a:xfrm>
                            <a:off x="6222441" y="5158714"/>
                            <a:ext cx="58419" cy="233679"/>
                          </a:xfrm>
                          <a:custGeom>
                            <a:avLst/>
                            <a:gdLst/>
                            <a:ahLst/>
                            <a:cxnLst/>
                            <a:rect l="l" t="t" r="r" b="b"/>
                            <a:pathLst>
                              <a:path w="58419" h="233679">
                                <a:moveTo>
                                  <a:pt x="0" y="233476"/>
                                </a:moveTo>
                                <a:lnTo>
                                  <a:pt x="57911" y="233476"/>
                                </a:lnTo>
                                <a:lnTo>
                                  <a:pt x="57911" y="0"/>
                                </a:lnTo>
                                <a:lnTo>
                                  <a:pt x="0" y="0"/>
                                </a:lnTo>
                                <a:lnTo>
                                  <a:pt x="0" y="233476"/>
                                </a:lnTo>
                                <a:close/>
                              </a:path>
                            </a:pathLst>
                          </a:custGeom>
                          <a:ln w="1777">
                            <a:solidFill>
                              <a:srgbClr val="000080"/>
                            </a:solidFill>
                            <a:prstDash val="solid"/>
                          </a:ln>
                        </wps:spPr>
                        <wps:bodyPr wrap="square" lIns="0" tIns="0" rIns="0" bIns="0" rtlCol="0">
                          <a:prstTxWarp prst="textNoShape">
                            <a:avLst/>
                          </a:prstTxWarp>
                          <a:noAutofit/>
                        </wps:bodyPr>
                      </wps:wsp>
                      <wps:wsp>
                        <wps:cNvPr id="368" name="Graphic 368"/>
                        <wps:cNvSpPr/>
                        <wps:spPr>
                          <a:xfrm>
                            <a:off x="6312103" y="5158714"/>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369" name="Graphic 369"/>
                        <wps:cNvSpPr/>
                        <wps:spPr>
                          <a:xfrm>
                            <a:off x="6312103" y="5158714"/>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8">
                            <a:solidFill>
                              <a:srgbClr val="000000"/>
                            </a:solidFill>
                            <a:prstDash val="solid"/>
                          </a:ln>
                        </wps:spPr>
                        <wps:bodyPr wrap="square" lIns="0" tIns="0" rIns="0" bIns="0" rtlCol="0">
                          <a:prstTxWarp prst="textNoShape">
                            <a:avLst/>
                          </a:prstTxWarp>
                          <a:noAutofit/>
                        </wps:bodyPr>
                      </wps:wsp>
                      <wps:wsp>
                        <wps:cNvPr id="370" name="Graphic 370"/>
                        <wps:cNvSpPr/>
                        <wps:spPr>
                          <a:xfrm>
                            <a:off x="6222441" y="5393715"/>
                            <a:ext cx="58419" cy="233679"/>
                          </a:xfrm>
                          <a:custGeom>
                            <a:avLst/>
                            <a:gdLst/>
                            <a:ahLst/>
                            <a:cxnLst/>
                            <a:rect l="l" t="t" r="r" b="b"/>
                            <a:pathLst>
                              <a:path w="58419" h="233679">
                                <a:moveTo>
                                  <a:pt x="57911" y="0"/>
                                </a:moveTo>
                                <a:lnTo>
                                  <a:pt x="0" y="0"/>
                                </a:lnTo>
                                <a:lnTo>
                                  <a:pt x="0" y="233172"/>
                                </a:lnTo>
                                <a:lnTo>
                                  <a:pt x="57911" y="233172"/>
                                </a:lnTo>
                                <a:lnTo>
                                  <a:pt x="57911" y="0"/>
                                </a:lnTo>
                                <a:close/>
                              </a:path>
                            </a:pathLst>
                          </a:custGeom>
                          <a:solidFill>
                            <a:srgbClr val="000080"/>
                          </a:solidFill>
                        </wps:spPr>
                        <wps:bodyPr wrap="square" lIns="0" tIns="0" rIns="0" bIns="0" rtlCol="0">
                          <a:prstTxWarp prst="textNoShape">
                            <a:avLst/>
                          </a:prstTxWarp>
                          <a:noAutofit/>
                        </wps:bodyPr>
                      </wps:wsp>
                      <wps:wsp>
                        <wps:cNvPr id="371" name="Graphic 371"/>
                        <wps:cNvSpPr/>
                        <wps:spPr>
                          <a:xfrm>
                            <a:off x="6222441" y="5393715"/>
                            <a:ext cx="58419" cy="233679"/>
                          </a:xfrm>
                          <a:custGeom>
                            <a:avLst/>
                            <a:gdLst/>
                            <a:ahLst/>
                            <a:cxnLst/>
                            <a:rect l="l" t="t" r="r" b="b"/>
                            <a:pathLst>
                              <a:path w="58419" h="233679">
                                <a:moveTo>
                                  <a:pt x="0" y="233172"/>
                                </a:moveTo>
                                <a:lnTo>
                                  <a:pt x="57911" y="233172"/>
                                </a:lnTo>
                                <a:lnTo>
                                  <a:pt x="57911" y="0"/>
                                </a:lnTo>
                                <a:lnTo>
                                  <a:pt x="0" y="0"/>
                                </a:lnTo>
                                <a:lnTo>
                                  <a:pt x="0" y="233172"/>
                                </a:lnTo>
                                <a:close/>
                              </a:path>
                            </a:pathLst>
                          </a:custGeom>
                          <a:ln w="1778">
                            <a:solidFill>
                              <a:srgbClr val="000080"/>
                            </a:solidFill>
                            <a:prstDash val="solid"/>
                          </a:ln>
                        </wps:spPr>
                        <wps:bodyPr wrap="square" lIns="0" tIns="0" rIns="0" bIns="0" rtlCol="0">
                          <a:prstTxWarp prst="textNoShape">
                            <a:avLst/>
                          </a:prstTxWarp>
                          <a:noAutofit/>
                        </wps:bodyPr>
                      </wps:wsp>
                      <wps:wsp>
                        <wps:cNvPr id="372" name="Graphic 372"/>
                        <wps:cNvSpPr/>
                        <wps:spPr>
                          <a:xfrm>
                            <a:off x="6312103" y="5393715"/>
                            <a:ext cx="8255" cy="233679"/>
                          </a:xfrm>
                          <a:custGeom>
                            <a:avLst/>
                            <a:gdLst/>
                            <a:ahLst/>
                            <a:cxnLst/>
                            <a:rect l="l" t="t" r="r" b="b"/>
                            <a:pathLst>
                              <a:path w="8255" h="233679">
                                <a:moveTo>
                                  <a:pt x="7924" y="0"/>
                                </a:moveTo>
                                <a:lnTo>
                                  <a:pt x="0" y="0"/>
                                </a:lnTo>
                                <a:lnTo>
                                  <a:pt x="0" y="233172"/>
                                </a:lnTo>
                                <a:lnTo>
                                  <a:pt x="7924" y="233172"/>
                                </a:lnTo>
                                <a:lnTo>
                                  <a:pt x="7924" y="0"/>
                                </a:lnTo>
                                <a:close/>
                              </a:path>
                            </a:pathLst>
                          </a:custGeom>
                          <a:solidFill>
                            <a:srgbClr val="000000"/>
                          </a:solidFill>
                        </wps:spPr>
                        <wps:bodyPr wrap="square" lIns="0" tIns="0" rIns="0" bIns="0" rtlCol="0">
                          <a:prstTxWarp prst="textNoShape">
                            <a:avLst/>
                          </a:prstTxWarp>
                          <a:noAutofit/>
                        </wps:bodyPr>
                      </wps:wsp>
                      <wps:wsp>
                        <wps:cNvPr id="373" name="Graphic 373"/>
                        <wps:cNvSpPr/>
                        <wps:spPr>
                          <a:xfrm>
                            <a:off x="6312103" y="5393715"/>
                            <a:ext cx="8255" cy="233679"/>
                          </a:xfrm>
                          <a:custGeom>
                            <a:avLst/>
                            <a:gdLst/>
                            <a:ahLst/>
                            <a:cxnLst/>
                            <a:rect l="l" t="t" r="r" b="b"/>
                            <a:pathLst>
                              <a:path w="8255" h="233679">
                                <a:moveTo>
                                  <a:pt x="0" y="233172"/>
                                </a:moveTo>
                                <a:lnTo>
                                  <a:pt x="7924" y="233172"/>
                                </a:lnTo>
                                <a:lnTo>
                                  <a:pt x="7924" y="0"/>
                                </a:lnTo>
                                <a:lnTo>
                                  <a:pt x="0" y="0"/>
                                </a:lnTo>
                                <a:lnTo>
                                  <a:pt x="0" y="233172"/>
                                </a:lnTo>
                                <a:close/>
                              </a:path>
                            </a:pathLst>
                          </a:custGeom>
                          <a:ln w="1778">
                            <a:solidFill>
                              <a:srgbClr val="000000"/>
                            </a:solidFill>
                            <a:prstDash val="solid"/>
                          </a:ln>
                        </wps:spPr>
                        <wps:bodyPr wrap="square" lIns="0" tIns="0" rIns="0" bIns="0" rtlCol="0">
                          <a:prstTxWarp prst="textNoShape">
                            <a:avLst/>
                          </a:prstTxWarp>
                          <a:noAutofit/>
                        </wps:bodyPr>
                      </wps:wsp>
                      <wps:wsp>
                        <wps:cNvPr id="374" name="Graphic 374"/>
                        <wps:cNvSpPr/>
                        <wps:spPr>
                          <a:xfrm>
                            <a:off x="6222441" y="5628411"/>
                            <a:ext cx="58419" cy="233679"/>
                          </a:xfrm>
                          <a:custGeom>
                            <a:avLst/>
                            <a:gdLst/>
                            <a:ahLst/>
                            <a:cxnLst/>
                            <a:rect l="l" t="t" r="r" b="b"/>
                            <a:pathLst>
                              <a:path w="58419" h="233679">
                                <a:moveTo>
                                  <a:pt x="57911" y="0"/>
                                </a:moveTo>
                                <a:lnTo>
                                  <a:pt x="0" y="0"/>
                                </a:lnTo>
                                <a:lnTo>
                                  <a:pt x="0" y="233172"/>
                                </a:lnTo>
                                <a:lnTo>
                                  <a:pt x="57911" y="233172"/>
                                </a:lnTo>
                                <a:lnTo>
                                  <a:pt x="57911" y="0"/>
                                </a:lnTo>
                                <a:close/>
                              </a:path>
                            </a:pathLst>
                          </a:custGeom>
                          <a:solidFill>
                            <a:srgbClr val="000080"/>
                          </a:solidFill>
                        </wps:spPr>
                        <wps:bodyPr wrap="square" lIns="0" tIns="0" rIns="0" bIns="0" rtlCol="0">
                          <a:prstTxWarp prst="textNoShape">
                            <a:avLst/>
                          </a:prstTxWarp>
                          <a:noAutofit/>
                        </wps:bodyPr>
                      </wps:wsp>
                      <wps:wsp>
                        <wps:cNvPr id="375" name="Graphic 375"/>
                        <wps:cNvSpPr/>
                        <wps:spPr>
                          <a:xfrm>
                            <a:off x="6222441" y="5628411"/>
                            <a:ext cx="58419" cy="233679"/>
                          </a:xfrm>
                          <a:custGeom>
                            <a:avLst/>
                            <a:gdLst/>
                            <a:ahLst/>
                            <a:cxnLst/>
                            <a:rect l="l" t="t" r="r" b="b"/>
                            <a:pathLst>
                              <a:path w="58419" h="233679">
                                <a:moveTo>
                                  <a:pt x="0" y="233172"/>
                                </a:moveTo>
                                <a:lnTo>
                                  <a:pt x="57911" y="233172"/>
                                </a:lnTo>
                                <a:lnTo>
                                  <a:pt x="57911" y="0"/>
                                </a:lnTo>
                                <a:lnTo>
                                  <a:pt x="0" y="0"/>
                                </a:lnTo>
                                <a:lnTo>
                                  <a:pt x="0" y="233172"/>
                                </a:lnTo>
                                <a:close/>
                              </a:path>
                            </a:pathLst>
                          </a:custGeom>
                          <a:ln w="1778">
                            <a:solidFill>
                              <a:srgbClr val="000080"/>
                            </a:solidFill>
                            <a:prstDash val="solid"/>
                          </a:ln>
                        </wps:spPr>
                        <wps:bodyPr wrap="square" lIns="0" tIns="0" rIns="0" bIns="0" rtlCol="0">
                          <a:prstTxWarp prst="textNoShape">
                            <a:avLst/>
                          </a:prstTxWarp>
                          <a:noAutofit/>
                        </wps:bodyPr>
                      </wps:wsp>
                      <wps:wsp>
                        <wps:cNvPr id="376" name="Graphic 376"/>
                        <wps:cNvSpPr/>
                        <wps:spPr>
                          <a:xfrm>
                            <a:off x="6312103" y="5628411"/>
                            <a:ext cx="8255" cy="233679"/>
                          </a:xfrm>
                          <a:custGeom>
                            <a:avLst/>
                            <a:gdLst/>
                            <a:ahLst/>
                            <a:cxnLst/>
                            <a:rect l="l" t="t" r="r" b="b"/>
                            <a:pathLst>
                              <a:path w="8255" h="233679">
                                <a:moveTo>
                                  <a:pt x="7924" y="0"/>
                                </a:moveTo>
                                <a:lnTo>
                                  <a:pt x="0" y="0"/>
                                </a:lnTo>
                                <a:lnTo>
                                  <a:pt x="0" y="233172"/>
                                </a:lnTo>
                                <a:lnTo>
                                  <a:pt x="7924" y="233172"/>
                                </a:lnTo>
                                <a:lnTo>
                                  <a:pt x="7924" y="0"/>
                                </a:lnTo>
                                <a:close/>
                              </a:path>
                            </a:pathLst>
                          </a:custGeom>
                          <a:solidFill>
                            <a:srgbClr val="000000"/>
                          </a:solidFill>
                        </wps:spPr>
                        <wps:bodyPr wrap="square" lIns="0" tIns="0" rIns="0" bIns="0" rtlCol="0">
                          <a:prstTxWarp prst="textNoShape">
                            <a:avLst/>
                          </a:prstTxWarp>
                          <a:noAutofit/>
                        </wps:bodyPr>
                      </wps:wsp>
                      <wps:wsp>
                        <wps:cNvPr id="377" name="Graphic 377"/>
                        <wps:cNvSpPr/>
                        <wps:spPr>
                          <a:xfrm>
                            <a:off x="6312103" y="5628411"/>
                            <a:ext cx="8255" cy="233679"/>
                          </a:xfrm>
                          <a:custGeom>
                            <a:avLst/>
                            <a:gdLst/>
                            <a:ahLst/>
                            <a:cxnLst/>
                            <a:rect l="l" t="t" r="r" b="b"/>
                            <a:pathLst>
                              <a:path w="8255" h="233679">
                                <a:moveTo>
                                  <a:pt x="0" y="233172"/>
                                </a:moveTo>
                                <a:lnTo>
                                  <a:pt x="7924" y="233172"/>
                                </a:lnTo>
                                <a:lnTo>
                                  <a:pt x="7924" y="0"/>
                                </a:lnTo>
                                <a:lnTo>
                                  <a:pt x="0" y="0"/>
                                </a:lnTo>
                                <a:lnTo>
                                  <a:pt x="0" y="233172"/>
                                </a:lnTo>
                                <a:close/>
                              </a:path>
                            </a:pathLst>
                          </a:custGeom>
                          <a:ln w="1778">
                            <a:solidFill>
                              <a:srgbClr val="000000"/>
                            </a:solidFill>
                            <a:prstDash val="solid"/>
                          </a:ln>
                        </wps:spPr>
                        <wps:bodyPr wrap="square" lIns="0" tIns="0" rIns="0" bIns="0" rtlCol="0">
                          <a:prstTxWarp prst="textNoShape">
                            <a:avLst/>
                          </a:prstTxWarp>
                          <a:noAutofit/>
                        </wps:bodyPr>
                      </wps:wsp>
                      <wps:wsp>
                        <wps:cNvPr id="378" name="Graphic 378"/>
                        <wps:cNvSpPr/>
                        <wps:spPr>
                          <a:xfrm>
                            <a:off x="6222441" y="5863107"/>
                            <a:ext cx="58419" cy="233679"/>
                          </a:xfrm>
                          <a:custGeom>
                            <a:avLst/>
                            <a:gdLst/>
                            <a:ahLst/>
                            <a:cxnLst/>
                            <a:rect l="l" t="t" r="r" b="b"/>
                            <a:pathLst>
                              <a:path w="58419" h="233679">
                                <a:moveTo>
                                  <a:pt x="57911" y="0"/>
                                </a:moveTo>
                                <a:lnTo>
                                  <a:pt x="0" y="0"/>
                                </a:lnTo>
                                <a:lnTo>
                                  <a:pt x="0" y="233172"/>
                                </a:lnTo>
                                <a:lnTo>
                                  <a:pt x="57911" y="233172"/>
                                </a:lnTo>
                                <a:lnTo>
                                  <a:pt x="57911" y="0"/>
                                </a:lnTo>
                                <a:close/>
                              </a:path>
                            </a:pathLst>
                          </a:custGeom>
                          <a:solidFill>
                            <a:srgbClr val="000080"/>
                          </a:solidFill>
                        </wps:spPr>
                        <wps:bodyPr wrap="square" lIns="0" tIns="0" rIns="0" bIns="0" rtlCol="0">
                          <a:prstTxWarp prst="textNoShape">
                            <a:avLst/>
                          </a:prstTxWarp>
                          <a:noAutofit/>
                        </wps:bodyPr>
                      </wps:wsp>
                      <wps:wsp>
                        <wps:cNvPr id="379" name="Graphic 379"/>
                        <wps:cNvSpPr/>
                        <wps:spPr>
                          <a:xfrm>
                            <a:off x="6222441" y="5863107"/>
                            <a:ext cx="58419" cy="233679"/>
                          </a:xfrm>
                          <a:custGeom>
                            <a:avLst/>
                            <a:gdLst/>
                            <a:ahLst/>
                            <a:cxnLst/>
                            <a:rect l="l" t="t" r="r" b="b"/>
                            <a:pathLst>
                              <a:path w="58419" h="233679">
                                <a:moveTo>
                                  <a:pt x="0" y="233172"/>
                                </a:moveTo>
                                <a:lnTo>
                                  <a:pt x="57911" y="233172"/>
                                </a:lnTo>
                                <a:lnTo>
                                  <a:pt x="57911" y="0"/>
                                </a:lnTo>
                                <a:lnTo>
                                  <a:pt x="0" y="0"/>
                                </a:lnTo>
                                <a:lnTo>
                                  <a:pt x="0" y="233172"/>
                                </a:lnTo>
                                <a:close/>
                              </a:path>
                            </a:pathLst>
                          </a:custGeom>
                          <a:ln w="1778">
                            <a:solidFill>
                              <a:srgbClr val="000080"/>
                            </a:solidFill>
                            <a:prstDash val="solid"/>
                          </a:ln>
                        </wps:spPr>
                        <wps:bodyPr wrap="square" lIns="0" tIns="0" rIns="0" bIns="0" rtlCol="0">
                          <a:prstTxWarp prst="textNoShape">
                            <a:avLst/>
                          </a:prstTxWarp>
                          <a:noAutofit/>
                        </wps:bodyPr>
                      </wps:wsp>
                      <wps:wsp>
                        <wps:cNvPr id="380" name="Graphic 380"/>
                        <wps:cNvSpPr/>
                        <wps:spPr>
                          <a:xfrm>
                            <a:off x="6312103" y="5863107"/>
                            <a:ext cx="8255" cy="233679"/>
                          </a:xfrm>
                          <a:custGeom>
                            <a:avLst/>
                            <a:gdLst/>
                            <a:ahLst/>
                            <a:cxnLst/>
                            <a:rect l="l" t="t" r="r" b="b"/>
                            <a:pathLst>
                              <a:path w="8255" h="233679">
                                <a:moveTo>
                                  <a:pt x="7924" y="0"/>
                                </a:moveTo>
                                <a:lnTo>
                                  <a:pt x="0" y="0"/>
                                </a:lnTo>
                                <a:lnTo>
                                  <a:pt x="0" y="233172"/>
                                </a:lnTo>
                                <a:lnTo>
                                  <a:pt x="7924" y="233172"/>
                                </a:lnTo>
                                <a:lnTo>
                                  <a:pt x="7924" y="0"/>
                                </a:lnTo>
                                <a:close/>
                              </a:path>
                            </a:pathLst>
                          </a:custGeom>
                          <a:solidFill>
                            <a:srgbClr val="000000"/>
                          </a:solidFill>
                        </wps:spPr>
                        <wps:bodyPr wrap="square" lIns="0" tIns="0" rIns="0" bIns="0" rtlCol="0">
                          <a:prstTxWarp prst="textNoShape">
                            <a:avLst/>
                          </a:prstTxWarp>
                          <a:noAutofit/>
                        </wps:bodyPr>
                      </wps:wsp>
                      <wps:wsp>
                        <wps:cNvPr id="381" name="Graphic 381"/>
                        <wps:cNvSpPr/>
                        <wps:spPr>
                          <a:xfrm>
                            <a:off x="6312103" y="5863107"/>
                            <a:ext cx="8255" cy="233679"/>
                          </a:xfrm>
                          <a:custGeom>
                            <a:avLst/>
                            <a:gdLst/>
                            <a:ahLst/>
                            <a:cxnLst/>
                            <a:rect l="l" t="t" r="r" b="b"/>
                            <a:pathLst>
                              <a:path w="8255" h="233679">
                                <a:moveTo>
                                  <a:pt x="0" y="233172"/>
                                </a:moveTo>
                                <a:lnTo>
                                  <a:pt x="7924" y="233172"/>
                                </a:lnTo>
                                <a:lnTo>
                                  <a:pt x="7924" y="0"/>
                                </a:lnTo>
                                <a:lnTo>
                                  <a:pt x="0" y="0"/>
                                </a:lnTo>
                                <a:lnTo>
                                  <a:pt x="0" y="233172"/>
                                </a:lnTo>
                                <a:close/>
                              </a:path>
                            </a:pathLst>
                          </a:custGeom>
                          <a:ln w="1778">
                            <a:solidFill>
                              <a:srgbClr val="000000"/>
                            </a:solidFill>
                            <a:prstDash val="solid"/>
                          </a:ln>
                        </wps:spPr>
                        <wps:bodyPr wrap="square" lIns="0" tIns="0" rIns="0" bIns="0" rtlCol="0">
                          <a:prstTxWarp prst="textNoShape">
                            <a:avLst/>
                          </a:prstTxWarp>
                          <a:noAutofit/>
                        </wps:bodyPr>
                      </wps:wsp>
                      <wps:wsp>
                        <wps:cNvPr id="382" name="Graphic 382"/>
                        <wps:cNvSpPr/>
                        <wps:spPr>
                          <a:xfrm>
                            <a:off x="6222441" y="6097803"/>
                            <a:ext cx="58419" cy="233679"/>
                          </a:xfrm>
                          <a:custGeom>
                            <a:avLst/>
                            <a:gdLst/>
                            <a:ahLst/>
                            <a:cxnLst/>
                            <a:rect l="l" t="t" r="r" b="b"/>
                            <a:pathLst>
                              <a:path w="58419" h="233679">
                                <a:moveTo>
                                  <a:pt x="57911" y="0"/>
                                </a:moveTo>
                                <a:lnTo>
                                  <a:pt x="0" y="0"/>
                                </a:lnTo>
                                <a:lnTo>
                                  <a:pt x="0" y="233172"/>
                                </a:lnTo>
                                <a:lnTo>
                                  <a:pt x="57911" y="233172"/>
                                </a:lnTo>
                                <a:lnTo>
                                  <a:pt x="57911" y="0"/>
                                </a:lnTo>
                                <a:close/>
                              </a:path>
                            </a:pathLst>
                          </a:custGeom>
                          <a:solidFill>
                            <a:srgbClr val="000080"/>
                          </a:solidFill>
                        </wps:spPr>
                        <wps:bodyPr wrap="square" lIns="0" tIns="0" rIns="0" bIns="0" rtlCol="0">
                          <a:prstTxWarp prst="textNoShape">
                            <a:avLst/>
                          </a:prstTxWarp>
                          <a:noAutofit/>
                        </wps:bodyPr>
                      </wps:wsp>
                      <wps:wsp>
                        <wps:cNvPr id="383" name="Graphic 383"/>
                        <wps:cNvSpPr/>
                        <wps:spPr>
                          <a:xfrm>
                            <a:off x="6222441" y="6097803"/>
                            <a:ext cx="58419" cy="233679"/>
                          </a:xfrm>
                          <a:custGeom>
                            <a:avLst/>
                            <a:gdLst/>
                            <a:ahLst/>
                            <a:cxnLst/>
                            <a:rect l="l" t="t" r="r" b="b"/>
                            <a:pathLst>
                              <a:path w="58419" h="233679">
                                <a:moveTo>
                                  <a:pt x="0" y="233172"/>
                                </a:moveTo>
                                <a:lnTo>
                                  <a:pt x="57911" y="233172"/>
                                </a:lnTo>
                                <a:lnTo>
                                  <a:pt x="57911" y="0"/>
                                </a:lnTo>
                                <a:lnTo>
                                  <a:pt x="0" y="0"/>
                                </a:lnTo>
                                <a:lnTo>
                                  <a:pt x="0" y="233172"/>
                                </a:lnTo>
                                <a:close/>
                              </a:path>
                            </a:pathLst>
                          </a:custGeom>
                          <a:ln w="1778">
                            <a:solidFill>
                              <a:srgbClr val="000080"/>
                            </a:solidFill>
                            <a:prstDash val="solid"/>
                          </a:ln>
                        </wps:spPr>
                        <wps:bodyPr wrap="square" lIns="0" tIns="0" rIns="0" bIns="0" rtlCol="0">
                          <a:prstTxWarp prst="textNoShape">
                            <a:avLst/>
                          </a:prstTxWarp>
                          <a:noAutofit/>
                        </wps:bodyPr>
                      </wps:wsp>
                      <wps:wsp>
                        <wps:cNvPr id="384" name="Graphic 384"/>
                        <wps:cNvSpPr/>
                        <wps:spPr>
                          <a:xfrm>
                            <a:off x="6312103" y="6097803"/>
                            <a:ext cx="8255" cy="233679"/>
                          </a:xfrm>
                          <a:custGeom>
                            <a:avLst/>
                            <a:gdLst/>
                            <a:ahLst/>
                            <a:cxnLst/>
                            <a:rect l="l" t="t" r="r" b="b"/>
                            <a:pathLst>
                              <a:path w="8255" h="233679">
                                <a:moveTo>
                                  <a:pt x="7924" y="0"/>
                                </a:moveTo>
                                <a:lnTo>
                                  <a:pt x="0" y="0"/>
                                </a:lnTo>
                                <a:lnTo>
                                  <a:pt x="0" y="233172"/>
                                </a:lnTo>
                                <a:lnTo>
                                  <a:pt x="7924" y="233172"/>
                                </a:lnTo>
                                <a:lnTo>
                                  <a:pt x="7924" y="0"/>
                                </a:lnTo>
                                <a:close/>
                              </a:path>
                            </a:pathLst>
                          </a:custGeom>
                          <a:solidFill>
                            <a:srgbClr val="000000"/>
                          </a:solidFill>
                        </wps:spPr>
                        <wps:bodyPr wrap="square" lIns="0" tIns="0" rIns="0" bIns="0" rtlCol="0">
                          <a:prstTxWarp prst="textNoShape">
                            <a:avLst/>
                          </a:prstTxWarp>
                          <a:noAutofit/>
                        </wps:bodyPr>
                      </wps:wsp>
                      <wps:wsp>
                        <wps:cNvPr id="385" name="Graphic 385"/>
                        <wps:cNvSpPr/>
                        <wps:spPr>
                          <a:xfrm>
                            <a:off x="6312103" y="6097803"/>
                            <a:ext cx="8255" cy="233679"/>
                          </a:xfrm>
                          <a:custGeom>
                            <a:avLst/>
                            <a:gdLst/>
                            <a:ahLst/>
                            <a:cxnLst/>
                            <a:rect l="l" t="t" r="r" b="b"/>
                            <a:pathLst>
                              <a:path w="8255" h="233679">
                                <a:moveTo>
                                  <a:pt x="0" y="233172"/>
                                </a:moveTo>
                                <a:lnTo>
                                  <a:pt x="7924" y="233172"/>
                                </a:lnTo>
                                <a:lnTo>
                                  <a:pt x="7924" y="0"/>
                                </a:lnTo>
                                <a:lnTo>
                                  <a:pt x="0" y="0"/>
                                </a:lnTo>
                                <a:lnTo>
                                  <a:pt x="0" y="233172"/>
                                </a:lnTo>
                                <a:close/>
                              </a:path>
                            </a:pathLst>
                          </a:custGeom>
                          <a:ln w="1778">
                            <a:solidFill>
                              <a:srgbClr val="000000"/>
                            </a:solidFill>
                            <a:prstDash val="solid"/>
                          </a:ln>
                        </wps:spPr>
                        <wps:bodyPr wrap="square" lIns="0" tIns="0" rIns="0" bIns="0" rtlCol="0">
                          <a:prstTxWarp prst="textNoShape">
                            <a:avLst/>
                          </a:prstTxWarp>
                          <a:noAutofit/>
                        </wps:bodyPr>
                      </wps:wsp>
                      <wps:wsp>
                        <wps:cNvPr id="386" name="Graphic 386"/>
                        <wps:cNvSpPr/>
                        <wps:spPr>
                          <a:xfrm>
                            <a:off x="6222441" y="6332575"/>
                            <a:ext cx="58419" cy="233679"/>
                          </a:xfrm>
                          <a:custGeom>
                            <a:avLst/>
                            <a:gdLst/>
                            <a:ahLst/>
                            <a:cxnLst/>
                            <a:rect l="l" t="t" r="r" b="b"/>
                            <a:pathLst>
                              <a:path w="58419" h="233679">
                                <a:moveTo>
                                  <a:pt x="57911" y="0"/>
                                </a:moveTo>
                                <a:lnTo>
                                  <a:pt x="0" y="0"/>
                                </a:lnTo>
                                <a:lnTo>
                                  <a:pt x="0" y="233476"/>
                                </a:lnTo>
                                <a:lnTo>
                                  <a:pt x="57911" y="233476"/>
                                </a:lnTo>
                                <a:lnTo>
                                  <a:pt x="57911" y="0"/>
                                </a:lnTo>
                                <a:close/>
                              </a:path>
                            </a:pathLst>
                          </a:custGeom>
                          <a:solidFill>
                            <a:srgbClr val="000080"/>
                          </a:solidFill>
                        </wps:spPr>
                        <wps:bodyPr wrap="square" lIns="0" tIns="0" rIns="0" bIns="0" rtlCol="0">
                          <a:prstTxWarp prst="textNoShape">
                            <a:avLst/>
                          </a:prstTxWarp>
                          <a:noAutofit/>
                        </wps:bodyPr>
                      </wps:wsp>
                      <wps:wsp>
                        <wps:cNvPr id="387" name="Graphic 387"/>
                        <wps:cNvSpPr/>
                        <wps:spPr>
                          <a:xfrm>
                            <a:off x="6222441" y="6332575"/>
                            <a:ext cx="58419" cy="233679"/>
                          </a:xfrm>
                          <a:custGeom>
                            <a:avLst/>
                            <a:gdLst/>
                            <a:ahLst/>
                            <a:cxnLst/>
                            <a:rect l="l" t="t" r="r" b="b"/>
                            <a:pathLst>
                              <a:path w="58419" h="233679">
                                <a:moveTo>
                                  <a:pt x="0" y="233476"/>
                                </a:moveTo>
                                <a:lnTo>
                                  <a:pt x="57911" y="233476"/>
                                </a:lnTo>
                                <a:lnTo>
                                  <a:pt x="57911" y="0"/>
                                </a:lnTo>
                                <a:lnTo>
                                  <a:pt x="0" y="0"/>
                                </a:lnTo>
                                <a:lnTo>
                                  <a:pt x="0" y="233476"/>
                                </a:lnTo>
                                <a:close/>
                              </a:path>
                            </a:pathLst>
                          </a:custGeom>
                          <a:ln w="1777">
                            <a:solidFill>
                              <a:srgbClr val="000080"/>
                            </a:solidFill>
                            <a:prstDash val="solid"/>
                          </a:ln>
                        </wps:spPr>
                        <wps:bodyPr wrap="square" lIns="0" tIns="0" rIns="0" bIns="0" rtlCol="0">
                          <a:prstTxWarp prst="textNoShape">
                            <a:avLst/>
                          </a:prstTxWarp>
                          <a:noAutofit/>
                        </wps:bodyPr>
                      </wps:wsp>
                      <wps:wsp>
                        <wps:cNvPr id="388" name="Graphic 388"/>
                        <wps:cNvSpPr/>
                        <wps:spPr>
                          <a:xfrm>
                            <a:off x="6312103" y="6332575"/>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389" name="Graphic 389"/>
                        <wps:cNvSpPr/>
                        <wps:spPr>
                          <a:xfrm>
                            <a:off x="6312103" y="6332575"/>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8">
                            <a:solidFill>
                              <a:srgbClr val="000000"/>
                            </a:solidFill>
                            <a:prstDash val="solid"/>
                          </a:ln>
                        </wps:spPr>
                        <wps:bodyPr wrap="square" lIns="0" tIns="0" rIns="0" bIns="0" rtlCol="0">
                          <a:prstTxWarp prst="textNoShape">
                            <a:avLst/>
                          </a:prstTxWarp>
                          <a:noAutofit/>
                        </wps:bodyPr>
                      </wps:wsp>
                      <wps:wsp>
                        <wps:cNvPr id="390" name="Graphic 390"/>
                        <wps:cNvSpPr/>
                        <wps:spPr>
                          <a:xfrm>
                            <a:off x="6222441" y="6567271"/>
                            <a:ext cx="58419" cy="233679"/>
                          </a:xfrm>
                          <a:custGeom>
                            <a:avLst/>
                            <a:gdLst/>
                            <a:ahLst/>
                            <a:cxnLst/>
                            <a:rect l="l" t="t" r="r" b="b"/>
                            <a:pathLst>
                              <a:path w="58419" h="233679">
                                <a:moveTo>
                                  <a:pt x="57911" y="0"/>
                                </a:moveTo>
                                <a:lnTo>
                                  <a:pt x="0" y="0"/>
                                </a:lnTo>
                                <a:lnTo>
                                  <a:pt x="0" y="233476"/>
                                </a:lnTo>
                                <a:lnTo>
                                  <a:pt x="57911" y="233476"/>
                                </a:lnTo>
                                <a:lnTo>
                                  <a:pt x="57911" y="0"/>
                                </a:lnTo>
                                <a:close/>
                              </a:path>
                            </a:pathLst>
                          </a:custGeom>
                          <a:solidFill>
                            <a:srgbClr val="000080"/>
                          </a:solidFill>
                        </wps:spPr>
                        <wps:bodyPr wrap="square" lIns="0" tIns="0" rIns="0" bIns="0" rtlCol="0">
                          <a:prstTxWarp prst="textNoShape">
                            <a:avLst/>
                          </a:prstTxWarp>
                          <a:noAutofit/>
                        </wps:bodyPr>
                      </wps:wsp>
                      <wps:wsp>
                        <wps:cNvPr id="391" name="Graphic 391"/>
                        <wps:cNvSpPr/>
                        <wps:spPr>
                          <a:xfrm>
                            <a:off x="6222441" y="6567271"/>
                            <a:ext cx="58419" cy="233679"/>
                          </a:xfrm>
                          <a:custGeom>
                            <a:avLst/>
                            <a:gdLst/>
                            <a:ahLst/>
                            <a:cxnLst/>
                            <a:rect l="l" t="t" r="r" b="b"/>
                            <a:pathLst>
                              <a:path w="58419" h="233679">
                                <a:moveTo>
                                  <a:pt x="0" y="233476"/>
                                </a:moveTo>
                                <a:lnTo>
                                  <a:pt x="57911" y="233476"/>
                                </a:lnTo>
                                <a:lnTo>
                                  <a:pt x="57911" y="0"/>
                                </a:lnTo>
                                <a:lnTo>
                                  <a:pt x="0" y="0"/>
                                </a:lnTo>
                                <a:lnTo>
                                  <a:pt x="0" y="233476"/>
                                </a:lnTo>
                                <a:close/>
                              </a:path>
                            </a:pathLst>
                          </a:custGeom>
                          <a:ln w="1777">
                            <a:solidFill>
                              <a:srgbClr val="000080"/>
                            </a:solidFill>
                            <a:prstDash val="solid"/>
                          </a:ln>
                        </wps:spPr>
                        <wps:bodyPr wrap="square" lIns="0" tIns="0" rIns="0" bIns="0" rtlCol="0">
                          <a:prstTxWarp prst="textNoShape">
                            <a:avLst/>
                          </a:prstTxWarp>
                          <a:noAutofit/>
                        </wps:bodyPr>
                      </wps:wsp>
                      <wps:wsp>
                        <wps:cNvPr id="392" name="Graphic 392"/>
                        <wps:cNvSpPr/>
                        <wps:spPr>
                          <a:xfrm>
                            <a:off x="6312103" y="6567271"/>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393" name="Graphic 393"/>
                        <wps:cNvSpPr/>
                        <wps:spPr>
                          <a:xfrm>
                            <a:off x="6312103" y="6567271"/>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8">
                            <a:solidFill>
                              <a:srgbClr val="000000"/>
                            </a:solidFill>
                            <a:prstDash val="solid"/>
                          </a:ln>
                        </wps:spPr>
                        <wps:bodyPr wrap="square" lIns="0" tIns="0" rIns="0" bIns="0" rtlCol="0">
                          <a:prstTxWarp prst="textNoShape">
                            <a:avLst/>
                          </a:prstTxWarp>
                          <a:noAutofit/>
                        </wps:bodyPr>
                      </wps:wsp>
                      <wps:wsp>
                        <wps:cNvPr id="394" name="Graphic 394"/>
                        <wps:cNvSpPr/>
                        <wps:spPr>
                          <a:xfrm>
                            <a:off x="6222441" y="6801967"/>
                            <a:ext cx="58419" cy="233679"/>
                          </a:xfrm>
                          <a:custGeom>
                            <a:avLst/>
                            <a:gdLst/>
                            <a:ahLst/>
                            <a:cxnLst/>
                            <a:rect l="l" t="t" r="r" b="b"/>
                            <a:pathLst>
                              <a:path w="58419" h="233679">
                                <a:moveTo>
                                  <a:pt x="57911" y="0"/>
                                </a:moveTo>
                                <a:lnTo>
                                  <a:pt x="0" y="0"/>
                                </a:lnTo>
                                <a:lnTo>
                                  <a:pt x="0" y="233476"/>
                                </a:lnTo>
                                <a:lnTo>
                                  <a:pt x="57911" y="233476"/>
                                </a:lnTo>
                                <a:lnTo>
                                  <a:pt x="57911" y="0"/>
                                </a:lnTo>
                                <a:close/>
                              </a:path>
                            </a:pathLst>
                          </a:custGeom>
                          <a:solidFill>
                            <a:srgbClr val="000080"/>
                          </a:solidFill>
                        </wps:spPr>
                        <wps:bodyPr wrap="square" lIns="0" tIns="0" rIns="0" bIns="0" rtlCol="0">
                          <a:prstTxWarp prst="textNoShape">
                            <a:avLst/>
                          </a:prstTxWarp>
                          <a:noAutofit/>
                        </wps:bodyPr>
                      </wps:wsp>
                      <wps:wsp>
                        <wps:cNvPr id="395" name="Graphic 395"/>
                        <wps:cNvSpPr/>
                        <wps:spPr>
                          <a:xfrm>
                            <a:off x="6222441" y="6801967"/>
                            <a:ext cx="58419" cy="233679"/>
                          </a:xfrm>
                          <a:custGeom>
                            <a:avLst/>
                            <a:gdLst/>
                            <a:ahLst/>
                            <a:cxnLst/>
                            <a:rect l="l" t="t" r="r" b="b"/>
                            <a:pathLst>
                              <a:path w="58419" h="233679">
                                <a:moveTo>
                                  <a:pt x="0" y="233476"/>
                                </a:moveTo>
                                <a:lnTo>
                                  <a:pt x="57911" y="233476"/>
                                </a:lnTo>
                                <a:lnTo>
                                  <a:pt x="57911" y="0"/>
                                </a:lnTo>
                                <a:lnTo>
                                  <a:pt x="0" y="0"/>
                                </a:lnTo>
                                <a:lnTo>
                                  <a:pt x="0" y="233476"/>
                                </a:lnTo>
                                <a:close/>
                              </a:path>
                            </a:pathLst>
                          </a:custGeom>
                          <a:ln w="1777">
                            <a:solidFill>
                              <a:srgbClr val="000080"/>
                            </a:solidFill>
                            <a:prstDash val="solid"/>
                          </a:ln>
                        </wps:spPr>
                        <wps:bodyPr wrap="square" lIns="0" tIns="0" rIns="0" bIns="0" rtlCol="0">
                          <a:prstTxWarp prst="textNoShape">
                            <a:avLst/>
                          </a:prstTxWarp>
                          <a:noAutofit/>
                        </wps:bodyPr>
                      </wps:wsp>
                      <wps:wsp>
                        <wps:cNvPr id="396" name="Graphic 396"/>
                        <wps:cNvSpPr/>
                        <wps:spPr>
                          <a:xfrm>
                            <a:off x="6312103" y="6801967"/>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397" name="Graphic 397"/>
                        <wps:cNvSpPr/>
                        <wps:spPr>
                          <a:xfrm>
                            <a:off x="6312103" y="6801967"/>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8">
                            <a:solidFill>
                              <a:srgbClr val="000000"/>
                            </a:solidFill>
                            <a:prstDash val="solid"/>
                          </a:ln>
                        </wps:spPr>
                        <wps:bodyPr wrap="square" lIns="0" tIns="0" rIns="0" bIns="0" rtlCol="0">
                          <a:prstTxWarp prst="textNoShape">
                            <a:avLst/>
                          </a:prstTxWarp>
                          <a:noAutofit/>
                        </wps:bodyPr>
                      </wps:wsp>
                      <wps:wsp>
                        <wps:cNvPr id="398" name="Graphic 398"/>
                        <wps:cNvSpPr/>
                        <wps:spPr>
                          <a:xfrm>
                            <a:off x="6222441" y="7036663"/>
                            <a:ext cx="58419" cy="233679"/>
                          </a:xfrm>
                          <a:custGeom>
                            <a:avLst/>
                            <a:gdLst/>
                            <a:ahLst/>
                            <a:cxnLst/>
                            <a:rect l="l" t="t" r="r" b="b"/>
                            <a:pathLst>
                              <a:path w="58419" h="233679">
                                <a:moveTo>
                                  <a:pt x="57911" y="0"/>
                                </a:moveTo>
                                <a:lnTo>
                                  <a:pt x="0" y="0"/>
                                </a:lnTo>
                                <a:lnTo>
                                  <a:pt x="0" y="233476"/>
                                </a:lnTo>
                                <a:lnTo>
                                  <a:pt x="57911" y="233476"/>
                                </a:lnTo>
                                <a:lnTo>
                                  <a:pt x="57911" y="0"/>
                                </a:lnTo>
                                <a:close/>
                              </a:path>
                            </a:pathLst>
                          </a:custGeom>
                          <a:solidFill>
                            <a:srgbClr val="000080"/>
                          </a:solidFill>
                        </wps:spPr>
                        <wps:bodyPr wrap="square" lIns="0" tIns="0" rIns="0" bIns="0" rtlCol="0">
                          <a:prstTxWarp prst="textNoShape">
                            <a:avLst/>
                          </a:prstTxWarp>
                          <a:noAutofit/>
                        </wps:bodyPr>
                      </wps:wsp>
                      <wps:wsp>
                        <wps:cNvPr id="399" name="Graphic 399"/>
                        <wps:cNvSpPr/>
                        <wps:spPr>
                          <a:xfrm>
                            <a:off x="6222441" y="7036663"/>
                            <a:ext cx="58419" cy="233679"/>
                          </a:xfrm>
                          <a:custGeom>
                            <a:avLst/>
                            <a:gdLst/>
                            <a:ahLst/>
                            <a:cxnLst/>
                            <a:rect l="l" t="t" r="r" b="b"/>
                            <a:pathLst>
                              <a:path w="58419" h="233679">
                                <a:moveTo>
                                  <a:pt x="0" y="233476"/>
                                </a:moveTo>
                                <a:lnTo>
                                  <a:pt x="57911" y="233476"/>
                                </a:lnTo>
                                <a:lnTo>
                                  <a:pt x="57911" y="0"/>
                                </a:lnTo>
                                <a:lnTo>
                                  <a:pt x="0" y="0"/>
                                </a:lnTo>
                                <a:lnTo>
                                  <a:pt x="0" y="233476"/>
                                </a:lnTo>
                                <a:close/>
                              </a:path>
                            </a:pathLst>
                          </a:custGeom>
                          <a:ln w="1778">
                            <a:solidFill>
                              <a:srgbClr val="000080"/>
                            </a:solidFill>
                            <a:prstDash val="solid"/>
                          </a:ln>
                        </wps:spPr>
                        <wps:bodyPr wrap="square" lIns="0" tIns="0" rIns="0" bIns="0" rtlCol="0">
                          <a:prstTxWarp prst="textNoShape">
                            <a:avLst/>
                          </a:prstTxWarp>
                          <a:noAutofit/>
                        </wps:bodyPr>
                      </wps:wsp>
                      <wps:wsp>
                        <wps:cNvPr id="400" name="Graphic 400"/>
                        <wps:cNvSpPr/>
                        <wps:spPr>
                          <a:xfrm>
                            <a:off x="6312103" y="7036663"/>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401" name="Graphic 401"/>
                        <wps:cNvSpPr/>
                        <wps:spPr>
                          <a:xfrm>
                            <a:off x="6312103" y="7036663"/>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8">
                            <a:solidFill>
                              <a:srgbClr val="000000"/>
                            </a:solidFill>
                            <a:prstDash val="solid"/>
                          </a:ln>
                        </wps:spPr>
                        <wps:bodyPr wrap="square" lIns="0" tIns="0" rIns="0" bIns="0" rtlCol="0">
                          <a:prstTxWarp prst="textNoShape">
                            <a:avLst/>
                          </a:prstTxWarp>
                          <a:noAutofit/>
                        </wps:bodyPr>
                      </wps:wsp>
                      <wps:wsp>
                        <wps:cNvPr id="402" name="Graphic 402"/>
                        <wps:cNvSpPr/>
                        <wps:spPr>
                          <a:xfrm>
                            <a:off x="6222441" y="7271359"/>
                            <a:ext cx="58419" cy="233679"/>
                          </a:xfrm>
                          <a:custGeom>
                            <a:avLst/>
                            <a:gdLst/>
                            <a:ahLst/>
                            <a:cxnLst/>
                            <a:rect l="l" t="t" r="r" b="b"/>
                            <a:pathLst>
                              <a:path w="58419" h="233679">
                                <a:moveTo>
                                  <a:pt x="57911" y="0"/>
                                </a:moveTo>
                                <a:lnTo>
                                  <a:pt x="0" y="0"/>
                                </a:lnTo>
                                <a:lnTo>
                                  <a:pt x="0" y="233476"/>
                                </a:lnTo>
                                <a:lnTo>
                                  <a:pt x="57911" y="233476"/>
                                </a:lnTo>
                                <a:lnTo>
                                  <a:pt x="57911" y="0"/>
                                </a:lnTo>
                                <a:close/>
                              </a:path>
                            </a:pathLst>
                          </a:custGeom>
                          <a:solidFill>
                            <a:srgbClr val="000080"/>
                          </a:solidFill>
                        </wps:spPr>
                        <wps:bodyPr wrap="square" lIns="0" tIns="0" rIns="0" bIns="0" rtlCol="0">
                          <a:prstTxWarp prst="textNoShape">
                            <a:avLst/>
                          </a:prstTxWarp>
                          <a:noAutofit/>
                        </wps:bodyPr>
                      </wps:wsp>
                      <wps:wsp>
                        <wps:cNvPr id="403" name="Graphic 403"/>
                        <wps:cNvSpPr/>
                        <wps:spPr>
                          <a:xfrm>
                            <a:off x="6222441" y="7271359"/>
                            <a:ext cx="58419" cy="233679"/>
                          </a:xfrm>
                          <a:custGeom>
                            <a:avLst/>
                            <a:gdLst/>
                            <a:ahLst/>
                            <a:cxnLst/>
                            <a:rect l="l" t="t" r="r" b="b"/>
                            <a:pathLst>
                              <a:path w="58419" h="233679">
                                <a:moveTo>
                                  <a:pt x="0" y="233476"/>
                                </a:moveTo>
                                <a:lnTo>
                                  <a:pt x="57911" y="233476"/>
                                </a:lnTo>
                                <a:lnTo>
                                  <a:pt x="57911" y="0"/>
                                </a:lnTo>
                                <a:lnTo>
                                  <a:pt x="0" y="0"/>
                                </a:lnTo>
                                <a:lnTo>
                                  <a:pt x="0" y="233476"/>
                                </a:lnTo>
                                <a:close/>
                              </a:path>
                            </a:pathLst>
                          </a:custGeom>
                          <a:ln w="1778">
                            <a:solidFill>
                              <a:srgbClr val="000080"/>
                            </a:solidFill>
                            <a:prstDash val="solid"/>
                          </a:ln>
                        </wps:spPr>
                        <wps:bodyPr wrap="square" lIns="0" tIns="0" rIns="0" bIns="0" rtlCol="0">
                          <a:prstTxWarp prst="textNoShape">
                            <a:avLst/>
                          </a:prstTxWarp>
                          <a:noAutofit/>
                        </wps:bodyPr>
                      </wps:wsp>
                      <wps:wsp>
                        <wps:cNvPr id="404" name="Graphic 404"/>
                        <wps:cNvSpPr/>
                        <wps:spPr>
                          <a:xfrm>
                            <a:off x="6312103" y="7271359"/>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405" name="Graphic 405"/>
                        <wps:cNvSpPr/>
                        <wps:spPr>
                          <a:xfrm>
                            <a:off x="6312103" y="7271359"/>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8">
                            <a:solidFill>
                              <a:srgbClr val="000000"/>
                            </a:solidFill>
                            <a:prstDash val="solid"/>
                          </a:ln>
                        </wps:spPr>
                        <wps:bodyPr wrap="square" lIns="0" tIns="0" rIns="0" bIns="0" rtlCol="0">
                          <a:prstTxWarp prst="textNoShape">
                            <a:avLst/>
                          </a:prstTxWarp>
                          <a:noAutofit/>
                        </wps:bodyPr>
                      </wps:wsp>
                      <wps:wsp>
                        <wps:cNvPr id="406" name="Graphic 406"/>
                        <wps:cNvSpPr/>
                        <wps:spPr>
                          <a:xfrm>
                            <a:off x="6222441" y="7506055"/>
                            <a:ext cx="58419" cy="233679"/>
                          </a:xfrm>
                          <a:custGeom>
                            <a:avLst/>
                            <a:gdLst/>
                            <a:ahLst/>
                            <a:cxnLst/>
                            <a:rect l="l" t="t" r="r" b="b"/>
                            <a:pathLst>
                              <a:path w="58419" h="233679">
                                <a:moveTo>
                                  <a:pt x="57911" y="0"/>
                                </a:moveTo>
                                <a:lnTo>
                                  <a:pt x="0" y="0"/>
                                </a:lnTo>
                                <a:lnTo>
                                  <a:pt x="0" y="233476"/>
                                </a:lnTo>
                                <a:lnTo>
                                  <a:pt x="57911" y="233476"/>
                                </a:lnTo>
                                <a:lnTo>
                                  <a:pt x="57911" y="0"/>
                                </a:lnTo>
                                <a:close/>
                              </a:path>
                            </a:pathLst>
                          </a:custGeom>
                          <a:solidFill>
                            <a:srgbClr val="000080"/>
                          </a:solidFill>
                        </wps:spPr>
                        <wps:bodyPr wrap="square" lIns="0" tIns="0" rIns="0" bIns="0" rtlCol="0">
                          <a:prstTxWarp prst="textNoShape">
                            <a:avLst/>
                          </a:prstTxWarp>
                          <a:noAutofit/>
                        </wps:bodyPr>
                      </wps:wsp>
                      <wps:wsp>
                        <wps:cNvPr id="407" name="Graphic 407"/>
                        <wps:cNvSpPr/>
                        <wps:spPr>
                          <a:xfrm>
                            <a:off x="6222441" y="7506055"/>
                            <a:ext cx="58419" cy="233679"/>
                          </a:xfrm>
                          <a:custGeom>
                            <a:avLst/>
                            <a:gdLst/>
                            <a:ahLst/>
                            <a:cxnLst/>
                            <a:rect l="l" t="t" r="r" b="b"/>
                            <a:pathLst>
                              <a:path w="58419" h="233679">
                                <a:moveTo>
                                  <a:pt x="0" y="233476"/>
                                </a:moveTo>
                                <a:lnTo>
                                  <a:pt x="57911" y="233476"/>
                                </a:lnTo>
                                <a:lnTo>
                                  <a:pt x="57911" y="0"/>
                                </a:lnTo>
                                <a:lnTo>
                                  <a:pt x="0" y="0"/>
                                </a:lnTo>
                                <a:lnTo>
                                  <a:pt x="0" y="233476"/>
                                </a:lnTo>
                                <a:close/>
                              </a:path>
                            </a:pathLst>
                          </a:custGeom>
                          <a:ln w="1777">
                            <a:solidFill>
                              <a:srgbClr val="000080"/>
                            </a:solidFill>
                            <a:prstDash val="solid"/>
                          </a:ln>
                        </wps:spPr>
                        <wps:bodyPr wrap="square" lIns="0" tIns="0" rIns="0" bIns="0" rtlCol="0">
                          <a:prstTxWarp prst="textNoShape">
                            <a:avLst/>
                          </a:prstTxWarp>
                          <a:noAutofit/>
                        </wps:bodyPr>
                      </wps:wsp>
                      <wps:wsp>
                        <wps:cNvPr id="408" name="Graphic 408"/>
                        <wps:cNvSpPr/>
                        <wps:spPr>
                          <a:xfrm>
                            <a:off x="6312103" y="7506055"/>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409" name="Graphic 409"/>
                        <wps:cNvSpPr/>
                        <wps:spPr>
                          <a:xfrm>
                            <a:off x="6312103" y="7506055"/>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8">
                            <a:solidFill>
                              <a:srgbClr val="000000"/>
                            </a:solidFill>
                            <a:prstDash val="solid"/>
                          </a:ln>
                        </wps:spPr>
                        <wps:bodyPr wrap="square" lIns="0" tIns="0" rIns="0" bIns="0" rtlCol="0">
                          <a:prstTxWarp prst="textNoShape">
                            <a:avLst/>
                          </a:prstTxWarp>
                          <a:noAutofit/>
                        </wps:bodyPr>
                      </wps:wsp>
                      <wps:wsp>
                        <wps:cNvPr id="410" name="Graphic 410"/>
                        <wps:cNvSpPr/>
                        <wps:spPr>
                          <a:xfrm>
                            <a:off x="6222441" y="7741056"/>
                            <a:ext cx="58419" cy="233679"/>
                          </a:xfrm>
                          <a:custGeom>
                            <a:avLst/>
                            <a:gdLst/>
                            <a:ahLst/>
                            <a:cxnLst/>
                            <a:rect l="l" t="t" r="r" b="b"/>
                            <a:pathLst>
                              <a:path w="58419" h="233679">
                                <a:moveTo>
                                  <a:pt x="57911" y="0"/>
                                </a:moveTo>
                                <a:lnTo>
                                  <a:pt x="0" y="0"/>
                                </a:lnTo>
                                <a:lnTo>
                                  <a:pt x="0" y="233171"/>
                                </a:lnTo>
                                <a:lnTo>
                                  <a:pt x="57911" y="233171"/>
                                </a:lnTo>
                                <a:lnTo>
                                  <a:pt x="57911" y="0"/>
                                </a:lnTo>
                                <a:close/>
                              </a:path>
                            </a:pathLst>
                          </a:custGeom>
                          <a:solidFill>
                            <a:srgbClr val="000080"/>
                          </a:solidFill>
                        </wps:spPr>
                        <wps:bodyPr wrap="square" lIns="0" tIns="0" rIns="0" bIns="0" rtlCol="0">
                          <a:prstTxWarp prst="textNoShape">
                            <a:avLst/>
                          </a:prstTxWarp>
                          <a:noAutofit/>
                        </wps:bodyPr>
                      </wps:wsp>
                      <wps:wsp>
                        <wps:cNvPr id="411" name="Graphic 411"/>
                        <wps:cNvSpPr/>
                        <wps:spPr>
                          <a:xfrm>
                            <a:off x="6222441" y="7741056"/>
                            <a:ext cx="58419" cy="233679"/>
                          </a:xfrm>
                          <a:custGeom>
                            <a:avLst/>
                            <a:gdLst/>
                            <a:ahLst/>
                            <a:cxnLst/>
                            <a:rect l="l" t="t" r="r" b="b"/>
                            <a:pathLst>
                              <a:path w="58419" h="233679">
                                <a:moveTo>
                                  <a:pt x="0" y="233171"/>
                                </a:moveTo>
                                <a:lnTo>
                                  <a:pt x="57911" y="233171"/>
                                </a:lnTo>
                                <a:lnTo>
                                  <a:pt x="57911" y="0"/>
                                </a:lnTo>
                                <a:lnTo>
                                  <a:pt x="0" y="0"/>
                                </a:lnTo>
                                <a:lnTo>
                                  <a:pt x="0" y="233171"/>
                                </a:lnTo>
                                <a:close/>
                              </a:path>
                            </a:pathLst>
                          </a:custGeom>
                          <a:ln w="1777">
                            <a:solidFill>
                              <a:srgbClr val="000080"/>
                            </a:solidFill>
                            <a:prstDash val="solid"/>
                          </a:ln>
                        </wps:spPr>
                        <wps:bodyPr wrap="square" lIns="0" tIns="0" rIns="0" bIns="0" rtlCol="0">
                          <a:prstTxWarp prst="textNoShape">
                            <a:avLst/>
                          </a:prstTxWarp>
                          <a:noAutofit/>
                        </wps:bodyPr>
                      </wps:wsp>
                      <wps:wsp>
                        <wps:cNvPr id="412" name="Graphic 412"/>
                        <wps:cNvSpPr/>
                        <wps:spPr>
                          <a:xfrm>
                            <a:off x="6312103" y="7741056"/>
                            <a:ext cx="8255" cy="233679"/>
                          </a:xfrm>
                          <a:custGeom>
                            <a:avLst/>
                            <a:gdLst/>
                            <a:ahLst/>
                            <a:cxnLst/>
                            <a:rect l="l" t="t" r="r" b="b"/>
                            <a:pathLst>
                              <a:path w="8255" h="233679">
                                <a:moveTo>
                                  <a:pt x="7924" y="0"/>
                                </a:moveTo>
                                <a:lnTo>
                                  <a:pt x="0" y="0"/>
                                </a:lnTo>
                                <a:lnTo>
                                  <a:pt x="0" y="233171"/>
                                </a:lnTo>
                                <a:lnTo>
                                  <a:pt x="7924" y="233171"/>
                                </a:lnTo>
                                <a:lnTo>
                                  <a:pt x="7924" y="0"/>
                                </a:lnTo>
                                <a:close/>
                              </a:path>
                            </a:pathLst>
                          </a:custGeom>
                          <a:solidFill>
                            <a:srgbClr val="000000"/>
                          </a:solidFill>
                        </wps:spPr>
                        <wps:bodyPr wrap="square" lIns="0" tIns="0" rIns="0" bIns="0" rtlCol="0">
                          <a:prstTxWarp prst="textNoShape">
                            <a:avLst/>
                          </a:prstTxWarp>
                          <a:noAutofit/>
                        </wps:bodyPr>
                      </wps:wsp>
                      <wps:wsp>
                        <wps:cNvPr id="413" name="Graphic 413"/>
                        <wps:cNvSpPr/>
                        <wps:spPr>
                          <a:xfrm>
                            <a:off x="6312103" y="7741056"/>
                            <a:ext cx="8255" cy="233679"/>
                          </a:xfrm>
                          <a:custGeom>
                            <a:avLst/>
                            <a:gdLst/>
                            <a:ahLst/>
                            <a:cxnLst/>
                            <a:rect l="l" t="t" r="r" b="b"/>
                            <a:pathLst>
                              <a:path w="8255" h="233679">
                                <a:moveTo>
                                  <a:pt x="0" y="233171"/>
                                </a:moveTo>
                                <a:lnTo>
                                  <a:pt x="7924" y="233171"/>
                                </a:lnTo>
                                <a:lnTo>
                                  <a:pt x="7924" y="0"/>
                                </a:lnTo>
                                <a:lnTo>
                                  <a:pt x="0" y="0"/>
                                </a:lnTo>
                                <a:lnTo>
                                  <a:pt x="0" y="233171"/>
                                </a:lnTo>
                                <a:close/>
                              </a:path>
                            </a:pathLst>
                          </a:custGeom>
                          <a:ln w="1778">
                            <a:solidFill>
                              <a:srgbClr val="000000"/>
                            </a:solidFill>
                            <a:prstDash val="solid"/>
                          </a:ln>
                        </wps:spPr>
                        <wps:bodyPr wrap="square" lIns="0" tIns="0" rIns="0" bIns="0" rtlCol="0">
                          <a:prstTxWarp prst="textNoShape">
                            <a:avLst/>
                          </a:prstTxWarp>
                          <a:noAutofit/>
                        </wps:bodyPr>
                      </wps:wsp>
                      <wps:wsp>
                        <wps:cNvPr id="414" name="Graphic 414"/>
                        <wps:cNvSpPr/>
                        <wps:spPr>
                          <a:xfrm>
                            <a:off x="6222441" y="7975752"/>
                            <a:ext cx="58419" cy="233679"/>
                          </a:xfrm>
                          <a:custGeom>
                            <a:avLst/>
                            <a:gdLst/>
                            <a:ahLst/>
                            <a:cxnLst/>
                            <a:rect l="l" t="t" r="r" b="b"/>
                            <a:pathLst>
                              <a:path w="58419" h="233679">
                                <a:moveTo>
                                  <a:pt x="57911" y="0"/>
                                </a:moveTo>
                                <a:lnTo>
                                  <a:pt x="0" y="0"/>
                                </a:lnTo>
                                <a:lnTo>
                                  <a:pt x="0" y="233171"/>
                                </a:lnTo>
                                <a:lnTo>
                                  <a:pt x="57911" y="233171"/>
                                </a:lnTo>
                                <a:lnTo>
                                  <a:pt x="57911" y="0"/>
                                </a:lnTo>
                                <a:close/>
                              </a:path>
                            </a:pathLst>
                          </a:custGeom>
                          <a:solidFill>
                            <a:srgbClr val="000080"/>
                          </a:solidFill>
                        </wps:spPr>
                        <wps:bodyPr wrap="square" lIns="0" tIns="0" rIns="0" bIns="0" rtlCol="0">
                          <a:prstTxWarp prst="textNoShape">
                            <a:avLst/>
                          </a:prstTxWarp>
                          <a:noAutofit/>
                        </wps:bodyPr>
                      </wps:wsp>
                      <wps:wsp>
                        <wps:cNvPr id="415" name="Graphic 415"/>
                        <wps:cNvSpPr/>
                        <wps:spPr>
                          <a:xfrm>
                            <a:off x="6222441" y="7975752"/>
                            <a:ext cx="58419" cy="233679"/>
                          </a:xfrm>
                          <a:custGeom>
                            <a:avLst/>
                            <a:gdLst/>
                            <a:ahLst/>
                            <a:cxnLst/>
                            <a:rect l="l" t="t" r="r" b="b"/>
                            <a:pathLst>
                              <a:path w="58419" h="233679">
                                <a:moveTo>
                                  <a:pt x="0" y="233171"/>
                                </a:moveTo>
                                <a:lnTo>
                                  <a:pt x="57911" y="233171"/>
                                </a:lnTo>
                                <a:lnTo>
                                  <a:pt x="57911" y="0"/>
                                </a:lnTo>
                                <a:lnTo>
                                  <a:pt x="0" y="0"/>
                                </a:lnTo>
                                <a:lnTo>
                                  <a:pt x="0" y="233171"/>
                                </a:lnTo>
                                <a:close/>
                              </a:path>
                            </a:pathLst>
                          </a:custGeom>
                          <a:ln w="1777">
                            <a:solidFill>
                              <a:srgbClr val="000080"/>
                            </a:solidFill>
                            <a:prstDash val="solid"/>
                          </a:ln>
                        </wps:spPr>
                        <wps:bodyPr wrap="square" lIns="0" tIns="0" rIns="0" bIns="0" rtlCol="0">
                          <a:prstTxWarp prst="textNoShape">
                            <a:avLst/>
                          </a:prstTxWarp>
                          <a:noAutofit/>
                        </wps:bodyPr>
                      </wps:wsp>
                      <wps:wsp>
                        <wps:cNvPr id="416" name="Graphic 416"/>
                        <wps:cNvSpPr/>
                        <wps:spPr>
                          <a:xfrm>
                            <a:off x="6312103" y="7975752"/>
                            <a:ext cx="8255" cy="233679"/>
                          </a:xfrm>
                          <a:custGeom>
                            <a:avLst/>
                            <a:gdLst/>
                            <a:ahLst/>
                            <a:cxnLst/>
                            <a:rect l="l" t="t" r="r" b="b"/>
                            <a:pathLst>
                              <a:path w="8255" h="233679">
                                <a:moveTo>
                                  <a:pt x="7924" y="0"/>
                                </a:moveTo>
                                <a:lnTo>
                                  <a:pt x="0" y="0"/>
                                </a:lnTo>
                                <a:lnTo>
                                  <a:pt x="0" y="233171"/>
                                </a:lnTo>
                                <a:lnTo>
                                  <a:pt x="7924" y="233171"/>
                                </a:lnTo>
                                <a:lnTo>
                                  <a:pt x="7924" y="0"/>
                                </a:lnTo>
                                <a:close/>
                              </a:path>
                            </a:pathLst>
                          </a:custGeom>
                          <a:solidFill>
                            <a:srgbClr val="000000"/>
                          </a:solidFill>
                        </wps:spPr>
                        <wps:bodyPr wrap="square" lIns="0" tIns="0" rIns="0" bIns="0" rtlCol="0">
                          <a:prstTxWarp prst="textNoShape">
                            <a:avLst/>
                          </a:prstTxWarp>
                          <a:noAutofit/>
                        </wps:bodyPr>
                      </wps:wsp>
                      <wps:wsp>
                        <wps:cNvPr id="417" name="Graphic 417"/>
                        <wps:cNvSpPr/>
                        <wps:spPr>
                          <a:xfrm>
                            <a:off x="6312103" y="7975752"/>
                            <a:ext cx="8255" cy="233679"/>
                          </a:xfrm>
                          <a:custGeom>
                            <a:avLst/>
                            <a:gdLst/>
                            <a:ahLst/>
                            <a:cxnLst/>
                            <a:rect l="l" t="t" r="r" b="b"/>
                            <a:pathLst>
                              <a:path w="8255" h="233679">
                                <a:moveTo>
                                  <a:pt x="0" y="233171"/>
                                </a:moveTo>
                                <a:lnTo>
                                  <a:pt x="7924" y="233171"/>
                                </a:lnTo>
                                <a:lnTo>
                                  <a:pt x="7924" y="0"/>
                                </a:lnTo>
                                <a:lnTo>
                                  <a:pt x="0" y="0"/>
                                </a:lnTo>
                                <a:lnTo>
                                  <a:pt x="0" y="233171"/>
                                </a:lnTo>
                                <a:close/>
                              </a:path>
                            </a:pathLst>
                          </a:custGeom>
                          <a:ln w="1778">
                            <a:solidFill>
                              <a:srgbClr val="000000"/>
                            </a:solidFill>
                            <a:prstDash val="solid"/>
                          </a:ln>
                        </wps:spPr>
                        <wps:bodyPr wrap="square" lIns="0" tIns="0" rIns="0" bIns="0" rtlCol="0">
                          <a:prstTxWarp prst="textNoShape">
                            <a:avLst/>
                          </a:prstTxWarp>
                          <a:noAutofit/>
                        </wps:bodyPr>
                      </wps:wsp>
                      <wps:wsp>
                        <wps:cNvPr id="418" name="Graphic 418"/>
                        <wps:cNvSpPr/>
                        <wps:spPr>
                          <a:xfrm>
                            <a:off x="6222441" y="8210422"/>
                            <a:ext cx="58419" cy="234315"/>
                          </a:xfrm>
                          <a:custGeom>
                            <a:avLst/>
                            <a:gdLst/>
                            <a:ahLst/>
                            <a:cxnLst/>
                            <a:rect l="l" t="t" r="r" b="b"/>
                            <a:pathLst>
                              <a:path w="58419" h="234315">
                                <a:moveTo>
                                  <a:pt x="57911" y="0"/>
                                </a:moveTo>
                                <a:lnTo>
                                  <a:pt x="0" y="0"/>
                                </a:lnTo>
                                <a:lnTo>
                                  <a:pt x="0" y="234086"/>
                                </a:lnTo>
                                <a:lnTo>
                                  <a:pt x="57911" y="234086"/>
                                </a:lnTo>
                                <a:lnTo>
                                  <a:pt x="57911" y="0"/>
                                </a:lnTo>
                                <a:close/>
                              </a:path>
                            </a:pathLst>
                          </a:custGeom>
                          <a:solidFill>
                            <a:srgbClr val="000080"/>
                          </a:solidFill>
                        </wps:spPr>
                        <wps:bodyPr wrap="square" lIns="0" tIns="0" rIns="0" bIns="0" rtlCol="0">
                          <a:prstTxWarp prst="textNoShape">
                            <a:avLst/>
                          </a:prstTxWarp>
                          <a:noAutofit/>
                        </wps:bodyPr>
                      </wps:wsp>
                      <wps:wsp>
                        <wps:cNvPr id="419" name="Graphic 419"/>
                        <wps:cNvSpPr/>
                        <wps:spPr>
                          <a:xfrm>
                            <a:off x="6222441" y="8210422"/>
                            <a:ext cx="58419" cy="234315"/>
                          </a:xfrm>
                          <a:custGeom>
                            <a:avLst/>
                            <a:gdLst/>
                            <a:ahLst/>
                            <a:cxnLst/>
                            <a:rect l="l" t="t" r="r" b="b"/>
                            <a:pathLst>
                              <a:path w="58419" h="234315">
                                <a:moveTo>
                                  <a:pt x="0" y="234086"/>
                                </a:moveTo>
                                <a:lnTo>
                                  <a:pt x="57911" y="234086"/>
                                </a:lnTo>
                                <a:lnTo>
                                  <a:pt x="57911" y="0"/>
                                </a:lnTo>
                                <a:lnTo>
                                  <a:pt x="0" y="0"/>
                                </a:lnTo>
                                <a:lnTo>
                                  <a:pt x="0" y="234086"/>
                                </a:lnTo>
                                <a:close/>
                              </a:path>
                            </a:pathLst>
                          </a:custGeom>
                          <a:ln w="1778">
                            <a:solidFill>
                              <a:srgbClr val="000080"/>
                            </a:solidFill>
                            <a:prstDash val="solid"/>
                          </a:ln>
                        </wps:spPr>
                        <wps:bodyPr wrap="square" lIns="0" tIns="0" rIns="0" bIns="0" rtlCol="0">
                          <a:prstTxWarp prst="textNoShape">
                            <a:avLst/>
                          </a:prstTxWarp>
                          <a:noAutofit/>
                        </wps:bodyPr>
                      </wps:wsp>
                      <wps:wsp>
                        <wps:cNvPr id="420" name="Graphic 420"/>
                        <wps:cNvSpPr/>
                        <wps:spPr>
                          <a:xfrm>
                            <a:off x="6312103" y="8210422"/>
                            <a:ext cx="8255" cy="234315"/>
                          </a:xfrm>
                          <a:custGeom>
                            <a:avLst/>
                            <a:gdLst/>
                            <a:ahLst/>
                            <a:cxnLst/>
                            <a:rect l="l" t="t" r="r" b="b"/>
                            <a:pathLst>
                              <a:path w="8255" h="234315">
                                <a:moveTo>
                                  <a:pt x="7924" y="0"/>
                                </a:moveTo>
                                <a:lnTo>
                                  <a:pt x="0" y="0"/>
                                </a:lnTo>
                                <a:lnTo>
                                  <a:pt x="0" y="234086"/>
                                </a:lnTo>
                                <a:lnTo>
                                  <a:pt x="7924" y="234086"/>
                                </a:lnTo>
                                <a:lnTo>
                                  <a:pt x="7924" y="0"/>
                                </a:lnTo>
                                <a:close/>
                              </a:path>
                            </a:pathLst>
                          </a:custGeom>
                          <a:solidFill>
                            <a:srgbClr val="000000"/>
                          </a:solidFill>
                        </wps:spPr>
                        <wps:bodyPr wrap="square" lIns="0" tIns="0" rIns="0" bIns="0" rtlCol="0">
                          <a:prstTxWarp prst="textNoShape">
                            <a:avLst/>
                          </a:prstTxWarp>
                          <a:noAutofit/>
                        </wps:bodyPr>
                      </wps:wsp>
                      <wps:wsp>
                        <wps:cNvPr id="421" name="Graphic 421"/>
                        <wps:cNvSpPr/>
                        <wps:spPr>
                          <a:xfrm>
                            <a:off x="6312103" y="8210422"/>
                            <a:ext cx="8255" cy="234315"/>
                          </a:xfrm>
                          <a:custGeom>
                            <a:avLst/>
                            <a:gdLst/>
                            <a:ahLst/>
                            <a:cxnLst/>
                            <a:rect l="l" t="t" r="r" b="b"/>
                            <a:pathLst>
                              <a:path w="8255" h="234315">
                                <a:moveTo>
                                  <a:pt x="0" y="234086"/>
                                </a:moveTo>
                                <a:lnTo>
                                  <a:pt x="7924" y="234086"/>
                                </a:lnTo>
                                <a:lnTo>
                                  <a:pt x="7924" y="0"/>
                                </a:lnTo>
                                <a:lnTo>
                                  <a:pt x="0" y="0"/>
                                </a:lnTo>
                                <a:lnTo>
                                  <a:pt x="0" y="234086"/>
                                </a:lnTo>
                                <a:close/>
                              </a:path>
                            </a:pathLst>
                          </a:custGeom>
                          <a:ln w="1778">
                            <a:solidFill>
                              <a:srgbClr val="000000"/>
                            </a:solidFill>
                            <a:prstDash val="solid"/>
                          </a:ln>
                        </wps:spPr>
                        <wps:bodyPr wrap="square" lIns="0" tIns="0" rIns="0" bIns="0" rtlCol="0">
                          <a:prstTxWarp prst="textNoShape">
                            <a:avLst/>
                          </a:prstTxWarp>
                          <a:noAutofit/>
                        </wps:bodyPr>
                      </wps:wsp>
                      <wps:wsp>
                        <wps:cNvPr id="422" name="Graphic 422"/>
                        <wps:cNvSpPr/>
                        <wps:spPr>
                          <a:xfrm>
                            <a:off x="6222441" y="8446643"/>
                            <a:ext cx="58419" cy="234315"/>
                          </a:xfrm>
                          <a:custGeom>
                            <a:avLst/>
                            <a:gdLst/>
                            <a:ahLst/>
                            <a:cxnLst/>
                            <a:rect l="l" t="t" r="r" b="b"/>
                            <a:pathLst>
                              <a:path w="58419" h="234315">
                                <a:moveTo>
                                  <a:pt x="57911" y="0"/>
                                </a:moveTo>
                                <a:lnTo>
                                  <a:pt x="0" y="0"/>
                                </a:lnTo>
                                <a:lnTo>
                                  <a:pt x="0" y="234086"/>
                                </a:lnTo>
                                <a:lnTo>
                                  <a:pt x="57911" y="234086"/>
                                </a:lnTo>
                                <a:lnTo>
                                  <a:pt x="57911" y="0"/>
                                </a:lnTo>
                                <a:close/>
                              </a:path>
                            </a:pathLst>
                          </a:custGeom>
                          <a:solidFill>
                            <a:srgbClr val="000080"/>
                          </a:solidFill>
                        </wps:spPr>
                        <wps:bodyPr wrap="square" lIns="0" tIns="0" rIns="0" bIns="0" rtlCol="0">
                          <a:prstTxWarp prst="textNoShape">
                            <a:avLst/>
                          </a:prstTxWarp>
                          <a:noAutofit/>
                        </wps:bodyPr>
                      </wps:wsp>
                      <wps:wsp>
                        <wps:cNvPr id="423" name="Graphic 423"/>
                        <wps:cNvSpPr/>
                        <wps:spPr>
                          <a:xfrm>
                            <a:off x="6222441" y="8446643"/>
                            <a:ext cx="58419" cy="234315"/>
                          </a:xfrm>
                          <a:custGeom>
                            <a:avLst/>
                            <a:gdLst/>
                            <a:ahLst/>
                            <a:cxnLst/>
                            <a:rect l="l" t="t" r="r" b="b"/>
                            <a:pathLst>
                              <a:path w="58419" h="234315">
                                <a:moveTo>
                                  <a:pt x="0" y="234086"/>
                                </a:moveTo>
                                <a:lnTo>
                                  <a:pt x="57911" y="234086"/>
                                </a:lnTo>
                                <a:lnTo>
                                  <a:pt x="57911" y="0"/>
                                </a:lnTo>
                                <a:lnTo>
                                  <a:pt x="0" y="0"/>
                                </a:lnTo>
                                <a:lnTo>
                                  <a:pt x="0" y="234086"/>
                                </a:lnTo>
                                <a:close/>
                              </a:path>
                            </a:pathLst>
                          </a:custGeom>
                          <a:ln w="1778">
                            <a:solidFill>
                              <a:srgbClr val="000080"/>
                            </a:solidFill>
                            <a:prstDash val="solid"/>
                          </a:ln>
                        </wps:spPr>
                        <wps:bodyPr wrap="square" lIns="0" tIns="0" rIns="0" bIns="0" rtlCol="0">
                          <a:prstTxWarp prst="textNoShape">
                            <a:avLst/>
                          </a:prstTxWarp>
                          <a:noAutofit/>
                        </wps:bodyPr>
                      </wps:wsp>
                      <wps:wsp>
                        <wps:cNvPr id="424" name="Graphic 424"/>
                        <wps:cNvSpPr/>
                        <wps:spPr>
                          <a:xfrm>
                            <a:off x="6312103" y="8446643"/>
                            <a:ext cx="8255" cy="234315"/>
                          </a:xfrm>
                          <a:custGeom>
                            <a:avLst/>
                            <a:gdLst/>
                            <a:ahLst/>
                            <a:cxnLst/>
                            <a:rect l="l" t="t" r="r" b="b"/>
                            <a:pathLst>
                              <a:path w="8255" h="234315">
                                <a:moveTo>
                                  <a:pt x="7924" y="0"/>
                                </a:moveTo>
                                <a:lnTo>
                                  <a:pt x="0" y="0"/>
                                </a:lnTo>
                                <a:lnTo>
                                  <a:pt x="0" y="234086"/>
                                </a:lnTo>
                                <a:lnTo>
                                  <a:pt x="7924" y="234086"/>
                                </a:lnTo>
                                <a:lnTo>
                                  <a:pt x="7924" y="0"/>
                                </a:lnTo>
                                <a:close/>
                              </a:path>
                            </a:pathLst>
                          </a:custGeom>
                          <a:solidFill>
                            <a:srgbClr val="000000"/>
                          </a:solidFill>
                        </wps:spPr>
                        <wps:bodyPr wrap="square" lIns="0" tIns="0" rIns="0" bIns="0" rtlCol="0">
                          <a:prstTxWarp prst="textNoShape">
                            <a:avLst/>
                          </a:prstTxWarp>
                          <a:noAutofit/>
                        </wps:bodyPr>
                      </wps:wsp>
                      <wps:wsp>
                        <wps:cNvPr id="425" name="Graphic 425"/>
                        <wps:cNvSpPr/>
                        <wps:spPr>
                          <a:xfrm>
                            <a:off x="6312103" y="8446643"/>
                            <a:ext cx="8255" cy="234315"/>
                          </a:xfrm>
                          <a:custGeom>
                            <a:avLst/>
                            <a:gdLst/>
                            <a:ahLst/>
                            <a:cxnLst/>
                            <a:rect l="l" t="t" r="r" b="b"/>
                            <a:pathLst>
                              <a:path w="8255" h="234315">
                                <a:moveTo>
                                  <a:pt x="0" y="234086"/>
                                </a:moveTo>
                                <a:lnTo>
                                  <a:pt x="7924" y="234086"/>
                                </a:lnTo>
                                <a:lnTo>
                                  <a:pt x="7924" y="0"/>
                                </a:lnTo>
                                <a:lnTo>
                                  <a:pt x="0" y="0"/>
                                </a:lnTo>
                                <a:lnTo>
                                  <a:pt x="0" y="234086"/>
                                </a:lnTo>
                                <a:close/>
                              </a:path>
                            </a:pathLst>
                          </a:custGeom>
                          <a:ln w="1778">
                            <a:solidFill>
                              <a:srgbClr val="000000"/>
                            </a:solidFill>
                            <a:prstDash val="solid"/>
                          </a:ln>
                        </wps:spPr>
                        <wps:bodyPr wrap="square" lIns="0" tIns="0" rIns="0" bIns="0" rtlCol="0">
                          <a:prstTxWarp prst="textNoShape">
                            <a:avLst/>
                          </a:prstTxWarp>
                          <a:noAutofit/>
                        </wps:bodyPr>
                      </wps:wsp>
                      <wps:wsp>
                        <wps:cNvPr id="426" name="Graphic 426"/>
                        <wps:cNvSpPr/>
                        <wps:spPr>
                          <a:xfrm>
                            <a:off x="6222441" y="8682863"/>
                            <a:ext cx="58419" cy="234315"/>
                          </a:xfrm>
                          <a:custGeom>
                            <a:avLst/>
                            <a:gdLst/>
                            <a:ahLst/>
                            <a:cxnLst/>
                            <a:rect l="l" t="t" r="r" b="b"/>
                            <a:pathLst>
                              <a:path w="58419" h="234315">
                                <a:moveTo>
                                  <a:pt x="57911" y="0"/>
                                </a:moveTo>
                                <a:lnTo>
                                  <a:pt x="0" y="0"/>
                                </a:lnTo>
                                <a:lnTo>
                                  <a:pt x="0" y="234086"/>
                                </a:lnTo>
                                <a:lnTo>
                                  <a:pt x="57911" y="234086"/>
                                </a:lnTo>
                                <a:lnTo>
                                  <a:pt x="57911" y="0"/>
                                </a:lnTo>
                                <a:close/>
                              </a:path>
                            </a:pathLst>
                          </a:custGeom>
                          <a:solidFill>
                            <a:srgbClr val="000080"/>
                          </a:solidFill>
                        </wps:spPr>
                        <wps:bodyPr wrap="square" lIns="0" tIns="0" rIns="0" bIns="0" rtlCol="0">
                          <a:prstTxWarp prst="textNoShape">
                            <a:avLst/>
                          </a:prstTxWarp>
                          <a:noAutofit/>
                        </wps:bodyPr>
                      </wps:wsp>
                      <wps:wsp>
                        <wps:cNvPr id="427" name="Graphic 427"/>
                        <wps:cNvSpPr/>
                        <wps:spPr>
                          <a:xfrm>
                            <a:off x="6222441" y="8682863"/>
                            <a:ext cx="58419" cy="234315"/>
                          </a:xfrm>
                          <a:custGeom>
                            <a:avLst/>
                            <a:gdLst/>
                            <a:ahLst/>
                            <a:cxnLst/>
                            <a:rect l="l" t="t" r="r" b="b"/>
                            <a:pathLst>
                              <a:path w="58419" h="234315">
                                <a:moveTo>
                                  <a:pt x="0" y="234086"/>
                                </a:moveTo>
                                <a:lnTo>
                                  <a:pt x="57911" y="234086"/>
                                </a:lnTo>
                                <a:lnTo>
                                  <a:pt x="57911" y="0"/>
                                </a:lnTo>
                                <a:lnTo>
                                  <a:pt x="0" y="0"/>
                                </a:lnTo>
                                <a:lnTo>
                                  <a:pt x="0" y="234086"/>
                                </a:lnTo>
                                <a:close/>
                              </a:path>
                            </a:pathLst>
                          </a:custGeom>
                          <a:ln w="1778">
                            <a:solidFill>
                              <a:srgbClr val="000080"/>
                            </a:solidFill>
                            <a:prstDash val="solid"/>
                          </a:ln>
                        </wps:spPr>
                        <wps:bodyPr wrap="square" lIns="0" tIns="0" rIns="0" bIns="0" rtlCol="0">
                          <a:prstTxWarp prst="textNoShape">
                            <a:avLst/>
                          </a:prstTxWarp>
                          <a:noAutofit/>
                        </wps:bodyPr>
                      </wps:wsp>
                      <wps:wsp>
                        <wps:cNvPr id="428" name="Graphic 428"/>
                        <wps:cNvSpPr/>
                        <wps:spPr>
                          <a:xfrm>
                            <a:off x="6312103" y="8682863"/>
                            <a:ext cx="8255" cy="234315"/>
                          </a:xfrm>
                          <a:custGeom>
                            <a:avLst/>
                            <a:gdLst/>
                            <a:ahLst/>
                            <a:cxnLst/>
                            <a:rect l="l" t="t" r="r" b="b"/>
                            <a:pathLst>
                              <a:path w="8255" h="234315">
                                <a:moveTo>
                                  <a:pt x="7924" y="0"/>
                                </a:moveTo>
                                <a:lnTo>
                                  <a:pt x="0" y="0"/>
                                </a:lnTo>
                                <a:lnTo>
                                  <a:pt x="0" y="234086"/>
                                </a:lnTo>
                                <a:lnTo>
                                  <a:pt x="7924" y="234086"/>
                                </a:lnTo>
                                <a:lnTo>
                                  <a:pt x="7924" y="0"/>
                                </a:lnTo>
                                <a:close/>
                              </a:path>
                            </a:pathLst>
                          </a:custGeom>
                          <a:solidFill>
                            <a:srgbClr val="000000"/>
                          </a:solidFill>
                        </wps:spPr>
                        <wps:bodyPr wrap="square" lIns="0" tIns="0" rIns="0" bIns="0" rtlCol="0">
                          <a:prstTxWarp prst="textNoShape">
                            <a:avLst/>
                          </a:prstTxWarp>
                          <a:noAutofit/>
                        </wps:bodyPr>
                      </wps:wsp>
                      <wps:wsp>
                        <wps:cNvPr id="429" name="Graphic 429"/>
                        <wps:cNvSpPr/>
                        <wps:spPr>
                          <a:xfrm>
                            <a:off x="6312103" y="8682863"/>
                            <a:ext cx="8255" cy="234315"/>
                          </a:xfrm>
                          <a:custGeom>
                            <a:avLst/>
                            <a:gdLst/>
                            <a:ahLst/>
                            <a:cxnLst/>
                            <a:rect l="l" t="t" r="r" b="b"/>
                            <a:pathLst>
                              <a:path w="8255" h="234315">
                                <a:moveTo>
                                  <a:pt x="0" y="234086"/>
                                </a:moveTo>
                                <a:lnTo>
                                  <a:pt x="7924" y="234086"/>
                                </a:lnTo>
                                <a:lnTo>
                                  <a:pt x="7924" y="0"/>
                                </a:lnTo>
                                <a:lnTo>
                                  <a:pt x="0" y="0"/>
                                </a:lnTo>
                                <a:lnTo>
                                  <a:pt x="0" y="234086"/>
                                </a:lnTo>
                                <a:close/>
                              </a:path>
                            </a:pathLst>
                          </a:custGeom>
                          <a:ln w="1778">
                            <a:solidFill>
                              <a:srgbClr val="000000"/>
                            </a:solidFill>
                            <a:prstDash val="solid"/>
                          </a:ln>
                        </wps:spPr>
                        <wps:bodyPr wrap="square" lIns="0" tIns="0" rIns="0" bIns="0" rtlCol="0">
                          <a:prstTxWarp prst="textNoShape">
                            <a:avLst/>
                          </a:prstTxWarp>
                          <a:noAutofit/>
                        </wps:bodyPr>
                      </wps:wsp>
                      <wps:wsp>
                        <wps:cNvPr id="430" name="Graphic 430"/>
                        <wps:cNvSpPr/>
                        <wps:spPr>
                          <a:xfrm>
                            <a:off x="6222441" y="8919057"/>
                            <a:ext cx="58419" cy="234315"/>
                          </a:xfrm>
                          <a:custGeom>
                            <a:avLst/>
                            <a:gdLst/>
                            <a:ahLst/>
                            <a:cxnLst/>
                            <a:rect l="l" t="t" r="r" b="b"/>
                            <a:pathLst>
                              <a:path w="58419" h="234315">
                                <a:moveTo>
                                  <a:pt x="57911" y="0"/>
                                </a:moveTo>
                                <a:lnTo>
                                  <a:pt x="0" y="0"/>
                                </a:lnTo>
                                <a:lnTo>
                                  <a:pt x="0" y="234086"/>
                                </a:lnTo>
                                <a:lnTo>
                                  <a:pt x="57911" y="234086"/>
                                </a:lnTo>
                                <a:lnTo>
                                  <a:pt x="57911" y="0"/>
                                </a:lnTo>
                                <a:close/>
                              </a:path>
                            </a:pathLst>
                          </a:custGeom>
                          <a:solidFill>
                            <a:srgbClr val="000080"/>
                          </a:solidFill>
                        </wps:spPr>
                        <wps:bodyPr wrap="square" lIns="0" tIns="0" rIns="0" bIns="0" rtlCol="0">
                          <a:prstTxWarp prst="textNoShape">
                            <a:avLst/>
                          </a:prstTxWarp>
                          <a:noAutofit/>
                        </wps:bodyPr>
                      </wps:wsp>
                      <wps:wsp>
                        <wps:cNvPr id="431" name="Graphic 431"/>
                        <wps:cNvSpPr/>
                        <wps:spPr>
                          <a:xfrm>
                            <a:off x="6222441" y="8919057"/>
                            <a:ext cx="58419" cy="234315"/>
                          </a:xfrm>
                          <a:custGeom>
                            <a:avLst/>
                            <a:gdLst/>
                            <a:ahLst/>
                            <a:cxnLst/>
                            <a:rect l="l" t="t" r="r" b="b"/>
                            <a:pathLst>
                              <a:path w="58419" h="234315">
                                <a:moveTo>
                                  <a:pt x="0" y="234086"/>
                                </a:moveTo>
                                <a:lnTo>
                                  <a:pt x="57911" y="234086"/>
                                </a:lnTo>
                                <a:lnTo>
                                  <a:pt x="57911" y="0"/>
                                </a:lnTo>
                                <a:lnTo>
                                  <a:pt x="0" y="0"/>
                                </a:lnTo>
                                <a:lnTo>
                                  <a:pt x="0" y="234086"/>
                                </a:lnTo>
                                <a:close/>
                              </a:path>
                            </a:pathLst>
                          </a:custGeom>
                          <a:ln w="1778">
                            <a:solidFill>
                              <a:srgbClr val="000080"/>
                            </a:solidFill>
                            <a:prstDash val="solid"/>
                          </a:ln>
                        </wps:spPr>
                        <wps:bodyPr wrap="square" lIns="0" tIns="0" rIns="0" bIns="0" rtlCol="0">
                          <a:prstTxWarp prst="textNoShape">
                            <a:avLst/>
                          </a:prstTxWarp>
                          <a:noAutofit/>
                        </wps:bodyPr>
                      </wps:wsp>
                      <wps:wsp>
                        <wps:cNvPr id="432" name="Graphic 432"/>
                        <wps:cNvSpPr/>
                        <wps:spPr>
                          <a:xfrm>
                            <a:off x="6312103" y="8919057"/>
                            <a:ext cx="8255" cy="234315"/>
                          </a:xfrm>
                          <a:custGeom>
                            <a:avLst/>
                            <a:gdLst/>
                            <a:ahLst/>
                            <a:cxnLst/>
                            <a:rect l="l" t="t" r="r" b="b"/>
                            <a:pathLst>
                              <a:path w="8255" h="234315">
                                <a:moveTo>
                                  <a:pt x="7924" y="0"/>
                                </a:moveTo>
                                <a:lnTo>
                                  <a:pt x="0" y="0"/>
                                </a:lnTo>
                                <a:lnTo>
                                  <a:pt x="0" y="234086"/>
                                </a:lnTo>
                                <a:lnTo>
                                  <a:pt x="7924" y="234086"/>
                                </a:lnTo>
                                <a:lnTo>
                                  <a:pt x="7924" y="0"/>
                                </a:lnTo>
                                <a:close/>
                              </a:path>
                            </a:pathLst>
                          </a:custGeom>
                          <a:solidFill>
                            <a:srgbClr val="000000"/>
                          </a:solidFill>
                        </wps:spPr>
                        <wps:bodyPr wrap="square" lIns="0" tIns="0" rIns="0" bIns="0" rtlCol="0">
                          <a:prstTxWarp prst="textNoShape">
                            <a:avLst/>
                          </a:prstTxWarp>
                          <a:noAutofit/>
                        </wps:bodyPr>
                      </wps:wsp>
                      <wps:wsp>
                        <wps:cNvPr id="433" name="Graphic 433"/>
                        <wps:cNvSpPr/>
                        <wps:spPr>
                          <a:xfrm>
                            <a:off x="6312103" y="8919057"/>
                            <a:ext cx="8255" cy="234315"/>
                          </a:xfrm>
                          <a:custGeom>
                            <a:avLst/>
                            <a:gdLst/>
                            <a:ahLst/>
                            <a:cxnLst/>
                            <a:rect l="l" t="t" r="r" b="b"/>
                            <a:pathLst>
                              <a:path w="8255" h="234315">
                                <a:moveTo>
                                  <a:pt x="0" y="234086"/>
                                </a:moveTo>
                                <a:lnTo>
                                  <a:pt x="7924" y="234086"/>
                                </a:lnTo>
                                <a:lnTo>
                                  <a:pt x="7924" y="0"/>
                                </a:lnTo>
                                <a:lnTo>
                                  <a:pt x="0" y="0"/>
                                </a:lnTo>
                                <a:lnTo>
                                  <a:pt x="0" y="234086"/>
                                </a:lnTo>
                                <a:close/>
                              </a:path>
                            </a:pathLst>
                          </a:custGeom>
                          <a:ln w="1778">
                            <a:solidFill>
                              <a:srgbClr val="000000"/>
                            </a:solidFill>
                            <a:prstDash val="solid"/>
                          </a:ln>
                        </wps:spPr>
                        <wps:bodyPr wrap="square" lIns="0" tIns="0" rIns="0" bIns="0" rtlCol="0">
                          <a:prstTxWarp prst="textNoShape">
                            <a:avLst/>
                          </a:prstTxWarp>
                          <a:noAutofit/>
                        </wps:bodyPr>
                      </wps:wsp>
                      <wps:wsp>
                        <wps:cNvPr id="434" name="Graphic 434"/>
                        <wps:cNvSpPr/>
                        <wps:spPr>
                          <a:xfrm>
                            <a:off x="6222441" y="9155277"/>
                            <a:ext cx="58419" cy="234950"/>
                          </a:xfrm>
                          <a:custGeom>
                            <a:avLst/>
                            <a:gdLst/>
                            <a:ahLst/>
                            <a:cxnLst/>
                            <a:rect l="l" t="t" r="r" b="b"/>
                            <a:pathLst>
                              <a:path w="58419" h="234950">
                                <a:moveTo>
                                  <a:pt x="57911" y="0"/>
                                </a:moveTo>
                                <a:lnTo>
                                  <a:pt x="0" y="0"/>
                                </a:lnTo>
                                <a:lnTo>
                                  <a:pt x="0" y="234391"/>
                                </a:lnTo>
                                <a:lnTo>
                                  <a:pt x="57911" y="234391"/>
                                </a:lnTo>
                                <a:lnTo>
                                  <a:pt x="57911" y="0"/>
                                </a:lnTo>
                                <a:close/>
                              </a:path>
                            </a:pathLst>
                          </a:custGeom>
                          <a:solidFill>
                            <a:srgbClr val="000080"/>
                          </a:solidFill>
                        </wps:spPr>
                        <wps:bodyPr wrap="square" lIns="0" tIns="0" rIns="0" bIns="0" rtlCol="0">
                          <a:prstTxWarp prst="textNoShape">
                            <a:avLst/>
                          </a:prstTxWarp>
                          <a:noAutofit/>
                        </wps:bodyPr>
                      </wps:wsp>
                      <wps:wsp>
                        <wps:cNvPr id="435" name="Graphic 435"/>
                        <wps:cNvSpPr/>
                        <wps:spPr>
                          <a:xfrm>
                            <a:off x="6222441" y="9155277"/>
                            <a:ext cx="58419" cy="234950"/>
                          </a:xfrm>
                          <a:custGeom>
                            <a:avLst/>
                            <a:gdLst/>
                            <a:ahLst/>
                            <a:cxnLst/>
                            <a:rect l="l" t="t" r="r" b="b"/>
                            <a:pathLst>
                              <a:path w="58419" h="234950">
                                <a:moveTo>
                                  <a:pt x="0" y="234391"/>
                                </a:moveTo>
                                <a:lnTo>
                                  <a:pt x="57911" y="234391"/>
                                </a:lnTo>
                                <a:lnTo>
                                  <a:pt x="57911" y="0"/>
                                </a:lnTo>
                                <a:lnTo>
                                  <a:pt x="0" y="0"/>
                                </a:lnTo>
                                <a:lnTo>
                                  <a:pt x="0" y="234391"/>
                                </a:lnTo>
                                <a:close/>
                              </a:path>
                            </a:pathLst>
                          </a:custGeom>
                          <a:ln w="1778">
                            <a:solidFill>
                              <a:srgbClr val="000080"/>
                            </a:solidFill>
                            <a:prstDash val="solid"/>
                          </a:ln>
                        </wps:spPr>
                        <wps:bodyPr wrap="square" lIns="0" tIns="0" rIns="0" bIns="0" rtlCol="0">
                          <a:prstTxWarp prst="textNoShape">
                            <a:avLst/>
                          </a:prstTxWarp>
                          <a:noAutofit/>
                        </wps:bodyPr>
                      </wps:wsp>
                      <wps:wsp>
                        <wps:cNvPr id="436" name="Graphic 436"/>
                        <wps:cNvSpPr/>
                        <wps:spPr>
                          <a:xfrm>
                            <a:off x="6312103" y="9155277"/>
                            <a:ext cx="8255" cy="234950"/>
                          </a:xfrm>
                          <a:custGeom>
                            <a:avLst/>
                            <a:gdLst/>
                            <a:ahLst/>
                            <a:cxnLst/>
                            <a:rect l="l" t="t" r="r" b="b"/>
                            <a:pathLst>
                              <a:path w="8255" h="234950">
                                <a:moveTo>
                                  <a:pt x="7924" y="0"/>
                                </a:moveTo>
                                <a:lnTo>
                                  <a:pt x="0" y="0"/>
                                </a:lnTo>
                                <a:lnTo>
                                  <a:pt x="0" y="234391"/>
                                </a:lnTo>
                                <a:lnTo>
                                  <a:pt x="7924" y="234391"/>
                                </a:lnTo>
                                <a:lnTo>
                                  <a:pt x="7924" y="0"/>
                                </a:lnTo>
                                <a:close/>
                              </a:path>
                            </a:pathLst>
                          </a:custGeom>
                          <a:solidFill>
                            <a:srgbClr val="000000"/>
                          </a:solidFill>
                        </wps:spPr>
                        <wps:bodyPr wrap="square" lIns="0" tIns="0" rIns="0" bIns="0" rtlCol="0">
                          <a:prstTxWarp prst="textNoShape">
                            <a:avLst/>
                          </a:prstTxWarp>
                          <a:noAutofit/>
                        </wps:bodyPr>
                      </wps:wsp>
                      <wps:wsp>
                        <wps:cNvPr id="437" name="Graphic 437"/>
                        <wps:cNvSpPr/>
                        <wps:spPr>
                          <a:xfrm>
                            <a:off x="6312103" y="9155277"/>
                            <a:ext cx="8255" cy="234950"/>
                          </a:xfrm>
                          <a:custGeom>
                            <a:avLst/>
                            <a:gdLst/>
                            <a:ahLst/>
                            <a:cxnLst/>
                            <a:rect l="l" t="t" r="r" b="b"/>
                            <a:pathLst>
                              <a:path w="8255" h="234950">
                                <a:moveTo>
                                  <a:pt x="0" y="234391"/>
                                </a:moveTo>
                                <a:lnTo>
                                  <a:pt x="7924" y="234391"/>
                                </a:lnTo>
                                <a:lnTo>
                                  <a:pt x="7924" y="0"/>
                                </a:lnTo>
                                <a:lnTo>
                                  <a:pt x="0" y="0"/>
                                </a:lnTo>
                                <a:lnTo>
                                  <a:pt x="0" y="234391"/>
                                </a:lnTo>
                                <a:close/>
                              </a:path>
                            </a:pathLst>
                          </a:custGeom>
                          <a:ln w="1778">
                            <a:solidFill>
                              <a:srgbClr val="000000"/>
                            </a:solidFill>
                            <a:prstDash val="solid"/>
                          </a:ln>
                        </wps:spPr>
                        <wps:bodyPr wrap="square" lIns="0" tIns="0" rIns="0" bIns="0" rtlCol="0">
                          <a:prstTxWarp prst="textNoShape">
                            <a:avLst/>
                          </a:prstTxWarp>
                          <a:noAutofit/>
                        </wps:bodyPr>
                      </wps:wsp>
                      <wps:wsp>
                        <wps:cNvPr id="438" name="Graphic 438"/>
                        <wps:cNvSpPr/>
                        <wps:spPr>
                          <a:xfrm>
                            <a:off x="6222441" y="9391497"/>
                            <a:ext cx="58419" cy="234950"/>
                          </a:xfrm>
                          <a:custGeom>
                            <a:avLst/>
                            <a:gdLst/>
                            <a:ahLst/>
                            <a:cxnLst/>
                            <a:rect l="l" t="t" r="r" b="b"/>
                            <a:pathLst>
                              <a:path w="58419" h="234950">
                                <a:moveTo>
                                  <a:pt x="57911" y="0"/>
                                </a:moveTo>
                                <a:lnTo>
                                  <a:pt x="0" y="0"/>
                                </a:lnTo>
                                <a:lnTo>
                                  <a:pt x="0" y="234391"/>
                                </a:lnTo>
                                <a:lnTo>
                                  <a:pt x="57911" y="234391"/>
                                </a:lnTo>
                                <a:lnTo>
                                  <a:pt x="57911" y="0"/>
                                </a:lnTo>
                                <a:close/>
                              </a:path>
                            </a:pathLst>
                          </a:custGeom>
                          <a:solidFill>
                            <a:srgbClr val="000080"/>
                          </a:solidFill>
                        </wps:spPr>
                        <wps:bodyPr wrap="square" lIns="0" tIns="0" rIns="0" bIns="0" rtlCol="0">
                          <a:prstTxWarp prst="textNoShape">
                            <a:avLst/>
                          </a:prstTxWarp>
                          <a:noAutofit/>
                        </wps:bodyPr>
                      </wps:wsp>
                      <wps:wsp>
                        <wps:cNvPr id="439" name="Graphic 439"/>
                        <wps:cNvSpPr/>
                        <wps:spPr>
                          <a:xfrm>
                            <a:off x="6222441" y="9391497"/>
                            <a:ext cx="58419" cy="234950"/>
                          </a:xfrm>
                          <a:custGeom>
                            <a:avLst/>
                            <a:gdLst/>
                            <a:ahLst/>
                            <a:cxnLst/>
                            <a:rect l="l" t="t" r="r" b="b"/>
                            <a:pathLst>
                              <a:path w="58419" h="234950">
                                <a:moveTo>
                                  <a:pt x="0" y="234391"/>
                                </a:moveTo>
                                <a:lnTo>
                                  <a:pt x="57911" y="234391"/>
                                </a:lnTo>
                                <a:lnTo>
                                  <a:pt x="57911" y="0"/>
                                </a:lnTo>
                                <a:lnTo>
                                  <a:pt x="0" y="0"/>
                                </a:lnTo>
                                <a:lnTo>
                                  <a:pt x="0" y="234391"/>
                                </a:lnTo>
                                <a:close/>
                              </a:path>
                            </a:pathLst>
                          </a:custGeom>
                          <a:ln w="1778">
                            <a:solidFill>
                              <a:srgbClr val="000080"/>
                            </a:solidFill>
                            <a:prstDash val="solid"/>
                          </a:ln>
                        </wps:spPr>
                        <wps:bodyPr wrap="square" lIns="0" tIns="0" rIns="0" bIns="0" rtlCol="0">
                          <a:prstTxWarp prst="textNoShape">
                            <a:avLst/>
                          </a:prstTxWarp>
                          <a:noAutofit/>
                        </wps:bodyPr>
                      </wps:wsp>
                      <wps:wsp>
                        <wps:cNvPr id="440" name="Graphic 440"/>
                        <wps:cNvSpPr/>
                        <wps:spPr>
                          <a:xfrm>
                            <a:off x="6312103" y="9391497"/>
                            <a:ext cx="8255" cy="234950"/>
                          </a:xfrm>
                          <a:custGeom>
                            <a:avLst/>
                            <a:gdLst/>
                            <a:ahLst/>
                            <a:cxnLst/>
                            <a:rect l="l" t="t" r="r" b="b"/>
                            <a:pathLst>
                              <a:path w="8255" h="234950">
                                <a:moveTo>
                                  <a:pt x="7924" y="0"/>
                                </a:moveTo>
                                <a:lnTo>
                                  <a:pt x="0" y="0"/>
                                </a:lnTo>
                                <a:lnTo>
                                  <a:pt x="0" y="234391"/>
                                </a:lnTo>
                                <a:lnTo>
                                  <a:pt x="7924" y="234391"/>
                                </a:lnTo>
                                <a:lnTo>
                                  <a:pt x="7924" y="0"/>
                                </a:lnTo>
                                <a:close/>
                              </a:path>
                            </a:pathLst>
                          </a:custGeom>
                          <a:solidFill>
                            <a:srgbClr val="000000"/>
                          </a:solidFill>
                        </wps:spPr>
                        <wps:bodyPr wrap="square" lIns="0" tIns="0" rIns="0" bIns="0" rtlCol="0">
                          <a:prstTxWarp prst="textNoShape">
                            <a:avLst/>
                          </a:prstTxWarp>
                          <a:noAutofit/>
                        </wps:bodyPr>
                      </wps:wsp>
                      <wps:wsp>
                        <wps:cNvPr id="441" name="Graphic 441"/>
                        <wps:cNvSpPr/>
                        <wps:spPr>
                          <a:xfrm>
                            <a:off x="6312103" y="9391497"/>
                            <a:ext cx="8255" cy="234950"/>
                          </a:xfrm>
                          <a:custGeom>
                            <a:avLst/>
                            <a:gdLst/>
                            <a:ahLst/>
                            <a:cxnLst/>
                            <a:rect l="l" t="t" r="r" b="b"/>
                            <a:pathLst>
                              <a:path w="8255" h="234950">
                                <a:moveTo>
                                  <a:pt x="0" y="234391"/>
                                </a:moveTo>
                                <a:lnTo>
                                  <a:pt x="7924" y="234391"/>
                                </a:lnTo>
                                <a:lnTo>
                                  <a:pt x="7924" y="0"/>
                                </a:lnTo>
                                <a:lnTo>
                                  <a:pt x="0" y="0"/>
                                </a:lnTo>
                                <a:lnTo>
                                  <a:pt x="0" y="234391"/>
                                </a:lnTo>
                                <a:close/>
                              </a:path>
                            </a:pathLst>
                          </a:custGeom>
                          <a:ln w="1778">
                            <a:solidFill>
                              <a:srgbClr val="000000"/>
                            </a:solidFill>
                            <a:prstDash val="solid"/>
                          </a:ln>
                        </wps:spPr>
                        <wps:bodyPr wrap="square" lIns="0" tIns="0" rIns="0" bIns="0" rtlCol="0">
                          <a:prstTxWarp prst="textNoShape">
                            <a:avLst/>
                          </a:prstTxWarp>
                          <a:noAutofit/>
                        </wps:bodyPr>
                      </wps:wsp>
                      <wps:wsp>
                        <wps:cNvPr id="442" name="Graphic 442"/>
                        <wps:cNvSpPr/>
                        <wps:spPr>
                          <a:xfrm>
                            <a:off x="6222441" y="9627717"/>
                            <a:ext cx="58419" cy="234950"/>
                          </a:xfrm>
                          <a:custGeom>
                            <a:avLst/>
                            <a:gdLst/>
                            <a:ahLst/>
                            <a:cxnLst/>
                            <a:rect l="l" t="t" r="r" b="b"/>
                            <a:pathLst>
                              <a:path w="58419" h="234950">
                                <a:moveTo>
                                  <a:pt x="57911" y="0"/>
                                </a:moveTo>
                                <a:lnTo>
                                  <a:pt x="0" y="0"/>
                                </a:lnTo>
                                <a:lnTo>
                                  <a:pt x="0" y="234391"/>
                                </a:lnTo>
                                <a:lnTo>
                                  <a:pt x="57911" y="234391"/>
                                </a:lnTo>
                                <a:lnTo>
                                  <a:pt x="57911" y="0"/>
                                </a:lnTo>
                                <a:close/>
                              </a:path>
                            </a:pathLst>
                          </a:custGeom>
                          <a:solidFill>
                            <a:srgbClr val="000080"/>
                          </a:solidFill>
                        </wps:spPr>
                        <wps:bodyPr wrap="square" lIns="0" tIns="0" rIns="0" bIns="0" rtlCol="0">
                          <a:prstTxWarp prst="textNoShape">
                            <a:avLst/>
                          </a:prstTxWarp>
                          <a:noAutofit/>
                        </wps:bodyPr>
                      </wps:wsp>
                      <wps:wsp>
                        <wps:cNvPr id="443" name="Graphic 443"/>
                        <wps:cNvSpPr/>
                        <wps:spPr>
                          <a:xfrm>
                            <a:off x="6222441" y="9627717"/>
                            <a:ext cx="58419" cy="234950"/>
                          </a:xfrm>
                          <a:custGeom>
                            <a:avLst/>
                            <a:gdLst/>
                            <a:ahLst/>
                            <a:cxnLst/>
                            <a:rect l="l" t="t" r="r" b="b"/>
                            <a:pathLst>
                              <a:path w="58419" h="234950">
                                <a:moveTo>
                                  <a:pt x="0" y="234391"/>
                                </a:moveTo>
                                <a:lnTo>
                                  <a:pt x="57911" y="234391"/>
                                </a:lnTo>
                                <a:lnTo>
                                  <a:pt x="57911" y="0"/>
                                </a:lnTo>
                                <a:lnTo>
                                  <a:pt x="0" y="0"/>
                                </a:lnTo>
                                <a:lnTo>
                                  <a:pt x="0" y="234391"/>
                                </a:lnTo>
                                <a:close/>
                              </a:path>
                            </a:pathLst>
                          </a:custGeom>
                          <a:ln w="1778">
                            <a:solidFill>
                              <a:srgbClr val="000080"/>
                            </a:solidFill>
                            <a:prstDash val="solid"/>
                          </a:ln>
                        </wps:spPr>
                        <wps:bodyPr wrap="square" lIns="0" tIns="0" rIns="0" bIns="0" rtlCol="0">
                          <a:prstTxWarp prst="textNoShape">
                            <a:avLst/>
                          </a:prstTxWarp>
                          <a:noAutofit/>
                        </wps:bodyPr>
                      </wps:wsp>
                      <wps:wsp>
                        <wps:cNvPr id="444" name="Graphic 444"/>
                        <wps:cNvSpPr/>
                        <wps:spPr>
                          <a:xfrm>
                            <a:off x="6312103" y="9627717"/>
                            <a:ext cx="8255" cy="234950"/>
                          </a:xfrm>
                          <a:custGeom>
                            <a:avLst/>
                            <a:gdLst/>
                            <a:ahLst/>
                            <a:cxnLst/>
                            <a:rect l="l" t="t" r="r" b="b"/>
                            <a:pathLst>
                              <a:path w="8255" h="234950">
                                <a:moveTo>
                                  <a:pt x="7924" y="0"/>
                                </a:moveTo>
                                <a:lnTo>
                                  <a:pt x="0" y="0"/>
                                </a:lnTo>
                                <a:lnTo>
                                  <a:pt x="0" y="234391"/>
                                </a:lnTo>
                                <a:lnTo>
                                  <a:pt x="7924" y="234391"/>
                                </a:lnTo>
                                <a:lnTo>
                                  <a:pt x="7924" y="0"/>
                                </a:lnTo>
                                <a:close/>
                              </a:path>
                            </a:pathLst>
                          </a:custGeom>
                          <a:solidFill>
                            <a:srgbClr val="000000"/>
                          </a:solidFill>
                        </wps:spPr>
                        <wps:bodyPr wrap="square" lIns="0" tIns="0" rIns="0" bIns="0" rtlCol="0">
                          <a:prstTxWarp prst="textNoShape">
                            <a:avLst/>
                          </a:prstTxWarp>
                          <a:noAutofit/>
                        </wps:bodyPr>
                      </wps:wsp>
                      <wps:wsp>
                        <wps:cNvPr id="445" name="Graphic 445"/>
                        <wps:cNvSpPr/>
                        <wps:spPr>
                          <a:xfrm>
                            <a:off x="6312103" y="9627717"/>
                            <a:ext cx="8255" cy="234950"/>
                          </a:xfrm>
                          <a:custGeom>
                            <a:avLst/>
                            <a:gdLst/>
                            <a:ahLst/>
                            <a:cxnLst/>
                            <a:rect l="l" t="t" r="r" b="b"/>
                            <a:pathLst>
                              <a:path w="8255" h="234950">
                                <a:moveTo>
                                  <a:pt x="0" y="234391"/>
                                </a:moveTo>
                                <a:lnTo>
                                  <a:pt x="7924" y="234391"/>
                                </a:lnTo>
                                <a:lnTo>
                                  <a:pt x="7924" y="0"/>
                                </a:lnTo>
                                <a:lnTo>
                                  <a:pt x="0" y="0"/>
                                </a:lnTo>
                                <a:lnTo>
                                  <a:pt x="0" y="234391"/>
                                </a:lnTo>
                                <a:close/>
                              </a:path>
                            </a:pathLst>
                          </a:custGeom>
                          <a:ln w="1778">
                            <a:solidFill>
                              <a:srgbClr val="000000"/>
                            </a:solidFill>
                            <a:prstDash val="solid"/>
                          </a:ln>
                        </wps:spPr>
                        <wps:bodyPr wrap="square" lIns="0" tIns="0" rIns="0" bIns="0" rtlCol="0">
                          <a:prstTxWarp prst="textNoShape">
                            <a:avLst/>
                          </a:prstTxWarp>
                          <a:noAutofit/>
                        </wps:bodyPr>
                      </wps:wsp>
                      <wps:wsp>
                        <wps:cNvPr id="446" name="Graphic 446"/>
                        <wps:cNvSpPr/>
                        <wps:spPr>
                          <a:xfrm>
                            <a:off x="39903" y="229463"/>
                            <a:ext cx="58419" cy="233679"/>
                          </a:xfrm>
                          <a:custGeom>
                            <a:avLst/>
                            <a:gdLst/>
                            <a:ahLst/>
                            <a:cxnLst/>
                            <a:rect l="l" t="t" r="r" b="b"/>
                            <a:pathLst>
                              <a:path w="58419" h="233679">
                                <a:moveTo>
                                  <a:pt x="58216" y="0"/>
                                </a:moveTo>
                                <a:lnTo>
                                  <a:pt x="0" y="0"/>
                                </a:lnTo>
                                <a:lnTo>
                                  <a:pt x="0" y="233476"/>
                                </a:lnTo>
                                <a:lnTo>
                                  <a:pt x="58216" y="233476"/>
                                </a:lnTo>
                                <a:lnTo>
                                  <a:pt x="58216" y="0"/>
                                </a:lnTo>
                                <a:close/>
                              </a:path>
                            </a:pathLst>
                          </a:custGeom>
                          <a:solidFill>
                            <a:srgbClr val="000080"/>
                          </a:solidFill>
                        </wps:spPr>
                        <wps:bodyPr wrap="square" lIns="0" tIns="0" rIns="0" bIns="0" rtlCol="0">
                          <a:prstTxWarp prst="textNoShape">
                            <a:avLst/>
                          </a:prstTxWarp>
                          <a:noAutofit/>
                        </wps:bodyPr>
                      </wps:wsp>
                      <wps:wsp>
                        <wps:cNvPr id="447" name="Graphic 447"/>
                        <wps:cNvSpPr/>
                        <wps:spPr>
                          <a:xfrm>
                            <a:off x="39903" y="229463"/>
                            <a:ext cx="58419" cy="233679"/>
                          </a:xfrm>
                          <a:custGeom>
                            <a:avLst/>
                            <a:gdLst/>
                            <a:ahLst/>
                            <a:cxnLst/>
                            <a:rect l="l" t="t" r="r" b="b"/>
                            <a:pathLst>
                              <a:path w="58419" h="233679">
                                <a:moveTo>
                                  <a:pt x="0" y="233476"/>
                                </a:moveTo>
                                <a:lnTo>
                                  <a:pt x="58216" y="233476"/>
                                </a:lnTo>
                                <a:lnTo>
                                  <a:pt x="58216" y="0"/>
                                </a:lnTo>
                                <a:lnTo>
                                  <a:pt x="0" y="0"/>
                                </a:lnTo>
                                <a:lnTo>
                                  <a:pt x="0" y="233476"/>
                                </a:lnTo>
                                <a:close/>
                              </a:path>
                            </a:pathLst>
                          </a:custGeom>
                          <a:ln w="1778">
                            <a:solidFill>
                              <a:srgbClr val="000080"/>
                            </a:solidFill>
                            <a:prstDash val="solid"/>
                          </a:ln>
                        </wps:spPr>
                        <wps:bodyPr wrap="square" lIns="0" tIns="0" rIns="0" bIns="0" rtlCol="0">
                          <a:prstTxWarp prst="textNoShape">
                            <a:avLst/>
                          </a:prstTxWarp>
                          <a:noAutofit/>
                        </wps:bodyPr>
                      </wps:wsp>
                      <wps:wsp>
                        <wps:cNvPr id="448" name="Graphic 448"/>
                        <wps:cNvSpPr/>
                        <wps:spPr>
                          <a:xfrm>
                            <a:off x="889" y="229463"/>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449" name="Graphic 449"/>
                        <wps:cNvSpPr/>
                        <wps:spPr>
                          <a:xfrm>
                            <a:off x="889" y="229463"/>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7">
                            <a:solidFill>
                              <a:srgbClr val="000000"/>
                            </a:solidFill>
                            <a:prstDash val="solid"/>
                          </a:ln>
                        </wps:spPr>
                        <wps:bodyPr wrap="square" lIns="0" tIns="0" rIns="0" bIns="0" rtlCol="0">
                          <a:prstTxWarp prst="textNoShape">
                            <a:avLst/>
                          </a:prstTxWarp>
                          <a:noAutofit/>
                        </wps:bodyPr>
                      </wps:wsp>
                      <wps:wsp>
                        <wps:cNvPr id="450" name="Graphic 450"/>
                        <wps:cNvSpPr/>
                        <wps:spPr>
                          <a:xfrm>
                            <a:off x="39903" y="464159"/>
                            <a:ext cx="58419" cy="233679"/>
                          </a:xfrm>
                          <a:custGeom>
                            <a:avLst/>
                            <a:gdLst/>
                            <a:ahLst/>
                            <a:cxnLst/>
                            <a:rect l="l" t="t" r="r" b="b"/>
                            <a:pathLst>
                              <a:path w="58419" h="233679">
                                <a:moveTo>
                                  <a:pt x="58216" y="0"/>
                                </a:moveTo>
                                <a:lnTo>
                                  <a:pt x="0" y="0"/>
                                </a:lnTo>
                                <a:lnTo>
                                  <a:pt x="0" y="233476"/>
                                </a:lnTo>
                                <a:lnTo>
                                  <a:pt x="58216" y="233476"/>
                                </a:lnTo>
                                <a:lnTo>
                                  <a:pt x="58216" y="0"/>
                                </a:lnTo>
                                <a:close/>
                              </a:path>
                            </a:pathLst>
                          </a:custGeom>
                          <a:solidFill>
                            <a:srgbClr val="000080"/>
                          </a:solidFill>
                        </wps:spPr>
                        <wps:bodyPr wrap="square" lIns="0" tIns="0" rIns="0" bIns="0" rtlCol="0">
                          <a:prstTxWarp prst="textNoShape">
                            <a:avLst/>
                          </a:prstTxWarp>
                          <a:noAutofit/>
                        </wps:bodyPr>
                      </wps:wsp>
                      <wps:wsp>
                        <wps:cNvPr id="451" name="Graphic 451"/>
                        <wps:cNvSpPr/>
                        <wps:spPr>
                          <a:xfrm>
                            <a:off x="39903" y="464159"/>
                            <a:ext cx="58419" cy="233679"/>
                          </a:xfrm>
                          <a:custGeom>
                            <a:avLst/>
                            <a:gdLst/>
                            <a:ahLst/>
                            <a:cxnLst/>
                            <a:rect l="l" t="t" r="r" b="b"/>
                            <a:pathLst>
                              <a:path w="58419" h="233679">
                                <a:moveTo>
                                  <a:pt x="0" y="233476"/>
                                </a:moveTo>
                                <a:lnTo>
                                  <a:pt x="58216" y="233476"/>
                                </a:lnTo>
                                <a:lnTo>
                                  <a:pt x="58216" y="0"/>
                                </a:lnTo>
                                <a:lnTo>
                                  <a:pt x="0" y="0"/>
                                </a:lnTo>
                                <a:lnTo>
                                  <a:pt x="0" y="233476"/>
                                </a:lnTo>
                                <a:close/>
                              </a:path>
                            </a:pathLst>
                          </a:custGeom>
                          <a:ln w="1778">
                            <a:solidFill>
                              <a:srgbClr val="000080"/>
                            </a:solidFill>
                            <a:prstDash val="solid"/>
                          </a:ln>
                        </wps:spPr>
                        <wps:bodyPr wrap="square" lIns="0" tIns="0" rIns="0" bIns="0" rtlCol="0">
                          <a:prstTxWarp prst="textNoShape">
                            <a:avLst/>
                          </a:prstTxWarp>
                          <a:noAutofit/>
                        </wps:bodyPr>
                      </wps:wsp>
                      <wps:wsp>
                        <wps:cNvPr id="452" name="Graphic 452"/>
                        <wps:cNvSpPr/>
                        <wps:spPr>
                          <a:xfrm>
                            <a:off x="889" y="464159"/>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453" name="Graphic 453"/>
                        <wps:cNvSpPr/>
                        <wps:spPr>
                          <a:xfrm>
                            <a:off x="889" y="464159"/>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7">
                            <a:solidFill>
                              <a:srgbClr val="000000"/>
                            </a:solidFill>
                            <a:prstDash val="solid"/>
                          </a:ln>
                        </wps:spPr>
                        <wps:bodyPr wrap="square" lIns="0" tIns="0" rIns="0" bIns="0" rtlCol="0">
                          <a:prstTxWarp prst="textNoShape">
                            <a:avLst/>
                          </a:prstTxWarp>
                          <a:noAutofit/>
                        </wps:bodyPr>
                      </wps:wsp>
                      <wps:wsp>
                        <wps:cNvPr id="454" name="Graphic 454"/>
                        <wps:cNvSpPr/>
                        <wps:spPr>
                          <a:xfrm>
                            <a:off x="39903" y="698855"/>
                            <a:ext cx="58419" cy="233679"/>
                          </a:xfrm>
                          <a:custGeom>
                            <a:avLst/>
                            <a:gdLst/>
                            <a:ahLst/>
                            <a:cxnLst/>
                            <a:rect l="l" t="t" r="r" b="b"/>
                            <a:pathLst>
                              <a:path w="58419" h="233679">
                                <a:moveTo>
                                  <a:pt x="58216" y="0"/>
                                </a:moveTo>
                                <a:lnTo>
                                  <a:pt x="0" y="0"/>
                                </a:lnTo>
                                <a:lnTo>
                                  <a:pt x="0" y="233476"/>
                                </a:lnTo>
                                <a:lnTo>
                                  <a:pt x="58216" y="233476"/>
                                </a:lnTo>
                                <a:lnTo>
                                  <a:pt x="58216" y="0"/>
                                </a:lnTo>
                                <a:close/>
                              </a:path>
                            </a:pathLst>
                          </a:custGeom>
                          <a:solidFill>
                            <a:srgbClr val="000080"/>
                          </a:solidFill>
                        </wps:spPr>
                        <wps:bodyPr wrap="square" lIns="0" tIns="0" rIns="0" bIns="0" rtlCol="0">
                          <a:prstTxWarp prst="textNoShape">
                            <a:avLst/>
                          </a:prstTxWarp>
                          <a:noAutofit/>
                        </wps:bodyPr>
                      </wps:wsp>
                      <wps:wsp>
                        <wps:cNvPr id="455" name="Graphic 455"/>
                        <wps:cNvSpPr/>
                        <wps:spPr>
                          <a:xfrm>
                            <a:off x="39903" y="698855"/>
                            <a:ext cx="58419" cy="233679"/>
                          </a:xfrm>
                          <a:custGeom>
                            <a:avLst/>
                            <a:gdLst/>
                            <a:ahLst/>
                            <a:cxnLst/>
                            <a:rect l="l" t="t" r="r" b="b"/>
                            <a:pathLst>
                              <a:path w="58419" h="233679">
                                <a:moveTo>
                                  <a:pt x="0" y="233476"/>
                                </a:moveTo>
                                <a:lnTo>
                                  <a:pt x="58216" y="233476"/>
                                </a:lnTo>
                                <a:lnTo>
                                  <a:pt x="58216" y="0"/>
                                </a:lnTo>
                                <a:lnTo>
                                  <a:pt x="0" y="0"/>
                                </a:lnTo>
                                <a:lnTo>
                                  <a:pt x="0" y="233476"/>
                                </a:lnTo>
                                <a:close/>
                              </a:path>
                            </a:pathLst>
                          </a:custGeom>
                          <a:ln w="1778">
                            <a:solidFill>
                              <a:srgbClr val="000080"/>
                            </a:solidFill>
                            <a:prstDash val="solid"/>
                          </a:ln>
                        </wps:spPr>
                        <wps:bodyPr wrap="square" lIns="0" tIns="0" rIns="0" bIns="0" rtlCol="0">
                          <a:prstTxWarp prst="textNoShape">
                            <a:avLst/>
                          </a:prstTxWarp>
                          <a:noAutofit/>
                        </wps:bodyPr>
                      </wps:wsp>
                      <wps:wsp>
                        <wps:cNvPr id="456" name="Graphic 456"/>
                        <wps:cNvSpPr/>
                        <wps:spPr>
                          <a:xfrm>
                            <a:off x="889" y="698855"/>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457" name="Graphic 457"/>
                        <wps:cNvSpPr/>
                        <wps:spPr>
                          <a:xfrm>
                            <a:off x="889" y="698855"/>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7">
                            <a:solidFill>
                              <a:srgbClr val="000000"/>
                            </a:solidFill>
                            <a:prstDash val="solid"/>
                          </a:ln>
                        </wps:spPr>
                        <wps:bodyPr wrap="square" lIns="0" tIns="0" rIns="0" bIns="0" rtlCol="0">
                          <a:prstTxWarp prst="textNoShape">
                            <a:avLst/>
                          </a:prstTxWarp>
                          <a:noAutofit/>
                        </wps:bodyPr>
                      </wps:wsp>
                      <wps:wsp>
                        <wps:cNvPr id="458" name="Graphic 458"/>
                        <wps:cNvSpPr/>
                        <wps:spPr>
                          <a:xfrm>
                            <a:off x="39903" y="933856"/>
                            <a:ext cx="58419" cy="233679"/>
                          </a:xfrm>
                          <a:custGeom>
                            <a:avLst/>
                            <a:gdLst/>
                            <a:ahLst/>
                            <a:cxnLst/>
                            <a:rect l="l" t="t" r="r" b="b"/>
                            <a:pathLst>
                              <a:path w="58419" h="233679">
                                <a:moveTo>
                                  <a:pt x="58216" y="0"/>
                                </a:moveTo>
                                <a:lnTo>
                                  <a:pt x="0" y="0"/>
                                </a:lnTo>
                                <a:lnTo>
                                  <a:pt x="0" y="233172"/>
                                </a:lnTo>
                                <a:lnTo>
                                  <a:pt x="58216" y="233172"/>
                                </a:lnTo>
                                <a:lnTo>
                                  <a:pt x="58216" y="0"/>
                                </a:lnTo>
                                <a:close/>
                              </a:path>
                            </a:pathLst>
                          </a:custGeom>
                          <a:solidFill>
                            <a:srgbClr val="000080"/>
                          </a:solidFill>
                        </wps:spPr>
                        <wps:bodyPr wrap="square" lIns="0" tIns="0" rIns="0" bIns="0" rtlCol="0">
                          <a:prstTxWarp prst="textNoShape">
                            <a:avLst/>
                          </a:prstTxWarp>
                          <a:noAutofit/>
                        </wps:bodyPr>
                      </wps:wsp>
                      <wps:wsp>
                        <wps:cNvPr id="459" name="Graphic 459"/>
                        <wps:cNvSpPr/>
                        <wps:spPr>
                          <a:xfrm>
                            <a:off x="39903" y="933856"/>
                            <a:ext cx="58419" cy="233679"/>
                          </a:xfrm>
                          <a:custGeom>
                            <a:avLst/>
                            <a:gdLst/>
                            <a:ahLst/>
                            <a:cxnLst/>
                            <a:rect l="l" t="t" r="r" b="b"/>
                            <a:pathLst>
                              <a:path w="58419" h="233679">
                                <a:moveTo>
                                  <a:pt x="0" y="233172"/>
                                </a:moveTo>
                                <a:lnTo>
                                  <a:pt x="58216" y="233172"/>
                                </a:lnTo>
                                <a:lnTo>
                                  <a:pt x="58216" y="0"/>
                                </a:lnTo>
                                <a:lnTo>
                                  <a:pt x="0" y="0"/>
                                </a:lnTo>
                                <a:lnTo>
                                  <a:pt x="0" y="233172"/>
                                </a:lnTo>
                                <a:close/>
                              </a:path>
                            </a:pathLst>
                          </a:custGeom>
                          <a:ln w="1778">
                            <a:solidFill>
                              <a:srgbClr val="000080"/>
                            </a:solidFill>
                            <a:prstDash val="solid"/>
                          </a:ln>
                        </wps:spPr>
                        <wps:bodyPr wrap="square" lIns="0" tIns="0" rIns="0" bIns="0" rtlCol="0">
                          <a:prstTxWarp prst="textNoShape">
                            <a:avLst/>
                          </a:prstTxWarp>
                          <a:noAutofit/>
                        </wps:bodyPr>
                      </wps:wsp>
                      <wps:wsp>
                        <wps:cNvPr id="460" name="Graphic 460"/>
                        <wps:cNvSpPr/>
                        <wps:spPr>
                          <a:xfrm>
                            <a:off x="889" y="933856"/>
                            <a:ext cx="8255" cy="233679"/>
                          </a:xfrm>
                          <a:custGeom>
                            <a:avLst/>
                            <a:gdLst/>
                            <a:ahLst/>
                            <a:cxnLst/>
                            <a:rect l="l" t="t" r="r" b="b"/>
                            <a:pathLst>
                              <a:path w="8255" h="233679">
                                <a:moveTo>
                                  <a:pt x="7924" y="0"/>
                                </a:moveTo>
                                <a:lnTo>
                                  <a:pt x="0" y="0"/>
                                </a:lnTo>
                                <a:lnTo>
                                  <a:pt x="0" y="233172"/>
                                </a:lnTo>
                                <a:lnTo>
                                  <a:pt x="7924" y="233172"/>
                                </a:lnTo>
                                <a:lnTo>
                                  <a:pt x="7924" y="0"/>
                                </a:lnTo>
                                <a:close/>
                              </a:path>
                            </a:pathLst>
                          </a:custGeom>
                          <a:solidFill>
                            <a:srgbClr val="000000"/>
                          </a:solidFill>
                        </wps:spPr>
                        <wps:bodyPr wrap="square" lIns="0" tIns="0" rIns="0" bIns="0" rtlCol="0">
                          <a:prstTxWarp prst="textNoShape">
                            <a:avLst/>
                          </a:prstTxWarp>
                          <a:noAutofit/>
                        </wps:bodyPr>
                      </wps:wsp>
                      <wps:wsp>
                        <wps:cNvPr id="461" name="Graphic 461"/>
                        <wps:cNvSpPr/>
                        <wps:spPr>
                          <a:xfrm>
                            <a:off x="889" y="933856"/>
                            <a:ext cx="8255" cy="233679"/>
                          </a:xfrm>
                          <a:custGeom>
                            <a:avLst/>
                            <a:gdLst/>
                            <a:ahLst/>
                            <a:cxnLst/>
                            <a:rect l="l" t="t" r="r" b="b"/>
                            <a:pathLst>
                              <a:path w="8255" h="233679">
                                <a:moveTo>
                                  <a:pt x="0" y="233172"/>
                                </a:moveTo>
                                <a:lnTo>
                                  <a:pt x="7924" y="233172"/>
                                </a:lnTo>
                                <a:lnTo>
                                  <a:pt x="7924" y="0"/>
                                </a:lnTo>
                                <a:lnTo>
                                  <a:pt x="0" y="0"/>
                                </a:lnTo>
                                <a:lnTo>
                                  <a:pt x="0" y="233172"/>
                                </a:lnTo>
                                <a:close/>
                              </a:path>
                            </a:pathLst>
                          </a:custGeom>
                          <a:ln w="1777">
                            <a:solidFill>
                              <a:srgbClr val="000000"/>
                            </a:solidFill>
                            <a:prstDash val="solid"/>
                          </a:ln>
                        </wps:spPr>
                        <wps:bodyPr wrap="square" lIns="0" tIns="0" rIns="0" bIns="0" rtlCol="0">
                          <a:prstTxWarp prst="textNoShape">
                            <a:avLst/>
                          </a:prstTxWarp>
                          <a:noAutofit/>
                        </wps:bodyPr>
                      </wps:wsp>
                      <wps:wsp>
                        <wps:cNvPr id="462" name="Graphic 462"/>
                        <wps:cNvSpPr/>
                        <wps:spPr>
                          <a:xfrm>
                            <a:off x="39903" y="1168552"/>
                            <a:ext cx="58419" cy="233679"/>
                          </a:xfrm>
                          <a:custGeom>
                            <a:avLst/>
                            <a:gdLst/>
                            <a:ahLst/>
                            <a:cxnLst/>
                            <a:rect l="l" t="t" r="r" b="b"/>
                            <a:pathLst>
                              <a:path w="58419" h="233679">
                                <a:moveTo>
                                  <a:pt x="58216" y="0"/>
                                </a:moveTo>
                                <a:lnTo>
                                  <a:pt x="0" y="0"/>
                                </a:lnTo>
                                <a:lnTo>
                                  <a:pt x="0" y="233172"/>
                                </a:lnTo>
                                <a:lnTo>
                                  <a:pt x="58216" y="233172"/>
                                </a:lnTo>
                                <a:lnTo>
                                  <a:pt x="58216" y="0"/>
                                </a:lnTo>
                                <a:close/>
                              </a:path>
                            </a:pathLst>
                          </a:custGeom>
                          <a:solidFill>
                            <a:srgbClr val="000080"/>
                          </a:solidFill>
                        </wps:spPr>
                        <wps:bodyPr wrap="square" lIns="0" tIns="0" rIns="0" bIns="0" rtlCol="0">
                          <a:prstTxWarp prst="textNoShape">
                            <a:avLst/>
                          </a:prstTxWarp>
                          <a:noAutofit/>
                        </wps:bodyPr>
                      </wps:wsp>
                      <wps:wsp>
                        <wps:cNvPr id="463" name="Graphic 463"/>
                        <wps:cNvSpPr/>
                        <wps:spPr>
                          <a:xfrm>
                            <a:off x="39903" y="1168552"/>
                            <a:ext cx="58419" cy="233679"/>
                          </a:xfrm>
                          <a:custGeom>
                            <a:avLst/>
                            <a:gdLst/>
                            <a:ahLst/>
                            <a:cxnLst/>
                            <a:rect l="l" t="t" r="r" b="b"/>
                            <a:pathLst>
                              <a:path w="58419" h="233679">
                                <a:moveTo>
                                  <a:pt x="0" y="233172"/>
                                </a:moveTo>
                                <a:lnTo>
                                  <a:pt x="58216" y="233172"/>
                                </a:lnTo>
                                <a:lnTo>
                                  <a:pt x="58216" y="0"/>
                                </a:lnTo>
                                <a:lnTo>
                                  <a:pt x="0" y="0"/>
                                </a:lnTo>
                                <a:lnTo>
                                  <a:pt x="0" y="233172"/>
                                </a:lnTo>
                                <a:close/>
                              </a:path>
                            </a:pathLst>
                          </a:custGeom>
                          <a:ln w="1778">
                            <a:solidFill>
                              <a:srgbClr val="000080"/>
                            </a:solidFill>
                            <a:prstDash val="solid"/>
                          </a:ln>
                        </wps:spPr>
                        <wps:bodyPr wrap="square" lIns="0" tIns="0" rIns="0" bIns="0" rtlCol="0">
                          <a:prstTxWarp prst="textNoShape">
                            <a:avLst/>
                          </a:prstTxWarp>
                          <a:noAutofit/>
                        </wps:bodyPr>
                      </wps:wsp>
                      <wps:wsp>
                        <wps:cNvPr id="464" name="Graphic 464"/>
                        <wps:cNvSpPr/>
                        <wps:spPr>
                          <a:xfrm>
                            <a:off x="889" y="1168552"/>
                            <a:ext cx="8255" cy="233679"/>
                          </a:xfrm>
                          <a:custGeom>
                            <a:avLst/>
                            <a:gdLst/>
                            <a:ahLst/>
                            <a:cxnLst/>
                            <a:rect l="l" t="t" r="r" b="b"/>
                            <a:pathLst>
                              <a:path w="8255" h="233679">
                                <a:moveTo>
                                  <a:pt x="7924" y="0"/>
                                </a:moveTo>
                                <a:lnTo>
                                  <a:pt x="0" y="0"/>
                                </a:lnTo>
                                <a:lnTo>
                                  <a:pt x="0" y="233172"/>
                                </a:lnTo>
                                <a:lnTo>
                                  <a:pt x="7924" y="233172"/>
                                </a:lnTo>
                                <a:lnTo>
                                  <a:pt x="7924" y="0"/>
                                </a:lnTo>
                                <a:close/>
                              </a:path>
                            </a:pathLst>
                          </a:custGeom>
                          <a:solidFill>
                            <a:srgbClr val="000000"/>
                          </a:solidFill>
                        </wps:spPr>
                        <wps:bodyPr wrap="square" lIns="0" tIns="0" rIns="0" bIns="0" rtlCol="0">
                          <a:prstTxWarp prst="textNoShape">
                            <a:avLst/>
                          </a:prstTxWarp>
                          <a:noAutofit/>
                        </wps:bodyPr>
                      </wps:wsp>
                      <wps:wsp>
                        <wps:cNvPr id="465" name="Graphic 465"/>
                        <wps:cNvSpPr/>
                        <wps:spPr>
                          <a:xfrm>
                            <a:off x="889" y="1168552"/>
                            <a:ext cx="8255" cy="233679"/>
                          </a:xfrm>
                          <a:custGeom>
                            <a:avLst/>
                            <a:gdLst/>
                            <a:ahLst/>
                            <a:cxnLst/>
                            <a:rect l="l" t="t" r="r" b="b"/>
                            <a:pathLst>
                              <a:path w="8255" h="233679">
                                <a:moveTo>
                                  <a:pt x="0" y="233172"/>
                                </a:moveTo>
                                <a:lnTo>
                                  <a:pt x="7924" y="233172"/>
                                </a:lnTo>
                                <a:lnTo>
                                  <a:pt x="7924" y="0"/>
                                </a:lnTo>
                                <a:lnTo>
                                  <a:pt x="0" y="0"/>
                                </a:lnTo>
                                <a:lnTo>
                                  <a:pt x="0" y="233172"/>
                                </a:lnTo>
                                <a:close/>
                              </a:path>
                            </a:pathLst>
                          </a:custGeom>
                          <a:ln w="1777">
                            <a:solidFill>
                              <a:srgbClr val="000000"/>
                            </a:solidFill>
                            <a:prstDash val="solid"/>
                          </a:ln>
                        </wps:spPr>
                        <wps:bodyPr wrap="square" lIns="0" tIns="0" rIns="0" bIns="0" rtlCol="0">
                          <a:prstTxWarp prst="textNoShape">
                            <a:avLst/>
                          </a:prstTxWarp>
                          <a:noAutofit/>
                        </wps:bodyPr>
                      </wps:wsp>
                      <wps:wsp>
                        <wps:cNvPr id="466" name="Graphic 466"/>
                        <wps:cNvSpPr/>
                        <wps:spPr>
                          <a:xfrm>
                            <a:off x="39903" y="1403248"/>
                            <a:ext cx="58419" cy="233679"/>
                          </a:xfrm>
                          <a:custGeom>
                            <a:avLst/>
                            <a:gdLst/>
                            <a:ahLst/>
                            <a:cxnLst/>
                            <a:rect l="l" t="t" r="r" b="b"/>
                            <a:pathLst>
                              <a:path w="58419" h="233679">
                                <a:moveTo>
                                  <a:pt x="58216" y="0"/>
                                </a:moveTo>
                                <a:lnTo>
                                  <a:pt x="0" y="0"/>
                                </a:lnTo>
                                <a:lnTo>
                                  <a:pt x="0" y="233172"/>
                                </a:lnTo>
                                <a:lnTo>
                                  <a:pt x="58216" y="233172"/>
                                </a:lnTo>
                                <a:lnTo>
                                  <a:pt x="58216" y="0"/>
                                </a:lnTo>
                                <a:close/>
                              </a:path>
                            </a:pathLst>
                          </a:custGeom>
                          <a:solidFill>
                            <a:srgbClr val="000080"/>
                          </a:solidFill>
                        </wps:spPr>
                        <wps:bodyPr wrap="square" lIns="0" tIns="0" rIns="0" bIns="0" rtlCol="0">
                          <a:prstTxWarp prst="textNoShape">
                            <a:avLst/>
                          </a:prstTxWarp>
                          <a:noAutofit/>
                        </wps:bodyPr>
                      </wps:wsp>
                      <wps:wsp>
                        <wps:cNvPr id="467" name="Graphic 467"/>
                        <wps:cNvSpPr/>
                        <wps:spPr>
                          <a:xfrm>
                            <a:off x="39903" y="1403248"/>
                            <a:ext cx="58419" cy="233679"/>
                          </a:xfrm>
                          <a:custGeom>
                            <a:avLst/>
                            <a:gdLst/>
                            <a:ahLst/>
                            <a:cxnLst/>
                            <a:rect l="l" t="t" r="r" b="b"/>
                            <a:pathLst>
                              <a:path w="58419" h="233679">
                                <a:moveTo>
                                  <a:pt x="0" y="233172"/>
                                </a:moveTo>
                                <a:lnTo>
                                  <a:pt x="58216" y="233172"/>
                                </a:lnTo>
                                <a:lnTo>
                                  <a:pt x="58216" y="0"/>
                                </a:lnTo>
                                <a:lnTo>
                                  <a:pt x="0" y="0"/>
                                </a:lnTo>
                                <a:lnTo>
                                  <a:pt x="0" y="233172"/>
                                </a:lnTo>
                                <a:close/>
                              </a:path>
                            </a:pathLst>
                          </a:custGeom>
                          <a:ln w="1778">
                            <a:solidFill>
                              <a:srgbClr val="000080"/>
                            </a:solidFill>
                            <a:prstDash val="solid"/>
                          </a:ln>
                        </wps:spPr>
                        <wps:bodyPr wrap="square" lIns="0" tIns="0" rIns="0" bIns="0" rtlCol="0">
                          <a:prstTxWarp prst="textNoShape">
                            <a:avLst/>
                          </a:prstTxWarp>
                          <a:noAutofit/>
                        </wps:bodyPr>
                      </wps:wsp>
                      <wps:wsp>
                        <wps:cNvPr id="468" name="Graphic 468"/>
                        <wps:cNvSpPr/>
                        <wps:spPr>
                          <a:xfrm>
                            <a:off x="889" y="1403248"/>
                            <a:ext cx="8255" cy="233679"/>
                          </a:xfrm>
                          <a:custGeom>
                            <a:avLst/>
                            <a:gdLst/>
                            <a:ahLst/>
                            <a:cxnLst/>
                            <a:rect l="l" t="t" r="r" b="b"/>
                            <a:pathLst>
                              <a:path w="8255" h="233679">
                                <a:moveTo>
                                  <a:pt x="7924" y="0"/>
                                </a:moveTo>
                                <a:lnTo>
                                  <a:pt x="0" y="0"/>
                                </a:lnTo>
                                <a:lnTo>
                                  <a:pt x="0" y="233172"/>
                                </a:lnTo>
                                <a:lnTo>
                                  <a:pt x="7924" y="233172"/>
                                </a:lnTo>
                                <a:lnTo>
                                  <a:pt x="7924" y="0"/>
                                </a:lnTo>
                                <a:close/>
                              </a:path>
                            </a:pathLst>
                          </a:custGeom>
                          <a:solidFill>
                            <a:srgbClr val="000000"/>
                          </a:solidFill>
                        </wps:spPr>
                        <wps:bodyPr wrap="square" lIns="0" tIns="0" rIns="0" bIns="0" rtlCol="0">
                          <a:prstTxWarp prst="textNoShape">
                            <a:avLst/>
                          </a:prstTxWarp>
                          <a:noAutofit/>
                        </wps:bodyPr>
                      </wps:wsp>
                      <wps:wsp>
                        <wps:cNvPr id="469" name="Graphic 469"/>
                        <wps:cNvSpPr/>
                        <wps:spPr>
                          <a:xfrm>
                            <a:off x="889" y="1403248"/>
                            <a:ext cx="8255" cy="233679"/>
                          </a:xfrm>
                          <a:custGeom>
                            <a:avLst/>
                            <a:gdLst/>
                            <a:ahLst/>
                            <a:cxnLst/>
                            <a:rect l="l" t="t" r="r" b="b"/>
                            <a:pathLst>
                              <a:path w="8255" h="233679">
                                <a:moveTo>
                                  <a:pt x="0" y="233172"/>
                                </a:moveTo>
                                <a:lnTo>
                                  <a:pt x="7924" y="233172"/>
                                </a:lnTo>
                                <a:lnTo>
                                  <a:pt x="7924" y="0"/>
                                </a:lnTo>
                                <a:lnTo>
                                  <a:pt x="0" y="0"/>
                                </a:lnTo>
                                <a:lnTo>
                                  <a:pt x="0" y="233172"/>
                                </a:lnTo>
                                <a:close/>
                              </a:path>
                            </a:pathLst>
                          </a:custGeom>
                          <a:ln w="1777">
                            <a:solidFill>
                              <a:srgbClr val="000000"/>
                            </a:solidFill>
                            <a:prstDash val="solid"/>
                          </a:ln>
                        </wps:spPr>
                        <wps:bodyPr wrap="square" lIns="0" tIns="0" rIns="0" bIns="0" rtlCol="0">
                          <a:prstTxWarp prst="textNoShape">
                            <a:avLst/>
                          </a:prstTxWarp>
                          <a:noAutofit/>
                        </wps:bodyPr>
                      </wps:wsp>
                      <wps:wsp>
                        <wps:cNvPr id="470" name="Graphic 470"/>
                        <wps:cNvSpPr/>
                        <wps:spPr>
                          <a:xfrm>
                            <a:off x="39903" y="1638020"/>
                            <a:ext cx="58419" cy="233679"/>
                          </a:xfrm>
                          <a:custGeom>
                            <a:avLst/>
                            <a:gdLst/>
                            <a:ahLst/>
                            <a:cxnLst/>
                            <a:rect l="l" t="t" r="r" b="b"/>
                            <a:pathLst>
                              <a:path w="58419" h="233679">
                                <a:moveTo>
                                  <a:pt x="58216" y="0"/>
                                </a:moveTo>
                                <a:lnTo>
                                  <a:pt x="0" y="0"/>
                                </a:lnTo>
                                <a:lnTo>
                                  <a:pt x="0" y="233476"/>
                                </a:lnTo>
                                <a:lnTo>
                                  <a:pt x="58216" y="233476"/>
                                </a:lnTo>
                                <a:lnTo>
                                  <a:pt x="58216" y="0"/>
                                </a:lnTo>
                                <a:close/>
                              </a:path>
                            </a:pathLst>
                          </a:custGeom>
                          <a:solidFill>
                            <a:srgbClr val="000080"/>
                          </a:solidFill>
                        </wps:spPr>
                        <wps:bodyPr wrap="square" lIns="0" tIns="0" rIns="0" bIns="0" rtlCol="0">
                          <a:prstTxWarp prst="textNoShape">
                            <a:avLst/>
                          </a:prstTxWarp>
                          <a:noAutofit/>
                        </wps:bodyPr>
                      </wps:wsp>
                      <wps:wsp>
                        <wps:cNvPr id="471" name="Graphic 471"/>
                        <wps:cNvSpPr/>
                        <wps:spPr>
                          <a:xfrm>
                            <a:off x="39903" y="1638020"/>
                            <a:ext cx="58419" cy="233679"/>
                          </a:xfrm>
                          <a:custGeom>
                            <a:avLst/>
                            <a:gdLst/>
                            <a:ahLst/>
                            <a:cxnLst/>
                            <a:rect l="l" t="t" r="r" b="b"/>
                            <a:pathLst>
                              <a:path w="58419" h="233679">
                                <a:moveTo>
                                  <a:pt x="0" y="233476"/>
                                </a:moveTo>
                                <a:lnTo>
                                  <a:pt x="58216" y="233476"/>
                                </a:lnTo>
                                <a:lnTo>
                                  <a:pt x="58216" y="0"/>
                                </a:lnTo>
                                <a:lnTo>
                                  <a:pt x="0" y="0"/>
                                </a:lnTo>
                                <a:lnTo>
                                  <a:pt x="0" y="233476"/>
                                </a:lnTo>
                                <a:close/>
                              </a:path>
                            </a:pathLst>
                          </a:custGeom>
                          <a:ln w="1778">
                            <a:solidFill>
                              <a:srgbClr val="000080"/>
                            </a:solidFill>
                            <a:prstDash val="solid"/>
                          </a:ln>
                        </wps:spPr>
                        <wps:bodyPr wrap="square" lIns="0" tIns="0" rIns="0" bIns="0" rtlCol="0">
                          <a:prstTxWarp prst="textNoShape">
                            <a:avLst/>
                          </a:prstTxWarp>
                          <a:noAutofit/>
                        </wps:bodyPr>
                      </wps:wsp>
                      <wps:wsp>
                        <wps:cNvPr id="472" name="Graphic 472"/>
                        <wps:cNvSpPr/>
                        <wps:spPr>
                          <a:xfrm>
                            <a:off x="889" y="1638020"/>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473" name="Graphic 473"/>
                        <wps:cNvSpPr/>
                        <wps:spPr>
                          <a:xfrm>
                            <a:off x="889" y="1638020"/>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7">
                            <a:solidFill>
                              <a:srgbClr val="000000"/>
                            </a:solidFill>
                            <a:prstDash val="solid"/>
                          </a:ln>
                        </wps:spPr>
                        <wps:bodyPr wrap="square" lIns="0" tIns="0" rIns="0" bIns="0" rtlCol="0">
                          <a:prstTxWarp prst="textNoShape">
                            <a:avLst/>
                          </a:prstTxWarp>
                          <a:noAutofit/>
                        </wps:bodyPr>
                      </wps:wsp>
                      <wps:wsp>
                        <wps:cNvPr id="474" name="Graphic 474"/>
                        <wps:cNvSpPr/>
                        <wps:spPr>
                          <a:xfrm>
                            <a:off x="39903" y="1872716"/>
                            <a:ext cx="58419" cy="233679"/>
                          </a:xfrm>
                          <a:custGeom>
                            <a:avLst/>
                            <a:gdLst/>
                            <a:ahLst/>
                            <a:cxnLst/>
                            <a:rect l="l" t="t" r="r" b="b"/>
                            <a:pathLst>
                              <a:path w="58419" h="233679">
                                <a:moveTo>
                                  <a:pt x="58216" y="0"/>
                                </a:moveTo>
                                <a:lnTo>
                                  <a:pt x="0" y="0"/>
                                </a:lnTo>
                                <a:lnTo>
                                  <a:pt x="0" y="233476"/>
                                </a:lnTo>
                                <a:lnTo>
                                  <a:pt x="58216" y="233476"/>
                                </a:lnTo>
                                <a:lnTo>
                                  <a:pt x="58216" y="0"/>
                                </a:lnTo>
                                <a:close/>
                              </a:path>
                            </a:pathLst>
                          </a:custGeom>
                          <a:solidFill>
                            <a:srgbClr val="000080"/>
                          </a:solidFill>
                        </wps:spPr>
                        <wps:bodyPr wrap="square" lIns="0" tIns="0" rIns="0" bIns="0" rtlCol="0">
                          <a:prstTxWarp prst="textNoShape">
                            <a:avLst/>
                          </a:prstTxWarp>
                          <a:noAutofit/>
                        </wps:bodyPr>
                      </wps:wsp>
                      <wps:wsp>
                        <wps:cNvPr id="475" name="Graphic 475"/>
                        <wps:cNvSpPr/>
                        <wps:spPr>
                          <a:xfrm>
                            <a:off x="39903" y="1872716"/>
                            <a:ext cx="58419" cy="233679"/>
                          </a:xfrm>
                          <a:custGeom>
                            <a:avLst/>
                            <a:gdLst/>
                            <a:ahLst/>
                            <a:cxnLst/>
                            <a:rect l="l" t="t" r="r" b="b"/>
                            <a:pathLst>
                              <a:path w="58419" h="233679">
                                <a:moveTo>
                                  <a:pt x="0" y="233476"/>
                                </a:moveTo>
                                <a:lnTo>
                                  <a:pt x="58216" y="233476"/>
                                </a:lnTo>
                                <a:lnTo>
                                  <a:pt x="58216" y="0"/>
                                </a:lnTo>
                                <a:lnTo>
                                  <a:pt x="0" y="0"/>
                                </a:lnTo>
                                <a:lnTo>
                                  <a:pt x="0" y="233476"/>
                                </a:lnTo>
                                <a:close/>
                              </a:path>
                            </a:pathLst>
                          </a:custGeom>
                          <a:ln w="1778">
                            <a:solidFill>
                              <a:srgbClr val="000080"/>
                            </a:solidFill>
                            <a:prstDash val="solid"/>
                          </a:ln>
                        </wps:spPr>
                        <wps:bodyPr wrap="square" lIns="0" tIns="0" rIns="0" bIns="0" rtlCol="0">
                          <a:prstTxWarp prst="textNoShape">
                            <a:avLst/>
                          </a:prstTxWarp>
                          <a:noAutofit/>
                        </wps:bodyPr>
                      </wps:wsp>
                      <wps:wsp>
                        <wps:cNvPr id="476" name="Graphic 476"/>
                        <wps:cNvSpPr/>
                        <wps:spPr>
                          <a:xfrm>
                            <a:off x="889" y="1872716"/>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477" name="Graphic 477"/>
                        <wps:cNvSpPr/>
                        <wps:spPr>
                          <a:xfrm>
                            <a:off x="889" y="1872716"/>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7">
                            <a:solidFill>
                              <a:srgbClr val="000000"/>
                            </a:solidFill>
                            <a:prstDash val="solid"/>
                          </a:ln>
                        </wps:spPr>
                        <wps:bodyPr wrap="square" lIns="0" tIns="0" rIns="0" bIns="0" rtlCol="0">
                          <a:prstTxWarp prst="textNoShape">
                            <a:avLst/>
                          </a:prstTxWarp>
                          <a:noAutofit/>
                        </wps:bodyPr>
                      </wps:wsp>
                      <wps:wsp>
                        <wps:cNvPr id="478" name="Graphic 478"/>
                        <wps:cNvSpPr/>
                        <wps:spPr>
                          <a:xfrm>
                            <a:off x="39903" y="2107412"/>
                            <a:ext cx="58419" cy="233679"/>
                          </a:xfrm>
                          <a:custGeom>
                            <a:avLst/>
                            <a:gdLst/>
                            <a:ahLst/>
                            <a:cxnLst/>
                            <a:rect l="l" t="t" r="r" b="b"/>
                            <a:pathLst>
                              <a:path w="58419" h="233679">
                                <a:moveTo>
                                  <a:pt x="58216" y="0"/>
                                </a:moveTo>
                                <a:lnTo>
                                  <a:pt x="0" y="0"/>
                                </a:lnTo>
                                <a:lnTo>
                                  <a:pt x="0" y="233476"/>
                                </a:lnTo>
                                <a:lnTo>
                                  <a:pt x="58216" y="233476"/>
                                </a:lnTo>
                                <a:lnTo>
                                  <a:pt x="58216" y="0"/>
                                </a:lnTo>
                                <a:close/>
                              </a:path>
                            </a:pathLst>
                          </a:custGeom>
                          <a:solidFill>
                            <a:srgbClr val="000080"/>
                          </a:solidFill>
                        </wps:spPr>
                        <wps:bodyPr wrap="square" lIns="0" tIns="0" rIns="0" bIns="0" rtlCol="0">
                          <a:prstTxWarp prst="textNoShape">
                            <a:avLst/>
                          </a:prstTxWarp>
                          <a:noAutofit/>
                        </wps:bodyPr>
                      </wps:wsp>
                      <wps:wsp>
                        <wps:cNvPr id="479" name="Graphic 479"/>
                        <wps:cNvSpPr/>
                        <wps:spPr>
                          <a:xfrm>
                            <a:off x="39903" y="2107412"/>
                            <a:ext cx="58419" cy="233679"/>
                          </a:xfrm>
                          <a:custGeom>
                            <a:avLst/>
                            <a:gdLst/>
                            <a:ahLst/>
                            <a:cxnLst/>
                            <a:rect l="l" t="t" r="r" b="b"/>
                            <a:pathLst>
                              <a:path w="58419" h="233679">
                                <a:moveTo>
                                  <a:pt x="0" y="233476"/>
                                </a:moveTo>
                                <a:lnTo>
                                  <a:pt x="58216" y="233476"/>
                                </a:lnTo>
                                <a:lnTo>
                                  <a:pt x="58216" y="0"/>
                                </a:lnTo>
                                <a:lnTo>
                                  <a:pt x="0" y="0"/>
                                </a:lnTo>
                                <a:lnTo>
                                  <a:pt x="0" y="233476"/>
                                </a:lnTo>
                                <a:close/>
                              </a:path>
                            </a:pathLst>
                          </a:custGeom>
                          <a:ln w="1778">
                            <a:solidFill>
                              <a:srgbClr val="000080"/>
                            </a:solidFill>
                            <a:prstDash val="solid"/>
                          </a:ln>
                        </wps:spPr>
                        <wps:bodyPr wrap="square" lIns="0" tIns="0" rIns="0" bIns="0" rtlCol="0">
                          <a:prstTxWarp prst="textNoShape">
                            <a:avLst/>
                          </a:prstTxWarp>
                          <a:noAutofit/>
                        </wps:bodyPr>
                      </wps:wsp>
                      <wps:wsp>
                        <wps:cNvPr id="480" name="Graphic 480"/>
                        <wps:cNvSpPr/>
                        <wps:spPr>
                          <a:xfrm>
                            <a:off x="889" y="2107412"/>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481" name="Graphic 481"/>
                        <wps:cNvSpPr/>
                        <wps:spPr>
                          <a:xfrm>
                            <a:off x="889" y="2107412"/>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7">
                            <a:solidFill>
                              <a:srgbClr val="000000"/>
                            </a:solidFill>
                            <a:prstDash val="solid"/>
                          </a:ln>
                        </wps:spPr>
                        <wps:bodyPr wrap="square" lIns="0" tIns="0" rIns="0" bIns="0" rtlCol="0">
                          <a:prstTxWarp prst="textNoShape">
                            <a:avLst/>
                          </a:prstTxWarp>
                          <a:noAutofit/>
                        </wps:bodyPr>
                      </wps:wsp>
                      <wps:wsp>
                        <wps:cNvPr id="482" name="Graphic 482"/>
                        <wps:cNvSpPr/>
                        <wps:spPr>
                          <a:xfrm>
                            <a:off x="39903" y="2342108"/>
                            <a:ext cx="58419" cy="233679"/>
                          </a:xfrm>
                          <a:custGeom>
                            <a:avLst/>
                            <a:gdLst/>
                            <a:ahLst/>
                            <a:cxnLst/>
                            <a:rect l="l" t="t" r="r" b="b"/>
                            <a:pathLst>
                              <a:path w="58419" h="233679">
                                <a:moveTo>
                                  <a:pt x="58216" y="0"/>
                                </a:moveTo>
                                <a:lnTo>
                                  <a:pt x="0" y="0"/>
                                </a:lnTo>
                                <a:lnTo>
                                  <a:pt x="0" y="233476"/>
                                </a:lnTo>
                                <a:lnTo>
                                  <a:pt x="58216" y="233476"/>
                                </a:lnTo>
                                <a:lnTo>
                                  <a:pt x="58216" y="0"/>
                                </a:lnTo>
                                <a:close/>
                              </a:path>
                            </a:pathLst>
                          </a:custGeom>
                          <a:solidFill>
                            <a:srgbClr val="000080"/>
                          </a:solidFill>
                        </wps:spPr>
                        <wps:bodyPr wrap="square" lIns="0" tIns="0" rIns="0" bIns="0" rtlCol="0">
                          <a:prstTxWarp prst="textNoShape">
                            <a:avLst/>
                          </a:prstTxWarp>
                          <a:noAutofit/>
                        </wps:bodyPr>
                      </wps:wsp>
                      <wps:wsp>
                        <wps:cNvPr id="483" name="Graphic 483"/>
                        <wps:cNvSpPr/>
                        <wps:spPr>
                          <a:xfrm>
                            <a:off x="39903" y="2342108"/>
                            <a:ext cx="58419" cy="233679"/>
                          </a:xfrm>
                          <a:custGeom>
                            <a:avLst/>
                            <a:gdLst/>
                            <a:ahLst/>
                            <a:cxnLst/>
                            <a:rect l="l" t="t" r="r" b="b"/>
                            <a:pathLst>
                              <a:path w="58419" h="233679">
                                <a:moveTo>
                                  <a:pt x="0" y="233476"/>
                                </a:moveTo>
                                <a:lnTo>
                                  <a:pt x="58216" y="233476"/>
                                </a:lnTo>
                                <a:lnTo>
                                  <a:pt x="58216" y="0"/>
                                </a:lnTo>
                                <a:lnTo>
                                  <a:pt x="0" y="0"/>
                                </a:lnTo>
                                <a:lnTo>
                                  <a:pt x="0" y="233476"/>
                                </a:lnTo>
                                <a:close/>
                              </a:path>
                            </a:pathLst>
                          </a:custGeom>
                          <a:ln w="1778">
                            <a:solidFill>
                              <a:srgbClr val="000080"/>
                            </a:solidFill>
                            <a:prstDash val="solid"/>
                          </a:ln>
                        </wps:spPr>
                        <wps:bodyPr wrap="square" lIns="0" tIns="0" rIns="0" bIns="0" rtlCol="0">
                          <a:prstTxWarp prst="textNoShape">
                            <a:avLst/>
                          </a:prstTxWarp>
                          <a:noAutofit/>
                        </wps:bodyPr>
                      </wps:wsp>
                      <wps:wsp>
                        <wps:cNvPr id="484" name="Graphic 484"/>
                        <wps:cNvSpPr/>
                        <wps:spPr>
                          <a:xfrm>
                            <a:off x="889" y="2342108"/>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485" name="Graphic 485"/>
                        <wps:cNvSpPr/>
                        <wps:spPr>
                          <a:xfrm>
                            <a:off x="889" y="2342108"/>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7">
                            <a:solidFill>
                              <a:srgbClr val="000000"/>
                            </a:solidFill>
                            <a:prstDash val="solid"/>
                          </a:ln>
                        </wps:spPr>
                        <wps:bodyPr wrap="square" lIns="0" tIns="0" rIns="0" bIns="0" rtlCol="0">
                          <a:prstTxWarp prst="textNoShape">
                            <a:avLst/>
                          </a:prstTxWarp>
                          <a:noAutofit/>
                        </wps:bodyPr>
                      </wps:wsp>
                      <wps:wsp>
                        <wps:cNvPr id="486" name="Graphic 486"/>
                        <wps:cNvSpPr/>
                        <wps:spPr>
                          <a:xfrm>
                            <a:off x="39903" y="2576804"/>
                            <a:ext cx="58419" cy="233679"/>
                          </a:xfrm>
                          <a:custGeom>
                            <a:avLst/>
                            <a:gdLst/>
                            <a:ahLst/>
                            <a:cxnLst/>
                            <a:rect l="l" t="t" r="r" b="b"/>
                            <a:pathLst>
                              <a:path w="58419" h="233679">
                                <a:moveTo>
                                  <a:pt x="58216" y="0"/>
                                </a:moveTo>
                                <a:lnTo>
                                  <a:pt x="0" y="0"/>
                                </a:lnTo>
                                <a:lnTo>
                                  <a:pt x="0" y="233476"/>
                                </a:lnTo>
                                <a:lnTo>
                                  <a:pt x="58216" y="233476"/>
                                </a:lnTo>
                                <a:lnTo>
                                  <a:pt x="58216" y="0"/>
                                </a:lnTo>
                                <a:close/>
                              </a:path>
                            </a:pathLst>
                          </a:custGeom>
                          <a:solidFill>
                            <a:srgbClr val="000080"/>
                          </a:solidFill>
                        </wps:spPr>
                        <wps:bodyPr wrap="square" lIns="0" tIns="0" rIns="0" bIns="0" rtlCol="0">
                          <a:prstTxWarp prst="textNoShape">
                            <a:avLst/>
                          </a:prstTxWarp>
                          <a:noAutofit/>
                        </wps:bodyPr>
                      </wps:wsp>
                      <wps:wsp>
                        <wps:cNvPr id="487" name="Graphic 487"/>
                        <wps:cNvSpPr/>
                        <wps:spPr>
                          <a:xfrm>
                            <a:off x="39903" y="2576804"/>
                            <a:ext cx="58419" cy="233679"/>
                          </a:xfrm>
                          <a:custGeom>
                            <a:avLst/>
                            <a:gdLst/>
                            <a:ahLst/>
                            <a:cxnLst/>
                            <a:rect l="l" t="t" r="r" b="b"/>
                            <a:pathLst>
                              <a:path w="58419" h="233679">
                                <a:moveTo>
                                  <a:pt x="0" y="233476"/>
                                </a:moveTo>
                                <a:lnTo>
                                  <a:pt x="58216" y="233476"/>
                                </a:lnTo>
                                <a:lnTo>
                                  <a:pt x="58216" y="0"/>
                                </a:lnTo>
                                <a:lnTo>
                                  <a:pt x="0" y="0"/>
                                </a:lnTo>
                                <a:lnTo>
                                  <a:pt x="0" y="233476"/>
                                </a:lnTo>
                                <a:close/>
                              </a:path>
                            </a:pathLst>
                          </a:custGeom>
                          <a:ln w="1778">
                            <a:solidFill>
                              <a:srgbClr val="000080"/>
                            </a:solidFill>
                            <a:prstDash val="solid"/>
                          </a:ln>
                        </wps:spPr>
                        <wps:bodyPr wrap="square" lIns="0" tIns="0" rIns="0" bIns="0" rtlCol="0">
                          <a:prstTxWarp prst="textNoShape">
                            <a:avLst/>
                          </a:prstTxWarp>
                          <a:noAutofit/>
                        </wps:bodyPr>
                      </wps:wsp>
                      <wps:wsp>
                        <wps:cNvPr id="488" name="Graphic 488"/>
                        <wps:cNvSpPr/>
                        <wps:spPr>
                          <a:xfrm>
                            <a:off x="889" y="2576804"/>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489" name="Graphic 489"/>
                        <wps:cNvSpPr/>
                        <wps:spPr>
                          <a:xfrm>
                            <a:off x="889" y="2576804"/>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7">
                            <a:solidFill>
                              <a:srgbClr val="000000"/>
                            </a:solidFill>
                            <a:prstDash val="solid"/>
                          </a:ln>
                        </wps:spPr>
                        <wps:bodyPr wrap="square" lIns="0" tIns="0" rIns="0" bIns="0" rtlCol="0">
                          <a:prstTxWarp prst="textNoShape">
                            <a:avLst/>
                          </a:prstTxWarp>
                          <a:noAutofit/>
                        </wps:bodyPr>
                      </wps:wsp>
                      <wps:wsp>
                        <wps:cNvPr id="490" name="Graphic 490"/>
                        <wps:cNvSpPr/>
                        <wps:spPr>
                          <a:xfrm>
                            <a:off x="39903" y="2811500"/>
                            <a:ext cx="58419" cy="233679"/>
                          </a:xfrm>
                          <a:custGeom>
                            <a:avLst/>
                            <a:gdLst/>
                            <a:ahLst/>
                            <a:cxnLst/>
                            <a:rect l="l" t="t" r="r" b="b"/>
                            <a:pathLst>
                              <a:path w="58419" h="233679">
                                <a:moveTo>
                                  <a:pt x="58216" y="0"/>
                                </a:moveTo>
                                <a:lnTo>
                                  <a:pt x="0" y="0"/>
                                </a:lnTo>
                                <a:lnTo>
                                  <a:pt x="0" y="233476"/>
                                </a:lnTo>
                                <a:lnTo>
                                  <a:pt x="58216" y="233476"/>
                                </a:lnTo>
                                <a:lnTo>
                                  <a:pt x="58216" y="0"/>
                                </a:lnTo>
                                <a:close/>
                              </a:path>
                            </a:pathLst>
                          </a:custGeom>
                          <a:solidFill>
                            <a:srgbClr val="000080"/>
                          </a:solidFill>
                        </wps:spPr>
                        <wps:bodyPr wrap="square" lIns="0" tIns="0" rIns="0" bIns="0" rtlCol="0">
                          <a:prstTxWarp prst="textNoShape">
                            <a:avLst/>
                          </a:prstTxWarp>
                          <a:noAutofit/>
                        </wps:bodyPr>
                      </wps:wsp>
                      <wps:wsp>
                        <wps:cNvPr id="491" name="Graphic 491"/>
                        <wps:cNvSpPr/>
                        <wps:spPr>
                          <a:xfrm>
                            <a:off x="39903" y="2811500"/>
                            <a:ext cx="58419" cy="233679"/>
                          </a:xfrm>
                          <a:custGeom>
                            <a:avLst/>
                            <a:gdLst/>
                            <a:ahLst/>
                            <a:cxnLst/>
                            <a:rect l="l" t="t" r="r" b="b"/>
                            <a:pathLst>
                              <a:path w="58419" h="233679">
                                <a:moveTo>
                                  <a:pt x="0" y="233476"/>
                                </a:moveTo>
                                <a:lnTo>
                                  <a:pt x="58216" y="233476"/>
                                </a:lnTo>
                                <a:lnTo>
                                  <a:pt x="58216" y="0"/>
                                </a:lnTo>
                                <a:lnTo>
                                  <a:pt x="0" y="0"/>
                                </a:lnTo>
                                <a:lnTo>
                                  <a:pt x="0" y="233476"/>
                                </a:lnTo>
                                <a:close/>
                              </a:path>
                            </a:pathLst>
                          </a:custGeom>
                          <a:ln w="1778">
                            <a:solidFill>
                              <a:srgbClr val="000080"/>
                            </a:solidFill>
                            <a:prstDash val="solid"/>
                          </a:ln>
                        </wps:spPr>
                        <wps:bodyPr wrap="square" lIns="0" tIns="0" rIns="0" bIns="0" rtlCol="0">
                          <a:prstTxWarp prst="textNoShape">
                            <a:avLst/>
                          </a:prstTxWarp>
                          <a:noAutofit/>
                        </wps:bodyPr>
                      </wps:wsp>
                      <wps:wsp>
                        <wps:cNvPr id="492" name="Graphic 492"/>
                        <wps:cNvSpPr/>
                        <wps:spPr>
                          <a:xfrm>
                            <a:off x="889" y="2811500"/>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493" name="Graphic 493"/>
                        <wps:cNvSpPr/>
                        <wps:spPr>
                          <a:xfrm>
                            <a:off x="889" y="2811500"/>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7">
                            <a:solidFill>
                              <a:srgbClr val="000000"/>
                            </a:solidFill>
                            <a:prstDash val="solid"/>
                          </a:ln>
                        </wps:spPr>
                        <wps:bodyPr wrap="square" lIns="0" tIns="0" rIns="0" bIns="0" rtlCol="0">
                          <a:prstTxWarp prst="textNoShape">
                            <a:avLst/>
                          </a:prstTxWarp>
                          <a:noAutofit/>
                        </wps:bodyPr>
                      </wps:wsp>
                      <wps:wsp>
                        <wps:cNvPr id="494" name="Graphic 494"/>
                        <wps:cNvSpPr/>
                        <wps:spPr>
                          <a:xfrm>
                            <a:off x="39903" y="3046501"/>
                            <a:ext cx="58419" cy="233679"/>
                          </a:xfrm>
                          <a:custGeom>
                            <a:avLst/>
                            <a:gdLst/>
                            <a:ahLst/>
                            <a:cxnLst/>
                            <a:rect l="l" t="t" r="r" b="b"/>
                            <a:pathLst>
                              <a:path w="58419" h="233679">
                                <a:moveTo>
                                  <a:pt x="58216" y="0"/>
                                </a:moveTo>
                                <a:lnTo>
                                  <a:pt x="0" y="0"/>
                                </a:lnTo>
                                <a:lnTo>
                                  <a:pt x="0" y="233172"/>
                                </a:lnTo>
                                <a:lnTo>
                                  <a:pt x="58216" y="233172"/>
                                </a:lnTo>
                                <a:lnTo>
                                  <a:pt x="58216" y="0"/>
                                </a:lnTo>
                                <a:close/>
                              </a:path>
                            </a:pathLst>
                          </a:custGeom>
                          <a:solidFill>
                            <a:srgbClr val="000080"/>
                          </a:solidFill>
                        </wps:spPr>
                        <wps:bodyPr wrap="square" lIns="0" tIns="0" rIns="0" bIns="0" rtlCol="0">
                          <a:prstTxWarp prst="textNoShape">
                            <a:avLst/>
                          </a:prstTxWarp>
                          <a:noAutofit/>
                        </wps:bodyPr>
                      </wps:wsp>
                      <wps:wsp>
                        <wps:cNvPr id="495" name="Graphic 495"/>
                        <wps:cNvSpPr/>
                        <wps:spPr>
                          <a:xfrm>
                            <a:off x="39903" y="3046501"/>
                            <a:ext cx="58419" cy="233679"/>
                          </a:xfrm>
                          <a:custGeom>
                            <a:avLst/>
                            <a:gdLst/>
                            <a:ahLst/>
                            <a:cxnLst/>
                            <a:rect l="l" t="t" r="r" b="b"/>
                            <a:pathLst>
                              <a:path w="58419" h="233679">
                                <a:moveTo>
                                  <a:pt x="0" y="233172"/>
                                </a:moveTo>
                                <a:lnTo>
                                  <a:pt x="58216" y="233172"/>
                                </a:lnTo>
                                <a:lnTo>
                                  <a:pt x="58216" y="0"/>
                                </a:lnTo>
                                <a:lnTo>
                                  <a:pt x="0" y="0"/>
                                </a:lnTo>
                                <a:lnTo>
                                  <a:pt x="0" y="233172"/>
                                </a:lnTo>
                                <a:close/>
                              </a:path>
                            </a:pathLst>
                          </a:custGeom>
                          <a:ln w="1778">
                            <a:solidFill>
                              <a:srgbClr val="000080"/>
                            </a:solidFill>
                            <a:prstDash val="solid"/>
                          </a:ln>
                        </wps:spPr>
                        <wps:bodyPr wrap="square" lIns="0" tIns="0" rIns="0" bIns="0" rtlCol="0">
                          <a:prstTxWarp prst="textNoShape">
                            <a:avLst/>
                          </a:prstTxWarp>
                          <a:noAutofit/>
                        </wps:bodyPr>
                      </wps:wsp>
                      <wps:wsp>
                        <wps:cNvPr id="496" name="Graphic 496"/>
                        <wps:cNvSpPr/>
                        <wps:spPr>
                          <a:xfrm>
                            <a:off x="889" y="3046501"/>
                            <a:ext cx="8255" cy="233679"/>
                          </a:xfrm>
                          <a:custGeom>
                            <a:avLst/>
                            <a:gdLst/>
                            <a:ahLst/>
                            <a:cxnLst/>
                            <a:rect l="l" t="t" r="r" b="b"/>
                            <a:pathLst>
                              <a:path w="8255" h="233679">
                                <a:moveTo>
                                  <a:pt x="7924" y="0"/>
                                </a:moveTo>
                                <a:lnTo>
                                  <a:pt x="0" y="0"/>
                                </a:lnTo>
                                <a:lnTo>
                                  <a:pt x="0" y="233172"/>
                                </a:lnTo>
                                <a:lnTo>
                                  <a:pt x="7924" y="233172"/>
                                </a:lnTo>
                                <a:lnTo>
                                  <a:pt x="7924" y="0"/>
                                </a:lnTo>
                                <a:close/>
                              </a:path>
                            </a:pathLst>
                          </a:custGeom>
                          <a:solidFill>
                            <a:srgbClr val="000000"/>
                          </a:solidFill>
                        </wps:spPr>
                        <wps:bodyPr wrap="square" lIns="0" tIns="0" rIns="0" bIns="0" rtlCol="0">
                          <a:prstTxWarp prst="textNoShape">
                            <a:avLst/>
                          </a:prstTxWarp>
                          <a:noAutofit/>
                        </wps:bodyPr>
                      </wps:wsp>
                      <wps:wsp>
                        <wps:cNvPr id="497" name="Graphic 497"/>
                        <wps:cNvSpPr/>
                        <wps:spPr>
                          <a:xfrm>
                            <a:off x="889" y="3046501"/>
                            <a:ext cx="8255" cy="233679"/>
                          </a:xfrm>
                          <a:custGeom>
                            <a:avLst/>
                            <a:gdLst/>
                            <a:ahLst/>
                            <a:cxnLst/>
                            <a:rect l="l" t="t" r="r" b="b"/>
                            <a:pathLst>
                              <a:path w="8255" h="233679">
                                <a:moveTo>
                                  <a:pt x="0" y="233172"/>
                                </a:moveTo>
                                <a:lnTo>
                                  <a:pt x="7924" y="233172"/>
                                </a:lnTo>
                                <a:lnTo>
                                  <a:pt x="7924" y="0"/>
                                </a:lnTo>
                                <a:lnTo>
                                  <a:pt x="0" y="0"/>
                                </a:lnTo>
                                <a:lnTo>
                                  <a:pt x="0" y="233172"/>
                                </a:lnTo>
                                <a:close/>
                              </a:path>
                            </a:pathLst>
                          </a:custGeom>
                          <a:ln w="1777">
                            <a:solidFill>
                              <a:srgbClr val="000000"/>
                            </a:solidFill>
                            <a:prstDash val="solid"/>
                          </a:ln>
                        </wps:spPr>
                        <wps:bodyPr wrap="square" lIns="0" tIns="0" rIns="0" bIns="0" rtlCol="0">
                          <a:prstTxWarp prst="textNoShape">
                            <a:avLst/>
                          </a:prstTxWarp>
                          <a:noAutofit/>
                        </wps:bodyPr>
                      </wps:wsp>
                      <wps:wsp>
                        <wps:cNvPr id="498" name="Graphic 498"/>
                        <wps:cNvSpPr/>
                        <wps:spPr>
                          <a:xfrm>
                            <a:off x="39903" y="3281197"/>
                            <a:ext cx="58419" cy="233679"/>
                          </a:xfrm>
                          <a:custGeom>
                            <a:avLst/>
                            <a:gdLst/>
                            <a:ahLst/>
                            <a:cxnLst/>
                            <a:rect l="l" t="t" r="r" b="b"/>
                            <a:pathLst>
                              <a:path w="58419" h="233679">
                                <a:moveTo>
                                  <a:pt x="58216" y="0"/>
                                </a:moveTo>
                                <a:lnTo>
                                  <a:pt x="0" y="0"/>
                                </a:lnTo>
                                <a:lnTo>
                                  <a:pt x="0" y="233172"/>
                                </a:lnTo>
                                <a:lnTo>
                                  <a:pt x="58216" y="233172"/>
                                </a:lnTo>
                                <a:lnTo>
                                  <a:pt x="58216" y="0"/>
                                </a:lnTo>
                                <a:close/>
                              </a:path>
                            </a:pathLst>
                          </a:custGeom>
                          <a:solidFill>
                            <a:srgbClr val="000080"/>
                          </a:solidFill>
                        </wps:spPr>
                        <wps:bodyPr wrap="square" lIns="0" tIns="0" rIns="0" bIns="0" rtlCol="0">
                          <a:prstTxWarp prst="textNoShape">
                            <a:avLst/>
                          </a:prstTxWarp>
                          <a:noAutofit/>
                        </wps:bodyPr>
                      </wps:wsp>
                      <wps:wsp>
                        <wps:cNvPr id="499" name="Graphic 499"/>
                        <wps:cNvSpPr/>
                        <wps:spPr>
                          <a:xfrm>
                            <a:off x="39903" y="3281197"/>
                            <a:ext cx="58419" cy="233679"/>
                          </a:xfrm>
                          <a:custGeom>
                            <a:avLst/>
                            <a:gdLst/>
                            <a:ahLst/>
                            <a:cxnLst/>
                            <a:rect l="l" t="t" r="r" b="b"/>
                            <a:pathLst>
                              <a:path w="58419" h="233679">
                                <a:moveTo>
                                  <a:pt x="0" y="233172"/>
                                </a:moveTo>
                                <a:lnTo>
                                  <a:pt x="58216" y="233172"/>
                                </a:lnTo>
                                <a:lnTo>
                                  <a:pt x="58216" y="0"/>
                                </a:lnTo>
                                <a:lnTo>
                                  <a:pt x="0" y="0"/>
                                </a:lnTo>
                                <a:lnTo>
                                  <a:pt x="0" y="233172"/>
                                </a:lnTo>
                                <a:close/>
                              </a:path>
                            </a:pathLst>
                          </a:custGeom>
                          <a:ln w="1778">
                            <a:solidFill>
                              <a:srgbClr val="000080"/>
                            </a:solidFill>
                            <a:prstDash val="solid"/>
                          </a:ln>
                        </wps:spPr>
                        <wps:bodyPr wrap="square" lIns="0" tIns="0" rIns="0" bIns="0" rtlCol="0">
                          <a:prstTxWarp prst="textNoShape">
                            <a:avLst/>
                          </a:prstTxWarp>
                          <a:noAutofit/>
                        </wps:bodyPr>
                      </wps:wsp>
                      <wps:wsp>
                        <wps:cNvPr id="500" name="Graphic 500"/>
                        <wps:cNvSpPr/>
                        <wps:spPr>
                          <a:xfrm>
                            <a:off x="889" y="3281197"/>
                            <a:ext cx="8255" cy="233679"/>
                          </a:xfrm>
                          <a:custGeom>
                            <a:avLst/>
                            <a:gdLst/>
                            <a:ahLst/>
                            <a:cxnLst/>
                            <a:rect l="l" t="t" r="r" b="b"/>
                            <a:pathLst>
                              <a:path w="8255" h="233679">
                                <a:moveTo>
                                  <a:pt x="7924" y="0"/>
                                </a:moveTo>
                                <a:lnTo>
                                  <a:pt x="0" y="0"/>
                                </a:lnTo>
                                <a:lnTo>
                                  <a:pt x="0" y="233172"/>
                                </a:lnTo>
                                <a:lnTo>
                                  <a:pt x="7924" y="233172"/>
                                </a:lnTo>
                                <a:lnTo>
                                  <a:pt x="7924" y="0"/>
                                </a:lnTo>
                                <a:close/>
                              </a:path>
                            </a:pathLst>
                          </a:custGeom>
                          <a:solidFill>
                            <a:srgbClr val="000000"/>
                          </a:solidFill>
                        </wps:spPr>
                        <wps:bodyPr wrap="square" lIns="0" tIns="0" rIns="0" bIns="0" rtlCol="0">
                          <a:prstTxWarp prst="textNoShape">
                            <a:avLst/>
                          </a:prstTxWarp>
                          <a:noAutofit/>
                        </wps:bodyPr>
                      </wps:wsp>
                      <wps:wsp>
                        <wps:cNvPr id="501" name="Graphic 501"/>
                        <wps:cNvSpPr/>
                        <wps:spPr>
                          <a:xfrm>
                            <a:off x="889" y="3281197"/>
                            <a:ext cx="8255" cy="233679"/>
                          </a:xfrm>
                          <a:custGeom>
                            <a:avLst/>
                            <a:gdLst/>
                            <a:ahLst/>
                            <a:cxnLst/>
                            <a:rect l="l" t="t" r="r" b="b"/>
                            <a:pathLst>
                              <a:path w="8255" h="233679">
                                <a:moveTo>
                                  <a:pt x="0" y="233172"/>
                                </a:moveTo>
                                <a:lnTo>
                                  <a:pt x="7924" y="233172"/>
                                </a:lnTo>
                                <a:lnTo>
                                  <a:pt x="7924" y="0"/>
                                </a:lnTo>
                                <a:lnTo>
                                  <a:pt x="0" y="0"/>
                                </a:lnTo>
                                <a:lnTo>
                                  <a:pt x="0" y="233172"/>
                                </a:lnTo>
                                <a:close/>
                              </a:path>
                            </a:pathLst>
                          </a:custGeom>
                          <a:ln w="1777">
                            <a:solidFill>
                              <a:srgbClr val="000000"/>
                            </a:solidFill>
                            <a:prstDash val="solid"/>
                          </a:ln>
                        </wps:spPr>
                        <wps:bodyPr wrap="square" lIns="0" tIns="0" rIns="0" bIns="0" rtlCol="0">
                          <a:prstTxWarp prst="textNoShape">
                            <a:avLst/>
                          </a:prstTxWarp>
                          <a:noAutofit/>
                        </wps:bodyPr>
                      </wps:wsp>
                      <wps:wsp>
                        <wps:cNvPr id="502" name="Graphic 502"/>
                        <wps:cNvSpPr/>
                        <wps:spPr>
                          <a:xfrm>
                            <a:off x="39903" y="3515893"/>
                            <a:ext cx="58419" cy="233679"/>
                          </a:xfrm>
                          <a:custGeom>
                            <a:avLst/>
                            <a:gdLst/>
                            <a:ahLst/>
                            <a:cxnLst/>
                            <a:rect l="l" t="t" r="r" b="b"/>
                            <a:pathLst>
                              <a:path w="58419" h="233679">
                                <a:moveTo>
                                  <a:pt x="58216" y="0"/>
                                </a:moveTo>
                                <a:lnTo>
                                  <a:pt x="0" y="0"/>
                                </a:lnTo>
                                <a:lnTo>
                                  <a:pt x="0" y="233172"/>
                                </a:lnTo>
                                <a:lnTo>
                                  <a:pt x="58216" y="233172"/>
                                </a:lnTo>
                                <a:lnTo>
                                  <a:pt x="58216" y="0"/>
                                </a:lnTo>
                                <a:close/>
                              </a:path>
                            </a:pathLst>
                          </a:custGeom>
                          <a:solidFill>
                            <a:srgbClr val="000080"/>
                          </a:solidFill>
                        </wps:spPr>
                        <wps:bodyPr wrap="square" lIns="0" tIns="0" rIns="0" bIns="0" rtlCol="0">
                          <a:prstTxWarp prst="textNoShape">
                            <a:avLst/>
                          </a:prstTxWarp>
                          <a:noAutofit/>
                        </wps:bodyPr>
                      </wps:wsp>
                      <wps:wsp>
                        <wps:cNvPr id="503" name="Graphic 503"/>
                        <wps:cNvSpPr/>
                        <wps:spPr>
                          <a:xfrm>
                            <a:off x="39903" y="3515893"/>
                            <a:ext cx="58419" cy="233679"/>
                          </a:xfrm>
                          <a:custGeom>
                            <a:avLst/>
                            <a:gdLst/>
                            <a:ahLst/>
                            <a:cxnLst/>
                            <a:rect l="l" t="t" r="r" b="b"/>
                            <a:pathLst>
                              <a:path w="58419" h="233679">
                                <a:moveTo>
                                  <a:pt x="0" y="233172"/>
                                </a:moveTo>
                                <a:lnTo>
                                  <a:pt x="58216" y="233172"/>
                                </a:lnTo>
                                <a:lnTo>
                                  <a:pt x="58216" y="0"/>
                                </a:lnTo>
                                <a:lnTo>
                                  <a:pt x="0" y="0"/>
                                </a:lnTo>
                                <a:lnTo>
                                  <a:pt x="0" y="233172"/>
                                </a:lnTo>
                                <a:close/>
                              </a:path>
                            </a:pathLst>
                          </a:custGeom>
                          <a:ln w="1778">
                            <a:solidFill>
                              <a:srgbClr val="000080"/>
                            </a:solidFill>
                            <a:prstDash val="solid"/>
                          </a:ln>
                        </wps:spPr>
                        <wps:bodyPr wrap="square" lIns="0" tIns="0" rIns="0" bIns="0" rtlCol="0">
                          <a:prstTxWarp prst="textNoShape">
                            <a:avLst/>
                          </a:prstTxWarp>
                          <a:noAutofit/>
                        </wps:bodyPr>
                      </wps:wsp>
                      <wps:wsp>
                        <wps:cNvPr id="504" name="Graphic 504"/>
                        <wps:cNvSpPr/>
                        <wps:spPr>
                          <a:xfrm>
                            <a:off x="889" y="3515893"/>
                            <a:ext cx="8255" cy="233679"/>
                          </a:xfrm>
                          <a:custGeom>
                            <a:avLst/>
                            <a:gdLst/>
                            <a:ahLst/>
                            <a:cxnLst/>
                            <a:rect l="l" t="t" r="r" b="b"/>
                            <a:pathLst>
                              <a:path w="8255" h="233679">
                                <a:moveTo>
                                  <a:pt x="7924" y="0"/>
                                </a:moveTo>
                                <a:lnTo>
                                  <a:pt x="0" y="0"/>
                                </a:lnTo>
                                <a:lnTo>
                                  <a:pt x="0" y="233172"/>
                                </a:lnTo>
                                <a:lnTo>
                                  <a:pt x="7924" y="233172"/>
                                </a:lnTo>
                                <a:lnTo>
                                  <a:pt x="7924" y="0"/>
                                </a:lnTo>
                                <a:close/>
                              </a:path>
                            </a:pathLst>
                          </a:custGeom>
                          <a:solidFill>
                            <a:srgbClr val="000000"/>
                          </a:solidFill>
                        </wps:spPr>
                        <wps:bodyPr wrap="square" lIns="0" tIns="0" rIns="0" bIns="0" rtlCol="0">
                          <a:prstTxWarp prst="textNoShape">
                            <a:avLst/>
                          </a:prstTxWarp>
                          <a:noAutofit/>
                        </wps:bodyPr>
                      </wps:wsp>
                      <wps:wsp>
                        <wps:cNvPr id="505" name="Graphic 505"/>
                        <wps:cNvSpPr/>
                        <wps:spPr>
                          <a:xfrm>
                            <a:off x="889" y="3515893"/>
                            <a:ext cx="8255" cy="233679"/>
                          </a:xfrm>
                          <a:custGeom>
                            <a:avLst/>
                            <a:gdLst/>
                            <a:ahLst/>
                            <a:cxnLst/>
                            <a:rect l="l" t="t" r="r" b="b"/>
                            <a:pathLst>
                              <a:path w="8255" h="233679">
                                <a:moveTo>
                                  <a:pt x="0" y="233172"/>
                                </a:moveTo>
                                <a:lnTo>
                                  <a:pt x="7924" y="233172"/>
                                </a:lnTo>
                                <a:lnTo>
                                  <a:pt x="7924" y="0"/>
                                </a:lnTo>
                                <a:lnTo>
                                  <a:pt x="0" y="0"/>
                                </a:lnTo>
                                <a:lnTo>
                                  <a:pt x="0" y="233172"/>
                                </a:lnTo>
                                <a:close/>
                              </a:path>
                            </a:pathLst>
                          </a:custGeom>
                          <a:ln w="1777">
                            <a:solidFill>
                              <a:srgbClr val="000000"/>
                            </a:solidFill>
                            <a:prstDash val="solid"/>
                          </a:ln>
                        </wps:spPr>
                        <wps:bodyPr wrap="square" lIns="0" tIns="0" rIns="0" bIns="0" rtlCol="0">
                          <a:prstTxWarp prst="textNoShape">
                            <a:avLst/>
                          </a:prstTxWarp>
                          <a:noAutofit/>
                        </wps:bodyPr>
                      </wps:wsp>
                      <wps:wsp>
                        <wps:cNvPr id="506" name="Graphic 506"/>
                        <wps:cNvSpPr/>
                        <wps:spPr>
                          <a:xfrm>
                            <a:off x="39903" y="3750589"/>
                            <a:ext cx="58419" cy="233679"/>
                          </a:xfrm>
                          <a:custGeom>
                            <a:avLst/>
                            <a:gdLst/>
                            <a:ahLst/>
                            <a:cxnLst/>
                            <a:rect l="l" t="t" r="r" b="b"/>
                            <a:pathLst>
                              <a:path w="58419" h="233679">
                                <a:moveTo>
                                  <a:pt x="58216" y="0"/>
                                </a:moveTo>
                                <a:lnTo>
                                  <a:pt x="0" y="0"/>
                                </a:lnTo>
                                <a:lnTo>
                                  <a:pt x="0" y="233171"/>
                                </a:lnTo>
                                <a:lnTo>
                                  <a:pt x="58216" y="233171"/>
                                </a:lnTo>
                                <a:lnTo>
                                  <a:pt x="58216" y="0"/>
                                </a:lnTo>
                                <a:close/>
                              </a:path>
                            </a:pathLst>
                          </a:custGeom>
                          <a:solidFill>
                            <a:srgbClr val="000080"/>
                          </a:solidFill>
                        </wps:spPr>
                        <wps:bodyPr wrap="square" lIns="0" tIns="0" rIns="0" bIns="0" rtlCol="0">
                          <a:prstTxWarp prst="textNoShape">
                            <a:avLst/>
                          </a:prstTxWarp>
                          <a:noAutofit/>
                        </wps:bodyPr>
                      </wps:wsp>
                      <wps:wsp>
                        <wps:cNvPr id="507" name="Graphic 507"/>
                        <wps:cNvSpPr/>
                        <wps:spPr>
                          <a:xfrm>
                            <a:off x="39903" y="3750589"/>
                            <a:ext cx="58419" cy="233679"/>
                          </a:xfrm>
                          <a:custGeom>
                            <a:avLst/>
                            <a:gdLst/>
                            <a:ahLst/>
                            <a:cxnLst/>
                            <a:rect l="l" t="t" r="r" b="b"/>
                            <a:pathLst>
                              <a:path w="58419" h="233679">
                                <a:moveTo>
                                  <a:pt x="0" y="233171"/>
                                </a:moveTo>
                                <a:lnTo>
                                  <a:pt x="58216" y="233171"/>
                                </a:lnTo>
                                <a:lnTo>
                                  <a:pt x="58216" y="0"/>
                                </a:lnTo>
                                <a:lnTo>
                                  <a:pt x="0" y="0"/>
                                </a:lnTo>
                                <a:lnTo>
                                  <a:pt x="0" y="233171"/>
                                </a:lnTo>
                                <a:close/>
                              </a:path>
                            </a:pathLst>
                          </a:custGeom>
                          <a:ln w="1778">
                            <a:solidFill>
                              <a:srgbClr val="000080"/>
                            </a:solidFill>
                            <a:prstDash val="solid"/>
                          </a:ln>
                        </wps:spPr>
                        <wps:bodyPr wrap="square" lIns="0" tIns="0" rIns="0" bIns="0" rtlCol="0">
                          <a:prstTxWarp prst="textNoShape">
                            <a:avLst/>
                          </a:prstTxWarp>
                          <a:noAutofit/>
                        </wps:bodyPr>
                      </wps:wsp>
                      <wps:wsp>
                        <wps:cNvPr id="508" name="Graphic 508"/>
                        <wps:cNvSpPr/>
                        <wps:spPr>
                          <a:xfrm>
                            <a:off x="889" y="3750589"/>
                            <a:ext cx="8255" cy="233679"/>
                          </a:xfrm>
                          <a:custGeom>
                            <a:avLst/>
                            <a:gdLst/>
                            <a:ahLst/>
                            <a:cxnLst/>
                            <a:rect l="l" t="t" r="r" b="b"/>
                            <a:pathLst>
                              <a:path w="8255" h="233679">
                                <a:moveTo>
                                  <a:pt x="7924" y="0"/>
                                </a:moveTo>
                                <a:lnTo>
                                  <a:pt x="0" y="0"/>
                                </a:lnTo>
                                <a:lnTo>
                                  <a:pt x="0" y="233171"/>
                                </a:lnTo>
                                <a:lnTo>
                                  <a:pt x="7924" y="233171"/>
                                </a:lnTo>
                                <a:lnTo>
                                  <a:pt x="7924" y="0"/>
                                </a:lnTo>
                                <a:close/>
                              </a:path>
                            </a:pathLst>
                          </a:custGeom>
                          <a:solidFill>
                            <a:srgbClr val="000000"/>
                          </a:solidFill>
                        </wps:spPr>
                        <wps:bodyPr wrap="square" lIns="0" tIns="0" rIns="0" bIns="0" rtlCol="0">
                          <a:prstTxWarp prst="textNoShape">
                            <a:avLst/>
                          </a:prstTxWarp>
                          <a:noAutofit/>
                        </wps:bodyPr>
                      </wps:wsp>
                      <wps:wsp>
                        <wps:cNvPr id="509" name="Graphic 509"/>
                        <wps:cNvSpPr/>
                        <wps:spPr>
                          <a:xfrm>
                            <a:off x="889" y="3750589"/>
                            <a:ext cx="8255" cy="233679"/>
                          </a:xfrm>
                          <a:custGeom>
                            <a:avLst/>
                            <a:gdLst/>
                            <a:ahLst/>
                            <a:cxnLst/>
                            <a:rect l="l" t="t" r="r" b="b"/>
                            <a:pathLst>
                              <a:path w="8255" h="233679">
                                <a:moveTo>
                                  <a:pt x="0" y="233171"/>
                                </a:moveTo>
                                <a:lnTo>
                                  <a:pt x="7924" y="233171"/>
                                </a:lnTo>
                                <a:lnTo>
                                  <a:pt x="7924" y="0"/>
                                </a:lnTo>
                                <a:lnTo>
                                  <a:pt x="0" y="0"/>
                                </a:lnTo>
                                <a:lnTo>
                                  <a:pt x="0" y="233171"/>
                                </a:lnTo>
                                <a:close/>
                              </a:path>
                            </a:pathLst>
                          </a:custGeom>
                          <a:ln w="1777">
                            <a:solidFill>
                              <a:srgbClr val="000000"/>
                            </a:solidFill>
                            <a:prstDash val="solid"/>
                          </a:ln>
                        </wps:spPr>
                        <wps:bodyPr wrap="square" lIns="0" tIns="0" rIns="0" bIns="0" rtlCol="0">
                          <a:prstTxWarp prst="textNoShape">
                            <a:avLst/>
                          </a:prstTxWarp>
                          <a:noAutofit/>
                        </wps:bodyPr>
                      </wps:wsp>
                      <wps:wsp>
                        <wps:cNvPr id="510" name="Graphic 510"/>
                        <wps:cNvSpPr/>
                        <wps:spPr>
                          <a:xfrm>
                            <a:off x="39903" y="3985234"/>
                            <a:ext cx="58419" cy="233679"/>
                          </a:xfrm>
                          <a:custGeom>
                            <a:avLst/>
                            <a:gdLst/>
                            <a:ahLst/>
                            <a:cxnLst/>
                            <a:rect l="l" t="t" r="r" b="b"/>
                            <a:pathLst>
                              <a:path w="58419" h="233679">
                                <a:moveTo>
                                  <a:pt x="58216" y="0"/>
                                </a:moveTo>
                                <a:lnTo>
                                  <a:pt x="0" y="0"/>
                                </a:lnTo>
                                <a:lnTo>
                                  <a:pt x="0" y="233476"/>
                                </a:lnTo>
                                <a:lnTo>
                                  <a:pt x="58216" y="233476"/>
                                </a:lnTo>
                                <a:lnTo>
                                  <a:pt x="58216" y="0"/>
                                </a:lnTo>
                                <a:close/>
                              </a:path>
                            </a:pathLst>
                          </a:custGeom>
                          <a:solidFill>
                            <a:srgbClr val="000080"/>
                          </a:solidFill>
                        </wps:spPr>
                        <wps:bodyPr wrap="square" lIns="0" tIns="0" rIns="0" bIns="0" rtlCol="0">
                          <a:prstTxWarp prst="textNoShape">
                            <a:avLst/>
                          </a:prstTxWarp>
                          <a:noAutofit/>
                        </wps:bodyPr>
                      </wps:wsp>
                      <wps:wsp>
                        <wps:cNvPr id="511" name="Graphic 511"/>
                        <wps:cNvSpPr/>
                        <wps:spPr>
                          <a:xfrm>
                            <a:off x="39903" y="3985234"/>
                            <a:ext cx="58419" cy="233679"/>
                          </a:xfrm>
                          <a:custGeom>
                            <a:avLst/>
                            <a:gdLst/>
                            <a:ahLst/>
                            <a:cxnLst/>
                            <a:rect l="l" t="t" r="r" b="b"/>
                            <a:pathLst>
                              <a:path w="58419" h="233679">
                                <a:moveTo>
                                  <a:pt x="0" y="233476"/>
                                </a:moveTo>
                                <a:lnTo>
                                  <a:pt x="58216" y="233476"/>
                                </a:lnTo>
                                <a:lnTo>
                                  <a:pt x="58216" y="0"/>
                                </a:lnTo>
                                <a:lnTo>
                                  <a:pt x="0" y="0"/>
                                </a:lnTo>
                                <a:lnTo>
                                  <a:pt x="0" y="233476"/>
                                </a:lnTo>
                                <a:close/>
                              </a:path>
                            </a:pathLst>
                          </a:custGeom>
                          <a:ln w="1778">
                            <a:solidFill>
                              <a:srgbClr val="000080"/>
                            </a:solidFill>
                            <a:prstDash val="solid"/>
                          </a:ln>
                        </wps:spPr>
                        <wps:bodyPr wrap="square" lIns="0" tIns="0" rIns="0" bIns="0" rtlCol="0">
                          <a:prstTxWarp prst="textNoShape">
                            <a:avLst/>
                          </a:prstTxWarp>
                          <a:noAutofit/>
                        </wps:bodyPr>
                      </wps:wsp>
                      <wps:wsp>
                        <wps:cNvPr id="512" name="Graphic 512"/>
                        <wps:cNvSpPr/>
                        <wps:spPr>
                          <a:xfrm>
                            <a:off x="889" y="3985234"/>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513" name="Graphic 513"/>
                        <wps:cNvSpPr/>
                        <wps:spPr>
                          <a:xfrm>
                            <a:off x="889" y="3985234"/>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7">
                            <a:solidFill>
                              <a:srgbClr val="000000"/>
                            </a:solidFill>
                            <a:prstDash val="solid"/>
                          </a:ln>
                        </wps:spPr>
                        <wps:bodyPr wrap="square" lIns="0" tIns="0" rIns="0" bIns="0" rtlCol="0">
                          <a:prstTxWarp prst="textNoShape">
                            <a:avLst/>
                          </a:prstTxWarp>
                          <a:noAutofit/>
                        </wps:bodyPr>
                      </wps:wsp>
                      <wps:wsp>
                        <wps:cNvPr id="514" name="Graphic 514"/>
                        <wps:cNvSpPr/>
                        <wps:spPr>
                          <a:xfrm>
                            <a:off x="39903" y="4219930"/>
                            <a:ext cx="58419" cy="233679"/>
                          </a:xfrm>
                          <a:custGeom>
                            <a:avLst/>
                            <a:gdLst/>
                            <a:ahLst/>
                            <a:cxnLst/>
                            <a:rect l="l" t="t" r="r" b="b"/>
                            <a:pathLst>
                              <a:path w="58419" h="233679">
                                <a:moveTo>
                                  <a:pt x="58216" y="0"/>
                                </a:moveTo>
                                <a:lnTo>
                                  <a:pt x="0" y="0"/>
                                </a:lnTo>
                                <a:lnTo>
                                  <a:pt x="0" y="233476"/>
                                </a:lnTo>
                                <a:lnTo>
                                  <a:pt x="58216" y="233476"/>
                                </a:lnTo>
                                <a:lnTo>
                                  <a:pt x="58216" y="0"/>
                                </a:lnTo>
                                <a:close/>
                              </a:path>
                            </a:pathLst>
                          </a:custGeom>
                          <a:solidFill>
                            <a:srgbClr val="000080"/>
                          </a:solidFill>
                        </wps:spPr>
                        <wps:bodyPr wrap="square" lIns="0" tIns="0" rIns="0" bIns="0" rtlCol="0">
                          <a:prstTxWarp prst="textNoShape">
                            <a:avLst/>
                          </a:prstTxWarp>
                          <a:noAutofit/>
                        </wps:bodyPr>
                      </wps:wsp>
                      <wps:wsp>
                        <wps:cNvPr id="515" name="Graphic 515"/>
                        <wps:cNvSpPr/>
                        <wps:spPr>
                          <a:xfrm>
                            <a:off x="39903" y="4219930"/>
                            <a:ext cx="58419" cy="233679"/>
                          </a:xfrm>
                          <a:custGeom>
                            <a:avLst/>
                            <a:gdLst/>
                            <a:ahLst/>
                            <a:cxnLst/>
                            <a:rect l="l" t="t" r="r" b="b"/>
                            <a:pathLst>
                              <a:path w="58419" h="233679">
                                <a:moveTo>
                                  <a:pt x="0" y="233476"/>
                                </a:moveTo>
                                <a:lnTo>
                                  <a:pt x="58216" y="233476"/>
                                </a:lnTo>
                                <a:lnTo>
                                  <a:pt x="58216" y="0"/>
                                </a:lnTo>
                                <a:lnTo>
                                  <a:pt x="0" y="0"/>
                                </a:lnTo>
                                <a:lnTo>
                                  <a:pt x="0" y="233476"/>
                                </a:lnTo>
                                <a:close/>
                              </a:path>
                            </a:pathLst>
                          </a:custGeom>
                          <a:ln w="1778">
                            <a:solidFill>
                              <a:srgbClr val="000080"/>
                            </a:solidFill>
                            <a:prstDash val="solid"/>
                          </a:ln>
                        </wps:spPr>
                        <wps:bodyPr wrap="square" lIns="0" tIns="0" rIns="0" bIns="0" rtlCol="0">
                          <a:prstTxWarp prst="textNoShape">
                            <a:avLst/>
                          </a:prstTxWarp>
                          <a:noAutofit/>
                        </wps:bodyPr>
                      </wps:wsp>
                      <wps:wsp>
                        <wps:cNvPr id="516" name="Graphic 516"/>
                        <wps:cNvSpPr/>
                        <wps:spPr>
                          <a:xfrm>
                            <a:off x="889" y="4219930"/>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517" name="Graphic 517"/>
                        <wps:cNvSpPr/>
                        <wps:spPr>
                          <a:xfrm>
                            <a:off x="889" y="4219930"/>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7">
                            <a:solidFill>
                              <a:srgbClr val="000000"/>
                            </a:solidFill>
                            <a:prstDash val="solid"/>
                          </a:ln>
                        </wps:spPr>
                        <wps:bodyPr wrap="square" lIns="0" tIns="0" rIns="0" bIns="0" rtlCol="0">
                          <a:prstTxWarp prst="textNoShape">
                            <a:avLst/>
                          </a:prstTxWarp>
                          <a:noAutofit/>
                        </wps:bodyPr>
                      </wps:wsp>
                      <wps:wsp>
                        <wps:cNvPr id="518" name="Graphic 518"/>
                        <wps:cNvSpPr/>
                        <wps:spPr>
                          <a:xfrm>
                            <a:off x="39903" y="4454626"/>
                            <a:ext cx="58419" cy="233679"/>
                          </a:xfrm>
                          <a:custGeom>
                            <a:avLst/>
                            <a:gdLst/>
                            <a:ahLst/>
                            <a:cxnLst/>
                            <a:rect l="l" t="t" r="r" b="b"/>
                            <a:pathLst>
                              <a:path w="58419" h="233679">
                                <a:moveTo>
                                  <a:pt x="58216" y="0"/>
                                </a:moveTo>
                                <a:lnTo>
                                  <a:pt x="0" y="0"/>
                                </a:lnTo>
                                <a:lnTo>
                                  <a:pt x="0" y="233476"/>
                                </a:lnTo>
                                <a:lnTo>
                                  <a:pt x="58216" y="233476"/>
                                </a:lnTo>
                                <a:lnTo>
                                  <a:pt x="58216" y="0"/>
                                </a:lnTo>
                                <a:close/>
                              </a:path>
                            </a:pathLst>
                          </a:custGeom>
                          <a:solidFill>
                            <a:srgbClr val="000080"/>
                          </a:solidFill>
                        </wps:spPr>
                        <wps:bodyPr wrap="square" lIns="0" tIns="0" rIns="0" bIns="0" rtlCol="0">
                          <a:prstTxWarp prst="textNoShape">
                            <a:avLst/>
                          </a:prstTxWarp>
                          <a:noAutofit/>
                        </wps:bodyPr>
                      </wps:wsp>
                      <wps:wsp>
                        <wps:cNvPr id="519" name="Graphic 519"/>
                        <wps:cNvSpPr/>
                        <wps:spPr>
                          <a:xfrm>
                            <a:off x="39903" y="4454626"/>
                            <a:ext cx="58419" cy="233679"/>
                          </a:xfrm>
                          <a:custGeom>
                            <a:avLst/>
                            <a:gdLst/>
                            <a:ahLst/>
                            <a:cxnLst/>
                            <a:rect l="l" t="t" r="r" b="b"/>
                            <a:pathLst>
                              <a:path w="58419" h="233679">
                                <a:moveTo>
                                  <a:pt x="0" y="233476"/>
                                </a:moveTo>
                                <a:lnTo>
                                  <a:pt x="58216" y="233476"/>
                                </a:lnTo>
                                <a:lnTo>
                                  <a:pt x="58216" y="0"/>
                                </a:lnTo>
                                <a:lnTo>
                                  <a:pt x="0" y="0"/>
                                </a:lnTo>
                                <a:lnTo>
                                  <a:pt x="0" y="233476"/>
                                </a:lnTo>
                                <a:close/>
                              </a:path>
                            </a:pathLst>
                          </a:custGeom>
                          <a:ln w="1778">
                            <a:solidFill>
                              <a:srgbClr val="000080"/>
                            </a:solidFill>
                            <a:prstDash val="solid"/>
                          </a:ln>
                        </wps:spPr>
                        <wps:bodyPr wrap="square" lIns="0" tIns="0" rIns="0" bIns="0" rtlCol="0">
                          <a:prstTxWarp prst="textNoShape">
                            <a:avLst/>
                          </a:prstTxWarp>
                          <a:noAutofit/>
                        </wps:bodyPr>
                      </wps:wsp>
                      <wps:wsp>
                        <wps:cNvPr id="520" name="Graphic 520"/>
                        <wps:cNvSpPr/>
                        <wps:spPr>
                          <a:xfrm>
                            <a:off x="889" y="4454626"/>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521" name="Graphic 521"/>
                        <wps:cNvSpPr/>
                        <wps:spPr>
                          <a:xfrm>
                            <a:off x="889" y="4454626"/>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7">
                            <a:solidFill>
                              <a:srgbClr val="000000"/>
                            </a:solidFill>
                            <a:prstDash val="solid"/>
                          </a:ln>
                        </wps:spPr>
                        <wps:bodyPr wrap="square" lIns="0" tIns="0" rIns="0" bIns="0" rtlCol="0">
                          <a:prstTxWarp prst="textNoShape">
                            <a:avLst/>
                          </a:prstTxWarp>
                          <a:noAutofit/>
                        </wps:bodyPr>
                      </wps:wsp>
                      <wps:wsp>
                        <wps:cNvPr id="522" name="Graphic 522"/>
                        <wps:cNvSpPr/>
                        <wps:spPr>
                          <a:xfrm>
                            <a:off x="39903" y="4689322"/>
                            <a:ext cx="58419" cy="233679"/>
                          </a:xfrm>
                          <a:custGeom>
                            <a:avLst/>
                            <a:gdLst/>
                            <a:ahLst/>
                            <a:cxnLst/>
                            <a:rect l="l" t="t" r="r" b="b"/>
                            <a:pathLst>
                              <a:path w="58419" h="233679">
                                <a:moveTo>
                                  <a:pt x="58216" y="0"/>
                                </a:moveTo>
                                <a:lnTo>
                                  <a:pt x="0" y="0"/>
                                </a:lnTo>
                                <a:lnTo>
                                  <a:pt x="0" y="233476"/>
                                </a:lnTo>
                                <a:lnTo>
                                  <a:pt x="58216" y="233476"/>
                                </a:lnTo>
                                <a:lnTo>
                                  <a:pt x="58216" y="0"/>
                                </a:lnTo>
                                <a:close/>
                              </a:path>
                            </a:pathLst>
                          </a:custGeom>
                          <a:solidFill>
                            <a:srgbClr val="000080"/>
                          </a:solidFill>
                        </wps:spPr>
                        <wps:bodyPr wrap="square" lIns="0" tIns="0" rIns="0" bIns="0" rtlCol="0">
                          <a:prstTxWarp prst="textNoShape">
                            <a:avLst/>
                          </a:prstTxWarp>
                          <a:noAutofit/>
                        </wps:bodyPr>
                      </wps:wsp>
                      <wps:wsp>
                        <wps:cNvPr id="523" name="Graphic 523"/>
                        <wps:cNvSpPr/>
                        <wps:spPr>
                          <a:xfrm>
                            <a:off x="39903" y="4689322"/>
                            <a:ext cx="58419" cy="233679"/>
                          </a:xfrm>
                          <a:custGeom>
                            <a:avLst/>
                            <a:gdLst/>
                            <a:ahLst/>
                            <a:cxnLst/>
                            <a:rect l="l" t="t" r="r" b="b"/>
                            <a:pathLst>
                              <a:path w="58419" h="233679">
                                <a:moveTo>
                                  <a:pt x="0" y="233476"/>
                                </a:moveTo>
                                <a:lnTo>
                                  <a:pt x="58216" y="233476"/>
                                </a:lnTo>
                                <a:lnTo>
                                  <a:pt x="58216" y="0"/>
                                </a:lnTo>
                                <a:lnTo>
                                  <a:pt x="0" y="0"/>
                                </a:lnTo>
                                <a:lnTo>
                                  <a:pt x="0" y="233476"/>
                                </a:lnTo>
                                <a:close/>
                              </a:path>
                            </a:pathLst>
                          </a:custGeom>
                          <a:ln w="1778">
                            <a:solidFill>
                              <a:srgbClr val="000080"/>
                            </a:solidFill>
                            <a:prstDash val="solid"/>
                          </a:ln>
                        </wps:spPr>
                        <wps:bodyPr wrap="square" lIns="0" tIns="0" rIns="0" bIns="0" rtlCol="0">
                          <a:prstTxWarp prst="textNoShape">
                            <a:avLst/>
                          </a:prstTxWarp>
                          <a:noAutofit/>
                        </wps:bodyPr>
                      </wps:wsp>
                      <wps:wsp>
                        <wps:cNvPr id="524" name="Graphic 524"/>
                        <wps:cNvSpPr/>
                        <wps:spPr>
                          <a:xfrm>
                            <a:off x="889" y="4689322"/>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525" name="Graphic 525"/>
                        <wps:cNvSpPr/>
                        <wps:spPr>
                          <a:xfrm>
                            <a:off x="889" y="4689322"/>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7">
                            <a:solidFill>
                              <a:srgbClr val="000000"/>
                            </a:solidFill>
                            <a:prstDash val="solid"/>
                          </a:ln>
                        </wps:spPr>
                        <wps:bodyPr wrap="square" lIns="0" tIns="0" rIns="0" bIns="0" rtlCol="0">
                          <a:prstTxWarp prst="textNoShape">
                            <a:avLst/>
                          </a:prstTxWarp>
                          <a:noAutofit/>
                        </wps:bodyPr>
                      </wps:wsp>
                      <wps:wsp>
                        <wps:cNvPr id="526" name="Graphic 526"/>
                        <wps:cNvSpPr/>
                        <wps:spPr>
                          <a:xfrm>
                            <a:off x="39903" y="4924018"/>
                            <a:ext cx="58419" cy="233679"/>
                          </a:xfrm>
                          <a:custGeom>
                            <a:avLst/>
                            <a:gdLst/>
                            <a:ahLst/>
                            <a:cxnLst/>
                            <a:rect l="l" t="t" r="r" b="b"/>
                            <a:pathLst>
                              <a:path w="58419" h="233679">
                                <a:moveTo>
                                  <a:pt x="58216" y="0"/>
                                </a:moveTo>
                                <a:lnTo>
                                  <a:pt x="0" y="0"/>
                                </a:lnTo>
                                <a:lnTo>
                                  <a:pt x="0" y="233476"/>
                                </a:lnTo>
                                <a:lnTo>
                                  <a:pt x="58216" y="233476"/>
                                </a:lnTo>
                                <a:lnTo>
                                  <a:pt x="58216" y="0"/>
                                </a:lnTo>
                                <a:close/>
                              </a:path>
                            </a:pathLst>
                          </a:custGeom>
                          <a:solidFill>
                            <a:srgbClr val="000080"/>
                          </a:solidFill>
                        </wps:spPr>
                        <wps:bodyPr wrap="square" lIns="0" tIns="0" rIns="0" bIns="0" rtlCol="0">
                          <a:prstTxWarp prst="textNoShape">
                            <a:avLst/>
                          </a:prstTxWarp>
                          <a:noAutofit/>
                        </wps:bodyPr>
                      </wps:wsp>
                      <wps:wsp>
                        <wps:cNvPr id="527" name="Graphic 527"/>
                        <wps:cNvSpPr/>
                        <wps:spPr>
                          <a:xfrm>
                            <a:off x="39903" y="4924018"/>
                            <a:ext cx="58419" cy="233679"/>
                          </a:xfrm>
                          <a:custGeom>
                            <a:avLst/>
                            <a:gdLst/>
                            <a:ahLst/>
                            <a:cxnLst/>
                            <a:rect l="l" t="t" r="r" b="b"/>
                            <a:pathLst>
                              <a:path w="58419" h="233679">
                                <a:moveTo>
                                  <a:pt x="0" y="233476"/>
                                </a:moveTo>
                                <a:lnTo>
                                  <a:pt x="58216" y="233476"/>
                                </a:lnTo>
                                <a:lnTo>
                                  <a:pt x="58216" y="0"/>
                                </a:lnTo>
                                <a:lnTo>
                                  <a:pt x="0" y="0"/>
                                </a:lnTo>
                                <a:lnTo>
                                  <a:pt x="0" y="233476"/>
                                </a:lnTo>
                                <a:close/>
                              </a:path>
                            </a:pathLst>
                          </a:custGeom>
                          <a:ln w="1778">
                            <a:solidFill>
                              <a:srgbClr val="000080"/>
                            </a:solidFill>
                            <a:prstDash val="solid"/>
                          </a:ln>
                        </wps:spPr>
                        <wps:bodyPr wrap="square" lIns="0" tIns="0" rIns="0" bIns="0" rtlCol="0">
                          <a:prstTxWarp prst="textNoShape">
                            <a:avLst/>
                          </a:prstTxWarp>
                          <a:noAutofit/>
                        </wps:bodyPr>
                      </wps:wsp>
                      <wps:wsp>
                        <wps:cNvPr id="528" name="Graphic 528"/>
                        <wps:cNvSpPr/>
                        <wps:spPr>
                          <a:xfrm>
                            <a:off x="889" y="4924018"/>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529" name="Graphic 529"/>
                        <wps:cNvSpPr/>
                        <wps:spPr>
                          <a:xfrm>
                            <a:off x="889" y="4924018"/>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7">
                            <a:solidFill>
                              <a:srgbClr val="000000"/>
                            </a:solidFill>
                            <a:prstDash val="solid"/>
                          </a:ln>
                        </wps:spPr>
                        <wps:bodyPr wrap="square" lIns="0" tIns="0" rIns="0" bIns="0" rtlCol="0">
                          <a:prstTxWarp prst="textNoShape">
                            <a:avLst/>
                          </a:prstTxWarp>
                          <a:noAutofit/>
                        </wps:bodyPr>
                      </wps:wsp>
                      <wps:wsp>
                        <wps:cNvPr id="530" name="Graphic 530"/>
                        <wps:cNvSpPr/>
                        <wps:spPr>
                          <a:xfrm>
                            <a:off x="39903" y="5158714"/>
                            <a:ext cx="58419" cy="233679"/>
                          </a:xfrm>
                          <a:custGeom>
                            <a:avLst/>
                            <a:gdLst/>
                            <a:ahLst/>
                            <a:cxnLst/>
                            <a:rect l="l" t="t" r="r" b="b"/>
                            <a:pathLst>
                              <a:path w="58419" h="233679">
                                <a:moveTo>
                                  <a:pt x="58216" y="0"/>
                                </a:moveTo>
                                <a:lnTo>
                                  <a:pt x="0" y="0"/>
                                </a:lnTo>
                                <a:lnTo>
                                  <a:pt x="0" y="233476"/>
                                </a:lnTo>
                                <a:lnTo>
                                  <a:pt x="58216" y="233476"/>
                                </a:lnTo>
                                <a:lnTo>
                                  <a:pt x="58216" y="0"/>
                                </a:lnTo>
                                <a:close/>
                              </a:path>
                            </a:pathLst>
                          </a:custGeom>
                          <a:solidFill>
                            <a:srgbClr val="000080"/>
                          </a:solidFill>
                        </wps:spPr>
                        <wps:bodyPr wrap="square" lIns="0" tIns="0" rIns="0" bIns="0" rtlCol="0">
                          <a:prstTxWarp prst="textNoShape">
                            <a:avLst/>
                          </a:prstTxWarp>
                          <a:noAutofit/>
                        </wps:bodyPr>
                      </wps:wsp>
                      <wps:wsp>
                        <wps:cNvPr id="531" name="Graphic 531"/>
                        <wps:cNvSpPr/>
                        <wps:spPr>
                          <a:xfrm>
                            <a:off x="39903" y="5158714"/>
                            <a:ext cx="58419" cy="233679"/>
                          </a:xfrm>
                          <a:custGeom>
                            <a:avLst/>
                            <a:gdLst/>
                            <a:ahLst/>
                            <a:cxnLst/>
                            <a:rect l="l" t="t" r="r" b="b"/>
                            <a:pathLst>
                              <a:path w="58419" h="233679">
                                <a:moveTo>
                                  <a:pt x="0" y="233476"/>
                                </a:moveTo>
                                <a:lnTo>
                                  <a:pt x="58216" y="233476"/>
                                </a:lnTo>
                                <a:lnTo>
                                  <a:pt x="58216" y="0"/>
                                </a:lnTo>
                                <a:lnTo>
                                  <a:pt x="0" y="0"/>
                                </a:lnTo>
                                <a:lnTo>
                                  <a:pt x="0" y="233476"/>
                                </a:lnTo>
                                <a:close/>
                              </a:path>
                            </a:pathLst>
                          </a:custGeom>
                          <a:ln w="1778">
                            <a:solidFill>
                              <a:srgbClr val="000080"/>
                            </a:solidFill>
                            <a:prstDash val="solid"/>
                          </a:ln>
                        </wps:spPr>
                        <wps:bodyPr wrap="square" lIns="0" tIns="0" rIns="0" bIns="0" rtlCol="0">
                          <a:prstTxWarp prst="textNoShape">
                            <a:avLst/>
                          </a:prstTxWarp>
                          <a:noAutofit/>
                        </wps:bodyPr>
                      </wps:wsp>
                      <wps:wsp>
                        <wps:cNvPr id="532" name="Graphic 532"/>
                        <wps:cNvSpPr/>
                        <wps:spPr>
                          <a:xfrm>
                            <a:off x="889" y="5158714"/>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533" name="Graphic 533"/>
                        <wps:cNvSpPr/>
                        <wps:spPr>
                          <a:xfrm>
                            <a:off x="889" y="5158714"/>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7">
                            <a:solidFill>
                              <a:srgbClr val="000000"/>
                            </a:solidFill>
                            <a:prstDash val="solid"/>
                          </a:ln>
                        </wps:spPr>
                        <wps:bodyPr wrap="square" lIns="0" tIns="0" rIns="0" bIns="0" rtlCol="0">
                          <a:prstTxWarp prst="textNoShape">
                            <a:avLst/>
                          </a:prstTxWarp>
                          <a:noAutofit/>
                        </wps:bodyPr>
                      </wps:wsp>
                      <wps:wsp>
                        <wps:cNvPr id="534" name="Graphic 534"/>
                        <wps:cNvSpPr/>
                        <wps:spPr>
                          <a:xfrm>
                            <a:off x="39903" y="5393715"/>
                            <a:ext cx="58419" cy="233679"/>
                          </a:xfrm>
                          <a:custGeom>
                            <a:avLst/>
                            <a:gdLst/>
                            <a:ahLst/>
                            <a:cxnLst/>
                            <a:rect l="l" t="t" r="r" b="b"/>
                            <a:pathLst>
                              <a:path w="58419" h="233679">
                                <a:moveTo>
                                  <a:pt x="58216" y="0"/>
                                </a:moveTo>
                                <a:lnTo>
                                  <a:pt x="0" y="0"/>
                                </a:lnTo>
                                <a:lnTo>
                                  <a:pt x="0" y="233172"/>
                                </a:lnTo>
                                <a:lnTo>
                                  <a:pt x="58216" y="233172"/>
                                </a:lnTo>
                                <a:lnTo>
                                  <a:pt x="58216" y="0"/>
                                </a:lnTo>
                                <a:close/>
                              </a:path>
                            </a:pathLst>
                          </a:custGeom>
                          <a:solidFill>
                            <a:srgbClr val="000080"/>
                          </a:solidFill>
                        </wps:spPr>
                        <wps:bodyPr wrap="square" lIns="0" tIns="0" rIns="0" bIns="0" rtlCol="0">
                          <a:prstTxWarp prst="textNoShape">
                            <a:avLst/>
                          </a:prstTxWarp>
                          <a:noAutofit/>
                        </wps:bodyPr>
                      </wps:wsp>
                      <wps:wsp>
                        <wps:cNvPr id="535" name="Graphic 535"/>
                        <wps:cNvSpPr/>
                        <wps:spPr>
                          <a:xfrm>
                            <a:off x="39903" y="5393715"/>
                            <a:ext cx="58419" cy="233679"/>
                          </a:xfrm>
                          <a:custGeom>
                            <a:avLst/>
                            <a:gdLst/>
                            <a:ahLst/>
                            <a:cxnLst/>
                            <a:rect l="l" t="t" r="r" b="b"/>
                            <a:pathLst>
                              <a:path w="58419" h="233679">
                                <a:moveTo>
                                  <a:pt x="0" y="233172"/>
                                </a:moveTo>
                                <a:lnTo>
                                  <a:pt x="58216" y="233172"/>
                                </a:lnTo>
                                <a:lnTo>
                                  <a:pt x="58216" y="0"/>
                                </a:lnTo>
                                <a:lnTo>
                                  <a:pt x="0" y="0"/>
                                </a:lnTo>
                                <a:lnTo>
                                  <a:pt x="0" y="233172"/>
                                </a:lnTo>
                                <a:close/>
                              </a:path>
                            </a:pathLst>
                          </a:custGeom>
                          <a:ln w="1778">
                            <a:solidFill>
                              <a:srgbClr val="000080"/>
                            </a:solidFill>
                            <a:prstDash val="solid"/>
                          </a:ln>
                        </wps:spPr>
                        <wps:bodyPr wrap="square" lIns="0" tIns="0" rIns="0" bIns="0" rtlCol="0">
                          <a:prstTxWarp prst="textNoShape">
                            <a:avLst/>
                          </a:prstTxWarp>
                          <a:noAutofit/>
                        </wps:bodyPr>
                      </wps:wsp>
                      <wps:wsp>
                        <wps:cNvPr id="536" name="Graphic 536"/>
                        <wps:cNvSpPr/>
                        <wps:spPr>
                          <a:xfrm>
                            <a:off x="889" y="5393715"/>
                            <a:ext cx="8255" cy="233679"/>
                          </a:xfrm>
                          <a:custGeom>
                            <a:avLst/>
                            <a:gdLst/>
                            <a:ahLst/>
                            <a:cxnLst/>
                            <a:rect l="l" t="t" r="r" b="b"/>
                            <a:pathLst>
                              <a:path w="8255" h="233679">
                                <a:moveTo>
                                  <a:pt x="7924" y="0"/>
                                </a:moveTo>
                                <a:lnTo>
                                  <a:pt x="0" y="0"/>
                                </a:lnTo>
                                <a:lnTo>
                                  <a:pt x="0" y="233172"/>
                                </a:lnTo>
                                <a:lnTo>
                                  <a:pt x="7924" y="233172"/>
                                </a:lnTo>
                                <a:lnTo>
                                  <a:pt x="7924" y="0"/>
                                </a:lnTo>
                                <a:close/>
                              </a:path>
                            </a:pathLst>
                          </a:custGeom>
                          <a:solidFill>
                            <a:srgbClr val="000000"/>
                          </a:solidFill>
                        </wps:spPr>
                        <wps:bodyPr wrap="square" lIns="0" tIns="0" rIns="0" bIns="0" rtlCol="0">
                          <a:prstTxWarp prst="textNoShape">
                            <a:avLst/>
                          </a:prstTxWarp>
                          <a:noAutofit/>
                        </wps:bodyPr>
                      </wps:wsp>
                      <wps:wsp>
                        <wps:cNvPr id="537" name="Graphic 537"/>
                        <wps:cNvSpPr/>
                        <wps:spPr>
                          <a:xfrm>
                            <a:off x="889" y="5393715"/>
                            <a:ext cx="8255" cy="233679"/>
                          </a:xfrm>
                          <a:custGeom>
                            <a:avLst/>
                            <a:gdLst/>
                            <a:ahLst/>
                            <a:cxnLst/>
                            <a:rect l="l" t="t" r="r" b="b"/>
                            <a:pathLst>
                              <a:path w="8255" h="233679">
                                <a:moveTo>
                                  <a:pt x="0" y="233172"/>
                                </a:moveTo>
                                <a:lnTo>
                                  <a:pt x="7924" y="233172"/>
                                </a:lnTo>
                                <a:lnTo>
                                  <a:pt x="7924" y="0"/>
                                </a:lnTo>
                                <a:lnTo>
                                  <a:pt x="0" y="0"/>
                                </a:lnTo>
                                <a:lnTo>
                                  <a:pt x="0" y="233172"/>
                                </a:lnTo>
                                <a:close/>
                              </a:path>
                            </a:pathLst>
                          </a:custGeom>
                          <a:ln w="1777">
                            <a:solidFill>
                              <a:srgbClr val="000000"/>
                            </a:solidFill>
                            <a:prstDash val="solid"/>
                          </a:ln>
                        </wps:spPr>
                        <wps:bodyPr wrap="square" lIns="0" tIns="0" rIns="0" bIns="0" rtlCol="0">
                          <a:prstTxWarp prst="textNoShape">
                            <a:avLst/>
                          </a:prstTxWarp>
                          <a:noAutofit/>
                        </wps:bodyPr>
                      </wps:wsp>
                      <wps:wsp>
                        <wps:cNvPr id="538" name="Graphic 538"/>
                        <wps:cNvSpPr/>
                        <wps:spPr>
                          <a:xfrm>
                            <a:off x="39903" y="5628411"/>
                            <a:ext cx="58419" cy="233679"/>
                          </a:xfrm>
                          <a:custGeom>
                            <a:avLst/>
                            <a:gdLst/>
                            <a:ahLst/>
                            <a:cxnLst/>
                            <a:rect l="l" t="t" r="r" b="b"/>
                            <a:pathLst>
                              <a:path w="58419" h="233679">
                                <a:moveTo>
                                  <a:pt x="58216" y="0"/>
                                </a:moveTo>
                                <a:lnTo>
                                  <a:pt x="0" y="0"/>
                                </a:lnTo>
                                <a:lnTo>
                                  <a:pt x="0" y="233172"/>
                                </a:lnTo>
                                <a:lnTo>
                                  <a:pt x="58216" y="233172"/>
                                </a:lnTo>
                                <a:lnTo>
                                  <a:pt x="58216" y="0"/>
                                </a:lnTo>
                                <a:close/>
                              </a:path>
                            </a:pathLst>
                          </a:custGeom>
                          <a:solidFill>
                            <a:srgbClr val="000080"/>
                          </a:solidFill>
                        </wps:spPr>
                        <wps:bodyPr wrap="square" lIns="0" tIns="0" rIns="0" bIns="0" rtlCol="0">
                          <a:prstTxWarp prst="textNoShape">
                            <a:avLst/>
                          </a:prstTxWarp>
                          <a:noAutofit/>
                        </wps:bodyPr>
                      </wps:wsp>
                      <wps:wsp>
                        <wps:cNvPr id="539" name="Graphic 539"/>
                        <wps:cNvSpPr/>
                        <wps:spPr>
                          <a:xfrm>
                            <a:off x="39903" y="5628411"/>
                            <a:ext cx="58419" cy="233679"/>
                          </a:xfrm>
                          <a:custGeom>
                            <a:avLst/>
                            <a:gdLst/>
                            <a:ahLst/>
                            <a:cxnLst/>
                            <a:rect l="l" t="t" r="r" b="b"/>
                            <a:pathLst>
                              <a:path w="58419" h="233679">
                                <a:moveTo>
                                  <a:pt x="0" y="233172"/>
                                </a:moveTo>
                                <a:lnTo>
                                  <a:pt x="58216" y="233172"/>
                                </a:lnTo>
                                <a:lnTo>
                                  <a:pt x="58216" y="0"/>
                                </a:lnTo>
                                <a:lnTo>
                                  <a:pt x="0" y="0"/>
                                </a:lnTo>
                                <a:lnTo>
                                  <a:pt x="0" y="233172"/>
                                </a:lnTo>
                                <a:close/>
                              </a:path>
                            </a:pathLst>
                          </a:custGeom>
                          <a:ln w="1778">
                            <a:solidFill>
                              <a:srgbClr val="000080"/>
                            </a:solidFill>
                            <a:prstDash val="solid"/>
                          </a:ln>
                        </wps:spPr>
                        <wps:bodyPr wrap="square" lIns="0" tIns="0" rIns="0" bIns="0" rtlCol="0">
                          <a:prstTxWarp prst="textNoShape">
                            <a:avLst/>
                          </a:prstTxWarp>
                          <a:noAutofit/>
                        </wps:bodyPr>
                      </wps:wsp>
                      <wps:wsp>
                        <wps:cNvPr id="540" name="Graphic 540"/>
                        <wps:cNvSpPr/>
                        <wps:spPr>
                          <a:xfrm>
                            <a:off x="889" y="5628411"/>
                            <a:ext cx="8255" cy="233679"/>
                          </a:xfrm>
                          <a:custGeom>
                            <a:avLst/>
                            <a:gdLst/>
                            <a:ahLst/>
                            <a:cxnLst/>
                            <a:rect l="l" t="t" r="r" b="b"/>
                            <a:pathLst>
                              <a:path w="8255" h="233679">
                                <a:moveTo>
                                  <a:pt x="7924" y="0"/>
                                </a:moveTo>
                                <a:lnTo>
                                  <a:pt x="0" y="0"/>
                                </a:lnTo>
                                <a:lnTo>
                                  <a:pt x="0" y="233172"/>
                                </a:lnTo>
                                <a:lnTo>
                                  <a:pt x="7924" y="233172"/>
                                </a:lnTo>
                                <a:lnTo>
                                  <a:pt x="7924" y="0"/>
                                </a:lnTo>
                                <a:close/>
                              </a:path>
                            </a:pathLst>
                          </a:custGeom>
                          <a:solidFill>
                            <a:srgbClr val="000000"/>
                          </a:solidFill>
                        </wps:spPr>
                        <wps:bodyPr wrap="square" lIns="0" tIns="0" rIns="0" bIns="0" rtlCol="0">
                          <a:prstTxWarp prst="textNoShape">
                            <a:avLst/>
                          </a:prstTxWarp>
                          <a:noAutofit/>
                        </wps:bodyPr>
                      </wps:wsp>
                      <wps:wsp>
                        <wps:cNvPr id="541" name="Graphic 541"/>
                        <wps:cNvSpPr/>
                        <wps:spPr>
                          <a:xfrm>
                            <a:off x="889" y="5628411"/>
                            <a:ext cx="8255" cy="233679"/>
                          </a:xfrm>
                          <a:custGeom>
                            <a:avLst/>
                            <a:gdLst/>
                            <a:ahLst/>
                            <a:cxnLst/>
                            <a:rect l="l" t="t" r="r" b="b"/>
                            <a:pathLst>
                              <a:path w="8255" h="233679">
                                <a:moveTo>
                                  <a:pt x="0" y="233172"/>
                                </a:moveTo>
                                <a:lnTo>
                                  <a:pt x="7924" y="233172"/>
                                </a:lnTo>
                                <a:lnTo>
                                  <a:pt x="7924" y="0"/>
                                </a:lnTo>
                                <a:lnTo>
                                  <a:pt x="0" y="0"/>
                                </a:lnTo>
                                <a:lnTo>
                                  <a:pt x="0" y="233172"/>
                                </a:lnTo>
                                <a:close/>
                              </a:path>
                            </a:pathLst>
                          </a:custGeom>
                          <a:ln w="1777">
                            <a:solidFill>
                              <a:srgbClr val="000000"/>
                            </a:solidFill>
                            <a:prstDash val="solid"/>
                          </a:ln>
                        </wps:spPr>
                        <wps:bodyPr wrap="square" lIns="0" tIns="0" rIns="0" bIns="0" rtlCol="0">
                          <a:prstTxWarp prst="textNoShape">
                            <a:avLst/>
                          </a:prstTxWarp>
                          <a:noAutofit/>
                        </wps:bodyPr>
                      </wps:wsp>
                      <wps:wsp>
                        <wps:cNvPr id="542" name="Graphic 542"/>
                        <wps:cNvSpPr/>
                        <wps:spPr>
                          <a:xfrm>
                            <a:off x="39903" y="5863107"/>
                            <a:ext cx="58419" cy="233679"/>
                          </a:xfrm>
                          <a:custGeom>
                            <a:avLst/>
                            <a:gdLst/>
                            <a:ahLst/>
                            <a:cxnLst/>
                            <a:rect l="l" t="t" r="r" b="b"/>
                            <a:pathLst>
                              <a:path w="58419" h="233679">
                                <a:moveTo>
                                  <a:pt x="58216" y="0"/>
                                </a:moveTo>
                                <a:lnTo>
                                  <a:pt x="0" y="0"/>
                                </a:lnTo>
                                <a:lnTo>
                                  <a:pt x="0" y="233172"/>
                                </a:lnTo>
                                <a:lnTo>
                                  <a:pt x="58216" y="233172"/>
                                </a:lnTo>
                                <a:lnTo>
                                  <a:pt x="58216" y="0"/>
                                </a:lnTo>
                                <a:close/>
                              </a:path>
                            </a:pathLst>
                          </a:custGeom>
                          <a:solidFill>
                            <a:srgbClr val="000080"/>
                          </a:solidFill>
                        </wps:spPr>
                        <wps:bodyPr wrap="square" lIns="0" tIns="0" rIns="0" bIns="0" rtlCol="0">
                          <a:prstTxWarp prst="textNoShape">
                            <a:avLst/>
                          </a:prstTxWarp>
                          <a:noAutofit/>
                        </wps:bodyPr>
                      </wps:wsp>
                      <wps:wsp>
                        <wps:cNvPr id="543" name="Graphic 543"/>
                        <wps:cNvSpPr/>
                        <wps:spPr>
                          <a:xfrm>
                            <a:off x="39903" y="5863107"/>
                            <a:ext cx="58419" cy="233679"/>
                          </a:xfrm>
                          <a:custGeom>
                            <a:avLst/>
                            <a:gdLst/>
                            <a:ahLst/>
                            <a:cxnLst/>
                            <a:rect l="l" t="t" r="r" b="b"/>
                            <a:pathLst>
                              <a:path w="58419" h="233679">
                                <a:moveTo>
                                  <a:pt x="0" y="233172"/>
                                </a:moveTo>
                                <a:lnTo>
                                  <a:pt x="58216" y="233172"/>
                                </a:lnTo>
                                <a:lnTo>
                                  <a:pt x="58216" y="0"/>
                                </a:lnTo>
                                <a:lnTo>
                                  <a:pt x="0" y="0"/>
                                </a:lnTo>
                                <a:lnTo>
                                  <a:pt x="0" y="233172"/>
                                </a:lnTo>
                                <a:close/>
                              </a:path>
                            </a:pathLst>
                          </a:custGeom>
                          <a:ln w="1778">
                            <a:solidFill>
                              <a:srgbClr val="000080"/>
                            </a:solidFill>
                            <a:prstDash val="solid"/>
                          </a:ln>
                        </wps:spPr>
                        <wps:bodyPr wrap="square" lIns="0" tIns="0" rIns="0" bIns="0" rtlCol="0">
                          <a:prstTxWarp prst="textNoShape">
                            <a:avLst/>
                          </a:prstTxWarp>
                          <a:noAutofit/>
                        </wps:bodyPr>
                      </wps:wsp>
                      <wps:wsp>
                        <wps:cNvPr id="544" name="Graphic 544"/>
                        <wps:cNvSpPr/>
                        <wps:spPr>
                          <a:xfrm>
                            <a:off x="889" y="5863107"/>
                            <a:ext cx="8255" cy="233679"/>
                          </a:xfrm>
                          <a:custGeom>
                            <a:avLst/>
                            <a:gdLst/>
                            <a:ahLst/>
                            <a:cxnLst/>
                            <a:rect l="l" t="t" r="r" b="b"/>
                            <a:pathLst>
                              <a:path w="8255" h="233679">
                                <a:moveTo>
                                  <a:pt x="7924" y="0"/>
                                </a:moveTo>
                                <a:lnTo>
                                  <a:pt x="0" y="0"/>
                                </a:lnTo>
                                <a:lnTo>
                                  <a:pt x="0" y="233172"/>
                                </a:lnTo>
                                <a:lnTo>
                                  <a:pt x="7924" y="233172"/>
                                </a:lnTo>
                                <a:lnTo>
                                  <a:pt x="7924" y="0"/>
                                </a:lnTo>
                                <a:close/>
                              </a:path>
                            </a:pathLst>
                          </a:custGeom>
                          <a:solidFill>
                            <a:srgbClr val="000000"/>
                          </a:solidFill>
                        </wps:spPr>
                        <wps:bodyPr wrap="square" lIns="0" tIns="0" rIns="0" bIns="0" rtlCol="0">
                          <a:prstTxWarp prst="textNoShape">
                            <a:avLst/>
                          </a:prstTxWarp>
                          <a:noAutofit/>
                        </wps:bodyPr>
                      </wps:wsp>
                      <wps:wsp>
                        <wps:cNvPr id="545" name="Graphic 545"/>
                        <wps:cNvSpPr/>
                        <wps:spPr>
                          <a:xfrm>
                            <a:off x="889" y="5863107"/>
                            <a:ext cx="8255" cy="233679"/>
                          </a:xfrm>
                          <a:custGeom>
                            <a:avLst/>
                            <a:gdLst/>
                            <a:ahLst/>
                            <a:cxnLst/>
                            <a:rect l="l" t="t" r="r" b="b"/>
                            <a:pathLst>
                              <a:path w="8255" h="233679">
                                <a:moveTo>
                                  <a:pt x="0" y="233172"/>
                                </a:moveTo>
                                <a:lnTo>
                                  <a:pt x="7924" y="233172"/>
                                </a:lnTo>
                                <a:lnTo>
                                  <a:pt x="7924" y="0"/>
                                </a:lnTo>
                                <a:lnTo>
                                  <a:pt x="0" y="0"/>
                                </a:lnTo>
                                <a:lnTo>
                                  <a:pt x="0" y="233172"/>
                                </a:lnTo>
                                <a:close/>
                              </a:path>
                            </a:pathLst>
                          </a:custGeom>
                          <a:ln w="1777">
                            <a:solidFill>
                              <a:srgbClr val="000000"/>
                            </a:solidFill>
                            <a:prstDash val="solid"/>
                          </a:ln>
                        </wps:spPr>
                        <wps:bodyPr wrap="square" lIns="0" tIns="0" rIns="0" bIns="0" rtlCol="0">
                          <a:prstTxWarp prst="textNoShape">
                            <a:avLst/>
                          </a:prstTxWarp>
                          <a:noAutofit/>
                        </wps:bodyPr>
                      </wps:wsp>
                      <wps:wsp>
                        <wps:cNvPr id="546" name="Graphic 546"/>
                        <wps:cNvSpPr/>
                        <wps:spPr>
                          <a:xfrm>
                            <a:off x="39903" y="6097803"/>
                            <a:ext cx="58419" cy="233679"/>
                          </a:xfrm>
                          <a:custGeom>
                            <a:avLst/>
                            <a:gdLst/>
                            <a:ahLst/>
                            <a:cxnLst/>
                            <a:rect l="l" t="t" r="r" b="b"/>
                            <a:pathLst>
                              <a:path w="58419" h="233679">
                                <a:moveTo>
                                  <a:pt x="58216" y="0"/>
                                </a:moveTo>
                                <a:lnTo>
                                  <a:pt x="0" y="0"/>
                                </a:lnTo>
                                <a:lnTo>
                                  <a:pt x="0" y="233172"/>
                                </a:lnTo>
                                <a:lnTo>
                                  <a:pt x="58216" y="233172"/>
                                </a:lnTo>
                                <a:lnTo>
                                  <a:pt x="58216" y="0"/>
                                </a:lnTo>
                                <a:close/>
                              </a:path>
                            </a:pathLst>
                          </a:custGeom>
                          <a:solidFill>
                            <a:srgbClr val="000080"/>
                          </a:solidFill>
                        </wps:spPr>
                        <wps:bodyPr wrap="square" lIns="0" tIns="0" rIns="0" bIns="0" rtlCol="0">
                          <a:prstTxWarp prst="textNoShape">
                            <a:avLst/>
                          </a:prstTxWarp>
                          <a:noAutofit/>
                        </wps:bodyPr>
                      </wps:wsp>
                      <wps:wsp>
                        <wps:cNvPr id="547" name="Graphic 547"/>
                        <wps:cNvSpPr/>
                        <wps:spPr>
                          <a:xfrm>
                            <a:off x="39903" y="6097803"/>
                            <a:ext cx="58419" cy="233679"/>
                          </a:xfrm>
                          <a:custGeom>
                            <a:avLst/>
                            <a:gdLst/>
                            <a:ahLst/>
                            <a:cxnLst/>
                            <a:rect l="l" t="t" r="r" b="b"/>
                            <a:pathLst>
                              <a:path w="58419" h="233679">
                                <a:moveTo>
                                  <a:pt x="0" y="233172"/>
                                </a:moveTo>
                                <a:lnTo>
                                  <a:pt x="58216" y="233172"/>
                                </a:lnTo>
                                <a:lnTo>
                                  <a:pt x="58216" y="0"/>
                                </a:lnTo>
                                <a:lnTo>
                                  <a:pt x="0" y="0"/>
                                </a:lnTo>
                                <a:lnTo>
                                  <a:pt x="0" y="233172"/>
                                </a:lnTo>
                                <a:close/>
                              </a:path>
                            </a:pathLst>
                          </a:custGeom>
                          <a:ln w="1778">
                            <a:solidFill>
                              <a:srgbClr val="000080"/>
                            </a:solidFill>
                            <a:prstDash val="solid"/>
                          </a:ln>
                        </wps:spPr>
                        <wps:bodyPr wrap="square" lIns="0" tIns="0" rIns="0" bIns="0" rtlCol="0">
                          <a:prstTxWarp prst="textNoShape">
                            <a:avLst/>
                          </a:prstTxWarp>
                          <a:noAutofit/>
                        </wps:bodyPr>
                      </wps:wsp>
                      <wps:wsp>
                        <wps:cNvPr id="548" name="Graphic 548"/>
                        <wps:cNvSpPr/>
                        <wps:spPr>
                          <a:xfrm>
                            <a:off x="889" y="6097803"/>
                            <a:ext cx="8255" cy="233679"/>
                          </a:xfrm>
                          <a:custGeom>
                            <a:avLst/>
                            <a:gdLst/>
                            <a:ahLst/>
                            <a:cxnLst/>
                            <a:rect l="l" t="t" r="r" b="b"/>
                            <a:pathLst>
                              <a:path w="8255" h="233679">
                                <a:moveTo>
                                  <a:pt x="7924" y="0"/>
                                </a:moveTo>
                                <a:lnTo>
                                  <a:pt x="0" y="0"/>
                                </a:lnTo>
                                <a:lnTo>
                                  <a:pt x="0" y="233172"/>
                                </a:lnTo>
                                <a:lnTo>
                                  <a:pt x="7924" y="233172"/>
                                </a:lnTo>
                                <a:lnTo>
                                  <a:pt x="7924" y="0"/>
                                </a:lnTo>
                                <a:close/>
                              </a:path>
                            </a:pathLst>
                          </a:custGeom>
                          <a:solidFill>
                            <a:srgbClr val="000000"/>
                          </a:solidFill>
                        </wps:spPr>
                        <wps:bodyPr wrap="square" lIns="0" tIns="0" rIns="0" bIns="0" rtlCol="0">
                          <a:prstTxWarp prst="textNoShape">
                            <a:avLst/>
                          </a:prstTxWarp>
                          <a:noAutofit/>
                        </wps:bodyPr>
                      </wps:wsp>
                      <wps:wsp>
                        <wps:cNvPr id="549" name="Graphic 549"/>
                        <wps:cNvSpPr/>
                        <wps:spPr>
                          <a:xfrm>
                            <a:off x="889" y="6097803"/>
                            <a:ext cx="8255" cy="233679"/>
                          </a:xfrm>
                          <a:custGeom>
                            <a:avLst/>
                            <a:gdLst/>
                            <a:ahLst/>
                            <a:cxnLst/>
                            <a:rect l="l" t="t" r="r" b="b"/>
                            <a:pathLst>
                              <a:path w="8255" h="233679">
                                <a:moveTo>
                                  <a:pt x="0" y="233172"/>
                                </a:moveTo>
                                <a:lnTo>
                                  <a:pt x="7924" y="233172"/>
                                </a:lnTo>
                                <a:lnTo>
                                  <a:pt x="7924" y="0"/>
                                </a:lnTo>
                                <a:lnTo>
                                  <a:pt x="0" y="0"/>
                                </a:lnTo>
                                <a:lnTo>
                                  <a:pt x="0" y="233172"/>
                                </a:lnTo>
                                <a:close/>
                              </a:path>
                            </a:pathLst>
                          </a:custGeom>
                          <a:ln w="1777">
                            <a:solidFill>
                              <a:srgbClr val="000000"/>
                            </a:solidFill>
                            <a:prstDash val="solid"/>
                          </a:ln>
                        </wps:spPr>
                        <wps:bodyPr wrap="square" lIns="0" tIns="0" rIns="0" bIns="0" rtlCol="0">
                          <a:prstTxWarp prst="textNoShape">
                            <a:avLst/>
                          </a:prstTxWarp>
                          <a:noAutofit/>
                        </wps:bodyPr>
                      </wps:wsp>
                      <wps:wsp>
                        <wps:cNvPr id="550" name="Graphic 550"/>
                        <wps:cNvSpPr/>
                        <wps:spPr>
                          <a:xfrm>
                            <a:off x="39903" y="6332575"/>
                            <a:ext cx="58419" cy="233679"/>
                          </a:xfrm>
                          <a:custGeom>
                            <a:avLst/>
                            <a:gdLst/>
                            <a:ahLst/>
                            <a:cxnLst/>
                            <a:rect l="l" t="t" r="r" b="b"/>
                            <a:pathLst>
                              <a:path w="58419" h="233679">
                                <a:moveTo>
                                  <a:pt x="58216" y="0"/>
                                </a:moveTo>
                                <a:lnTo>
                                  <a:pt x="0" y="0"/>
                                </a:lnTo>
                                <a:lnTo>
                                  <a:pt x="0" y="233476"/>
                                </a:lnTo>
                                <a:lnTo>
                                  <a:pt x="58216" y="233476"/>
                                </a:lnTo>
                                <a:lnTo>
                                  <a:pt x="58216" y="0"/>
                                </a:lnTo>
                                <a:close/>
                              </a:path>
                            </a:pathLst>
                          </a:custGeom>
                          <a:solidFill>
                            <a:srgbClr val="000080"/>
                          </a:solidFill>
                        </wps:spPr>
                        <wps:bodyPr wrap="square" lIns="0" tIns="0" rIns="0" bIns="0" rtlCol="0">
                          <a:prstTxWarp prst="textNoShape">
                            <a:avLst/>
                          </a:prstTxWarp>
                          <a:noAutofit/>
                        </wps:bodyPr>
                      </wps:wsp>
                      <wps:wsp>
                        <wps:cNvPr id="551" name="Graphic 551"/>
                        <wps:cNvSpPr/>
                        <wps:spPr>
                          <a:xfrm>
                            <a:off x="39903" y="6332575"/>
                            <a:ext cx="58419" cy="233679"/>
                          </a:xfrm>
                          <a:custGeom>
                            <a:avLst/>
                            <a:gdLst/>
                            <a:ahLst/>
                            <a:cxnLst/>
                            <a:rect l="l" t="t" r="r" b="b"/>
                            <a:pathLst>
                              <a:path w="58419" h="233679">
                                <a:moveTo>
                                  <a:pt x="0" y="233476"/>
                                </a:moveTo>
                                <a:lnTo>
                                  <a:pt x="58216" y="233476"/>
                                </a:lnTo>
                                <a:lnTo>
                                  <a:pt x="58216" y="0"/>
                                </a:lnTo>
                                <a:lnTo>
                                  <a:pt x="0" y="0"/>
                                </a:lnTo>
                                <a:lnTo>
                                  <a:pt x="0" y="233476"/>
                                </a:lnTo>
                                <a:close/>
                              </a:path>
                            </a:pathLst>
                          </a:custGeom>
                          <a:ln w="1778">
                            <a:solidFill>
                              <a:srgbClr val="000080"/>
                            </a:solidFill>
                            <a:prstDash val="solid"/>
                          </a:ln>
                        </wps:spPr>
                        <wps:bodyPr wrap="square" lIns="0" tIns="0" rIns="0" bIns="0" rtlCol="0">
                          <a:prstTxWarp prst="textNoShape">
                            <a:avLst/>
                          </a:prstTxWarp>
                          <a:noAutofit/>
                        </wps:bodyPr>
                      </wps:wsp>
                      <wps:wsp>
                        <wps:cNvPr id="552" name="Graphic 552"/>
                        <wps:cNvSpPr/>
                        <wps:spPr>
                          <a:xfrm>
                            <a:off x="889" y="6332575"/>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553" name="Graphic 553"/>
                        <wps:cNvSpPr/>
                        <wps:spPr>
                          <a:xfrm>
                            <a:off x="889" y="6332575"/>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7">
                            <a:solidFill>
                              <a:srgbClr val="000000"/>
                            </a:solidFill>
                            <a:prstDash val="solid"/>
                          </a:ln>
                        </wps:spPr>
                        <wps:bodyPr wrap="square" lIns="0" tIns="0" rIns="0" bIns="0" rtlCol="0">
                          <a:prstTxWarp prst="textNoShape">
                            <a:avLst/>
                          </a:prstTxWarp>
                          <a:noAutofit/>
                        </wps:bodyPr>
                      </wps:wsp>
                      <wps:wsp>
                        <wps:cNvPr id="554" name="Graphic 554"/>
                        <wps:cNvSpPr/>
                        <wps:spPr>
                          <a:xfrm>
                            <a:off x="39903" y="6567271"/>
                            <a:ext cx="58419" cy="233679"/>
                          </a:xfrm>
                          <a:custGeom>
                            <a:avLst/>
                            <a:gdLst/>
                            <a:ahLst/>
                            <a:cxnLst/>
                            <a:rect l="l" t="t" r="r" b="b"/>
                            <a:pathLst>
                              <a:path w="58419" h="233679">
                                <a:moveTo>
                                  <a:pt x="58216" y="0"/>
                                </a:moveTo>
                                <a:lnTo>
                                  <a:pt x="0" y="0"/>
                                </a:lnTo>
                                <a:lnTo>
                                  <a:pt x="0" y="233476"/>
                                </a:lnTo>
                                <a:lnTo>
                                  <a:pt x="58216" y="233476"/>
                                </a:lnTo>
                                <a:lnTo>
                                  <a:pt x="58216" y="0"/>
                                </a:lnTo>
                                <a:close/>
                              </a:path>
                            </a:pathLst>
                          </a:custGeom>
                          <a:solidFill>
                            <a:srgbClr val="000080"/>
                          </a:solidFill>
                        </wps:spPr>
                        <wps:bodyPr wrap="square" lIns="0" tIns="0" rIns="0" bIns="0" rtlCol="0">
                          <a:prstTxWarp prst="textNoShape">
                            <a:avLst/>
                          </a:prstTxWarp>
                          <a:noAutofit/>
                        </wps:bodyPr>
                      </wps:wsp>
                      <wps:wsp>
                        <wps:cNvPr id="555" name="Graphic 555"/>
                        <wps:cNvSpPr/>
                        <wps:spPr>
                          <a:xfrm>
                            <a:off x="39903" y="6567271"/>
                            <a:ext cx="58419" cy="233679"/>
                          </a:xfrm>
                          <a:custGeom>
                            <a:avLst/>
                            <a:gdLst/>
                            <a:ahLst/>
                            <a:cxnLst/>
                            <a:rect l="l" t="t" r="r" b="b"/>
                            <a:pathLst>
                              <a:path w="58419" h="233679">
                                <a:moveTo>
                                  <a:pt x="0" y="233476"/>
                                </a:moveTo>
                                <a:lnTo>
                                  <a:pt x="58216" y="233476"/>
                                </a:lnTo>
                                <a:lnTo>
                                  <a:pt x="58216" y="0"/>
                                </a:lnTo>
                                <a:lnTo>
                                  <a:pt x="0" y="0"/>
                                </a:lnTo>
                                <a:lnTo>
                                  <a:pt x="0" y="233476"/>
                                </a:lnTo>
                                <a:close/>
                              </a:path>
                            </a:pathLst>
                          </a:custGeom>
                          <a:ln w="1778">
                            <a:solidFill>
                              <a:srgbClr val="000080"/>
                            </a:solidFill>
                            <a:prstDash val="solid"/>
                          </a:ln>
                        </wps:spPr>
                        <wps:bodyPr wrap="square" lIns="0" tIns="0" rIns="0" bIns="0" rtlCol="0">
                          <a:prstTxWarp prst="textNoShape">
                            <a:avLst/>
                          </a:prstTxWarp>
                          <a:noAutofit/>
                        </wps:bodyPr>
                      </wps:wsp>
                      <wps:wsp>
                        <wps:cNvPr id="556" name="Graphic 556"/>
                        <wps:cNvSpPr/>
                        <wps:spPr>
                          <a:xfrm>
                            <a:off x="889" y="6567271"/>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557" name="Graphic 557"/>
                        <wps:cNvSpPr/>
                        <wps:spPr>
                          <a:xfrm>
                            <a:off x="889" y="6567271"/>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7">
                            <a:solidFill>
                              <a:srgbClr val="000000"/>
                            </a:solidFill>
                            <a:prstDash val="solid"/>
                          </a:ln>
                        </wps:spPr>
                        <wps:bodyPr wrap="square" lIns="0" tIns="0" rIns="0" bIns="0" rtlCol="0">
                          <a:prstTxWarp prst="textNoShape">
                            <a:avLst/>
                          </a:prstTxWarp>
                          <a:noAutofit/>
                        </wps:bodyPr>
                      </wps:wsp>
                      <wps:wsp>
                        <wps:cNvPr id="558" name="Graphic 558"/>
                        <wps:cNvSpPr/>
                        <wps:spPr>
                          <a:xfrm>
                            <a:off x="39903" y="6801967"/>
                            <a:ext cx="58419" cy="233679"/>
                          </a:xfrm>
                          <a:custGeom>
                            <a:avLst/>
                            <a:gdLst/>
                            <a:ahLst/>
                            <a:cxnLst/>
                            <a:rect l="l" t="t" r="r" b="b"/>
                            <a:pathLst>
                              <a:path w="58419" h="233679">
                                <a:moveTo>
                                  <a:pt x="58216" y="0"/>
                                </a:moveTo>
                                <a:lnTo>
                                  <a:pt x="0" y="0"/>
                                </a:lnTo>
                                <a:lnTo>
                                  <a:pt x="0" y="233476"/>
                                </a:lnTo>
                                <a:lnTo>
                                  <a:pt x="58216" y="233476"/>
                                </a:lnTo>
                                <a:lnTo>
                                  <a:pt x="58216" y="0"/>
                                </a:lnTo>
                                <a:close/>
                              </a:path>
                            </a:pathLst>
                          </a:custGeom>
                          <a:solidFill>
                            <a:srgbClr val="000080"/>
                          </a:solidFill>
                        </wps:spPr>
                        <wps:bodyPr wrap="square" lIns="0" tIns="0" rIns="0" bIns="0" rtlCol="0">
                          <a:prstTxWarp prst="textNoShape">
                            <a:avLst/>
                          </a:prstTxWarp>
                          <a:noAutofit/>
                        </wps:bodyPr>
                      </wps:wsp>
                      <wps:wsp>
                        <wps:cNvPr id="559" name="Graphic 559"/>
                        <wps:cNvSpPr/>
                        <wps:spPr>
                          <a:xfrm>
                            <a:off x="39903" y="6801967"/>
                            <a:ext cx="58419" cy="233679"/>
                          </a:xfrm>
                          <a:custGeom>
                            <a:avLst/>
                            <a:gdLst/>
                            <a:ahLst/>
                            <a:cxnLst/>
                            <a:rect l="l" t="t" r="r" b="b"/>
                            <a:pathLst>
                              <a:path w="58419" h="233679">
                                <a:moveTo>
                                  <a:pt x="0" y="233476"/>
                                </a:moveTo>
                                <a:lnTo>
                                  <a:pt x="58216" y="233476"/>
                                </a:lnTo>
                                <a:lnTo>
                                  <a:pt x="58216" y="0"/>
                                </a:lnTo>
                                <a:lnTo>
                                  <a:pt x="0" y="0"/>
                                </a:lnTo>
                                <a:lnTo>
                                  <a:pt x="0" y="233476"/>
                                </a:lnTo>
                                <a:close/>
                              </a:path>
                            </a:pathLst>
                          </a:custGeom>
                          <a:ln w="1778">
                            <a:solidFill>
                              <a:srgbClr val="000080"/>
                            </a:solidFill>
                            <a:prstDash val="solid"/>
                          </a:ln>
                        </wps:spPr>
                        <wps:bodyPr wrap="square" lIns="0" tIns="0" rIns="0" bIns="0" rtlCol="0">
                          <a:prstTxWarp prst="textNoShape">
                            <a:avLst/>
                          </a:prstTxWarp>
                          <a:noAutofit/>
                        </wps:bodyPr>
                      </wps:wsp>
                      <wps:wsp>
                        <wps:cNvPr id="560" name="Graphic 560"/>
                        <wps:cNvSpPr/>
                        <wps:spPr>
                          <a:xfrm>
                            <a:off x="889" y="6801967"/>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561" name="Graphic 561"/>
                        <wps:cNvSpPr/>
                        <wps:spPr>
                          <a:xfrm>
                            <a:off x="889" y="6801967"/>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7">
                            <a:solidFill>
                              <a:srgbClr val="000000"/>
                            </a:solidFill>
                            <a:prstDash val="solid"/>
                          </a:ln>
                        </wps:spPr>
                        <wps:bodyPr wrap="square" lIns="0" tIns="0" rIns="0" bIns="0" rtlCol="0">
                          <a:prstTxWarp prst="textNoShape">
                            <a:avLst/>
                          </a:prstTxWarp>
                          <a:noAutofit/>
                        </wps:bodyPr>
                      </wps:wsp>
                      <wps:wsp>
                        <wps:cNvPr id="562" name="Graphic 562"/>
                        <wps:cNvSpPr/>
                        <wps:spPr>
                          <a:xfrm>
                            <a:off x="39903" y="7036663"/>
                            <a:ext cx="58419" cy="233679"/>
                          </a:xfrm>
                          <a:custGeom>
                            <a:avLst/>
                            <a:gdLst/>
                            <a:ahLst/>
                            <a:cxnLst/>
                            <a:rect l="l" t="t" r="r" b="b"/>
                            <a:pathLst>
                              <a:path w="58419" h="233679">
                                <a:moveTo>
                                  <a:pt x="58216" y="0"/>
                                </a:moveTo>
                                <a:lnTo>
                                  <a:pt x="0" y="0"/>
                                </a:lnTo>
                                <a:lnTo>
                                  <a:pt x="0" y="233476"/>
                                </a:lnTo>
                                <a:lnTo>
                                  <a:pt x="58216" y="233476"/>
                                </a:lnTo>
                                <a:lnTo>
                                  <a:pt x="58216" y="0"/>
                                </a:lnTo>
                                <a:close/>
                              </a:path>
                            </a:pathLst>
                          </a:custGeom>
                          <a:solidFill>
                            <a:srgbClr val="000080"/>
                          </a:solidFill>
                        </wps:spPr>
                        <wps:bodyPr wrap="square" lIns="0" tIns="0" rIns="0" bIns="0" rtlCol="0">
                          <a:prstTxWarp prst="textNoShape">
                            <a:avLst/>
                          </a:prstTxWarp>
                          <a:noAutofit/>
                        </wps:bodyPr>
                      </wps:wsp>
                      <wps:wsp>
                        <wps:cNvPr id="563" name="Graphic 563"/>
                        <wps:cNvSpPr/>
                        <wps:spPr>
                          <a:xfrm>
                            <a:off x="39903" y="7036663"/>
                            <a:ext cx="58419" cy="233679"/>
                          </a:xfrm>
                          <a:custGeom>
                            <a:avLst/>
                            <a:gdLst/>
                            <a:ahLst/>
                            <a:cxnLst/>
                            <a:rect l="l" t="t" r="r" b="b"/>
                            <a:pathLst>
                              <a:path w="58419" h="233679">
                                <a:moveTo>
                                  <a:pt x="0" y="233476"/>
                                </a:moveTo>
                                <a:lnTo>
                                  <a:pt x="58216" y="233476"/>
                                </a:lnTo>
                                <a:lnTo>
                                  <a:pt x="58216" y="0"/>
                                </a:lnTo>
                                <a:lnTo>
                                  <a:pt x="0" y="0"/>
                                </a:lnTo>
                                <a:lnTo>
                                  <a:pt x="0" y="233476"/>
                                </a:lnTo>
                                <a:close/>
                              </a:path>
                            </a:pathLst>
                          </a:custGeom>
                          <a:ln w="1778">
                            <a:solidFill>
                              <a:srgbClr val="000080"/>
                            </a:solidFill>
                            <a:prstDash val="solid"/>
                          </a:ln>
                        </wps:spPr>
                        <wps:bodyPr wrap="square" lIns="0" tIns="0" rIns="0" bIns="0" rtlCol="0">
                          <a:prstTxWarp prst="textNoShape">
                            <a:avLst/>
                          </a:prstTxWarp>
                          <a:noAutofit/>
                        </wps:bodyPr>
                      </wps:wsp>
                      <wps:wsp>
                        <wps:cNvPr id="564" name="Graphic 564"/>
                        <wps:cNvSpPr/>
                        <wps:spPr>
                          <a:xfrm>
                            <a:off x="889" y="7036663"/>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565" name="Graphic 565"/>
                        <wps:cNvSpPr/>
                        <wps:spPr>
                          <a:xfrm>
                            <a:off x="889" y="7036663"/>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7">
                            <a:solidFill>
                              <a:srgbClr val="000000"/>
                            </a:solidFill>
                            <a:prstDash val="solid"/>
                          </a:ln>
                        </wps:spPr>
                        <wps:bodyPr wrap="square" lIns="0" tIns="0" rIns="0" bIns="0" rtlCol="0">
                          <a:prstTxWarp prst="textNoShape">
                            <a:avLst/>
                          </a:prstTxWarp>
                          <a:noAutofit/>
                        </wps:bodyPr>
                      </wps:wsp>
                      <wps:wsp>
                        <wps:cNvPr id="566" name="Graphic 566"/>
                        <wps:cNvSpPr/>
                        <wps:spPr>
                          <a:xfrm>
                            <a:off x="39903" y="7271359"/>
                            <a:ext cx="58419" cy="233679"/>
                          </a:xfrm>
                          <a:custGeom>
                            <a:avLst/>
                            <a:gdLst/>
                            <a:ahLst/>
                            <a:cxnLst/>
                            <a:rect l="l" t="t" r="r" b="b"/>
                            <a:pathLst>
                              <a:path w="58419" h="233679">
                                <a:moveTo>
                                  <a:pt x="58216" y="0"/>
                                </a:moveTo>
                                <a:lnTo>
                                  <a:pt x="0" y="0"/>
                                </a:lnTo>
                                <a:lnTo>
                                  <a:pt x="0" y="233476"/>
                                </a:lnTo>
                                <a:lnTo>
                                  <a:pt x="58216" y="233476"/>
                                </a:lnTo>
                                <a:lnTo>
                                  <a:pt x="58216" y="0"/>
                                </a:lnTo>
                                <a:close/>
                              </a:path>
                            </a:pathLst>
                          </a:custGeom>
                          <a:solidFill>
                            <a:srgbClr val="000080"/>
                          </a:solidFill>
                        </wps:spPr>
                        <wps:bodyPr wrap="square" lIns="0" tIns="0" rIns="0" bIns="0" rtlCol="0">
                          <a:prstTxWarp prst="textNoShape">
                            <a:avLst/>
                          </a:prstTxWarp>
                          <a:noAutofit/>
                        </wps:bodyPr>
                      </wps:wsp>
                      <wps:wsp>
                        <wps:cNvPr id="567" name="Graphic 567"/>
                        <wps:cNvSpPr/>
                        <wps:spPr>
                          <a:xfrm>
                            <a:off x="39903" y="7271359"/>
                            <a:ext cx="58419" cy="233679"/>
                          </a:xfrm>
                          <a:custGeom>
                            <a:avLst/>
                            <a:gdLst/>
                            <a:ahLst/>
                            <a:cxnLst/>
                            <a:rect l="l" t="t" r="r" b="b"/>
                            <a:pathLst>
                              <a:path w="58419" h="233679">
                                <a:moveTo>
                                  <a:pt x="0" y="233476"/>
                                </a:moveTo>
                                <a:lnTo>
                                  <a:pt x="58216" y="233476"/>
                                </a:lnTo>
                                <a:lnTo>
                                  <a:pt x="58216" y="0"/>
                                </a:lnTo>
                                <a:lnTo>
                                  <a:pt x="0" y="0"/>
                                </a:lnTo>
                                <a:lnTo>
                                  <a:pt x="0" y="233476"/>
                                </a:lnTo>
                                <a:close/>
                              </a:path>
                            </a:pathLst>
                          </a:custGeom>
                          <a:ln w="1778">
                            <a:solidFill>
                              <a:srgbClr val="000080"/>
                            </a:solidFill>
                            <a:prstDash val="solid"/>
                          </a:ln>
                        </wps:spPr>
                        <wps:bodyPr wrap="square" lIns="0" tIns="0" rIns="0" bIns="0" rtlCol="0">
                          <a:prstTxWarp prst="textNoShape">
                            <a:avLst/>
                          </a:prstTxWarp>
                          <a:noAutofit/>
                        </wps:bodyPr>
                      </wps:wsp>
                      <wps:wsp>
                        <wps:cNvPr id="568" name="Graphic 568"/>
                        <wps:cNvSpPr/>
                        <wps:spPr>
                          <a:xfrm>
                            <a:off x="889" y="7271359"/>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569" name="Graphic 569"/>
                        <wps:cNvSpPr/>
                        <wps:spPr>
                          <a:xfrm>
                            <a:off x="889" y="7271359"/>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7">
                            <a:solidFill>
                              <a:srgbClr val="000000"/>
                            </a:solidFill>
                            <a:prstDash val="solid"/>
                          </a:ln>
                        </wps:spPr>
                        <wps:bodyPr wrap="square" lIns="0" tIns="0" rIns="0" bIns="0" rtlCol="0">
                          <a:prstTxWarp prst="textNoShape">
                            <a:avLst/>
                          </a:prstTxWarp>
                          <a:noAutofit/>
                        </wps:bodyPr>
                      </wps:wsp>
                      <wps:wsp>
                        <wps:cNvPr id="570" name="Graphic 570"/>
                        <wps:cNvSpPr/>
                        <wps:spPr>
                          <a:xfrm>
                            <a:off x="39903" y="7506055"/>
                            <a:ext cx="58419" cy="233679"/>
                          </a:xfrm>
                          <a:custGeom>
                            <a:avLst/>
                            <a:gdLst/>
                            <a:ahLst/>
                            <a:cxnLst/>
                            <a:rect l="l" t="t" r="r" b="b"/>
                            <a:pathLst>
                              <a:path w="58419" h="233679">
                                <a:moveTo>
                                  <a:pt x="58216" y="0"/>
                                </a:moveTo>
                                <a:lnTo>
                                  <a:pt x="0" y="0"/>
                                </a:lnTo>
                                <a:lnTo>
                                  <a:pt x="0" y="233476"/>
                                </a:lnTo>
                                <a:lnTo>
                                  <a:pt x="58216" y="233476"/>
                                </a:lnTo>
                                <a:lnTo>
                                  <a:pt x="58216" y="0"/>
                                </a:lnTo>
                                <a:close/>
                              </a:path>
                            </a:pathLst>
                          </a:custGeom>
                          <a:solidFill>
                            <a:srgbClr val="000080"/>
                          </a:solidFill>
                        </wps:spPr>
                        <wps:bodyPr wrap="square" lIns="0" tIns="0" rIns="0" bIns="0" rtlCol="0">
                          <a:prstTxWarp prst="textNoShape">
                            <a:avLst/>
                          </a:prstTxWarp>
                          <a:noAutofit/>
                        </wps:bodyPr>
                      </wps:wsp>
                      <wps:wsp>
                        <wps:cNvPr id="571" name="Graphic 571"/>
                        <wps:cNvSpPr/>
                        <wps:spPr>
                          <a:xfrm>
                            <a:off x="39903" y="7506055"/>
                            <a:ext cx="58419" cy="233679"/>
                          </a:xfrm>
                          <a:custGeom>
                            <a:avLst/>
                            <a:gdLst/>
                            <a:ahLst/>
                            <a:cxnLst/>
                            <a:rect l="l" t="t" r="r" b="b"/>
                            <a:pathLst>
                              <a:path w="58419" h="233679">
                                <a:moveTo>
                                  <a:pt x="0" y="233476"/>
                                </a:moveTo>
                                <a:lnTo>
                                  <a:pt x="58216" y="233476"/>
                                </a:lnTo>
                                <a:lnTo>
                                  <a:pt x="58216" y="0"/>
                                </a:lnTo>
                                <a:lnTo>
                                  <a:pt x="0" y="0"/>
                                </a:lnTo>
                                <a:lnTo>
                                  <a:pt x="0" y="233476"/>
                                </a:lnTo>
                                <a:close/>
                              </a:path>
                            </a:pathLst>
                          </a:custGeom>
                          <a:ln w="1778">
                            <a:solidFill>
                              <a:srgbClr val="000080"/>
                            </a:solidFill>
                            <a:prstDash val="solid"/>
                          </a:ln>
                        </wps:spPr>
                        <wps:bodyPr wrap="square" lIns="0" tIns="0" rIns="0" bIns="0" rtlCol="0">
                          <a:prstTxWarp prst="textNoShape">
                            <a:avLst/>
                          </a:prstTxWarp>
                          <a:noAutofit/>
                        </wps:bodyPr>
                      </wps:wsp>
                      <wps:wsp>
                        <wps:cNvPr id="572" name="Graphic 572"/>
                        <wps:cNvSpPr/>
                        <wps:spPr>
                          <a:xfrm>
                            <a:off x="889" y="7506055"/>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573" name="Graphic 573"/>
                        <wps:cNvSpPr/>
                        <wps:spPr>
                          <a:xfrm>
                            <a:off x="889" y="7506055"/>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7">
                            <a:solidFill>
                              <a:srgbClr val="000000"/>
                            </a:solidFill>
                            <a:prstDash val="solid"/>
                          </a:ln>
                        </wps:spPr>
                        <wps:bodyPr wrap="square" lIns="0" tIns="0" rIns="0" bIns="0" rtlCol="0">
                          <a:prstTxWarp prst="textNoShape">
                            <a:avLst/>
                          </a:prstTxWarp>
                          <a:noAutofit/>
                        </wps:bodyPr>
                      </wps:wsp>
                      <wps:wsp>
                        <wps:cNvPr id="574" name="Graphic 574"/>
                        <wps:cNvSpPr/>
                        <wps:spPr>
                          <a:xfrm>
                            <a:off x="39903" y="7741056"/>
                            <a:ext cx="58419" cy="233679"/>
                          </a:xfrm>
                          <a:custGeom>
                            <a:avLst/>
                            <a:gdLst/>
                            <a:ahLst/>
                            <a:cxnLst/>
                            <a:rect l="l" t="t" r="r" b="b"/>
                            <a:pathLst>
                              <a:path w="58419" h="233679">
                                <a:moveTo>
                                  <a:pt x="58216" y="0"/>
                                </a:moveTo>
                                <a:lnTo>
                                  <a:pt x="0" y="0"/>
                                </a:lnTo>
                                <a:lnTo>
                                  <a:pt x="0" y="233171"/>
                                </a:lnTo>
                                <a:lnTo>
                                  <a:pt x="58216" y="233171"/>
                                </a:lnTo>
                                <a:lnTo>
                                  <a:pt x="58216" y="0"/>
                                </a:lnTo>
                                <a:close/>
                              </a:path>
                            </a:pathLst>
                          </a:custGeom>
                          <a:solidFill>
                            <a:srgbClr val="000080"/>
                          </a:solidFill>
                        </wps:spPr>
                        <wps:bodyPr wrap="square" lIns="0" tIns="0" rIns="0" bIns="0" rtlCol="0">
                          <a:prstTxWarp prst="textNoShape">
                            <a:avLst/>
                          </a:prstTxWarp>
                          <a:noAutofit/>
                        </wps:bodyPr>
                      </wps:wsp>
                      <wps:wsp>
                        <wps:cNvPr id="575" name="Graphic 575"/>
                        <wps:cNvSpPr/>
                        <wps:spPr>
                          <a:xfrm>
                            <a:off x="39903" y="7741056"/>
                            <a:ext cx="58419" cy="233679"/>
                          </a:xfrm>
                          <a:custGeom>
                            <a:avLst/>
                            <a:gdLst/>
                            <a:ahLst/>
                            <a:cxnLst/>
                            <a:rect l="l" t="t" r="r" b="b"/>
                            <a:pathLst>
                              <a:path w="58419" h="233679">
                                <a:moveTo>
                                  <a:pt x="0" y="233171"/>
                                </a:moveTo>
                                <a:lnTo>
                                  <a:pt x="58216" y="233171"/>
                                </a:lnTo>
                                <a:lnTo>
                                  <a:pt x="58216" y="0"/>
                                </a:lnTo>
                                <a:lnTo>
                                  <a:pt x="0" y="0"/>
                                </a:lnTo>
                                <a:lnTo>
                                  <a:pt x="0" y="233171"/>
                                </a:lnTo>
                                <a:close/>
                              </a:path>
                            </a:pathLst>
                          </a:custGeom>
                          <a:ln w="1778">
                            <a:solidFill>
                              <a:srgbClr val="000080"/>
                            </a:solidFill>
                            <a:prstDash val="solid"/>
                          </a:ln>
                        </wps:spPr>
                        <wps:bodyPr wrap="square" lIns="0" tIns="0" rIns="0" bIns="0" rtlCol="0">
                          <a:prstTxWarp prst="textNoShape">
                            <a:avLst/>
                          </a:prstTxWarp>
                          <a:noAutofit/>
                        </wps:bodyPr>
                      </wps:wsp>
                      <wps:wsp>
                        <wps:cNvPr id="576" name="Graphic 576"/>
                        <wps:cNvSpPr/>
                        <wps:spPr>
                          <a:xfrm>
                            <a:off x="889" y="7741056"/>
                            <a:ext cx="8255" cy="233679"/>
                          </a:xfrm>
                          <a:custGeom>
                            <a:avLst/>
                            <a:gdLst/>
                            <a:ahLst/>
                            <a:cxnLst/>
                            <a:rect l="l" t="t" r="r" b="b"/>
                            <a:pathLst>
                              <a:path w="8255" h="233679">
                                <a:moveTo>
                                  <a:pt x="7924" y="0"/>
                                </a:moveTo>
                                <a:lnTo>
                                  <a:pt x="0" y="0"/>
                                </a:lnTo>
                                <a:lnTo>
                                  <a:pt x="0" y="233171"/>
                                </a:lnTo>
                                <a:lnTo>
                                  <a:pt x="7924" y="233171"/>
                                </a:lnTo>
                                <a:lnTo>
                                  <a:pt x="7924" y="0"/>
                                </a:lnTo>
                                <a:close/>
                              </a:path>
                            </a:pathLst>
                          </a:custGeom>
                          <a:solidFill>
                            <a:srgbClr val="000000"/>
                          </a:solidFill>
                        </wps:spPr>
                        <wps:bodyPr wrap="square" lIns="0" tIns="0" rIns="0" bIns="0" rtlCol="0">
                          <a:prstTxWarp prst="textNoShape">
                            <a:avLst/>
                          </a:prstTxWarp>
                          <a:noAutofit/>
                        </wps:bodyPr>
                      </wps:wsp>
                      <wps:wsp>
                        <wps:cNvPr id="577" name="Graphic 577"/>
                        <wps:cNvSpPr/>
                        <wps:spPr>
                          <a:xfrm>
                            <a:off x="889" y="7741056"/>
                            <a:ext cx="8255" cy="233679"/>
                          </a:xfrm>
                          <a:custGeom>
                            <a:avLst/>
                            <a:gdLst/>
                            <a:ahLst/>
                            <a:cxnLst/>
                            <a:rect l="l" t="t" r="r" b="b"/>
                            <a:pathLst>
                              <a:path w="8255" h="233679">
                                <a:moveTo>
                                  <a:pt x="0" y="233171"/>
                                </a:moveTo>
                                <a:lnTo>
                                  <a:pt x="7924" y="233171"/>
                                </a:lnTo>
                                <a:lnTo>
                                  <a:pt x="7924" y="0"/>
                                </a:lnTo>
                                <a:lnTo>
                                  <a:pt x="0" y="0"/>
                                </a:lnTo>
                                <a:lnTo>
                                  <a:pt x="0" y="233171"/>
                                </a:lnTo>
                                <a:close/>
                              </a:path>
                            </a:pathLst>
                          </a:custGeom>
                          <a:ln w="1777">
                            <a:solidFill>
                              <a:srgbClr val="000000"/>
                            </a:solidFill>
                            <a:prstDash val="solid"/>
                          </a:ln>
                        </wps:spPr>
                        <wps:bodyPr wrap="square" lIns="0" tIns="0" rIns="0" bIns="0" rtlCol="0">
                          <a:prstTxWarp prst="textNoShape">
                            <a:avLst/>
                          </a:prstTxWarp>
                          <a:noAutofit/>
                        </wps:bodyPr>
                      </wps:wsp>
                      <wps:wsp>
                        <wps:cNvPr id="578" name="Graphic 578"/>
                        <wps:cNvSpPr/>
                        <wps:spPr>
                          <a:xfrm>
                            <a:off x="39903" y="7975752"/>
                            <a:ext cx="58419" cy="233679"/>
                          </a:xfrm>
                          <a:custGeom>
                            <a:avLst/>
                            <a:gdLst/>
                            <a:ahLst/>
                            <a:cxnLst/>
                            <a:rect l="l" t="t" r="r" b="b"/>
                            <a:pathLst>
                              <a:path w="58419" h="233679">
                                <a:moveTo>
                                  <a:pt x="58216" y="0"/>
                                </a:moveTo>
                                <a:lnTo>
                                  <a:pt x="0" y="0"/>
                                </a:lnTo>
                                <a:lnTo>
                                  <a:pt x="0" y="233171"/>
                                </a:lnTo>
                                <a:lnTo>
                                  <a:pt x="58216" y="233171"/>
                                </a:lnTo>
                                <a:lnTo>
                                  <a:pt x="58216" y="0"/>
                                </a:lnTo>
                                <a:close/>
                              </a:path>
                            </a:pathLst>
                          </a:custGeom>
                          <a:solidFill>
                            <a:srgbClr val="000080"/>
                          </a:solidFill>
                        </wps:spPr>
                        <wps:bodyPr wrap="square" lIns="0" tIns="0" rIns="0" bIns="0" rtlCol="0">
                          <a:prstTxWarp prst="textNoShape">
                            <a:avLst/>
                          </a:prstTxWarp>
                          <a:noAutofit/>
                        </wps:bodyPr>
                      </wps:wsp>
                      <wps:wsp>
                        <wps:cNvPr id="579" name="Graphic 579"/>
                        <wps:cNvSpPr/>
                        <wps:spPr>
                          <a:xfrm>
                            <a:off x="39903" y="7975752"/>
                            <a:ext cx="58419" cy="233679"/>
                          </a:xfrm>
                          <a:custGeom>
                            <a:avLst/>
                            <a:gdLst/>
                            <a:ahLst/>
                            <a:cxnLst/>
                            <a:rect l="l" t="t" r="r" b="b"/>
                            <a:pathLst>
                              <a:path w="58419" h="233679">
                                <a:moveTo>
                                  <a:pt x="0" y="233171"/>
                                </a:moveTo>
                                <a:lnTo>
                                  <a:pt x="58216" y="233171"/>
                                </a:lnTo>
                                <a:lnTo>
                                  <a:pt x="58216" y="0"/>
                                </a:lnTo>
                                <a:lnTo>
                                  <a:pt x="0" y="0"/>
                                </a:lnTo>
                                <a:lnTo>
                                  <a:pt x="0" y="233171"/>
                                </a:lnTo>
                                <a:close/>
                              </a:path>
                            </a:pathLst>
                          </a:custGeom>
                          <a:ln w="1778">
                            <a:solidFill>
                              <a:srgbClr val="000080"/>
                            </a:solidFill>
                            <a:prstDash val="solid"/>
                          </a:ln>
                        </wps:spPr>
                        <wps:bodyPr wrap="square" lIns="0" tIns="0" rIns="0" bIns="0" rtlCol="0">
                          <a:prstTxWarp prst="textNoShape">
                            <a:avLst/>
                          </a:prstTxWarp>
                          <a:noAutofit/>
                        </wps:bodyPr>
                      </wps:wsp>
                      <wps:wsp>
                        <wps:cNvPr id="580" name="Graphic 580"/>
                        <wps:cNvSpPr/>
                        <wps:spPr>
                          <a:xfrm>
                            <a:off x="889" y="7975752"/>
                            <a:ext cx="8255" cy="233679"/>
                          </a:xfrm>
                          <a:custGeom>
                            <a:avLst/>
                            <a:gdLst/>
                            <a:ahLst/>
                            <a:cxnLst/>
                            <a:rect l="l" t="t" r="r" b="b"/>
                            <a:pathLst>
                              <a:path w="8255" h="233679">
                                <a:moveTo>
                                  <a:pt x="7924" y="0"/>
                                </a:moveTo>
                                <a:lnTo>
                                  <a:pt x="0" y="0"/>
                                </a:lnTo>
                                <a:lnTo>
                                  <a:pt x="0" y="233171"/>
                                </a:lnTo>
                                <a:lnTo>
                                  <a:pt x="7924" y="233171"/>
                                </a:lnTo>
                                <a:lnTo>
                                  <a:pt x="7924" y="0"/>
                                </a:lnTo>
                                <a:close/>
                              </a:path>
                            </a:pathLst>
                          </a:custGeom>
                          <a:solidFill>
                            <a:srgbClr val="000000"/>
                          </a:solidFill>
                        </wps:spPr>
                        <wps:bodyPr wrap="square" lIns="0" tIns="0" rIns="0" bIns="0" rtlCol="0">
                          <a:prstTxWarp prst="textNoShape">
                            <a:avLst/>
                          </a:prstTxWarp>
                          <a:noAutofit/>
                        </wps:bodyPr>
                      </wps:wsp>
                      <wps:wsp>
                        <wps:cNvPr id="581" name="Graphic 581"/>
                        <wps:cNvSpPr/>
                        <wps:spPr>
                          <a:xfrm>
                            <a:off x="889" y="7975752"/>
                            <a:ext cx="8255" cy="233679"/>
                          </a:xfrm>
                          <a:custGeom>
                            <a:avLst/>
                            <a:gdLst/>
                            <a:ahLst/>
                            <a:cxnLst/>
                            <a:rect l="l" t="t" r="r" b="b"/>
                            <a:pathLst>
                              <a:path w="8255" h="233679">
                                <a:moveTo>
                                  <a:pt x="0" y="233171"/>
                                </a:moveTo>
                                <a:lnTo>
                                  <a:pt x="7924" y="233171"/>
                                </a:lnTo>
                                <a:lnTo>
                                  <a:pt x="7924" y="0"/>
                                </a:lnTo>
                                <a:lnTo>
                                  <a:pt x="0" y="0"/>
                                </a:lnTo>
                                <a:lnTo>
                                  <a:pt x="0" y="233171"/>
                                </a:lnTo>
                                <a:close/>
                              </a:path>
                            </a:pathLst>
                          </a:custGeom>
                          <a:ln w="1777">
                            <a:solidFill>
                              <a:srgbClr val="000000"/>
                            </a:solidFill>
                            <a:prstDash val="solid"/>
                          </a:ln>
                        </wps:spPr>
                        <wps:bodyPr wrap="square" lIns="0" tIns="0" rIns="0" bIns="0" rtlCol="0">
                          <a:prstTxWarp prst="textNoShape">
                            <a:avLst/>
                          </a:prstTxWarp>
                          <a:noAutofit/>
                        </wps:bodyPr>
                      </wps:wsp>
                      <wps:wsp>
                        <wps:cNvPr id="582" name="Graphic 582"/>
                        <wps:cNvSpPr/>
                        <wps:spPr>
                          <a:xfrm>
                            <a:off x="39903" y="8210422"/>
                            <a:ext cx="58419" cy="234315"/>
                          </a:xfrm>
                          <a:custGeom>
                            <a:avLst/>
                            <a:gdLst/>
                            <a:ahLst/>
                            <a:cxnLst/>
                            <a:rect l="l" t="t" r="r" b="b"/>
                            <a:pathLst>
                              <a:path w="58419" h="234315">
                                <a:moveTo>
                                  <a:pt x="58216" y="0"/>
                                </a:moveTo>
                                <a:lnTo>
                                  <a:pt x="0" y="0"/>
                                </a:lnTo>
                                <a:lnTo>
                                  <a:pt x="0" y="234086"/>
                                </a:lnTo>
                                <a:lnTo>
                                  <a:pt x="58216" y="234086"/>
                                </a:lnTo>
                                <a:lnTo>
                                  <a:pt x="58216" y="0"/>
                                </a:lnTo>
                                <a:close/>
                              </a:path>
                            </a:pathLst>
                          </a:custGeom>
                          <a:solidFill>
                            <a:srgbClr val="000080"/>
                          </a:solidFill>
                        </wps:spPr>
                        <wps:bodyPr wrap="square" lIns="0" tIns="0" rIns="0" bIns="0" rtlCol="0">
                          <a:prstTxWarp prst="textNoShape">
                            <a:avLst/>
                          </a:prstTxWarp>
                          <a:noAutofit/>
                        </wps:bodyPr>
                      </wps:wsp>
                      <wps:wsp>
                        <wps:cNvPr id="583" name="Graphic 583"/>
                        <wps:cNvSpPr/>
                        <wps:spPr>
                          <a:xfrm>
                            <a:off x="39903" y="8210422"/>
                            <a:ext cx="58419" cy="234315"/>
                          </a:xfrm>
                          <a:custGeom>
                            <a:avLst/>
                            <a:gdLst/>
                            <a:ahLst/>
                            <a:cxnLst/>
                            <a:rect l="l" t="t" r="r" b="b"/>
                            <a:pathLst>
                              <a:path w="58419" h="234315">
                                <a:moveTo>
                                  <a:pt x="0" y="234086"/>
                                </a:moveTo>
                                <a:lnTo>
                                  <a:pt x="58216" y="234086"/>
                                </a:lnTo>
                                <a:lnTo>
                                  <a:pt x="58216" y="0"/>
                                </a:lnTo>
                                <a:lnTo>
                                  <a:pt x="0" y="0"/>
                                </a:lnTo>
                                <a:lnTo>
                                  <a:pt x="0" y="234086"/>
                                </a:lnTo>
                                <a:close/>
                              </a:path>
                            </a:pathLst>
                          </a:custGeom>
                          <a:ln w="1778">
                            <a:solidFill>
                              <a:srgbClr val="000080"/>
                            </a:solidFill>
                            <a:prstDash val="solid"/>
                          </a:ln>
                        </wps:spPr>
                        <wps:bodyPr wrap="square" lIns="0" tIns="0" rIns="0" bIns="0" rtlCol="0">
                          <a:prstTxWarp prst="textNoShape">
                            <a:avLst/>
                          </a:prstTxWarp>
                          <a:noAutofit/>
                        </wps:bodyPr>
                      </wps:wsp>
                      <wps:wsp>
                        <wps:cNvPr id="584" name="Graphic 584"/>
                        <wps:cNvSpPr/>
                        <wps:spPr>
                          <a:xfrm>
                            <a:off x="889" y="8210422"/>
                            <a:ext cx="8255" cy="234315"/>
                          </a:xfrm>
                          <a:custGeom>
                            <a:avLst/>
                            <a:gdLst/>
                            <a:ahLst/>
                            <a:cxnLst/>
                            <a:rect l="l" t="t" r="r" b="b"/>
                            <a:pathLst>
                              <a:path w="8255" h="234315">
                                <a:moveTo>
                                  <a:pt x="7924" y="0"/>
                                </a:moveTo>
                                <a:lnTo>
                                  <a:pt x="0" y="0"/>
                                </a:lnTo>
                                <a:lnTo>
                                  <a:pt x="0" y="234086"/>
                                </a:lnTo>
                                <a:lnTo>
                                  <a:pt x="7924" y="234086"/>
                                </a:lnTo>
                                <a:lnTo>
                                  <a:pt x="7924" y="0"/>
                                </a:lnTo>
                                <a:close/>
                              </a:path>
                            </a:pathLst>
                          </a:custGeom>
                          <a:solidFill>
                            <a:srgbClr val="000000"/>
                          </a:solidFill>
                        </wps:spPr>
                        <wps:bodyPr wrap="square" lIns="0" tIns="0" rIns="0" bIns="0" rtlCol="0">
                          <a:prstTxWarp prst="textNoShape">
                            <a:avLst/>
                          </a:prstTxWarp>
                          <a:noAutofit/>
                        </wps:bodyPr>
                      </wps:wsp>
                      <wps:wsp>
                        <wps:cNvPr id="585" name="Graphic 585"/>
                        <wps:cNvSpPr/>
                        <wps:spPr>
                          <a:xfrm>
                            <a:off x="889" y="8210422"/>
                            <a:ext cx="8255" cy="234315"/>
                          </a:xfrm>
                          <a:custGeom>
                            <a:avLst/>
                            <a:gdLst/>
                            <a:ahLst/>
                            <a:cxnLst/>
                            <a:rect l="l" t="t" r="r" b="b"/>
                            <a:pathLst>
                              <a:path w="8255" h="234315">
                                <a:moveTo>
                                  <a:pt x="0" y="234086"/>
                                </a:moveTo>
                                <a:lnTo>
                                  <a:pt x="7924" y="234086"/>
                                </a:lnTo>
                                <a:lnTo>
                                  <a:pt x="7924" y="0"/>
                                </a:lnTo>
                                <a:lnTo>
                                  <a:pt x="0" y="0"/>
                                </a:lnTo>
                                <a:lnTo>
                                  <a:pt x="0" y="234086"/>
                                </a:lnTo>
                                <a:close/>
                              </a:path>
                            </a:pathLst>
                          </a:custGeom>
                          <a:ln w="1778">
                            <a:solidFill>
                              <a:srgbClr val="000000"/>
                            </a:solidFill>
                            <a:prstDash val="solid"/>
                          </a:ln>
                        </wps:spPr>
                        <wps:bodyPr wrap="square" lIns="0" tIns="0" rIns="0" bIns="0" rtlCol="0">
                          <a:prstTxWarp prst="textNoShape">
                            <a:avLst/>
                          </a:prstTxWarp>
                          <a:noAutofit/>
                        </wps:bodyPr>
                      </wps:wsp>
                      <wps:wsp>
                        <wps:cNvPr id="586" name="Graphic 586"/>
                        <wps:cNvSpPr/>
                        <wps:spPr>
                          <a:xfrm>
                            <a:off x="39903" y="8446643"/>
                            <a:ext cx="58419" cy="234315"/>
                          </a:xfrm>
                          <a:custGeom>
                            <a:avLst/>
                            <a:gdLst/>
                            <a:ahLst/>
                            <a:cxnLst/>
                            <a:rect l="l" t="t" r="r" b="b"/>
                            <a:pathLst>
                              <a:path w="58419" h="234315">
                                <a:moveTo>
                                  <a:pt x="58216" y="0"/>
                                </a:moveTo>
                                <a:lnTo>
                                  <a:pt x="0" y="0"/>
                                </a:lnTo>
                                <a:lnTo>
                                  <a:pt x="0" y="234086"/>
                                </a:lnTo>
                                <a:lnTo>
                                  <a:pt x="58216" y="234086"/>
                                </a:lnTo>
                                <a:lnTo>
                                  <a:pt x="58216" y="0"/>
                                </a:lnTo>
                                <a:close/>
                              </a:path>
                            </a:pathLst>
                          </a:custGeom>
                          <a:solidFill>
                            <a:srgbClr val="000080"/>
                          </a:solidFill>
                        </wps:spPr>
                        <wps:bodyPr wrap="square" lIns="0" tIns="0" rIns="0" bIns="0" rtlCol="0">
                          <a:prstTxWarp prst="textNoShape">
                            <a:avLst/>
                          </a:prstTxWarp>
                          <a:noAutofit/>
                        </wps:bodyPr>
                      </wps:wsp>
                      <wps:wsp>
                        <wps:cNvPr id="587" name="Graphic 587"/>
                        <wps:cNvSpPr/>
                        <wps:spPr>
                          <a:xfrm>
                            <a:off x="39903" y="8446643"/>
                            <a:ext cx="58419" cy="234315"/>
                          </a:xfrm>
                          <a:custGeom>
                            <a:avLst/>
                            <a:gdLst/>
                            <a:ahLst/>
                            <a:cxnLst/>
                            <a:rect l="l" t="t" r="r" b="b"/>
                            <a:pathLst>
                              <a:path w="58419" h="234315">
                                <a:moveTo>
                                  <a:pt x="0" y="234086"/>
                                </a:moveTo>
                                <a:lnTo>
                                  <a:pt x="58216" y="234086"/>
                                </a:lnTo>
                                <a:lnTo>
                                  <a:pt x="58216" y="0"/>
                                </a:lnTo>
                                <a:lnTo>
                                  <a:pt x="0" y="0"/>
                                </a:lnTo>
                                <a:lnTo>
                                  <a:pt x="0" y="234086"/>
                                </a:lnTo>
                                <a:close/>
                              </a:path>
                            </a:pathLst>
                          </a:custGeom>
                          <a:ln w="1778">
                            <a:solidFill>
                              <a:srgbClr val="000080"/>
                            </a:solidFill>
                            <a:prstDash val="solid"/>
                          </a:ln>
                        </wps:spPr>
                        <wps:bodyPr wrap="square" lIns="0" tIns="0" rIns="0" bIns="0" rtlCol="0">
                          <a:prstTxWarp prst="textNoShape">
                            <a:avLst/>
                          </a:prstTxWarp>
                          <a:noAutofit/>
                        </wps:bodyPr>
                      </wps:wsp>
                      <wps:wsp>
                        <wps:cNvPr id="588" name="Graphic 588"/>
                        <wps:cNvSpPr/>
                        <wps:spPr>
                          <a:xfrm>
                            <a:off x="889" y="8446643"/>
                            <a:ext cx="8255" cy="234315"/>
                          </a:xfrm>
                          <a:custGeom>
                            <a:avLst/>
                            <a:gdLst/>
                            <a:ahLst/>
                            <a:cxnLst/>
                            <a:rect l="l" t="t" r="r" b="b"/>
                            <a:pathLst>
                              <a:path w="8255" h="234315">
                                <a:moveTo>
                                  <a:pt x="7924" y="0"/>
                                </a:moveTo>
                                <a:lnTo>
                                  <a:pt x="0" y="0"/>
                                </a:lnTo>
                                <a:lnTo>
                                  <a:pt x="0" y="234086"/>
                                </a:lnTo>
                                <a:lnTo>
                                  <a:pt x="7924" y="234086"/>
                                </a:lnTo>
                                <a:lnTo>
                                  <a:pt x="7924" y="0"/>
                                </a:lnTo>
                                <a:close/>
                              </a:path>
                            </a:pathLst>
                          </a:custGeom>
                          <a:solidFill>
                            <a:srgbClr val="000000"/>
                          </a:solidFill>
                        </wps:spPr>
                        <wps:bodyPr wrap="square" lIns="0" tIns="0" rIns="0" bIns="0" rtlCol="0">
                          <a:prstTxWarp prst="textNoShape">
                            <a:avLst/>
                          </a:prstTxWarp>
                          <a:noAutofit/>
                        </wps:bodyPr>
                      </wps:wsp>
                      <wps:wsp>
                        <wps:cNvPr id="589" name="Graphic 589"/>
                        <wps:cNvSpPr/>
                        <wps:spPr>
                          <a:xfrm>
                            <a:off x="889" y="8446643"/>
                            <a:ext cx="8255" cy="234315"/>
                          </a:xfrm>
                          <a:custGeom>
                            <a:avLst/>
                            <a:gdLst/>
                            <a:ahLst/>
                            <a:cxnLst/>
                            <a:rect l="l" t="t" r="r" b="b"/>
                            <a:pathLst>
                              <a:path w="8255" h="234315">
                                <a:moveTo>
                                  <a:pt x="0" y="234086"/>
                                </a:moveTo>
                                <a:lnTo>
                                  <a:pt x="7924" y="234086"/>
                                </a:lnTo>
                                <a:lnTo>
                                  <a:pt x="7924" y="0"/>
                                </a:lnTo>
                                <a:lnTo>
                                  <a:pt x="0" y="0"/>
                                </a:lnTo>
                                <a:lnTo>
                                  <a:pt x="0" y="234086"/>
                                </a:lnTo>
                                <a:close/>
                              </a:path>
                            </a:pathLst>
                          </a:custGeom>
                          <a:ln w="1778">
                            <a:solidFill>
                              <a:srgbClr val="000000"/>
                            </a:solidFill>
                            <a:prstDash val="solid"/>
                          </a:ln>
                        </wps:spPr>
                        <wps:bodyPr wrap="square" lIns="0" tIns="0" rIns="0" bIns="0" rtlCol="0">
                          <a:prstTxWarp prst="textNoShape">
                            <a:avLst/>
                          </a:prstTxWarp>
                          <a:noAutofit/>
                        </wps:bodyPr>
                      </wps:wsp>
                      <wps:wsp>
                        <wps:cNvPr id="590" name="Graphic 590"/>
                        <wps:cNvSpPr/>
                        <wps:spPr>
                          <a:xfrm>
                            <a:off x="39903" y="8682863"/>
                            <a:ext cx="58419" cy="234315"/>
                          </a:xfrm>
                          <a:custGeom>
                            <a:avLst/>
                            <a:gdLst/>
                            <a:ahLst/>
                            <a:cxnLst/>
                            <a:rect l="l" t="t" r="r" b="b"/>
                            <a:pathLst>
                              <a:path w="58419" h="234315">
                                <a:moveTo>
                                  <a:pt x="58216" y="0"/>
                                </a:moveTo>
                                <a:lnTo>
                                  <a:pt x="0" y="0"/>
                                </a:lnTo>
                                <a:lnTo>
                                  <a:pt x="0" y="234086"/>
                                </a:lnTo>
                                <a:lnTo>
                                  <a:pt x="58216" y="234086"/>
                                </a:lnTo>
                                <a:lnTo>
                                  <a:pt x="58216" y="0"/>
                                </a:lnTo>
                                <a:close/>
                              </a:path>
                            </a:pathLst>
                          </a:custGeom>
                          <a:solidFill>
                            <a:srgbClr val="000080"/>
                          </a:solidFill>
                        </wps:spPr>
                        <wps:bodyPr wrap="square" lIns="0" tIns="0" rIns="0" bIns="0" rtlCol="0">
                          <a:prstTxWarp prst="textNoShape">
                            <a:avLst/>
                          </a:prstTxWarp>
                          <a:noAutofit/>
                        </wps:bodyPr>
                      </wps:wsp>
                      <wps:wsp>
                        <wps:cNvPr id="591" name="Graphic 591"/>
                        <wps:cNvSpPr/>
                        <wps:spPr>
                          <a:xfrm>
                            <a:off x="39903" y="8682863"/>
                            <a:ext cx="58419" cy="234315"/>
                          </a:xfrm>
                          <a:custGeom>
                            <a:avLst/>
                            <a:gdLst/>
                            <a:ahLst/>
                            <a:cxnLst/>
                            <a:rect l="l" t="t" r="r" b="b"/>
                            <a:pathLst>
                              <a:path w="58419" h="234315">
                                <a:moveTo>
                                  <a:pt x="0" y="234086"/>
                                </a:moveTo>
                                <a:lnTo>
                                  <a:pt x="58216" y="234086"/>
                                </a:lnTo>
                                <a:lnTo>
                                  <a:pt x="58216" y="0"/>
                                </a:lnTo>
                                <a:lnTo>
                                  <a:pt x="0" y="0"/>
                                </a:lnTo>
                                <a:lnTo>
                                  <a:pt x="0" y="234086"/>
                                </a:lnTo>
                                <a:close/>
                              </a:path>
                            </a:pathLst>
                          </a:custGeom>
                          <a:ln w="1778">
                            <a:solidFill>
                              <a:srgbClr val="000080"/>
                            </a:solidFill>
                            <a:prstDash val="solid"/>
                          </a:ln>
                        </wps:spPr>
                        <wps:bodyPr wrap="square" lIns="0" tIns="0" rIns="0" bIns="0" rtlCol="0">
                          <a:prstTxWarp prst="textNoShape">
                            <a:avLst/>
                          </a:prstTxWarp>
                          <a:noAutofit/>
                        </wps:bodyPr>
                      </wps:wsp>
                      <wps:wsp>
                        <wps:cNvPr id="592" name="Graphic 592"/>
                        <wps:cNvSpPr/>
                        <wps:spPr>
                          <a:xfrm>
                            <a:off x="889" y="8682863"/>
                            <a:ext cx="8255" cy="234315"/>
                          </a:xfrm>
                          <a:custGeom>
                            <a:avLst/>
                            <a:gdLst/>
                            <a:ahLst/>
                            <a:cxnLst/>
                            <a:rect l="l" t="t" r="r" b="b"/>
                            <a:pathLst>
                              <a:path w="8255" h="234315">
                                <a:moveTo>
                                  <a:pt x="7924" y="0"/>
                                </a:moveTo>
                                <a:lnTo>
                                  <a:pt x="0" y="0"/>
                                </a:lnTo>
                                <a:lnTo>
                                  <a:pt x="0" y="234086"/>
                                </a:lnTo>
                                <a:lnTo>
                                  <a:pt x="7924" y="234086"/>
                                </a:lnTo>
                                <a:lnTo>
                                  <a:pt x="7924" y="0"/>
                                </a:lnTo>
                                <a:close/>
                              </a:path>
                            </a:pathLst>
                          </a:custGeom>
                          <a:solidFill>
                            <a:srgbClr val="000000"/>
                          </a:solidFill>
                        </wps:spPr>
                        <wps:bodyPr wrap="square" lIns="0" tIns="0" rIns="0" bIns="0" rtlCol="0">
                          <a:prstTxWarp prst="textNoShape">
                            <a:avLst/>
                          </a:prstTxWarp>
                          <a:noAutofit/>
                        </wps:bodyPr>
                      </wps:wsp>
                      <wps:wsp>
                        <wps:cNvPr id="593" name="Graphic 593"/>
                        <wps:cNvSpPr/>
                        <wps:spPr>
                          <a:xfrm>
                            <a:off x="889" y="8682863"/>
                            <a:ext cx="8255" cy="234315"/>
                          </a:xfrm>
                          <a:custGeom>
                            <a:avLst/>
                            <a:gdLst/>
                            <a:ahLst/>
                            <a:cxnLst/>
                            <a:rect l="l" t="t" r="r" b="b"/>
                            <a:pathLst>
                              <a:path w="8255" h="234315">
                                <a:moveTo>
                                  <a:pt x="0" y="234086"/>
                                </a:moveTo>
                                <a:lnTo>
                                  <a:pt x="7924" y="234086"/>
                                </a:lnTo>
                                <a:lnTo>
                                  <a:pt x="7924" y="0"/>
                                </a:lnTo>
                                <a:lnTo>
                                  <a:pt x="0" y="0"/>
                                </a:lnTo>
                                <a:lnTo>
                                  <a:pt x="0" y="234086"/>
                                </a:lnTo>
                                <a:close/>
                              </a:path>
                            </a:pathLst>
                          </a:custGeom>
                          <a:ln w="1778">
                            <a:solidFill>
                              <a:srgbClr val="000000"/>
                            </a:solidFill>
                            <a:prstDash val="solid"/>
                          </a:ln>
                        </wps:spPr>
                        <wps:bodyPr wrap="square" lIns="0" tIns="0" rIns="0" bIns="0" rtlCol="0">
                          <a:prstTxWarp prst="textNoShape">
                            <a:avLst/>
                          </a:prstTxWarp>
                          <a:noAutofit/>
                        </wps:bodyPr>
                      </wps:wsp>
                      <wps:wsp>
                        <wps:cNvPr id="594" name="Graphic 594"/>
                        <wps:cNvSpPr/>
                        <wps:spPr>
                          <a:xfrm>
                            <a:off x="39903" y="8919057"/>
                            <a:ext cx="58419" cy="234315"/>
                          </a:xfrm>
                          <a:custGeom>
                            <a:avLst/>
                            <a:gdLst/>
                            <a:ahLst/>
                            <a:cxnLst/>
                            <a:rect l="l" t="t" r="r" b="b"/>
                            <a:pathLst>
                              <a:path w="58419" h="234315">
                                <a:moveTo>
                                  <a:pt x="58216" y="0"/>
                                </a:moveTo>
                                <a:lnTo>
                                  <a:pt x="0" y="0"/>
                                </a:lnTo>
                                <a:lnTo>
                                  <a:pt x="0" y="234086"/>
                                </a:lnTo>
                                <a:lnTo>
                                  <a:pt x="58216" y="234086"/>
                                </a:lnTo>
                                <a:lnTo>
                                  <a:pt x="58216" y="0"/>
                                </a:lnTo>
                                <a:close/>
                              </a:path>
                            </a:pathLst>
                          </a:custGeom>
                          <a:solidFill>
                            <a:srgbClr val="000080"/>
                          </a:solidFill>
                        </wps:spPr>
                        <wps:bodyPr wrap="square" lIns="0" tIns="0" rIns="0" bIns="0" rtlCol="0">
                          <a:prstTxWarp prst="textNoShape">
                            <a:avLst/>
                          </a:prstTxWarp>
                          <a:noAutofit/>
                        </wps:bodyPr>
                      </wps:wsp>
                      <wps:wsp>
                        <wps:cNvPr id="595" name="Graphic 595"/>
                        <wps:cNvSpPr/>
                        <wps:spPr>
                          <a:xfrm>
                            <a:off x="39903" y="8919057"/>
                            <a:ext cx="58419" cy="234315"/>
                          </a:xfrm>
                          <a:custGeom>
                            <a:avLst/>
                            <a:gdLst/>
                            <a:ahLst/>
                            <a:cxnLst/>
                            <a:rect l="l" t="t" r="r" b="b"/>
                            <a:pathLst>
                              <a:path w="58419" h="234315">
                                <a:moveTo>
                                  <a:pt x="0" y="234086"/>
                                </a:moveTo>
                                <a:lnTo>
                                  <a:pt x="58216" y="234086"/>
                                </a:lnTo>
                                <a:lnTo>
                                  <a:pt x="58216" y="0"/>
                                </a:lnTo>
                                <a:lnTo>
                                  <a:pt x="0" y="0"/>
                                </a:lnTo>
                                <a:lnTo>
                                  <a:pt x="0" y="234086"/>
                                </a:lnTo>
                                <a:close/>
                              </a:path>
                            </a:pathLst>
                          </a:custGeom>
                          <a:ln w="1778">
                            <a:solidFill>
                              <a:srgbClr val="000080"/>
                            </a:solidFill>
                            <a:prstDash val="solid"/>
                          </a:ln>
                        </wps:spPr>
                        <wps:bodyPr wrap="square" lIns="0" tIns="0" rIns="0" bIns="0" rtlCol="0">
                          <a:prstTxWarp prst="textNoShape">
                            <a:avLst/>
                          </a:prstTxWarp>
                          <a:noAutofit/>
                        </wps:bodyPr>
                      </wps:wsp>
                      <wps:wsp>
                        <wps:cNvPr id="596" name="Graphic 596"/>
                        <wps:cNvSpPr/>
                        <wps:spPr>
                          <a:xfrm>
                            <a:off x="889" y="8919057"/>
                            <a:ext cx="8255" cy="234315"/>
                          </a:xfrm>
                          <a:custGeom>
                            <a:avLst/>
                            <a:gdLst/>
                            <a:ahLst/>
                            <a:cxnLst/>
                            <a:rect l="l" t="t" r="r" b="b"/>
                            <a:pathLst>
                              <a:path w="8255" h="234315">
                                <a:moveTo>
                                  <a:pt x="7924" y="0"/>
                                </a:moveTo>
                                <a:lnTo>
                                  <a:pt x="0" y="0"/>
                                </a:lnTo>
                                <a:lnTo>
                                  <a:pt x="0" y="234086"/>
                                </a:lnTo>
                                <a:lnTo>
                                  <a:pt x="7924" y="234086"/>
                                </a:lnTo>
                                <a:lnTo>
                                  <a:pt x="7924" y="0"/>
                                </a:lnTo>
                                <a:close/>
                              </a:path>
                            </a:pathLst>
                          </a:custGeom>
                          <a:solidFill>
                            <a:srgbClr val="000000"/>
                          </a:solidFill>
                        </wps:spPr>
                        <wps:bodyPr wrap="square" lIns="0" tIns="0" rIns="0" bIns="0" rtlCol="0">
                          <a:prstTxWarp prst="textNoShape">
                            <a:avLst/>
                          </a:prstTxWarp>
                          <a:noAutofit/>
                        </wps:bodyPr>
                      </wps:wsp>
                      <wps:wsp>
                        <wps:cNvPr id="597" name="Graphic 597"/>
                        <wps:cNvSpPr/>
                        <wps:spPr>
                          <a:xfrm>
                            <a:off x="889" y="8919057"/>
                            <a:ext cx="8255" cy="234315"/>
                          </a:xfrm>
                          <a:custGeom>
                            <a:avLst/>
                            <a:gdLst/>
                            <a:ahLst/>
                            <a:cxnLst/>
                            <a:rect l="l" t="t" r="r" b="b"/>
                            <a:pathLst>
                              <a:path w="8255" h="234315">
                                <a:moveTo>
                                  <a:pt x="0" y="234086"/>
                                </a:moveTo>
                                <a:lnTo>
                                  <a:pt x="7924" y="234086"/>
                                </a:lnTo>
                                <a:lnTo>
                                  <a:pt x="7924" y="0"/>
                                </a:lnTo>
                                <a:lnTo>
                                  <a:pt x="0" y="0"/>
                                </a:lnTo>
                                <a:lnTo>
                                  <a:pt x="0" y="234086"/>
                                </a:lnTo>
                                <a:close/>
                              </a:path>
                            </a:pathLst>
                          </a:custGeom>
                          <a:ln w="1778">
                            <a:solidFill>
                              <a:srgbClr val="000000"/>
                            </a:solidFill>
                            <a:prstDash val="solid"/>
                          </a:ln>
                        </wps:spPr>
                        <wps:bodyPr wrap="square" lIns="0" tIns="0" rIns="0" bIns="0" rtlCol="0">
                          <a:prstTxWarp prst="textNoShape">
                            <a:avLst/>
                          </a:prstTxWarp>
                          <a:noAutofit/>
                        </wps:bodyPr>
                      </wps:wsp>
                      <wps:wsp>
                        <wps:cNvPr id="598" name="Graphic 598"/>
                        <wps:cNvSpPr/>
                        <wps:spPr>
                          <a:xfrm>
                            <a:off x="39903" y="9155277"/>
                            <a:ext cx="58419" cy="234950"/>
                          </a:xfrm>
                          <a:custGeom>
                            <a:avLst/>
                            <a:gdLst/>
                            <a:ahLst/>
                            <a:cxnLst/>
                            <a:rect l="l" t="t" r="r" b="b"/>
                            <a:pathLst>
                              <a:path w="58419" h="234950">
                                <a:moveTo>
                                  <a:pt x="58216" y="0"/>
                                </a:moveTo>
                                <a:lnTo>
                                  <a:pt x="0" y="0"/>
                                </a:lnTo>
                                <a:lnTo>
                                  <a:pt x="0" y="234391"/>
                                </a:lnTo>
                                <a:lnTo>
                                  <a:pt x="58216" y="234391"/>
                                </a:lnTo>
                                <a:lnTo>
                                  <a:pt x="58216" y="0"/>
                                </a:lnTo>
                                <a:close/>
                              </a:path>
                            </a:pathLst>
                          </a:custGeom>
                          <a:solidFill>
                            <a:srgbClr val="000080"/>
                          </a:solidFill>
                        </wps:spPr>
                        <wps:bodyPr wrap="square" lIns="0" tIns="0" rIns="0" bIns="0" rtlCol="0">
                          <a:prstTxWarp prst="textNoShape">
                            <a:avLst/>
                          </a:prstTxWarp>
                          <a:noAutofit/>
                        </wps:bodyPr>
                      </wps:wsp>
                      <wps:wsp>
                        <wps:cNvPr id="599" name="Graphic 599"/>
                        <wps:cNvSpPr/>
                        <wps:spPr>
                          <a:xfrm>
                            <a:off x="39903" y="9155277"/>
                            <a:ext cx="58419" cy="234950"/>
                          </a:xfrm>
                          <a:custGeom>
                            <a:avLst/>
                            <a:gdLst/>
                            <a:ahLst/>
                            <a:cxnLst/>
                            <a:rect l="l" t="t" r="r" b="b"/>
                            <a:pathLst>
                              <a:path w="58419" h="234950">
                                <a:moveTo>
                                  <a:pt x="0" y="234391"/>
                                </a:moveTo>
                                <a:lnTo>
                                  <a:pt x="58216" y="234391"/>
                                </a:lnTo>
                                <a:lnTo>
                                  <a:pt x="58216" y="0"/>
                                </a:lnTo>
                                <a:lnTo>
                                  <a:pt x="0" y="0"/>
                                </a:lnTo>
                                <a:lnTo>
                                  <a:pt x="0" y="234391"/>
                                </a:lnTo>
                                <a:close/>
                              </a:path>
                            </a:pathLst>
                          </a:custGeom>
                          <a:ln w="1778">
                            <a:solidFill>
                              <a:srgbClr val="000080"/>
                            </a:solidFill>
                            <a:prstDash val="solid"/>
                          </a:ln>
                        </wps:spPr>
                        <wps:bodyPr wrap="square" lIns="0" tIns="0" rIns="0" bIns="0" rtlCol="0">
                          <a:prstTxWarp prst="textNoShape">
                            <a:avLst/>
                          </a:prstTxWarp>
                          <a:noAutofit/>
                        </wps:bodyPr>
                      </wps:wsp>
                      <wps:wsp>
                        <wps:cNvPr id="600" name="Graphic 600"/>
                        <wps:cNvSpPr/>
                        <wps:spPr>
                          <a:xfrm>
                            <a:off x="889" y="9155277"/>
                            <a:ext cx="8255" cy="234950"/>
                          </a:xfrm>
                          <a:custGeom>
                            <a:avLst/>
                            <a:gdLst/>
                            <a:ahLst/>
                            <a:cxnLst/>
                            <a:rect l="l" t="t" r="r" b="b"/>
                            <a:pathLst>
                              <a:path w="8255" h="234950">
                                <a:moveTo>
                                  <a:pt x="7924" y="0"/>
                                </a:moveTo>
                                <a:lnTo>
                                  <a:pt x="0" y="0"/>
                                </a:lnTo>
                                <a:lnTo>
                                  <a:pt x="0" y="234391"/>
                                </a:lnTo>
                                <a:lnTo>
                                  <a:pt x="7924" y="234391"/>
                                </a:lnTo>
                                <a:lnTo>
                                  <a:pt x="7924" y="0"/>
                                </a:lnTo>
                                <a:close/>
                              </a:path>
                            </a:pathLst>
                          </a:custGeom>
                          <a:solidFill>
                            <a:srgbClr val="000000"/>
                          </a:solidFill>
                        </wps:spPr>
                        <wps:bodyPr wrap="square" lIns="0" tIns="0" rIns="0" bIns="0" rtlCol="0">
                          <a:prstTxWarp prst="textNoShape">
                            <a:avLst/>
                          </a:prstTxWarp>
                          <a:noAutofit/>
                        </wps:bodyPr>
                      </wps:wsp>
                      <wps:wsp>
                        <wps:cNvPr id="601" name="Graphic 601"/>
                        <wps:cNvSpPr/>
                        <wps:spPr>
                          <a:xfrm>
                            <a:off x="889" y="9155277"/>
                            <a:ext cx="8255" cy="234950"/>
                          </a:xfrm>
                          <a:custGeom>
                            <a:avLst/>
                            <a:gdLst/>
                            <a:ahLst/>
                            <a:cxnLst/>
                            <a:rect l="l" t="t" r="r" b="b"/>
                            <a:pathLst>
                              <a:path w="8255" h="234950">
                                <a:moveTo>
                                  <a:pt x="0" y="234391"/>
                                </a:moveTo>
                                <a:lnTo>
                                  <a:pt x="7924" y="234391"/>
                                </a:lnTo>
                                <a:lnTo>
                                  <a:pt x="7924" y="0"/>
                                </a:lnTo>
                                <a:lnTo>
                                  <a:pt x="0" y="0"/>
                                </a:lnTo>
                                <a:lnTo>
                                  <a:pt x="0" y="234391"/>
                                </a:lnTo>
                                <a:close/>
                              </a:path>
                            </a:pathLst>
                          </a:custGeom>
                          <a:ln w="1777">
                            <a:solidFill>
                              <a:srgbClr val="000000"/>
                            </a:solidFill>
                            <a:prstDash val="solid"/>
                          </a:ln>
                        </wps:spPr>
                        <wps:bodyPr wrap="square" lIns="0" tIns="0" rIns="0" bIns="0" rtlCol="0">
                          <a:prstTxWarp prst="textNoShape">
                            <a:avLst/>
                          </a:prstTxWarp>
                          <a:noAutofit/>
                        </wps:bodyPr>
                      </wps:wsp>
                      <wps:wsp>
                        <wps:cNvPr id="602" name="Graphic 602"/>
                        <wps:cNvSpPr/>
                        <wps:spPr>
                          <a:xfrm>
                            <a:off x="39903" y="9391497"/>
                            <a:ext cx="58419" cy="234950"/>
                          </a:xfrm>
                          <a:custGeom>
                            <a:avLst/>
                            <a:gdLst/>
                            <a:ahLst/>
                            <a:cxnLst/>
                            <a:rect l="l" t="t" r="r" b="b"/>
                            <a:pathLst>
                              <a:path w="58419" h="234950">
                                <a:moveTo>
                                  <a:pt x="58216" y="0"/>
                                </a:moveTo>
                                <a:lnTo>
                                  <a:pt x="0" y="0"/>
                                </a:lnTo>
                                <a:lnTo>
                                  <a:pt x="0" y="234391"/>
                                </a:lnTo>
                                <a:lnTo>
                                  <a:pt x="58216" y="234391"/>
                                </a:lnTo>
                                <a:lnTo>
                                  <a:pt x="58216" y="0"/>
                                </a:lnTo>
                                <a:close/>
                              </a:path>
                            </a:pathLst>
                          </a:custGeom>
                          <a:solidFill>
                            <a:srgbClr val="000080"/>
                          </a:solidFill>
                        </wps:spPr>
                        <wps:bodyPr wrap="square" lIns="0" tIns="0" rIns="0" bIns="0" rtlCol="0">
                          <a:prstTxWarp prst="textNoShape">
                            <a:avLst/>
                          </a:prstTxWarp>
                          <a:noAutofit/>
                        </wps:bodyPr>
                      </wps:wsp>
                      <wps:wsp>
                        <wps:cNvPr id="603" name="Graphic 603"/>
                        <wps:cNvSpPr/>
                        <wps:spPr>
                          <a:xfrm>
                            <a:off x="39903" y="9391497"/>
                            <a:ext cx="58419" cy="234950"/>
                          </a:xfrm>
                          <a:custGeom>
                            <a:avLst/>
                            <a:gdLst/>
                            <a:ahLst/>
                            <a:cxnLst/>
                            <a:rect l="l" t="t" r="r" b="b"/>
                            <a:pathLst>
                              <a:path w="58419" h="234950">
                                <a:moveTo>
                                  <a:pt x="0" y="234391"/>
                                </a:moveTo>
                                <a:lnTo>
                                  <a:pt x="58216" y="234391"/>
                                </a:lnTo>
                                <a:lnTo>
                                  <a:pt x="58216" y="0"/>
                                </a:lnTo>
                                <a:lnTo>
                                  <a:pt x="0" y="0"/>
                                </a:lnTo>
                                <a:lnTo>
                                  <a:pt x="0" y="234391"/>
                                </a:lnTo>
                                <a:close/>
                              </a:path>
                            </a:pathLst>
                          </a:custGeom>
                          <a:ln w="1778">
                            <a:solidFill>
                              <a:srgbClr val="000080"/>
                            </a:solidFill>
                            <a:prstDash val="solid"/>
                          </a:ln>
                        </wps:spPr>
                        <wps:bodyPr wrap="square" lIns="0" tIns="0" rIns="0" bIns="0" rtlCol="0">
                          <a:prstTxWarp prst="textNoShape">
                            <a:avLst/>
                          </a:prstTxWarp>
                          <a:noAutofit/>
                        </wps:bodyPr>
                      </wps:wsp>
                      <wps:wsp>
                        <wps:cNvPr id="604" name="Graphic 604"/>
                        <wps:cNvSpPr/>
                        <wps:spPr>
                          <a:xfrm>
                            <a:off x="889" y="9391497"/>
                            <a:ext cx="8255" cy="234950"/>
                          </a:xfrm>
                          <a:custGeom>
                            <a:avLst/>
                            <a:gdLst/>
                            <a:ahLst/>
                            <a:cxnLst/>
                            <a:rect l="l" t="t" r="r" b="b"/>
                            <a:pathLst>
                              <a:path w="8255" h="234950">
                                <a:moveTo>
                                  <a:pt x="7924" y="0"/>
                                </a:moveTo>
                                <a:lnTo>
                                  <a:pt x="0" y="0"/>
                                </a:lnTo>
                                <a:lnTo>
                                  <a:pt x="0" y="234391"/>
                                </a:lnTo>
                                <a:lnTo>
                                  <a:pt x="7924" y="234391"/>
                                </a:lnTo>
                                <a:lnTo>
                                  <a:pt x="7924" y="0"/>
                                </a:lnTo>
                                <a:close/>
                              </a:path>
                            </a:pathLst>
                          </a:custGeom>
                          <a:solidFill>
                            <a:srgbClr val="000000"/>
                          </a:solidFill>
                        </wps:spPr>
                        <wps:bodyPr wrap="square" lIns="0" tIns="0" rIns="0" bIns="0" rtlCol="0">
                          <a:prstTxWarp prst="textNoShape">
                            <a:avLst/>
                          </a:prstTxWarp>
                          <a:noAutofit/>
                        </wps:bodyPr>
                      </wps:wsp>
                      <wps:wsp>
                        <wps:cNvPr id="605" name="Graphic 605"/>
                        <wps:cNvSpPr/>
                        <wps:spPr>
                          <a:xfrm>
                            <a:off x="889" y="9391497"/>
                            <a:ext cx="8255" cy="234950"/>
                          </a:xfrm>
                          <a:custGeom>
                            <a:avLst/>
                            <a:gdLst/>
                            <a:ahLst/>
                            <a:cxnLst/>
                            <a:rect l="l" t="t" r="r" b="b"/>
                            <a:pathLst>
                              <a:path w="8255" h="234950">
                                <a:moveTo>
                                  <a:pt x="0" y="234391"/>
                                </a:moveTo>
                                <a:lnTo>
                                  <a:pt x="7924" y="234391"/>
                                </a:lnTo>
                                <a:lnTo>
                                  <a:pt x="7924" y="0"/>
                                </a:lnTo>
                                <a:lnTo>
                                  <a:pt x="0" y="0"/>
                                </a:lnTo>
                                <a:lnTo>
                                  <a:pt x="0" y="234391"/>
                                </a:lnTo>
                                <a:close/>
                              </a:path>
                            </a:pathLst>
                          </a:custGeom>
                          <a:ln w="1777">
                            <a:solidFill>
                              <a:srgbClr val="000000"/>
                            </a:solidFill>
                            <a:prstDash val="solid"/>
                          </a:ln>
                        </wps:spPr>
                        <wps:bodyPr wrap="square" lIns="0" tIns="0" rIns="0" bIns="0" rtlCol="0">
                          <a:prstTxWarp prst="textNoShape">
                            <a:avLst/>
                          </a:prstTxWarp>
                          <a:noAutofit/>
                        </wps:bodyPr>
                      </wps:wsp>
                      <wps:wsp>
                        <wps:cNvPr id="606" name="Graphic 606"/>
                        <wps:cNvSpPr/>
                        <wps:spPr>
                          <a:xfrm>
                            <a:off x="39903" y="9627717"/>
                            <a:ext cx="58419" cy="234950"/>
                          </a:xfrm>
                          <a:custGeom>
                            <a:avLst/>
                            <a:gdLst/>
                            <a:ahLst/>
                            <a:cxnLst/>
                            <a:rect l="l" t="t" r="r" b="b"/>
                            <a:pathLst>
                              <a:path w="58419" h="234950">
                                <a:moveTo>
                                  <a:pt x="58216" y="0"/>
                                </a:moveTo>
                                <a:lnTo>
                                  <a:pt x="0" y="0"/>
                                </a:lnTo>
                                <a:lnTo>
                                  <a:pt x="0" y="234391"/>
                                </a:lnTo>
                                <a:lnTo>
                                  <a:pt x="58216" y="234391"/>
                                </a:lnTo>
                                <a:lnTo>
                                  <a:pt x="58216" y="0"/>
                                </a:lnTo>
                                <a:close/>
                              </a:path>
                            </a:pathLst>
                          </a:custGeom>
                          <a:solidFill>
                            <a:srgbClr val="000080"/>
                          </a:solidFill>
                        </wps:spPr>
                        <wps:bodyPr wrap="square" lIns="0" tIns="0" rIns="0" bIns="0" rtlCol="0">
                          <a:prstTxWarp prst="textNoShape">
                            <a:avLst/>
                          </a:prstTxWarp>
                          <a:noAutofit/>
                        </wps:bodyPr>
                      </wps:wsp>
                      <wps:wsp>
                        <wps:cNvPr id="607" name="Graphic 607"/>
                        <wps:cNvSpPr/>
                        <wps:spPr>
                          <a:xfrm>
                            <a:off x="39903" y="9627717"/>
                            <a:ext cx="58419" cy="234950"/>
                          </a:xfrm>
                          <a:custGeom>
                            <a:avLst/>
                            <a:gdLst/>
                            <a:ahLst/>
                            <a:cxnLst/>
                            <a:rect l="l" t="t" r="r" b="b"/>
                            <a:pathLst>
                              <a:path w="58419" h="234950">
                                <a:moveTo>
                                  <a:pt x="0" y="234391"/>
                                </a:moveTo>
                                <a:lnTo>
                                  <a:pt x="58216" y="234391"/>
                                </a:lnTo>
                                <a:lnTo>
                                  <a:pt x="58216" y="0"/>
                                </a:lnTo>
                                <a:lnTo>
                                  <a:pt x="0" y="0"/>
                                </a:lnTo>
                                <a:lnTo>
                                  <a:pt x="0" y="234391"/>
                                </a:lnTo>
                                <a:close/>
                              </a:path>
                            </a:pathLst>
                          </a:custGeom>
                          <a:ln w="1778">
                            <a:solidFill>
                              <a:srgbClr val="000080"/>
                            </a:solidFill>
                            <a:prstDash val="solid"/>
                          </a:ln>
                        </wps:spPr>
                        <wps:bodyPr wrap="square" lIns="0" tIns="0" rIns="0" bIns="0" rtlCol="0">
                          <a:prstTxWarp prst="textNoShape">
                            <a:avLst/>
                          </a:prstTxWarp>
                          <a:noAutofit/>
                        </wps:bodyPr>
                      </wps:wsp>
                      <wps:wsp>
                        <wps:cNvPr id="608" name="Graphic 608"/>
                        <wps:cNvSpPr/>
                        <wps:spPr>
                          <a:xfrm>
                            <a:off x="889" y="9627717"/>
                            <a:ext cx="8255" cy="234950"/>
                          </a:xfrm>
                          <a:custGeom>
                            <a:avLst/>
                            <a:gdLst/>
                            <a:ahLst/>
                            <a:cxnLst/>
                            <a:rect l="l" t="t" r="r" b="b"/>
                            <a:pathLst>
                              <a:path w="8255" h="234950">
                                <a:moveTo>
                                  <a:pt x="7924" y="0"/>
                                </a:moveTo>
                                <a:lnTo>
                                  <a:pt x="0" y="0"/>
                                </a:lnTo>
                                <a:lnTo>
                                  <a:pt x="0" y="234391"/>
                                </a:lnTo>
                                <a:lnTo>
                                  <a:pt x="7924" y="234391"/>
                                </a:lnTo>
                                <a:lnTo>
                                  <a:pt x="7924" y="0"/>
                                </a:lnTo>
                                <a:close/>
                              </a:path>
                            </a:pathLst>
                          </a:custGeom>
                          <a:solidFill>
                            <a:srgbClr val="000000"/>
                          </a:solidFill>
                        </wps:spPr>
                        <wps:bodyPr wrap="square" lIns="0" tIns="0" rIns="0" bIns="0" rtlCol="0">
                          <a:prstTxWarp prst="textNoShape">
                            <a:avLst/>
                          </a:prstTxWarp>
                          <a:noAutofit/>
                        </wps:bodyPr>
                      </wps:wsp>
                      <wps:wsp>
                        <wps:cNvPr id="609" name="Graphic 609"/>
                        <wps:cNvSpPr/>
                        <wps:spPr>
                          <a:xfrm>
                            <a:off x="889" y="9627717"/>
                            <a:ext cx="8255" cy="234950"/>
                          </a:xfrm>
                          <a:custGeom>
                            <a:avLst/>
                            <a:gdLst/>
                            <a:ahLst/>
                            <a:cxnLst/>
                            <a:rect l="l" t="t" r="r" b="b"/>
                            <a:pathLst>
                              <a:path w="8255" h="234950">
                                <a:moveTo>
                                  <a:pt x="0" y="234391"/>
                                </a:moveTo>
                                <a:lnTo>
                                  <a:pt x="7924" y="234391"/>
                                </a:lnTo>
                                <a:lnTo>
                                  <a:pt x="7924" y="0"/>
                                </a:lnTo>
                                <a:lnTo>
                                  <a:pt x="0" y="0"/>
                                </a:lnTo>
                                <a:lnTo>
                                  <a:pt x="0" y="234391"/>
                                </a:lnTo>
                                <a:close/>
                              </a:path>
                            </a:pathLst>
                          </a:custGeom>
                          <a:ln w="1777">
                            <a:solidFill>
                              <a:srgbClr val="000000"/>
                            </a:solidFill>
                            <a:prstDash val="solid"/>
                          </a:ln>
                        </wps:spPr>
                        <wps:bodyPr wrap="square" lIns="0" tIns="0" rIns="0" bIns="0" rtlCol="0">
                          <a:prstTxWarp prst="textNoShape">
                            <a:avLst/>
                          </a:prstTxWarp>
                          <a:noAutofit/>
                        </wps:bodyPr>
                      </wps:wsp>
                    </wpg:wgp>
                  </a:graphicData>
                </a:graphic>
                <wp14:sizeRelV relativeFrom="margin">
                  <wp14:pctHeight>0</wp14:pctHeight>
                </wp14:sizeRelV>
              </wp:anchor>
            </w:drawing>
          </mc:Choice>
          <mc:Fallback>
            <w:pict>
              <v:group w14:anchorId="52000891" id="Group 1" o:spid="_x0000_s1026" style="position:absolute;margin-left:0;margin-top:0;width:497.75pt;height:788.8pt;z-index:-251657216;mso-wrap-distance-left:0;mso-wrap-distance-right:0;mso-position-horizontal:center;mso-position-horizontal-relative:margin;mso-position-vertical:center;mso-position-vertical-relative:margin;mso-height-relative:margin" coordsize="63214,1009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">
                <v:shape id="Graphic 2" o:spid="_x0000_s1027" style="position:absolute;left:399;top:98642;width:584;height:1880;visibility:visible;mso-wrap-style:square;v-text-anchor:top" coordsize="58419,187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" path="m58216,l,,,187451r58216,l58216,xe" fillcolor="navy" stroked="f">
                  <v:path arrowok="t"/>
                </v:shape>
                <v:shape id="Graphic 3" o:spid="_x0000_s1028" style="position:absolute;left:399;top:98642;width:584;height:1880;visibility:visible;mso-wrap-style:square;v-text-anchor:top" coordsize="58419,187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" path="m,187451r58216,l58216,,,,,187451xe" filled="f" strokecolor="navy" strokeweight=".14pt">
                  <v:path arrowok="t"/>
                </v:shape>
                <v:shape id="Graphic 4" o:spid="_x0000_s1029" style="position:absolute;left:399;top:99934;width:1879;height:584;visibility:visible;mso-wrap-style:square;v-text-anchor:top" coordsize="187960,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" path="m187452,l,,,58216r187452,l187452,xe" fillcolor="navy" stroked="f">
                  <v:path arrowok="t"/>
                </v:shape>
                <v:shape id="Graphic 5" o:spid="_x0000_s1030" style="position:absolute;left:399;top:99934;width:1879;height:584;visibility:visible;mso-wrap-style:square;v-text-anchor:top" coordsize="187960,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" path="m,58216r187452,l187452,,,,,58216xe" filled="f" strokecolor="navy" strokeweight=".14pt">
                  <v:path arrowok="t"/>
                </v:shape>
                <v:shape id="Graphic 6" o:spid="_x0000_s1031" style="position:absolute;left:8;top:98642;width:83;height:387;visibility:visible;mso-wrap-style:square;v-text-anchor:top" coordsize="8255,387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" path="m7924,l,,,38404r7924,l7924,xe" fillcolor="black" stroked="f">
                  <v:path arrowok="t"/>
                </v:shape>
                <v:shape id="Graphic 7" o:spid="_x0000_s1032" style="position:absolute;left:8;top:98642;width:83;height:387;visibility:visible;mso-wrap-style:square;v-text-anchor:top" coordsize="8255,387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" path="m,38404r7924,l7924,,,,,38404xe" filled="f" strokeweight=".14pt">
                  <v:path arrowok="t"/>
                </v:shape>
                <v:shape id="Graphic 8" o:spid="_x0000_s1033" style="position:absolute;left:8;top:98938;width:1372;height:88;visibility:visible;mso-wrap-style:square;v-text-anchor:top" coordsize="137160,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" path="m137159,l,,,8838r137159,l137159,xe" fillcolor="black" stroked="f">
                  <v:path arrowok="t"/>
                </v:shape>
                <v:shape id="Graphic 9" o:spid="_x0000_s1034" style="position:absolute;left:8;top:98938;width:1372;height:88;visibility:visible;mso-wrap-style:square;v-text-anchor:top" coordsize="137160,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" path="m,8838r137159,l137159,,,,,8838xe" filled="f" strokeweight=".14pt">
                  <v:path arrowok="t"/>
                </v:shape>
                <v:shape id="Graphic 10" o:spid="_x0000_s1035" style="position:absolute;left:1398;top:98938;width:83;height:1981;visibility:visible;mso-wrap-style:square;v-text-anchor:top" coordsize="8255,198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" path="m7924,l,,,197510r7924,l7924,xe" fillcolor="black" stroked="f">
                  <v:path arrowok="t"/>
                </v:shape>
                <v:shape id="Graphic 11" o:spid="_x0000_s1036" style="position:absolute;left:1398;top:98938;width:83;height:1981;visibility:visible;mso-wrap-style:square;v-text-anchor:top" coordsize="8255,198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" path="m,197510r7924,l7924,,,,,197510xe" filled="f" strokeweight=".04936mm">
                  <v:path arrowok="t"/>
                </v:shape>
                <v:shape id="Graphic 12" o:spid="_x0000_s1037" style="position:absolute;left:8;top:100827;width:1372;height:89;visibility:visible;mso-wrap-style:square;v-text-anchor:top" coordsize="137160,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" path="m137159,l,,,8534r137159,l137159,xe" fillcolor="black" stroked="f">
                  <v:path arrowok="t"/>
                </v:shape>
                <v:shape id="Graphic 13" o:spid="_x0000_s1038" style="position:absolute;left:8;top:100827;width:1372;height:89;visibility:visible;mso-wrap-style:square;v-text-anchor:top" coordsize="137160,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" path="m,8534r137159,l137159,,,,,8534xe" filled="f" strokeweight=".14pt">
                  <v:path arrowok="t"/>
                </v:shape>
                <v:shape id="Graphic 14" o:spid="_x0000_s1039" style="position:absolute;left:8;top:99434;width:83;height:1480;visibility:visible;mso-wrap-style:square;v-text-anchor:top" coordsize="8255,1479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" path="m7924,l,,,147827r7924,l7924,xe" fillcolor="black" stroked="f">
                  <v:path arrowok="t"/>
                </v:shape>
                <v:shape id="Graphic 15" o:spid="_x0000_s1040" style="position:absolute;left:8;top:99434;width:83;height:1480;visibility:visible;mso-wrap-style:square;v-text-anchor:top" coordsize="8255,1479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" path="m,147827r7924,l7924,,,,,147827xe" filled="f" strokeweight=".14pt">
                  <v:path arrowok="t"/>
                </v:shape>
                <v:shape id="Graphic 16" o:spid="_x0000_s1041" style="position:absolute;left:8;top:99434;width:1874;height:89;visibility:visible;mso-wrap-style:square;v-text-anchor:top" coordsize="187325,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" path="m186842,l,,,8838r186842,l186842,xe" fillcolor="black" stroked="f">
                  <v:path arrowok="t"/>
                </v:shape>
                <v:shape id="Graphic 17" o:spid="_x0000_s1042" style="position:absolute;left:8;top:99434;width:1874;height:89;visibility:visible;mso-wrap-style:square;v-text-anchor:top" coordsize="187325,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" path="m,8838r186842,l186842,,,,,8838xe" filled="f" strokeweight=".14pt">
                  <v:path arrowok="t"/>
                </v:shape>
                <v:shape id="Graphic 18" o:spid="_x0000_s1043" style="position:absolute;left:1788;top:99434;width:89;height:1480;visibility:visible;mso-wrap-style:square;v-text-anchor:top" coordsize="8890,1479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" path="m8839,l,,,147827r8839,l8839,xe" fillcolor="black" stroked="f">
                  <v:path arrowok="t"/>
                </v:shape>
                <v:shape id="Graphic 19" o:spid="_x0000_s1044" style="position:absolute;left:1788;top:99434;width:89;height:1480;visibility:visible;mso-wrap-style:square;v-text-anchor:top" coordsize="8890,1479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" path="m,147827r8839,l8839,,,,,147827xe" filled="f" strokeweight=".04936mm">
                  <v:path arrowok="t"/>
                </v:shape>
                <v:shape id="Graphic 20" o:spid="_x0000_s1045" style="position:absolute;left:1788;top:100827;width:489;height:89;visibility:visible;mso-wrap-style:square;v-text-anchor:top" coordsize="48895,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" path="m48463,l,,,8534r48463,l48463,xe" fillcolor="black" stroked="f">
                  <v:path arrowok="t"/>
                </v:shape>
                <v:shape id="Graphic 21" o:spid="_x0000_s1046" style="position:absolute;left:1788;top:100827;width:489;height:89;visibility:visible;mso-wrap-style:square;v-text-anchor:top" coordsize="48895,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" path="m,8534r48463,l48463,,,,,8534xe" filled="f" strokeweight=".14pt">
                  <v:path arrowok="t"/>
                </v:shape>
                <v:shape id="Graphic 22" o:spid="_x0000_s1047" style="position:absolute;left:399;top:408;width:1879;height:584;visibility:visible;mso-wrap-style:square;v-text-anchor:top" coordsize="187960,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" path="m187452,l,,,58216r187452,l187452,xe" fillcolor="navy" stroked="f">
                  <v:path arrowok="t"/>
                </v:shape>
                <v:shape id="Graphic 23" o:spid="_x0000_s1048" style="position:absolute;left:399;top:408;width:1879;height:584;visibility:visible;mso-wrap-style:square;v-text-anchor:top" coordsize="187960,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" path="m,58216r187452,l187452,,,,,58216xe" filled="f" strokecolor="navy" strokeweight=".14pt">
                  <v:path arrowok="t"/>
                </v:shape>
                <v:shape id="Graphic 24" o:spid="_x0000_s1049" style="position:absolute;left:399;top:407;width:584;height:1880;visibility:visible;mso-wrap-style:square;v-text-anchor:top" coordsize="58419,187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" path="m58216,l,,,187451r58216,l58216,xe" fillcolor="navy" stroked="f">
                  <v:path arrowok="t"/>
                </v:shape>
                <v:shape id="Graphic 25" o:spid="_x0000_s1050" style="position:absolute;left:399;top:407;width:584;height:1880;visibility:visible;mso-wrap-style:square;v-text-anchor:top" coordsize="58419,187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" path="m,187451r58216,l58216,,,,,187451xe" filled="f" strokecolor="navy" strokeweight=".14pt">
                  <v:path arrowok="t"/>
                </v:shape>
                <v:shape id="Graphic 26" o:spid="_x0000_s1051" style="position:absolute;left:1895;top:8;width:381;height:89;visibility:visible;mso-wrap-style:square;v-text-anchor:top" coordsize="38100,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" path="m37795,l,,,8534r37795,l37795,xe" fillcolor="black" stroked="f">
                  <v:path arrowok="t"/>
                </v:shape>
                <v:shape id="Graphic 27" o:spid="_x0000_s1052" style="position:absolute;left:1895;top:8;width:381;height:89;visibility:visible;mso-wrap-style:square;v-text-anchor:top" coordsize="38100,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" path="m,8534r37795,l37795,,,,,8534xe" filled="f" strokeweight=".14pt">
                  <v:path arrowok="t"/>
                </v:shape>
                <v:shape id="Graphic 28" o:spid="_x0000_s1053" style="position:absolute;left:1895;top:9;width:83;height:1378;visibility:visible;mso-wrap-style:square;v-text-anchor:top" coordsize="8255,1377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" path="m7924,l,,,137769r7924,l7924,xe" fillcolor="black" stroked="f">
                  <v:path arrowok="t"/>
                </v:shape>
                <v:shape id="Graphic 29" o:spid="_x0000_s1054" style="position:absolute;left:1895;top:9;width:83;height:1378;visibility:visible;mso-wrap-style:square;v-text-anchor:top" coordsize="8255,1377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" path="m,137769r7924,l7924,,,,,137769xe" filled="f" strokeweight=".04936mm">
                  <v:path arrowok="t"/>
                </v:shape>
                <v:shape id="Graphic 30" o:spid="_x0000_s1055" style="position:absolute;left:8;top:1402;width:1969;height:88;visibility:visible;mso-wrap-style:square;v-text-anchor:top" coordsize="196850,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" path="m196596,l,,,8534r196596,l196596,xe" fillcolor="black" stroked="f">
                  <v:path arrowok="t"/>
                </v:shape>
                <v:shape id="Graphic 31" o:spid="_x0000_s1056" style="position:absolute;left:8;top:1402;width:1969;height:88;visibility:visible;mso-wrap-style:square;v-text-anchor:top" coordsize="196850,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" path="m,8534r196596,l196596,,,,,8534xe" filled="f" strokeweight=".14pt">
                  <v:path arrowok="t"/>
                </v:shape>
                <v:shape id="Graphic 32" o:spid="_x0000_s1057" style="position:absolute;left:8;top:9;width:83;height:1378;visibility:visible;mso-wrap-style:square;v-text-anchor:top" coordsize="8255,1377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" path="m7924,l,,,137769r7924,l7924,xe" fillcolor="black" stroked="f">
                  <v:path arrowok="t"/>
                </v:shape>
                <v:shape id="Graphic 33" o:spid="_x0000_s1058" style="position:absolute;left:8;top:9;width:83;height:1378;visibility:visible;mso-wrap-style:square;v-text-anchor:top" coordsize="8255,1377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" path="m,137769r7924,l7924,,,,,137769xe" filled="f" strokeweight=".14pt">
                  <v:path arrowok="t"/>
                </v:shape>
                <v:shape id="Graphic 34" o:spid="_x0000_s1059" style="position:absolute;left:8;top:8;width:1474;height:89;visibility:visible;mso-wrap-style:square;v-text-anchor:top" coordsize="147320,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" path="m146913,l,,,8534r146913,l146913,xe" fillcolor="black" stroked="f">
                  <v:path arrowok="t"/>
                </v:shape>
                <v:shape id="Graphic 35" o:spid="_x0000_s1060" style="position:absolute;left:8;top:8;width:1474;height:89;visibility:visible;mso-wrap-style:square;v-text-anchor:top" coordsize="147320,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" path="m,8534r146913,l146913,,,,,8534xe" filled="f" strokeweight=".14pt">
                  <v:path arrowok="t"/>
                </v:shape>
                <v:shape id="Graphic 36" o:spid="_x0000_s1061" style="position:absolute;left:1398;top:9;width:83;height:1879;visibility:visible;mso-wrap-style:square;v-text-anchor:top" coordsize="8255,187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" path="m7924,l,,,187451r7924,l7924,xe" fillcolor="black" stroked="f">
                  <v:path arrowok="t"/>
                </v:shape>
                <v:shape id="Graphic 37" o:spid="_x0000_s1062" style="position:absolute;left:1398;top:9;width:83;height:1879;visibility:visible;mso-wrap-style:square;v-text-anchor:top" coordsize="8255,187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" path="m,187451r7924,l7924,,,,,187451xe" filled="f" strokeweight=".14pt">
                  <v:path arrowok="t"/>
                </v:shape>
                <v:shape id="Graphic 38" o:spid="_x0000_s1063" style="position:absolute;left:8;top:1798;width:1474;height:89;visibility:visible;mso-wrap-style:square;v-text-anchor:top" coordsize="147320,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" path="m146913,l,,,8534r146913,l146913,xe" fillcolor="black" stroked="f">
                  <v:path arrowok="t"/>
                </v:shape>
                <v:shape id="Graphic 39" o:spid="_x0000_s1064" style="position:absolute;left:8;top:1798;width:1474;height:89;visibility:visible;mso-wrap-style:square;v-text-anchor:top" coordsize="147320,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" path="m,8534r146913,l146913,,,,,8534xe" filled="f" strokeweight=".14pt">
                  <v:path arrowok="t"/>
                </v:shape>
                <v:shape id="Graphic 40" o:spid="_x0000_s1065" style="position:absolute;left:8;top:1797;width:83;height:489;visibility:visible;mso-wrap-style:square;v-text-anchor:top" coordsize="8255,488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" path="m7924,l,,,48463r7924,l7924,xe" fillcolor="black" stroked="f">
                  <v:path arrowok="t"/>
                </v:shape>
                <v:shape id="Graphic 41" o:spid="_x0000_s1066" style="position:absolute;left:8;top:1797;width:83;height:489;visibility:visible;mso-wrap-style:square;v-text-anchor:top" coordsize="8255,488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" path="m,48463r7924,l7924,,,,,48463xe" filled="f" strokeweight=".14pt">
                  <v:path arrowok="t"/>
                </v:shape>
                <v:shape id="Graphic 42" o:spid="_x0000_s1067" style="position:absolute;left:2294;top:99934;width:2318;height:584;visibility:visible;mso-wrap-style:square;v-text-anchor:top" coordsize="231775,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" path="m231647,l,,,58216r231647,l231647,xe" fillcolor="navy" stroked="f">
                  <v:path arrowok="t"/>
                </v:shape>
                <v:shape id="Graphic 43" o:spid="_x0000_s1068" style="position:absolute;left:2294;top:99934;width:2318;height:584;visibility:visible;mso-wrap-style:square;v-text-anchor:top" coordsize="231775,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" path="m,58216r231647,l231647,,,,,58216xe" filled="f" strokecolor="navy" strokeweight=".14pt">
                  <v:path arrowok="t"/>
                </v:shape>
                <v:shape id="Graphic 44" o:spid="_x0000_s1069" style="position:absolute;left:2294;top:100827;width:2318;height:89;visibility:visible;mso-wrap-style:square;v-text-anchor:top" coordsize="231775,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" path="m231647,l,,,8534r231647,l231647,xe" fillcolor="black" stroked="f">
                  <v:path arrowok="t"/>
                </v:shape>
                <v:shape id="Graphic 45" o:spid="_x0000_s1070" style="position:absolute;left:2294;top:100827;width:2318;height:89;visibility:visible;mso-wrap-style:square;v-text-anchor:top" coordsize="231775,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" path="m,8534r231647,l231647,,,,,8534xe" filled="f" strokeweight=".14pt">
                  <v:path arrowok="t"/>
                </v:shape>
                <v:shape id="Graphic 46" o:spid="_x0000_s1071" style="position:absolute;left:4626;top:99934;width:2324;height:584;visibility:visible;mso-wrap-style:square;v-text-anchor:top" coordsize="232410,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" path="m231952,l,,,58216r231952,l231952,xe" fillcolor="navy" stroked="f">
                  <v:path arrowok="t"/>
                </v:shape>
                <v:shape id="Graphic 47" o:spid="_x0000_s1072" style="position:absolute;left:4626;top:99934;width:2324;height:584;visibility:visible;mso-wrap-style:square;v-text-anchor:top" coordsize="232410,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" path="m,58216r231952,l231952,,,,,58216xe" filled="f" strokecolor="navy" strokeweight=".14pt">
                  <v:path arrowok="t"/>
                </v:shape>
                <v:shape id="Graphic 48" o:spid="_x0000_s1073" style="position:absolute;left:4626;top:100827;width:2324;height:89;visibility:visible;mso-wrap-style:square;v-text-anchor:top" coordsize="232410,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" path="m231952,l,,,8534r231952,l231952,xe" fillcolor="black" stroked="f">
                  <v:path arrowok="t"/>
                </v:shape>
                <v:shape id="Graphic 49" o:spid="_x0000_s1074" style="position:absolute;left:4626;top:100827;width:2324;height:89;visibility:visible;mso-wrap-style:square;v-text-anchor:top" coordsize="232410,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" path="m,8534r231952,l231952,,,,,8534xe" filled="f" strokeweight=".04936mm">
                  <v:path arrowok="t"/>
                </v:shape>
                <v:shape id="Graphic 50" o:spid="_x0000_s1075" style="position:absolute;left:6957;top:99934;width:2324;height:584;visibility:visible;mso-wrap-style:square;v-text-anchor:top" coordsize="232410,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" path="m231952,l,,,58216r231952,l231952,xe" fillcolor="navy" stroked="f">
                  <v:path arrowok="t"/>
                </v:shape>
                <v:shape id="Graphic 51" o:spid="_x0000_s1076" style="position:absolute;left:6957;top:99934;width:2324;height:584;visibility:visible;mso-wrap-style:square;v-text-anchor:top" coordsize="232410,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" path="m,58216r231952,l231952,,,,,58216xe" filled="f" strokecolor="navy" strokeweight=".14pt">
                  <v:path arrowok="t"/>
                </v:shape>
                <v:shape id="Graphic 52" o:spid="_x0000_s1077" style="position:absolute;left:6957;top:100827;width:2324;height:89;visibility:visible;mso-wrap-style:square;v-text-anchor:top" coordsize="232410,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" path="m231952,l,,,8534r231952,l231952,xe" fillcolor="black" stroked="f">
                  <v:path arrowok="t"/>
                </v:shape>
                <v:shape id="Graphic 53" o:spid="_x0000_s1078" style="position:absolute;left:6957;top:100827;width:2324;height:89;visibility:visible;mso-wrap-style:square;v-text-anchor:top" coordsize="232410,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" path="m,8534r231952,l231952,,,,,8534xe" filled="f" strokeweight=".04936mm">
                  <v:path arrowok="t"/>
                </v:shape>
                <v:shape id="Graphic 54" o:spid="_x0000_s1079" style="position:absolute;left:9289;top:99934;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" path="m233476,l,,,58216r233476,l233476,xe" fillcolor="navy" stroked="f">
                  <v:path arrowok="t"/>
                </v:shape>
                <v:shape id="Graphic 55" o:spid="_x0000_s1080" style="position:absolute;left:9289;top:99934;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" path="m,58216r233476,l233476,,,,,58216xe" filled="f" strokecolor="navy" strokeweight=".14pt">
                  <v:path arrowok="t"/>
                </v:shape>
                <v:shape id="Graphic 56" o:spid="_x0000_s1081" style="position:absolute;left:9289;top:100827;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" path="m233476,l,,,8534r233476,l233476,xe" fillcolor="black" stroked="f">
                  <v:path arrowok="t"/>
                </v:shape>
                <v:shape id="Graphic 57" o:spid="_x0000_s1082" style="position:absolute;left:9289;top:100827;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" path="m,8534r233476,l233476,,,,,8534xe" filled="f" strokeweight=".14pt">
                  <v:path arrowok="t"/>
                </v:shape>
                <v:shape id="Graphic 58" o:spid="_x0000_s1083" style="position:absolute;left:11636;top:99934;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" path="m233476,l,,,58216r233476,l233476,xe" fillcolor="navy" stroked="f">
                  <v:path arrowok="t"/>
                </v:shape>
                <v:shape id="Graphic 59" o:spid="_x0000_s1084" style="position:absolute;left:11636;top:99934;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" path="m,58216r233476,l233476,,,,,58216xe" filled="f" strokecolor="navy" strokeweight=".14pt">
                  <v:path arrowok="t"/>
                </v:shape>
                <v:shape id="Graphic 60" o:spid="_x0000_s1085" style="position:absolute;left:11636;top:100827;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" path="m233476,l,,,8534r233476,l233476,xe" fillcolor="black" stroked="f">
                  <v:path arrowok="t"/>
                </v:shape>
                <v:shape id="Graphic 61" o:spid="_x0000_s1086" style="position:absolute;left:11636;top:100827;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" path="m,8534r233476,l233476,,,,,8534xe" filled="f" strokeweight=".14pt">
                  <v:path arrowok="t"/>
                </v:shape>
                <v:shape id="Graphic 62" o:spid="_x0000_s1087" style="position:absolute;left:13983;top:99934;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" path="m233476,l,,,58216r233476,l233476,xe" fillcolor="navy" stroked="f">
                  <v:path arrowok="t"/>
                </v:shape>
                <v:shape id="Graphic 63" o:spid="_x0000_s1088" style="position:absolute;left:13983;top:99934;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" path="m,58216r233476,l233476,,,,,58216xe" filled="f" strokecolor="navy" strokeweight=".14pt">
                  <v:path arrowok="t"/>
                </v:shape>
                <v:shape id="Graphic 64" o:spid="_x0000_s1089" style="position:absolute;left:13983;top:100827;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" path="m233476,l,,,8534r233476,l233476,xe" fillcolor="black" stroked="f">
                  <v:path arrowok="t"/>
                </v:shape>
                <v:shape id="Graphic 65" o:spid="_x0000_s1090" style="position:absolute;left:13983;top:100827;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" path="m,8534r233476,l233476,,,,,8534xe" filled="f" strokeweight=".04936mm">
                  <v:path arrowok="t"/>
                </v:shape>
                <v:shape id="Graphic 66" o:spid="_x0000_s1091" style="position:absolute;left:16334;top:99934;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" path="m233172,l,,,58216r233172,l233172,xe" fillcolor="navy" stroked="f">
                  <v:path arrowok="t"/>
                </v:shape>
                <v:shape id="Graphic 67" o:spid="_x0000_s1092" style="position:absolute;left:16334;top:99934;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" path="m,58216r233172,l233172,,,,,58216xe" filled="f" strokecolor="navy" strokeweight=".04936mm">
                  <v:path arrowok="t"/>
                </v:shape>
                <v:shape id="Graphic 68" o:spid="_x0000_s1093" style="position:absolute;left:16334;top:100827;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" path="m233172,l,,,8534r233172,l233172,xe" fillcolor="black" stroked="f">
                  <v:path arrowok="t"/>
                </v:shape>
                <v:shape id="Graphic 69" o:spid="_x0000_s1094" style="position:absolute;left:16334;top:100827;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" path="m,8534r233172,l233172,,,,,8534xe" filled="f" strokeweight=".04936mm">
                  <v:path arrowok="t"/>
                </v:shape>
                <v:shape id="Graphic 70" o:spid="_x0000_s1095" style="position:absolute;left:18681;top:99934;width:2336;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" path="m233172,l,,,58216r233172,l233172,xe" fillcolor="navy" stroked="f">
                  <v:path arrowok="t"/>
                </v:shape>
                <v:shape id="Graphic 71" o:spid="_x0000_s1096" style="position:absolute;left:18681;top:99934;width:2336;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" path="m,58216r233172,l233172,,,,,58216xe" filled="f" strokecolor="navy" strokeweight=".04936mm">
                  <v:path arrowok="t"/>
                </v:shape>
                <v:shape id="Graphic 72" o:spid="_x0000_s1097" style="position:absolute;left:18681;top:100827;width:2336;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" path="m233172,l,,,8534r233172,l233172,xe" fillcolor="black" stroked="f">
                  <v:path arrowok="t"/>
                </v:shape>
                <v:shape id="Graphic 73" o:spid="_x0000_s1098" style="position:absolute;left:18681;top:100827;width:2336;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" path="m,8534r233172,l233172,,,,,8534xe" filled="f" strokeweight=".04936mm">
                  <v:path arrowok="t"/>
                </v:shape>
                <v:shape id="Graphic 74" o:spid="_x0000_s1099" style="position:absolute;left:21028;top:99934;width:2336;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" path="m233476,l,,,58216r233476,l233476,xe" fillcolor="navy" stroked="f">
                  <v:path arrowok="t"/>
                </v:shape>
                <v:shape id="Graphic 75" o:spid="_x0000_s1100" style="position:absolute;left:21028;top:99934;width:2336;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" path="m,58216r233476,l233476,,,,,58216xe" filled="f" strokecolor="navy" strokeweight=".14pt">
                  <v:path arrowok="t"/>
                </v:shape>
                <v:shape id="Graphic 76" o:spid="_x0000_s1101" style="position:absolute;left:21028;top:100827;width:2336;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" path="m233476,l,,,8534r233476,l233476,xe" fillcolor="black" stroked="f">
                  <v:path arrowok="t"/>
                </v:shape>
                <v:shape id="Graphic 77" o:spid="_x0000_s1102" style="position:absolute;left:21028;top:100827;width:2336;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" path="m,8534r233476,l233476,,,,,8534xe" filled="f" strokeweight=".14pt">
                  <v:path arrowok="t"/>
                </v:shape>
                <v:shape id="Graphic 78" o:spid="_x0000_s1103" style="position:absolute;left:23375;top:99934;width:2336;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" path="m233476,l,,,58216r233476,l233476,xe" fillcolor="navy" stroked="f">
                  <v:path arrowok="t"/>
                </v:shape>
                <v:shape id="Graphic 79" o:spid="_x0000_s1104" style="position:absolute;left:23375;top:99934;width:2336;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" path="m,58216r233476,l233476,,,,,58216xe" filled="f" strokecolor="navy" strokeweight=".14pt">
                  <v:path arrowok="t"/>
                </v:shape>
                <v:shape id="Graphic 80" o:spid="_x0000_s1105" style="position:absolute;left:23375;top:100827;width:2336;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" path="m233476,l,,,8534r233476,l233476,xe" fillcolor="black" stroked="f">
                  <v:path arrowok="t"/>
                </v:shape>
                <v:shape id="Graphic 81" o:spid="_x0000_s1106" style="position:absolute;left:23375;top:100827;width:2336;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" path="m,8534r233476,l233476,,,,,8534xe" filled="f" strokeweight=".04936mm">
                  <v:path arrowok="t"/>
                </v:shape>
                <v:shape id="Graphic 82" o:spid="_x0000_s1107" style="position:absolute;left:25722;top:99934;width:2336;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" path="m233476,l,,,58216r233476,l233476,xe" fillcolor="navy" stroked="f">
                  <v:path arrowok="t"/>
                </v:shape>
                <v:shape id="Graphic 83" o:spid="_x0000_s1108" style="position:absolute;left:25722;top:99934;width:2336;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" path="m,58216r233476,l233476,,,,,58216xe" filled="f" strokecolor="navy" strokeweight=".14pt">
                  <v:path arrowok="t"/>
                </v:shape>
                <v:shape id="Graphic 84" o:spid="_x0000_s1109" style="position:absolute;left:25722;top:100827;width:2336;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" path="m233476,l,,,8534r233476,l233476,xe" fillcolor="black" stroked="f">
                  <v:path arrowok="t"/>
                </v:shape>
                <v:shape id="Graphic 85" o:spid="_x0000_s1110" style="position:absolute;left:25722;top:100827;width:2336;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" path="m,8534r233476,l233476,,,,,8534xe" filled="f" strokeweight=".04936mm">
                  <v:path arrowok="t"/>
                </v:shape>
                <v:shape id="Graphic 86" o:spid="_x0000_s1111" style="position:absolute;left:28069;top:99934;width:2336;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" path="m233476,l,,,58216r233476,l233476,xe" fillcolor="navy" stroked="f">
                  <v:path arrowok="t"/>
                </v:shape>
                <v:shape id="Graphic 87" o:spid="_x0000_s1112" style="position:absolute;left:28069;top:99934;width:2336;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" path="m,58216r233476,l233476,,,,,58216xe" filled="f" strokecolor="navy" strokeweight=".14pt">
                  <v:path arrowok="t"/>
                </v:shape>
                <v:shape id="Graphic 88" o:spid="_x0000_s1113" style="position:absolute;left:28069;top:100827;width:2336;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" path="m233476,l,,,8534r233476,l233476,xe" fillcolor="black" stroked="f">
                  <v:path arrowok="t"/>
                </v:shape>
                <v:shape id="Graphic 89" o:spid="_x0000_s1114" style="position:absolute;left:28069;top:100827;width:2336;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" path="m,8534r233476,l233476,,,,,8534xe" filled="f" strokeweight=".04936mm">
                  <v:path arrowok="t"/>
                </v:shape>
                <v:shape id="Graphic 90" o:spid="_x0000_s1115" style="position:absolute;left:30415;top:99934;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" path="m233476,l,,,58216r233476,l233476,xe" fillcolor="navy" stroked="f">
                  <v:path arrowok="t"/>
                </v:shape>
                <v:shape id="Graphic 91" o:spid="_x0000_s1116" style="position:absolute;left:30415;top:99934;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" path="m,58216r233476,l233476,,,,,58216xe" filled="f" strokecolor="navy" strokeweight=".14pt">
                  <v:path arrowok="t"/>
                </v:shape>
                <v:shape id="Graphic 92" o:spid="_x0000_s1117" style="position:absolute;left:30415;top:100827;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" path="m233476,l,,,8534r233476,l233476,xe" fillcolor="black" stroked="f">
                  <v:path arrowok="t"/>
                </v:shape>
                <v:shape id="Graphic 93" o:spid="_x0000_s1118" style="position:absolute;left:30415;top:100827;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" path="m,8534r233476,l233476,,,,,8534xe" filled="f" strokeweight=".04936mm">
                  <v:path arrowok="t"/>
                </v:shape>
                <v:shape id="Graphic 94" o:spid="_x0000_s1119" style="position:absolute;left:32765;top:99934;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" path="m233172,l,,,58216r233172,l233172,xe" fillcolor="navy" stroked="f">
                  <v:path arrowok="t"/>
                </v:shape>
                <v:shape id="Graphic 95" o:spid="_x0000_s1120" style="position:absolute;left:32765;top:99934;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" path="m,58216r233172,l233172,,,,,58216xe" filled="f" strokecolor="navy" strokeweight=".04936mm">
                  <v:path arrowok="t"/>
                </v:shape>
                <v:shape id="Graphic 96" o:spid="_x0000_s1121" style="position:absolute;left:32765;top:100827;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" path="m233172,l,,,8534r233172,l233172,xe" fillcolor="black" stroked="f">
                  <v:path arrowok="t"/>
                </v:shape>
                <v:shape id="Graphic 97" o:spid="_x0000_s1122" style="position:absolute;left:32765;top:100827;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" path="m,8534r233172,l233172,,,,,8534xe" filled="f" strokeweight=".04936mm">
                  <v:path arrowok="t"/>
                </v:shape>
                <v:shape id="Graphic 98" o:spid="_x0000_s1123" style="position:absolute;left:35112;top:99934;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" path="m233172,l,,,58216r233172,l233172,xe" fillcolor="navy" stroked="f">
                  <v:path arrowok="t"/>
                </v:shape>
                <v:shape id="Graphic 99" o:spid="_x0000_s1124" style="position:absolute;left:35112;top:99934;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" path="m,58216r233172,l233172,,,,,58216xe" filled="f" strokecolor="navy" strokeweight=".04936mm">
                  <v:path arrowok="t"/>
                </v:shape>
                <v:shape id="Graphic 100" o:spid="_x0000_s1125" style="position:absolute;left:35112;top:100827;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" path="m233172,l,,,8534r233172,l233172,xe" fillcolor="black" stroked="f">
                  <v:path arrowok="t"/>
                </v:shape>
                <v:shape id="Graphic 101" o:spid="_x0000_s1126" style="position:absolute;left:35112;top:100827;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" path="m,8534r233172,l233172,,,,,8534xe" filled="f" strokeweight=".04936mm">
                  <v:path arrowok="t"/>
                </v:shape>
                <v:shape id="Graphic 102" o:spid="_x0000_s1127" style="position:absolute;left:37459;top:99934;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" path="m233476,l,,,58216r233476,l233476,xe" fillcolor="navy" stroked="f">
                  <v:path arrowok="t"/>
                </v:shape>
                <v:shape id="Graphic 103" o:spid="_x0000_s1128" style="position:absolute;left:37459;top:99934;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" path="m,58216r233476,l233476,,,,,58216xe" filled="f" strokecolor="navy" strokeweight=".14pt">
                  <v:path arrowok="t"/>
                </v:shape>
                <v:shape id="Graphic 104" o:spid="_x0000_s1129" style="position:absolute;left:37459;top:100827;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" path="m233476,l,,,8534r233476,l233476,xe" fillcolor="black" stroked="f">
                  <v:path arrowok="t"/>
                </v:shape>
                <v:shape id="Graphic 105" o:spid="_x0000_s1130" style="position:absolute;left:37459;top:100827;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" path="m,8534r233476,l233476,,,,,8534xe" filled="f" strokeweight=".04936mm">
                  <v:path arrowok="t"/>
                </v:shape>
                <v:shape id="Graphic 106" o:spid="_x0000_s1131" style="position:absolute;left:39806;top:99934;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" path="m233476,l,,,58216r233476,l233476,xe" fillcolor="navy" stroked="f">
                  <v:path arrowok="t"/>
                </v:shape>
                <v:shape id="Graphic 107" o:spid="_x0000_s1132" style="position:absolute;left:39806;top:99934;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" path="m,58216r233476,l233476,,,,,58216xe" filled="f" strokecolor="navy" strokeweight=".14pt">
                  <v:path arrowok="t"/>
                </v:shape>
                <v:shape id="Graphic 108" o:spid="_x0000_s1133" style="position:absolute;left:39806;top:100827;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" path="m233476,l,,,8534r233476,l233476,xe" fillcolor="black" stroked="f">
                  <v:path arrowok="t"/>
                </v:shape>
                <v:shape id="Graphic 109" o:spid="_x0000_s1134" style="position:absolute;left:39806;top:100827;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" path="m,8534r233476,l233476,,,,,8534xe" filled="f" strokeweight=".04936mm">
                  <v:path arrowok="t"/>
                </v:shape>
                <v:shape id="Graphic 110" o:spid="_x0000_s1135" style="position:absolute;left:42153;top:99934;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" path="m233476,l,,,58216r233476,l233476,xe" fillcolor="navy" stroked="f">
                  <v:path arrowok="t"/>
                </v:shape>
                <v:shape id="Graphic 111" o:spid="_x0000_s1136" style="position:absolute;left:42153;top:99934;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" path="m,58216r233476,l233476,,,,,58216xe" filled="f" strokecolor="navy" strokeweight=".14pt">
                  <v:path arrowok="t"/>
                </v:shape>
                <v:shape id="Graphic 112" o:spid="_x0000_s1137" style="position:absolute;left:42153;top:100827;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" path="m233476,l,,,8534r233476,l233476,xe" fillcolor="black" stroked="f">
                  <v:path arrowok="t"/>
                </v:shape>
                <v:shape id="Graphic 113" o:spid="_x0000_s1138" style="position:absolute;left:42153;top:100827;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" path="m,8534r233476,l233476,,,,,8534xe" filled="f" strokeweight=".04936mm">
                  <v:path arrowok="t"/>
                </v:shape>
                <v:shape id="Graphic 114" o:spid="_x0000_s1139" style="position:absolute;left:44500;top:99934;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" path="m233476,l,,,58216r233476,l233476,xe" fillcolor="navy" stroked="f">
                  <v:path arrowok="t"/>
                </v:shape>
                <v:shape id="Graphic 115" o:spid="_x0000_s1140" style="position:absolute;left:44500;top:99934;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" path="m,58216r233476,l233476,,,,,58216xe" filled="f" strokecolor="navy" strokeweight=".14pt">
                  <v:path arrowok="t"/>
                </v:shape>
                <v:shape id="Graphic 116" o:spid="_x0000_s1141" style="position:absolute;left:44500;top:100827;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" path="m233476,l,,,8534r233476,l233476,xe" fillcolor="black" stroked="f">
                  <v:path arrowok="t"/>
                </v:shape>
                <v:shape id="Graphic 117" o:spid="_x0000_s1142" style="position:absolute;left:44500;top:100827;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" path="m,8534r233476,l233476,,,,,8534xe" filled="f" strokeweight=".04936mm">
                  <v:path arrowok="t"/>
                </v:shape>
                <v:shape id="Graphic 118" o:spid="_x0000_s1143" style="position:absolute;left:46847;top:99934;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" path="m233476,l,,,58216r233476,l233476,xe" fillcolor="navy" stroked="f">
                  <v:path arrowok="t"/>
                </v:shape>
                <v:shape id="Graphic 119" o:spid="_x0000_s1144" style="position:absolute;left:46847;top:99934;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" path="m,58216r233476,l233476,,,,,58216xe" filled="f" strokecolor="navy" strokeweight=".14pt">
                  <v:path arrowok="t"/>
                </v:shape>
                <v:shape id="Graphic 120" o:spid="_x0000_s1145" style="position:absolute;left:46847;top:100827;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" path="m233476,l,,,8534r233476,l233476,xe" fillcolor="black" stroked="f">
                  <v:path arrowok="t"/>
                </v:shape>
                <v:shape id="Graphic 121" o:spid="_x0000_s1146" style="position:absolute;left:46847;top:100827;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" path="m,8534r233476,l233476,,,,,8534xe" filled="f" strokeweight=".04936mm">
                  <v:path arrowok="t"/>
                </v:shape>
                <v:shape id="Graphic 122" o:spid="_x0000_s1147" style="position:absolute;left:49198;top:99934;width:2336;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" path="m233172,l,,,58216r233172,l233172,xe" fillcolor="navy" stroked="f">
                  <v:path arrowok="t"/>
                </v:shape>
                <v:shape id="Graphic 123" o:spid="_x0000_s1148" style="position:absolute;left:49198;top:99934;width:2336;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" path="m,58216r233172,l233172,,,,,58216xe" filled="f" strokecolor="navy" strokeweight=".04936mm">
                  <v:path arrowok="t"/>
                </v:shape>
                <v:shape id="Graphic 124" o:spid="_x0000_s1149" style="position:absolute;left:49198;top:100827;width:2336;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" path="m233172,l,,,8534r233172,l233172,xe" fillcolor="black" stroked="f">
                  <v:path arrowok="t"/>
                </v:shape>
                <v:shape id="Graphic 125" o:spid="_x0000_s1150" style="position:absolute;left:49198;top:100827;width:2336;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" path="m,8534r233172,l233172,,,,,8534xe" filled="f" strokeweight=".04936mm">
                  <v:path arrowok="t"/>
                </v:shape>
                <v:shape id="Graphic 126" o:spid="_x0000_s1151" style="position:absolute;left:51544;top:99934;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" path="m233172,l,,,58216r233172,l233172,xe" fillcolor="navy" stroked="f">
                  <v:path arrowok="t"/>
                </v:shape>
                <v:shape id="Graphic 127" o:spid="_x0000_s1152" style="position:absolute;left:51544;top:99934;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" path="m,58216r233172,l233172,,,,,58216xe" filled="f" strokecolor="navy" strokeweight=".04936mm">
                  <v:path arrowok="t"/>
                </v:shape>
                <v:shape id="Graphic 128" o:spid="_x0000_s1153" style="position:absolute;left:51544;top:100827;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" path="m233172,l,,,8534r233172,l233172,xe" fillcolor="black" stroked="f">
                  <v:path arrowok="t"/>
                </v:shape>
                <v:shape id="Graphic 129" o:spid="_x0000_s1154" style="position:absolute;left:51544;top:100827;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" path="m,8534r233172,l233172,,,,,8534xe" filled="f" strokeweight=".04936mm">
                  <v:path arrowok="t"/>
                </v:shape>
                <v:shape id="Graphic 130" o:spid="_x0000_s1155" style="position:absolute;left:53891;top:99934;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" path="m233476,l,,,58216r233476,l233476,xe" fillcolor="navy" stroked="f">
                  <v:path arrowok="t"/>
                </v:shape>
                <v:shape id="Graphic 131" o:spid="_x0000_s1156" style="position:absolute;left:53891;top:99934;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" path="m,58216r233476,l233476,,,,,58216xe" filled="f" strokecolor="navy" strokeweight=".14pt">
                  <v:path arrowok="t"/>
                </v:shape>
                <v:shape id="Graphic 132" o:spid="_x0000_s1157" style="position:absolute;left:53891;top:100827;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" path="m233476,l,,,8534r233476,l233476,xe" fillcolor="black" stroked="f">
                  <v:path arrowok="t"/>
                </v:shape>
                <v:shape id="Graphic 133" o:spid="_x0000_s1158" style="position:absolute;left:53891;top:100827;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" path="m,8534r233476,l233476,,,,,8534xe" filled="f" strokeweight=".04936mm">
                  <v:path arrowok="t"/>
                </v:shape>
                <v:shape id="Graphic 134" o:spid="_x0000_s1159" style="position:absolute;left:56238;top:99934;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" path="m233476,l,,,58216r233476,l233476,xe" fillcolor="navy" stroked="f">
                  <v:path arrowok="t"/>
                </v:shape>
                <v:shape id="Graphic 135" o:spid="_x0000_s1160" style="position:absolute;left:56238;top:99934;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" path="m,58216r233476,l233476,,,,,58216xe" filled="f" strokecolor="navy" strokeweight=".14pt">
                  <v:path arrowok="t"/>
                </v:shape>
                <v:shape id="Graphic 136" o:spid="_x0000_s1161" style="position:absolute;left:56238;top:100827;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" path="m233476,l,,,8534r233476,l233476,xe" fillcolor="black" stroked="f">
                  <v:path arrowok="t"/>
                </v:shape>
                <v:shape id="Graphic 137" o:spid="_x0000_s1162" style="position:absolute;left:56238;top:100827;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" path="m,8534r233476,l233476,,,,,8534xe" filled="f" strokeweight=".04936mm">
                  <v:path arrowok="t"/>
                </v:shape>
                <v:shape id="Graphic 138" o:spid="_x0000_s1163" style="position:absolute;left:58585;top:99934;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" path="m233476,l,,,58216r233476,l233476,xe" fillcolor="navy" stroked="f">
                  <v:path arrowok="t"/>
                </v:shape>
                <v:shape id="Graphic 139" o:spid="_x0000_s1164" style="position:absolute;left:58585;top:99934;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" path="m,58216r233476,l233476,,,,,58216xe" filled="f" strokecolor="navy" strokeweight=".14pt">
                  <v:path arrowok="t"/>
                </v:shape>
                <v:shape id="Graphic 140" o:spid="_x0000_s1165" style="position:absolute;left:58585;top:100827;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" path="m233476,l,,,8534r233476,l233476,xe" fillcolor="black" stroked="f">
                  <v:path arrowok="t"/>
                </v:shape>
                <v:shape id="Graphic 141" o:spid="_x0000_s1166" style="position:absolute;left:58585;top:100827;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" path="m,8534r233476,l233476,,,,,8534xe" filled="f" strokeweight=".04936mm">
                  <v:path arrowok="t"/>
                </v:shape>
                <v:shape id="Graphic 142" o:spid="_x0000_s1167" style="position:absolute;left:2294;top:408;width:2318;height:584;visibility:visible;mso-wrap-style:square;v-text-anchor:top" coordsize="231775,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" path="m231647,l,,,58216r231647,l231647,xe" fillcolor="navy" stroked="f">
                  <v:path arrowok="t"/>
                </v:shape>
                <v:shape id="Graphic 143" o:spid="_x0000_s1168" style="position:absolute;left:2294;top:408;width:2318;height:584;visibility:visible;mso-wrap-style:square;v-text-anchor:top" coordsize="231775,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" path="m,58216r231647,l231647,,,,,58216xe" filled="f" strokecolor="navy" strokeweight=".14pt">
                  <v:path arrowok="t"/>
                </v:shape>
                <v:shape id="Graphic 144" o:spid="_x0000_s1169" style="position:absolute;left:2294;top:8;width:2318;height:89;visibility:visible;mso-wrap-style:square;v-text-anchor:top" coordsize="231775,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" path="m231647,l,,,8534r231647,l231647,xe" fillcolor="black" stroked="f">
                  <v:path arrowok="t"/>
                </v:shape>
                <v:shape id="Graphic 145" o:spid="_x0000_s1170" style="position:absolute;left:2294;top:8;width:2318;height:89;visibility:visible;mso-wrap-style:square;v-text-anchor:top" coordsize="231775,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" path="m,8534r231647,l231647,,,,,8534xe" filled="f" strokeweight=".14pt">
                  <v:path arrowok="t"/>
                </v:shape>
                <v:shape id="Graphic 146" o:spid="_x0000_s1171" style="position:absolute;left:4626;top:408;width:2324;height:584;visibility:visible;mso-wrap-style:square;v-text-anchor:top" coordsize="232410,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" path="m231952,l,,,58216r231952,l231952,xe" fillcolor="navy" stroked="f">
                  <v:path arrowok="t"/>
                </v:shape>
                <v:shape id="Graphic 147" o:spid="_x0000_s1172" style="position:absolute;left:4626;top:408;width:2324;height:584;visibility:visible;mso-wrap-style:square;v-text-anchor:top" coordsize="232410,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" path="m,58216r231952,l231952,,,,,58216xe" filled="f" strokecolor="navy" strokeweight=".14pt">
                  <v:path arrowok="t"/>
                </v:shape>
                <v:shape id="Graphic 148" o:spid="_x0000_s1173" style="position:absolute;left:4626;top:8;width:2324;height:89;visibility:visible;mso-wrap-style:square;v-text-anchor:top" coordsize="232410,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" path="m231952,l,,,8534r231952,l231952,xe" fillcolor="black" stroked="f">
                  <v:path arrowok="t"/>
                </v:shape>
                <v:shape id="Graphic 149" o:spid="_x0000_s1174" style="position:absolute;left:4626;top:8;width:2324;height:89;visibility:visible;mso-wrap-style:square;v-text-anchor:top" coordsize="232410,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" path="m,8534r231952,l231952,,,,,8534xe" filled="f" strokeweight=".14pt">
                  <v:path arrowok="t"/>
                </v:shape>
                <v:shape id="Graphic 150" o:spid="_x0000_s1175" style="position:absolute;left:6957;top:408;width:2324;height:584;visibility:visible;mso-wrap-style:square;v-text-anchor:top" coordsize="232410,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" path="m231952,l,,,58216r231952,l231952,xe" fillcolor="navy" stroked="f">
                  <v:path arrowok="t"/>
                </v:shape>
                <v:shape id="Graphic 151" o:spid="_x0000_s1176" style="position:absolute;left:6957;top:408;width:2324;height:584;visibility:visible;mso-wrap-style:square;v-text-anchor:top" coordsize="232410,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" path="m,58216r231952,l231952,,,,,58216xe" filled="f" strokecolor="navy" strokeweight=".14pt">
                  <v:path arrowok="t"/>
                </v:shape>
                <v:shape id="Graphic 152" o:spid="_x0000_s1177" style="position:absolute;left:6957;top:8;width:2324;height:89;visibility:visible;mso-wrap-style:square;v-text-anchor:top" coordsize="232410,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" path="m231952,l,,,8534r231952,l231952,xe" fillcolor="black" stroked="f">
                  <v:path arrowok="t"/>
                </v:shape>
                <v:shape id="Graphic 153" o:spid="_x0000_s1178" style="position:absolute;left:6957;top:8;width:2324;height:89;visibility:visible;mso-wrap-style:square;v-text-anchor:top" coordsize="232410,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" path="m,8534r231952,l231952,,,,,8534xe" filled="f" strokeweight=".14pt">
                  <v:path arrowok="t"/>
                </v:shape>
                <v:shape id="Graphic 154" o:spid="_x0000_s1179" style="position:absolute;left:9289;top:408;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" path="m233476,l,,,58216r233476,l233476,xe" fillcolor="navy" stroked="f">
                  <v:path arrowok="t"/>
                </v:shape>
                <v:shape id="Graphic 155" o:spid="_x0000_s1180" style="position:absolute;left:9289;top:408;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" path="m,58216r233476,l233476,,,,,58216xe" filled="f" strokecolor="navy" strokeweight=".14pt">
                  <v:path arrowok="t"/>
                </v:shape>
                <v:shape id="Graphic 156" o:spid="_x0000_s1181" style="position:absolute;left:9289;top:8;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" path="m233476,l,,,8534r233476,l233476,xe" fillcolor="black" stroked="f">
                  <v:path arrowok="t"/>
                </v:shape>
                <v:shape id="Graphic 157" o:spid="_x0000_s1182" style="position:absolute;left:9289;top:8;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" path="m,8534r233476,l233476,,,,,8534xe" filled="f" strokeweight=".14pt">
                  <v:path arrowok="t"/>
                </v:shape>
                <v:shape id="Graphic 158" o:spid="_x0000_s1183" style="position:absolute;left:11636;top:408;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" path="m233476,l,,,58216r233476,l233476,xe" fillcolor="navy" stroked="f">
                  <v:path arrowok="t"/>
                </v:shape>
                <v:shape id="Graphic 159" o:spid="_x0000_s1184" style="position:absolute;left:11636;top:408;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" path="m,58216r233476,l233476,,,,,58216xe" filled="f" strokecolor="navy" strokeweight=".14pt">
                  <v:path arrowok="t"/>
                </v:shape>
                <v:shape id="Graphic 160" o:spid="_x0000_s1185" style="position:absolute;left:11636;top:8;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" path="m233476,l,,,8534r233476,l233476,xe" fillcolor="black" stroked="f">
                  <v:path arrowok="t"/>
                </v:shape>
                <v:shape id="Graphic 161" o:spid="_x0000_s1186" style="position:absolute;left:11636;top:8;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" path="m,8534r233476,l233476,,,,,8534xe" filled="f" strokeweight=".14pt">
                  <v:path arrowok="t"/>
                </v:shape>
                <v:shape id="Graphic 162" o:spid="_x0000_s1187" style="position:absolute;left:13983;top:408;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" path="m233476,l,,,58216r233476,l233476,xe" fillcolor="navy" stroked="f">
                  <v:path arrowok="t"/>
                </v:shape>
                <v:shape id="Graphic 163" o:spid="_x0000_s1188" style="position:absolute;left:13983;top:408;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" path="m,58216r233476,l233476,,,,,58216xe" filled="f" strokecolor="navy" strokeweight=".14pt">
                  <v:path arrowok="t"/>
                </v:shape>
                <v:shape id="Graphic 164" o:spid="_x0000_s1189" style="position:absolute;left:13983;top:8;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" path="m233476,l,,,8534r233476,l233476,xe" fillcolor="black" stroked="f">
                  <v:path arrowok="t"/>
                </v:shape>
                <v:shape id="Graphic 165" o:spid="_x0000_s1190" style="position:absolute;left:13983;top:8;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" path="m,8534r233476,l233476,,,,,8534xe" filled="f" strokeweight=".14pt">
                  <v:path arrowok="t"/>
                </v:shape>
                <v:shape id="Graphic 166" o:spid="_x0000_s1191" style="position:absolute;left:16334;top:408;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" path="m233172,l,,,58216r233172,l233172,xe" fillcolor="navy" stroked="f">
                  <v:path arrowok="t"/>
                </v:shape>
                <v:shape id="Graphic 167" o:spid="_x0000_s1192" style="position:absolute;left:16334;top:408;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" path="m,58216r233172,l233172,,,,,58216xe" filled="f" strokecolor="navy" strokeweight=".14pt">
                  <v:path arrowok="t"/>
                </v:shape>
                <v:shape id="Graphic 168" o:spid="_x0000_s1193" style="position:absolute;left:16334;top:8;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" path="m233172,l,,,8534r233172,l233172,xe" fillcolor="black" stroked="f">
                  <v:path arrowok="t"/>
                </v:shape>
                <v:shape id="Graphic 169" o:spid="_x0000_s1194" style="position:absolute;left:16334;top:8;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" path="m,8534r233172,l233172,,,,,8534xe" filled="f" strokeweight=".14pt">
                  <v:path arrowok="t"/>
                </v:shape>
                <v:shape id="Graphic 170" o:spid="_x0000_s1195" style="position:absolute;left:18681;top:408;width:2336;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" path="m233172,l,,,58216r233172,l233172,xe" fillcolor="navy" stroked="f">
                  <v:path arrowok="t"/>
                </v:shape>
                <v:shape id="Graphic 171" o:spid="_x0000_s1196" style="position:absolute;left:18681;top:408;width:2336;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" path="m,58216r233172,l233172,,,,,58216xe" filled="f" strokecolor="navy" strokeweight=".14pt">
                  <v:path arrowok="t"/>
                </v:shape>
                <v:shape id="Graphic 172" o:spid="_x0000_s1197" style="position:absolute;left:18681;top:8;width:2336;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" path="m233172,l,,,8534r233172,l233172,xe" fillcolor="black" stroked="f">
                  <v:path arrowok="t"/>
                </v:shape>
                <v:shape id="Graphic 173" o:spid="_x0000_s1198" style="position:absolute;left:18681;top:8;width:2336;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" path="m,8534r233172,l233172,,,,,8534xe" filled="f" strokeweight=".14pt">
                  <v:path arrowok="t"/>
                </v:shape>
                <v:shape id="Graphic 174" o:spid="_x0000_s1199" style="position:absolute;left:21028;top:408;width:2336;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" path="m233476,l,,,58216r233476,l233476,xe" fillcolor="navy" stroked="f">
                  <v:path arrowok="t"/>
                </v:shape>
                <v:shape id="Graphic 175" o:spid="_x0000_s1200" style="position:absolute;left:21028;top:408;width:2336;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" path="m,58216r233476,l233476,,,,,58216xe" filled="f" strokecolor="navy" strokeweight=".14pt">
                  <v:path arrowok="t"/>
                </v:shape>
                <v:shape id="Graphic 176" o:spid="_x0000_s1201" style="position:absolute;left:21028;top:8;width:2336;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" path="m233476,l,,,8534r233476,l233476,xe" fillcolor="black" stroked="f">
                  <v:path arrowok="t"/>
                </v:shape>
                <v:shape id="Graphic 177" o:spid="_x0000_s1202" style="position:absolute;left:21028;top:8;width:2336;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" path="m,8534r233476,l233476,,,,,8534xe" filled="f" strokeweight=".14pt">
                  <v:path arrowok="t"/>
                </v:shape>
                <v:shape id="Graphic 178" o:spid="_x0000_s1203" style="position:absolute;left:23375;top:408;width:2336;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" path="m233476,l,,,58216r233476,l233476,xe" fillcolor="navy" stroked="f">
                  <v:path arrowok="t"/>
                </v:shape>
                <v:shape id="Graphic 179" o:spid="_x0000_s1204" style="position:absolute;left:23375;top:408;width:2336;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" path="m,58216r233476,l233476,,,,,58216xe" filled="f" strokecolor="navy" strokeweight=".14pt">
                  <v:path arrowok="t"/>
                </v:shape>
                <v:shape id="Graphic 180" o:spid="_x0000_s1205" style="position:absolute;left:23375;top:8;width:2336;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" path="m233476,l,,,8534r233476,l233476,xe" fillcolor="black" stroked="f">
                  <v:path arrowok="t"/>
                </v:shape>
                <v:shape id="Graphic 181" o:spid="_x0000_s1206" style="position:absolute;left:23375;top:8;width:2336;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" path="m,8534r233476,l233476,,,,,8534xe" filled="f" strokeweight=".14pt">
                  <v:path arrowok="t"/>
                </v:shape>
                <v:shape id="Graphic 182" o:spid="_x0000_s1207" style="position:absolute;left:25722;top:408;width:2336;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" path="m233476,l,,,58216r233476,l233476,xe" fillcolor="navy" stroked="f">
                  <v:path arrowok="t"/>
                </v:shape>
                <v:shape id="Graphic 183" o:spid="_x0000_s1208" style="position:absolute;left:25722;top:408;width:2336;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" path="m,58216r233476,l233476,,,,,58216xe" filled="f" strokecolor="navy" strokeweight=".14pt">
                  <v:path arrowok="t"/>
                </v:shape>
                <v:shape id="Graphic 184" o:spid="_x0000_s1209" style="position:absolute;left:25722;top:8;width:2336;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" path="m233476,l,,,8534r233476,l233476,xe" fillcolor="black" stroked="f">
                  <v:path arrowok="t"/>
                </v:shape>
                <v:shape id="Graphic 185" o:spid="_x0000_s1210" style="position:absolute;left:25722;top:8;width:2336;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" path="m,8534r233476,l233476,,,,,8534xe" filled="f" strokeweight=".14pt">
                  <v:path arrowok="t"/>
                </v:shape>
                <v:shape id="Graphic 186" o:spid="_x0000_s1211" style="position:absolute;left:28069;top:408;width:2336;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" path="m233476,l,,,58216r233476,l233476,xe" fillcolor="navy" stroked="f">
                  <v:path arrowok="t"/>
                </v:shape>
                <v:shape id="Graphic 187" o:spid="_x0000_s1212" style="position:absolute;left:28069;top:408;width:2336;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" path="m,58216r233476,l233476,,,,,58216xe" filled="f" strokecolor="navy" strokeweight=".14pt">
                  <v:path arrowok="t"/>
                </v:shape>
                <v:shape id="Graphic 188" o:spid="_x0000_s1213" style="position:absolute;left:28069;top:8;width:2336;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" path="m233476,l,,,8534r233476,l233476,xe" fillcolor="black" stroked="f">
                  <v:path arrowok="t"/>
                </v:shape>
                <v:shape id="Graphic 189" o:spid="_x0000_s1214" style="position:absolute;left:28069;top:8;width:2336;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" path="m,8534r233476,l233476,,,,,8534xe" filled="f" strokeweight=".14pt">
                  <v:path arrowok="t"/>
                </v:shape>
                <v:shape id="Graphic 190" o:spid="_x0000_s1215" style="position:absolute;left:30415;top:408;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" path="m233476,l,,,58216r233476,l233476,xe" fillcolor="navy" stroked="f">
                  <v:path arrowok="t"/>
                </v:shape>
                <v:shape id="Graphic 191" o:spid="_x0000_s1216" style="position:absolute;left:30415;top:408;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" path="m,58216r233476,l233476,,,,,58216xe" filled="f" strokecolor="navy" strokeweight=".14pt">
                  <v:path arrowok="t"/>
                </v:shape>
                <v:shape id="Graphic 192" o:spid="_x0000_s1217" style="position:absolute;left:30415;top:8;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" path="m233476,l,,,8534r233476,l233476,xe" fillcolor="black" stroked="f">
                  <v:path arrowok="t"/>
                </v:shape>
                <v:shape id="Graphic 193" o:spid="_x0000_s1218" style="position:absolute;left:30415;top:8;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" path="m,8534r233476,l233476,,,,,8534xe" filled="f" strokeweight=".14pt">
                  <v:path arrowok="t"/>
                </v:shape>
                <v:shape id="Graphic 194" o:spid="_x0000_s1219" style="position:absolute;left:32765;top:408;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" path="m233172,l,,,58216r233172,l233172,xe" fillcolor="navy" stroked="f">
                  <v:path arrowok="t"/>
                </v:shape>
                <v:shape id="Graphic 195" o:spid="_x0000_s1220" style="position:absolute;left:32765;top:408;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" path="m,58216r233172,l233172,,,,,58216xe" filled="f" strokecolor="navy" strokeweight=".14pt">
                  <v:path arrowok="t"/>
                </v:shape>
                <v:shape id="Graphic 196" o:spid="_x0000_s1221" style="position:absolute;left:32765;top:8;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" path="m233172,l,,,8534r233172,l233172,xe" fillcolor="black" stroked="f">
                  <v:path arrowok="t"/>
                </v:shape>
                <v:shape id="Graphic 197" o:spid="_x0000_s1222" style="position:absolute;left:32765;top:8;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" path="m,8534r233172,l233172,,,,,8534xe" filled="f" strokeweight=".14pt">
                  <v:path arrowok="t"/>
                </v:shape>
                <v:shape id="Graphic 198" o:spid="_x0000_s1223" style="position:absolute;left:35112;top:408;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" path="m233172,l,,,58216r233172,l233172,xe" fillcolor="navy" stroked="f">
                  <v:path arrowok="t"/>
                </v:shape>
                <v:shape id="Graphic 199" o:spid="_x0000_s1224" style="position:absolute;left:35112;top:408;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" path="m,58216r233172,l233172,,,,,58216xe" filled="f" strokecolor="navy" strokeweight=".14pt">
                  <v:path arrowok="t"/>
                </v:shape>
                <v:shape id="Graphic 200" o:spid="_x0000_s1225" style="position:absolute;left:35112;top:8;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" path="m233172,l,,,8534r233172,l233172,xe" fillcolor="black" stroked="f">
                  <v:path arrowok="t"/>
                </v:shape>
                <v:shape id="Graphic 201" o:spid="_x0000_s1226" style="position:absolute;left:35112;top:8;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" path="m,8534r233172,l233172,,,,,8534xe" filled="f" strokeweight=".14pt">
                  <v:path arrowok="t"/>
                </v:shape>
                <v:shape id="Graphic 202" o:spid="_x0000_s1227" style="position:absolute;left:37459;top:408;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" path="m233476,l,,,58216r233476,l233476,xe" fillcolor="navy" stroked="f">
                  <v:path arrowok="t"/>
                </v:shape>
                <v:shape id="Graphic 203" o:spid="_x0000_s1228" style="position:absolute;left:37459;top:408;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" path="m,58216r233476,l233476,,,,,58216xe" filled="f" strokecolor="navy" strokeweight=".14pt">
                  <v:path arrowok="t"/>
                </v:shape>
                <v:shape id="Graphic 204" o:spid="_x0000_s1229" style="position:absolute;left:37459;top:8;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" path="m233476,l,,,8534r233476,l233476,xe" fillcolor="black" stroked="f">
                  <v:path arrowok="t"/>
                </v:shape>
                <v:shape id="Graphic 205" o:spid="_x0000_s1230" style="position:absolute;left:37459;top:8;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" path="m,8534r233476,l233476,,,,,8534xe" filled="f" strokeweight=".14pt">
                  <v:path arrowok="t"/>
                </v:shape>
                <v:shape id="Graphic 206" o:spid="_x0000_s1231" style="position:absolute;left:39806;top:408;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" path="m233476,l,,,58216r233476,l233476,xe" fillcolor="navy" stroked="f">
                  <v:path arrowok="t"/>
                </v:shape>
                <v:shape id="Graphic 207" o:spid="_x0000_s1232" style="position:absolute;left:39806;top:408;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" path="m,58216r233476,l233476,,,,,58216xe" filled="f" strokecolor="navy" strokeweight=".14pt">
                  <v:path arrowok="t"/>
                </v:shape>
                <v:shape id="Graphic 208" o:spid="_x0000_s1233" style="position:absolute;left:39806;top:8;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" path="m233476,l,,,8534r233476,l233476,xe" fillcolor="black" stroked="f">
                  <v:path arrowok="t"/>
                </v:shape>
                <v:shape id="Graphic 209" o:spid="_x0000_s1234" style="position:absolute;left:39806;top:8;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" path="m,8534r233476,l233476,,,,,8534xe" filled="f" strokeweight=".14pt">
                  <v:path arrowok="t"/>
                </v:shape>
                <v:shape id="Graphic 210" o:spid="_x0000_s1235" style="position:absolute;left:42153;top:408;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" path="m233476,l,,,58216r233476,l233476,xe" fillcolor="navy" stroked="f">
                  <v:path arrowok="t"/>
                </v:shape>
                <v:shape id="Graphic 211" o:spid="_x0000_s1236" style="position:absolute;left:42153;top:408;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" path="m,58216r233476,l233476,,,,,58216xe" filled="f" strokecolor="navy" strokeweight=".14pt">
                  <v:path arrowok="t"/>
                </v:shape>
                <v:shape id="Graphic 212" o:spid="_x0000_s1237" style="position:absolute;left:42153;top:8;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" path="m233476,l,,,8534r233476,l233476,xe" fillcolor="black" stroked="f">
                  <v:path arrowok="t"/>
                </v:shape>
                <v:shape id="Graphic 213" o:spid="_x0000_s1238" style="position:absolute;left:42153;top:8;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" path="m,8534r233476,l233476,,,,,8534xe" filled="f" strokeweight=".14pt">
                  <v:path arrowok="t"/>
                </v:shape>
                <v:shape id="Graphic 214" o:spid="_x0000_s1239" style="position:absolute;left:44500;top:408;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" path="m233476,l,,,58216r233476,l233476,xe" fillcolor="navy" stroked="f">
                  <v:path arrowok="t"/>
                </v:shape>
                <v:shape id="Graphic 215" o:spid="_x0000_s1240" style="position:absolute;left:44500;top:408;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" path="m,58216r233476,l233476,,,,,58216xe" filled="f" strokecolor="navy" strokeweight=".14pt">
                  <v:path arrowok="t"/>
                </v:shape>
                <v:shape id="Graphic 216" o:spid="_x0000_s1241" style="position:absolute;left:44500;top:8;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" path="m233476,l,,,8534r233476,l233476,xe" fillcolor="black" stroked="f">
                  <v:path arrowok="t"/>
                </v:shape>
                <v:shape id="Graphic 217" o:spid="_x0000_s1242" style="position:absolute;left:44500;top:8;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" path="m,8534r233476,l233476,,,,,8534xe" filled="f" strokeweight=".14pt">
                  <v:path arrowok="t"/>
                </v:shape>
                <v:shape id="Graphic 218" o:spid="_x0000_s1243" style="position:absolute;left:46847;top:408;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" path="m233476,l,,,58216r233476,l233476,xe" fillcolor="navy" stroked="f">
                  <v:path arrowok="t"/>
                </v:shape>
                <v:shape id="Graphic 219" o:spid="_x0000_s1244" style="position:absolute;left:46847;top:408;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" path="m,58216r233476,l233476,,,,,58216xe" filled="f" strokecolor="navy" strokeweight=".14pt">
                  <v:path arrowok="t"/>
                </v:shape>
                <v:shape id="Graphic 220" o:spid="_x0000_s1245" style="position:absolute;left:46847;top:8;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" path="m233476,l,,,8534r233476,l233476,xe" fillcolor="black" stroked="f">
                  <v:path arrowok="t"/>
                </v:shape>
                <v:shape id="Graphic 221" o:spid="_x0000_s1246" style="position:absolute;left:46847;top:8;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" path="m,8534r233476,l233476,,,,,8534xe" filled="f" strokeweight=".14pt">
                  <v:path arrowok="t"/>
                </v:shape>
                <v:shape id="Graphic 222" o:spid="_x0000_s1247" style="position:absolute;left:49198;top:408;width:2336;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" path="m233172,l,,,58216r233172,l233172,xe" fillcolor="navy" stroked="f">
                  <v:path arrowok="t"/>
                </v:shape>
                <v:shape id="Graphic 223" o:spid="_x0000_s1248" style="position:absolute;left:49198;top:408;width:2336;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" path="m,58216r233172,l233172,,,,,58216xe" filled="f" strokecolor="navy" strokeweight=".14pt">
                  <v:path arrowok="t"/>
                </v:shape>
                <v:shape id="Graphic 224" o:spid="_x0000_s1249" style="position:absolute;left:49198;top:8;width:2336;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" path="m233172,l,,,8534r233172,l233172,xe" fillcolor="black" stroked="f">
                  <v:path arrowok="t"/>
                </v:shape>
                <v:shape id="Graphic 225" o:spid="_x0000_s1250" style="position:absolute;left:49198;top:8;width:2336;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" path="m,8534r233172,l233172,,,,,8534xe" filled="f" strokeweight=".14pt">
                  <v:path arrowok="t"/>
                </v:shape>
                <v:shape id="Graphic 226" o:spid="_x0000_s1251" style="position:absolute;left:51544;top:408;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" path="m233172,l,,,58216r233172,l233172,xe" fillcolor="navy" stroked="f">
                  <v:path arrowok="t"/>
                </v:shape>
                <v:shape id="Graphic 227" o:spid="_x0000_s1252" style="position:absolute;left:51544;top:408;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" path="m,58216r233172,l233172,,,,,58216xe" filled="f" strokecolor="navy" strokeweight=".14pt">
                  <v:path arrowok="t"/>
                </v:shape>
                <v:shape id="Graphic 228" o:spid="_x0000_s1253" style="position:absolute;left:51544;top:8;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" path="m233172,l,,,8534r233172,l233172,xe" fillcolor="black" stroked="f">
                  <v:path arrowok="t"/>
                </v:shape>
                <v:shape id="Graphic 229" o:spid="_x0000_s1254" style="position:absolute;left:51544;top:8;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" path="m,8534r233172,l233172,,,,,8534xe" filled="f" strokeweight=".14pt">
                  <v:path arrowok="t"/>
                </v:shape>
                <v:shape id="Graphic 230" o:spid="_x0000_s1255" style="position:absolute;left:53891;top:408;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" path="m233476,l,,,58216r233476,l233476,xe" fillcolor="navy" stroked="f">
                  <v:path arrowok="t"/>
                </v:shape>
                <v:shape id="Graphic 231" o:spid="_x0000_s1256" style="position:absolute;left:53891;top:408;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" path="m,58216r233476,l233476,,,,,58216xe" filled="f" strokecolor="navy" strokeweight=".14pt">
                  <v:path arrowok="t"/>
                </v:shape>
                <v:shape id="Graphic 232" o:spid="_x0000_s1257" style="position:absolute;left:53891;top:8;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" path="m233476,l,,,8534r233476,l233476,xe" fillcolor="black" stroked="f">
                  <v:path arrowok="t"/>
                </v:shape>
                <v:shape id="Graphic 233" o:spid="_x0000_s1258" style="position:absolute;left:53891;top:8;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" path="m,8534r233476,l233476,,,,,8534xe" filled="f" strokeweight=".14pt">
                  <v:path arrowok="t"/>
                </v:shape>
                <v:shape id="Graphic 234" o:spid="_x0000_s1259" style="position:absolute;left:56238;top:408;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" path="m233476,l,,,58216r233476,l233476,xe" fillcolor="navy" stroked="f">
                  <v:path arrowok="t"/>
                </v:shape>
                <v:shape id="Graphic 235" o:spid="_x0000_s1260" style="position:absolute;left:56238;top:408;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" path="m,58216r233476,l233476,,,,,58216xe" filled="f" strokecolor="navy" strokeweight=".14pt">
                  <v:path arrowok="t"/>
                </v:shape>
                <v:shape id="Graphic 236" o:spid="_x0000_s1261" style="position:absolute;left:56238;top:8;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" path="m233476,l,,,8534r233476,l233476,xe" fillcolor="black" stroked="f">
                  <v:path arrowok="t"/>
                </v:shape>
                <v:shape id="Graphic 237" o:spid="_x0000_s1262" style="position:absolute;left:56238;top:8;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" path="m,8534r233476,l233476,,,,,8534xe" filled="f" strokeweight=".14pt">
                  <v:path arrowok="t"/>
                </v:shape>
                <v:shape id="Graphic 238" o:spid="_x0000_s1263" style="position:absolute;left:58585;top:408;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" path="m233476,l,,,58216r233476,l233476,xe" fillcolor="navy" stroked="f">
                  <v:path arrowok="t"/>
                </v:shape>
                <v:shape id="Graphic 239" o:spid="_x0000_s1264" style="position:absolute;left:58585;top:408;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" path="m,58216r233476,l233476,,,,,58216xe" filled="f" strokecolor="navy" strokeweight=".14pt">
                  <v:path arrowok="t"/>
                </v:shape>
                <v:shape id="Graphic 240" o:spid="_x0000_s1265" style="position:absolute;left:58585;top:8;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" path="m233476,l,,,8534r233476,l233476,xe" fillcolor="black" stroked="f">
                  <v:path arrowok="t"/>
                </v:shape>
                <v:shape id="Graphic 241" o:spid="_x0000_s1266" style="position:absolute;left:58585;top:8;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" path="m,8534r233476,l233476,,,,,8534xe" filled="f" strokeweight=".14pt">
                  <v:path arrowok="t"/>
                </v:shape>
                <v:shape id="Graphic 242" o:spid="_x0000_s1267" style="position:absolute;left:60932;top:99934;width:1874;height:584;visibility:visible;mso-wrap-style:square;v-text-anchor:top" coordsize="187325,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" path="m187147,l,,,58216r187147,l187147,xe" fillcolor="navy" stroked="f">
                  <v:path arrowok="t"/>
                </v:shape>
                <v:shape id="Graphic 243" o:spid="_x0000_s1268" style="position:absolute;left:60932;top:99934;width:1874;height:584;visibility:visible;mso-wrap-style:square;v-text-anchor:top" coordsize="187325,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" path="m,58216r187147,l187147,,,,,58216xe" filled="f" strokecolor="navy" strokeweight=".04936mm">
                  <v:path arrowok="t"/>
                </v:shape>
                <v:shape id="Graphic 244" o:spid="_x0000_s1269" style="position:absolute;left:62224;top:98642;width:584;height:1880;visibility:visible;mso-wrap-style:square;v-text-anchor:top" coordsize="58419,187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" path="m57911,l,,,187451r57911,l57911,xe" fillcolor="navy" stroked="f">
                  <v:path arrowok="t"/>
                </v:shape>
                <v:shape id="Graphic 245" o:spid="_x0000_s1270" style="position:absolute;left:62224;top:98642;width:584;height:1880;visibility:visible;mso-wrap-style:square;v-text-anchor:top" coordsize="58419,187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" path="m,187451r57911,l57911,,,,,187451xe" filled="f" strokecolor="navy" strokeweight=".14pt">
                  <v:path arrowok="t"/>
                </v:shape>
                <v:shape id="Graphic 246" o:spid="_x0000_s1271" style="position:absolute;left:60932;top:100827;width:381;height:89;visibility:visible;mso-wrap-style:square;v-text-anchor:top" coordsize="38100,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" path="m37795,l,,,8534r37795,l37795,xe" fillcolor="black" stroked="f">
                  <v:path arrowok="t"/>
                </v:shape>
                <v:shape id="Graphic 247" o:spid="_x0000_s1272" style="position:absolute;left:60932;top:100827;width:381;height:89;visibility:visible;mso-wrap-style:square;v-text-anchor:top" coordsize="38100,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" path="m,8534r37795,l37795,,,,,8534xe" filled="f" strokeweight=".14pt">
                  <v:path arrowok="t"/>
                </v:shape>
                <v:shape id="Graphic 248" o:spid="_x0000_s1273" style="position:absolute;left:61231;top:99535;width:82;height:1378;visibility:visible;mso-wrap-style:square;v-text-anchor:top" coordsize="8255,1377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" path="m7924,l,,,137769r7924,l7924,xe" fillcolor="black" stroked="f">
                  <v:path arrowok="t"/>
                </v:shape>
                <v:shape id="Graphic 249" o:spid="_x0000_s1274" style="position:absolute;left:61231;top:99535;width:82;height:1378;visibility:visible;mso-wrap-style:square;v-text-anchor:top" coordsize="8255,1377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" path="m,137769r7924,l7924,,,,,137769xe" filled="f" strokeweight=".04936mm">
                  <v:path arrowok="t"/>
                </v:shape>
                <v:shape id="Graphic 250" o:spid="_x0000_s1275" style="position:absolute;left:61231;top:99434;width:1975;height:89;visibility:visible;mso-wrap-style:square;v-text-anchor:top" coordsize="197485,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" path="m196900,l,,,8838r196900,l196900,xe" fillcolor="black" stroked="f">
                  <v:path arrowok="t"/>
                </v:shape>
                <v:shape id="Graphic 251" o:spid="_x0000_s1276" style="position:absolute;left:61231;top:99434;width:1975;height:89;visibility:visible;mso-wrap-style:square;v-text-anchor:top" coordsize="197485,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" path="m,8838r196900,l196900,,,,,8838xe" filled="f" strokeweight=".14pt">
                  <v:path arrowok="t"/>
                </v:shape>
                <v:shape id="Graphic 252" o:spid="_x0000_s1277" style="position:absolute;left:63121;top:99535;width:82;height:1378;visibility:visible;mso-wrap-style:square;v-text-anchor:top" coordsize="8255,1377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" path="m7924,l,,,137769r7924,l7924,xe" fillcolor="black" stroked="f">
                  <v:path arrowok="t"/>
                </v:shape>
                <v:shape id="Graphic 253" o:spid="_x0000_s1278" style="position:absolute;left:63121;top:99535;width:82;height:1378;visibility:visible;mso-wrap-style:square;v-text-anchor:top" coordsize="8255,1377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" path="m,137769r7924,l7924,,,,,137769xe" filled="f" strokeweight=".04936mm">
                  <v:path arrowok="t"/>
                </v:shape>
                <v:shape id="Graphic 254" o:spid="_x0000_s1279" style="position:absolute;left:61727;top:100827;width:1474;height:89;visibility:visible;mso-wrap-style:square;v-text-anchor:top" coordsize="147320,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" path="m147218,l,,,8534r147218,l147218,xe" fillcolor="black" stroked="f">
                  <v:path arrowok="t"/>
                </v:shape>
                <v:shape id="Graphic 255" o:spid="_x0000_s1280" style="position:absolute;left:61727;top:100827;width:1474;height:89;visibility:visible;mso-wrap-style:square;v-text-anchor:top" coordsize="147320,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" path="m,8534r147218,l147218,,,,,8534xe" filled="f" strokeweight=".14pt">
                  <v:path arrowok="t"/>
                </v:shape>
                <v:shape id="Graphic 256" o:spid="_x0000_s1281" style="position:absolute;left:61727;top:99038;width:83;height:1880;visibility:visible;mso-wrap-style:square;v-text-anchor:top" coordsize="8255,187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" path="m7925,l,,,187451r7925,l7925,xe" fillcolor="black" stroked="f">
                  <v:path arrowok="t"/>
                </v:shape>
                <v:shape id="Graphic 257" o:spid="_x0000_s1282" style="position:absolute;left:61727;top:99038;width:83;height:1880;visibility:visible;mso-wrap-style:square;v-text-anchor:top" coordsize="8255,187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" path="m,187451r7925,l7925,,,,,187451xe" filled="f" strokeweight=".14pt">
                  <v:path arrowok="t"/>
                </v:shape>
                <v:shape id="Graphic 258" o:spid="_x0000_s1283" style="position:absolute;left:61727;top:99038;width:1474;height:89;visibility:visible;mso-wrap-style:square;v-text-anchor:top" coordsize="147320,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" path="m147218,l,,,8534r147218,l147218,xe" fillcolor="black" stroked="f">
                  <v:path arrowok="t"/>
                </v:shape>
                <v:shape id="Graphic 259" o:spid="_x0000_s1284" style="position:absolute;left:61727;top:99038;width:1474;height:89;visibility:visible;mso-wrap-style:square;v-text-anchor:top" coordsize="147320,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" path="m,8534r147218,l147218,,,,,8534xe" filled="f" strokeweight=".14pt">
                  <v:path arrowok="t"/>
                </v:shape>
                <v:shape id="Graphic 260" o:spid="_x0000_s1285" style="position:absolute;left:63121;top:98642;width:82;height:483;visibility:visible;mso-wrap-style:square;v-text-anchor:top" coordsize="8255,482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" path="m7924,l,,,48158r7924,l7924,xe" fillcolor="black" stroked="f">
                  <v:path arrowok="t"/>
                </v:shape>
                <v:shape id="Graphic 261" o:spid="_x0000_s1286" style="position:absolute;left:63121;top:98642;width:82;height:483;visibility:visible;mso-wrap-style:square;v-text-anchor:top" coordsize="8255,482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" path="m,48158r7924,l7924,,,,,48158xe" filled="f" strokeweight=".04936mm">
                  <v:path arrowok="t"/>
                </v:shape>
                <v:shape id="Graphic 262" o:spid="_x0000_s1287" style="position:absolute;left:62224;top:407;width:584;height:1880;visibility:visible;mso-wrap-style:square;v-text-anchor:top" coordsize="58419,187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" path="m57911,l,,,187451r57911,l57911,xe" fillcolor="navy" stroked="f">
                  <v:path arrowok="t"/>
                </v:shape>
                <v:shape id="Graphic 263" o:spid="_x0000_s1288" style="position:absolute;left:62224;top:407;width:584;height:1880;visibility:visible;mso-wrap-style:square;v-text-anchor:top" coordsize="58419,187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" path="m,187451r57911,l57911,,,,,187451xe" filled="f" strokecolor="navy" strokeweight=".14pt">
                  <v:path arrowok="t"/>
                </v:shape>
                <v:shape id="Graphic 264" o:spid="_x0000_s1289" style="position:absolute;left:60932;top:408;width:1874;height:584;visibility:visible;mso-wrap-style:square;v-text-anchor:top" coordsize="187325,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" path="m187147,l,,,58216r187147,l187147,xe" fillcolor="navy" stroked="f">
                  <v:path arrowok="t"/>
                </v:shape>
                <v:shape id="Graphic 265" o:spid="_x0000_s1290" style="position:absolute;left:60932;top:408;width:1874;height:584;visibility:visible;mso-wrap-style:square;v-text-anchor:top" coordsize="187325,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" path="m,58216r187147,l187147,,,,,58216xe" filled="f" strokecolor="navy" strokeweight=".14pt">
                  <v:path arrowok="t"/>
                </v:shape>
                <v:shape id="Graphic 266" o:spid="_x0000_s1291" style="position:absolute;left:63121;top:1898;width:82;height:387;visibility:visible;mso-wrap-style:square;v-text-anchor:top" coordsize="8255,387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" path="m7924,l,,,38404r7924,l7924,xe" fillcolor="black" stroked="f">
                  <v:path arrowok="t"/>
                </v:shape>
                <v:shape id="Graphic 267" o:spid="_x0000_s1292" style="position:absolute;left:63121;top:1898;width:82;height:387;visibility:visible;mso-wrap-style:square;v-text-anchor:top" coordsize="8255,387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" path="m,38404r7924,l7924,,,,,38404xe" filled="f" strokeweight=".04936mm">
                  <v:path arrowok="t"/>
                </v:shape>
                <v:shape id="Graphic 268" o:spid="_x0000_s1293" style="position:absolute;left:61828;top:1898;width:1371;height:89;visibility:visible;mso-wrap-style:square;v-text-anchor:top" coordsize="137160,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" path="m137159,l,,,8534r137159,l137159,xe" fillcolor="black" stroked="f">
                  <v:path arrowok="t"/>
                </v:shape>
                <v:shape id="Graphic 269" o:spid="_x0000_s1294" style="position:absolute;left:61828;top:1898;width:1371;height:89;visibility:visible;mso-wrap-style:square;v-text-anchor:top" coordsize="137160,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" path="m,8534r137159,l137159,,,,,8534xe" filled="f" strokeweight=".14pt">
                  <v:path arrowok="t"/>
                </v:shape>
                <v:shape id="Graphic 270" o:spid="_x0000_s1295" style="position:absolute;left:61727;top:8;width:83;height:1982;visibility:visible;mso-wrap-style:square;v-text-anchor:top" coordsize="8255,198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" path="m7925,l,,,197510r7925,l7925,xe" fillcolor="black" stroked="f">
                  <v:path arrowok="t"/>
                </v:shape>
                <v:shape id="Graphic 271" o:spid="_x0000_s1296" style="position:absolute;left:61727;top:8;width:83;height:1982;visibility:visible;mso-wrap-style:square;v-text-anchor:top" coordsize="8255,198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" path="m,197510r7925,l7925,,,,,197510xe" filled="f" strokeweight=".04936mm">
                  <v:path arrowok="t"/>
                </v:shape>
                <v:shape id="Graphic 272" o:spid="_x0000_s1297" style="position:absolute;left:61828;top:8;width:1371;height:89;visibility:visible;mso-wrap-style:square;v-text-anchor:top" coordsize="137160,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" path="m137159,l,,,8534r137159,l137159,xe" fillcolor="black" stroked="f">
                  <v:path arrowok="t"/>
                </v:shape>
                <v:shape id="Graphic 273" o:spid="_x0000_s1298" style="position:absolute;left:61828;top:8;width:1371;height:89;visibility:visible;mso-wrap-style:square;v-text-anchor:top" coordsize="137160,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" path="m,8534r137159,l137159,,,,,8534xe" filled="f" strokeweight=".14pt">
                  <v:path arrowok="t"/>
                </v:shape>
                <v:shape id="Graphic 274" o:spid="_x0000_s1299" style="position:absolute;left:63121;top:9;width:82;height:1479;visibility:visible;mso-wrap-style:square;v-text-anchor:top" coordsize="8255,1479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" path="m7924,l,,,147827r7924,l7924,xe" fillcolor="black" stroked="f">
                  <v:path arrowok="t"/>
                </v:shape>
                <v:shape id="Graphic 275" o:spid="_x0000_s1300" style="position:absolute;left:63121;top:9;width:82;height:1479;visibility:visible;mso-wrap-style:square;v-text-anchor:top" coordsize="8255,1479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" path="m,147827r7924,l7924,,,,,147827xe" filled="f" strokeweight=".14pt">
                  <v:path arrowok="t"/>
                </v:shape>
                <v:shape id="Graphic 276" o:spid="_x0000_s1301" style="position:absolute;left:61331;top:1402;width:1873;height:88;visibility:visible;mso-wrap-style:square;v-text-anchor:top" coordsize="187325,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" path="m186842,l,,,8534r186842,l186842,xe" fillcolor="black" stroked="f">
                  <v:path arrowok="t"/>
                </v:shape>
                <v:shape id="Graphic 277" o:spid="_x0000_s1302" style="position:absolute;left:61331;top:1402;width:1873;height:88;visibility:visible;mso-wrap-style:square;v-text-anchor:top" coordsize="187325,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" path="m,8534r186842,l186842,,,,,8534xe" filled="f" strokeweight=".14pt">
                  <v:path arrowok="t"/>
                </v:shape>
                <v:shape id="Graphic 278" o:spid="_x0000_s1303" style="position:absolute;left:61331;top:9;width:83;height:1479;visibility:visible;mso-wrap-style:square;v-text-anchor:top" coordsize="8255,1479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" path="m7925,l,,,147827r7925,l7925,xe" fillcolor="black" stroked="f">
                  <v:path arrowok="t"/>
                </v:shape>
                <v:shape id="Graphic 279" o:spid="_x0000_s1304" style="position:absolute;left:61331;top:9;width:83;height:1479;visibility:visible;mso-wrap-style:square;v-text-anchor:top" coordsize="8255,1479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" path="m,147827r7925,l7925,,,,,147827xe" filled="f" strokeweight=".14pt">
                  <v:path arrowok="t"/>
                </v:shape>
                <v:shape id="Graphic 280" o:spid="_x0000_s1305" style="position:absolute;left:60932;top:8;width:483;height:89;visibility:visible;mso-wrap-style:square;v-text-anchor:top" coordsize="48260,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" path="m47853,l,,,8534r47853,l47853,xe" fillcolor="black" stroked="f">
                  <v:path arrowok="t"/>
                </v:shape>
                <v:shape id="Graphic 281" o:spid="_x0000_s1306" style="position:absolute;left:60932;top:8;width:483;height:89;visibility:visible;mso-wrap-style:square;v-text-anchor:top" coordsize="48260,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" path="m,8534r47853,l47853,,,,,8534xe" filled="f" strokeweight=".14pt">
                  <v:path arrowok="t"/>
                </v:shape>
                <v:shape id="Graphic 282" o:spid="_x0000_s1307" style="position:absolute;left:62224;top:2294;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" path="m57911,l,,,233476r57911,l57911,xe" fillcolor="navy" stroked="f">
                  <v:path arrowok="t"/>
                </v:shape>
                <v:shape id="Graphic 283" o:spid="_x0000_s1308" style="position:absolute;left:62224;top:2294;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" path="m,233476r57911,l57911,,,,,233476xe" filled="f" strokecolor="navy" strokeweight=".04936mm">
                  <v:path arrowok="t"/>
                </v:shape>
                <v:shape id="Graphic 284" o:spid="_x0000_s1309" style="position:absolute;left:63121;top:2294;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" path="m7924,l,,,233476r7924,l7924,xe" fillcolor="black" stroked="f">
                  <v:path arrowok="t"/>
                </v:shape>
                <v:shape id="Graphic 285" o:spid="_x0000_s1310" style="position:absolute;left:63121;top:2294;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" path="m,233476r7924,l7924,,,,,233476xe" filled="f" strokeweight=".14pt">
                  <v:path arrowok="t"/>
                </v:shape>
                <v:shape id="Graphic 286" o:spid="_x0000_s1311" style="position:absolute;left:62224;top:4641;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" path="m57911,l,,,233476r57911,l57911,xe" fillcolor="navy" stroked="f">
                  <v:path arrowok="t"/>
                </v:shape>
                <v:shape id="Graphic 287" o:spid="_x0000_s1312" style="position:absolute;left:62224;top:4641;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" path="m,233476r57911,l57911,,,,,233476xe" filled="f" strokecolor="navy" strokeweight=".04936mm">
                  <v:path arrowok="t"/>
                </v:shape>
                <v:shape id="Graphic 288" o:spid="_x0000_s1313" style="position:absolute;left:63121;top:4641;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" path="m7924,l,,,233476r7924,l7924,xe" fillcolor="black" stroked="f">
                  <v:path arrowok="t"/>
                </v:shape>
                <v:shape id="Graphic 289" o:spid="_x0000_s1314" style="position:absolute;left:63121;top:4641;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" path="m,233476r7924,l7924,,,,,233476xe" filled="f" strokeweight=".14pt">
                  <v:path arrowok="t"/>
                </v:shape>
                <v:shape id="Graphic 290" o:spid="_x0000_s1315" style="position:absolute;left:62224;top:6988;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" path="m57911,l,,,233476r57911,l57911,xe" fillcolor="navy" stroked="f">
                  <v:path arrowok="t"/>
                </v:shape>
                <v:shape id="Graphic 291" o:spid="_x0000_s1316" style="position:absolute;left:62224;top:6988;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" path="m,233476r57911,l57911,,,,,233476xe" filled="f" strokecolor="navy" strokeweight=".04936mm">
                  <v:path arrowok="t"/>
                </v:shape>
                <v:shape id="Graphic 292" o:spid="_x0000_s1317" style="position:absolute;left:63121;top:6988;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" path="m7924,l,,,233476r7924,l7924,xe" fillcolor="black" stroked="f">
                  <v:path arrowok="t"/>
                </v:shape>
                <v:shape id="Graphic 293" o:spid="_x0000_s1318" style="position:absolute;left:63121;top:6988;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" path="m,233476r7924,l7924,,,,,233476xe" filled="f" strokeweight=".14pt">
                  <v:path arrowok="t"/>
                </v:shape>
                <v:shape id="Graphic 294" o:spid="_x0000_s1319" style="position:absolute;left:62224;top:9338;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" path="m57911,l,,,233172r57911,l57911,xe" fillcolor="navy" stroked="f">
                  <v:path arrowok="t"/>
                </v:shape>
                <v:shape id="Graphic 295" o:spid="_x0000_s1320" style="position:absolute;left:62224;top:9338;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" path="m,233172r57911,l57911,,,,,233172xe" filled="f" strokecolor="navy" strokeweight=".14pt">
                  <v:path arrowok="t"/>
                </v:shape>
                <v:shape id="Graphic 296" o:spid="_x0000_s1321" style="position:absolute;left:63121;top:9338;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" path="m7924,l,,,233172r7924,l7924,xe" fillcolor="black" stroked="f">
                  <v:path arrowok="t"/>
                </v:shape>
                <v:shape id="Graphic 297" o:spid="_x0000_s1322" style="position:absolute;left:63121;top:9338;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" path="m,233172r7924,l7924,,,,,233172xe" filled="f" strokeweight=".14pt">
                  <v:path arrowok="t"/>
                </v:shape>
                <v:shape id="Graphic 298" o:spid="_x0000_s1323" style="position:absolute;left:62224;top:11685;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" path="m57911,l,,,233172r57911,l57911,xe" fillcolor="navy" stroked="f">
                  <v:path arrowok="t"/>
                </v:shape>
                <v:shape id="Graphic 299" o:spid="_x0000_s1324" style="position:absolute;left:62224;top:11685;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" path="m,233172r57911,l57911,,,,,233172xe" filled="f" strokecolor="navy" strokeweight=".14pt">
                  <v:path arrowok="t"/>
                </v:shape>
                <v:shape id="Graphic 300" o:spid="_x0000_s1325" style="position:absolute;left:63121;top:11685;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" path="m7924,l,,,233172r7924,l7924,xe" fillcolor="black" stroked="f">
                  <v:path arrowok="t"/>
                </v:shape>
                <v:shape id="Graphic 301" o:spid="_x0000_s1326" style="position:absolute;left:63121;top:11685;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" path="m,233172r7924,l7924,,,,,233172xe" filled="f" strokeweight=".14pt">
                  <v:path arrowok="t"/>
                </v:shape>
                <v:shape id="Graphic 302" o:spid="_x0000_s1327" style="position:absolute;left:62224;top:14032;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" path="m57911,l,,,233172r57911,l57911,xe" fillcolor="navy" stroked="f">
                  <v:path arrowok="t"/>
                </v:shape>
                <v:shape id="Graphic 303" o:spid="_x0000_s1328" style="position:absolute;left:62224;top:14032;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" path="m,233172r57911,l57911,,,,,233172xe" filled="f" strokecolor="navy" strokeweight=".14pt">
                  <v:path arrowok="t"/>
                </v:shape>
                <v:shape id="Graphic 304" o:spid="_x0000_s1329" style="position:absolute;left:63121;top:14032;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" path="m7924,l,,,233172r7924,l7924,xe" fillcolor="black" stroked="f">
                  <v:path arrowok="t"/>
                </v:shape>
                <v:shape id="Graphic 305" o:spid="_x0000_s1330" style="position:absolute;left:63121;top:14032;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" path="m,233172r7924,l7924,,,,,233172xe" filled="f" strokeweight=".14pt">
                  <v:path arrowok="t"/>
                </v:shape>
                <v:shape id="Graphic 306" o:spid="_x0000_s1331" style="position:absolute;left:62224;top:16380;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" path="m57911,l,,,233476r57911,l57911,xe" fillcolor="navy" stroked="f">
                  <v:path arrowok="t"/>
                </v:shape>
                <v:shape id="Graphic 307" o:spid="_x0000_s1332" style="position:absolute;left:62224;top:16380;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" path="m,233476r57911,l57911,,,,,233476xe" filled="f" strokecolor="navy" strokeweight=".04936mm">
                  <v:path arrowok="t"/>
                </v:shape>
                <v:shape id="Graphic 308" o:spid="_x0000_s1333" style="position:absolute;left:63121;top:16380;width:82;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" path="m7924,l,,,233476r7924,l7924,xe" fillcolor="black" stroked="f">
                  <v:path arrowok="t"/>
                </v:shape>
                <v:shape id="Graphic 309" o:spid="_x0000_s1334" style="position:absolute;left:63121;top:16380;width:82;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" path="m,233476r7924,l7924,,,,,233476xe" filled="f" strokeweight=".14pt">
                  <v:path arrowok="t"/>
                </v:shape>
                <v:shape id="Graphic 310" o:spid="_x0000_s1335" style="position:absolute;left:62224;top:18727;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" path="m57911,l,,,233476r57911,l57911,xe" fillcolor="navy" stroked="f">
                  <v:path arrowok="t"/>
                </v:shape>
                <v:shape id="Graphic 311" o:spid="_x0000_s1336" style="position:absolute;left:62224;top:18727;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" path="m,233476r57911,l57911,,,,,233476xe" filled="f" strokecolor="navy" strokeweight=".04936mm">
                  <v:path arrowok="t"/>
                </v:shape>
                <v:shape id="Graphic 312" o:spid="_x0000_s1337" style="position:absolute;left:63121;top:18727;width:82;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" path="m7924,l,,,233476r7924,l7924,xe" fillcolor="black" stroked="f">
                  <v:path arrowok="t"/>
                </v:shape>
                <v:shape id="Graphic 313" o:spid="_x0000_s1338" style="position:absolute;left:63121;top:18727;width:82;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" path="m,233476r7924,l7924,,,,,233476xe" filled="f" strokeweight=".14pt">
                  <v:path arrowok="t"/>
                </v:shape>
                <v:shape id="Graphic 314" o:spid="_x0000_s1339" style="position:absolute;left:62224;top:21074;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" path="m57911,l,,,233476r57911,l57911,xe" fillcolor="navy" stroked="f">
                  <v:path arrowok="t"/>
                </v:shape>
                <v:shape id="Graphic 315" o:spid="_x0000_s1340" style="position:absolute;left:62224;top:21074;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" path="m,233476r57911,l57911,,,,,233476xe" filled="f" strokecolor="navy" strokeweight=".04936mm">
                  <v:path arrowok="t"/>
                </v:shape>
                <v:shape id="Graphic 316" o:spid="_x0000_s1341" style="position:absolute;left:63121;top:21074;width:82;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" path="m7924,l,,,233476r7924,l7924,xe" fillcolor="black" stroked="f">
                  <v:path arrowok="t"/>
                </v:shape>
                <v:shape id="Graphic 317" o:spid="_x0000_s1342" style="position:absolute;left:63121;top:21074;width:82;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" path="m,233476r7924,l7924,,,,,233476xe" filled="f" strokeweight=".14pt">
                  <v:path arrowok="t"/>
                </v:shape>
                <v:shape id="Graphic 318" o:spid="_x0000_s1343" style="position:absolute;left:62224;top:23421;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" path="m57911,l,,,233476r57911,l57911,xe" fillcolor="navy" stroked="f">
                  <v:path arrowok="t"/>
                </v:shape>
                <v:shape id="Graphic 319" o:spid="_x0000_s1344" style="position:absolute;left:62224;top:23421;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" path="m,233476r57911,l57911,,,,,233476xe" filled="f" strokecolor="navy" strokeweight=".04936mm">
                  <v:path arrowok="t"/>
                </v:shape>
                <v:shape id="Graphic 320" o:spid="_x0000_s1345" style="position:absolute;left:63121;top:23421;width:82;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" path="m7924,l,,,233476r7924,l7924,xe" fillcolor="black" stroked="f">
                  <v:path arrowok="t"/>
                </v:shape>
                <v:shape id="Graphic 321" o:spid="_x0000_s1346" style="position:absolute;left:63121;top:23421;width:82;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" path="m,233476r7924,l7924,,,,,233476xe" filled="f" strokeweight=".14pt">
                  <v:path arrowok="t"/>
                </v:shape>
                <v:shape id="Graphic 322" o:spid="_x0000_s1347" style="position:absolute;left:62224;top:25768;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" path="m57911,l,,,233476r57911,l57911,xe" fillcolor="navy" stroked="f">
                  <v:path arrowok="t"/>
                </v:shape>
                <v:shape id="Graphic 323" o:spid="_x0000_s1348" style="position:absolute;left:62224;top:25768;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" path="m,233476r57911,l57911,,,,,233476xe" filled="f" strokecolor="navy" strokeweight=".04936mm">
                  <v:path arrowok="t"/>
                </v:shape>
                <v:shape id="Graphic 324" o:spid="_x0000_s1349" style="position:absolute;left:63121;top:25768;width:82;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" path="m7924,l,,,233476r7924,l7924,xe" fillcolor="black" stroked="f">
                  <v:path arrowok="t"/>
                </v:shape>
                <v:shape id="Graphic 325" o:spid="_x0000_s1350" style="position:absolute;left:63121;top:25768;width:82;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" path="m,233476r7924,l7924,,,,,233476xe" filled="f" strokeweight=".14pt">
                  <v:path arrowok="t"/>
                </v:shape>
                <v:shape id="Graphic 326" o:spid="_x0000_s1351" style="position:absolute;left:62224;top:28115;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" path="m57911,l,,,233476r57911,l57911,xe" fillcolor="navy" stroked="f">
                  <v:path arrowok="t"/>
                </v:shape>
                <v:shape id="Graphic 327" o:spid="_x0000_s1352" style="position:absolute;left:62224;top:28115;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" path="m,233476r57911,l57911,,,,,233476xe" filled="f" strokecolor="navy" strokeweight=".04936mm">
                  <v:path arrowok="t"/>
                </v:shape>
                <v:shape id="Graphic 328" o:spid="_x0000_s1353" style="position:absolute;left:63121;top:28115;width:82;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" path="m7924,l,,,233476r7924,l7924,xe" fillcolor="black" stroked="f">
                  <v:path arrowok="t"/>
                </v:shape>
                <v:shape id="Graphic 329" o:spid="_x0000_s1354" style="position:absolute;left:63121;top:28115;width:82;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" path="m,233476r7924,l7924,,,,,233476xe" filled="f" strokeweight=".14pt">
                  <v:path arrowok="t"/>
                </v:shape>
                <v:shape id="Graphic 330" o:spid="_x0000_s1355" style="position:absolute;left:62224;top:30465;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" path="m57911,l,,,233172r57911,l57911,xe" fillcolor="navy" stroked="f">
                  <v:path arrowok="t"/>
                </v:shape>
                <v:shape id="Graphic 331" o:spid="_x0000_s1356" style="position:absolute;left:62224;top:30465;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" path="m,233172r57911,l57911,,,,,233172xe" filled="f" strokecolor="navy" strokeweight=".14pt">
                  <v:path arrowok="t"/>
                </v:shape>
                <v:shape id="Graphic 332" o:spid="_x0000_s1357" style="position:absolute;left:63121;top:30465;width:82;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" path="m7924,l,,,233172r7924,l7924,xe" fillcolor="black" stroked="f">
                  <v:path arrowok="t"/>
                </v:shape>
                <v:shape id="Graphic 333" o:spid="_x0000_s1358" style="position:absolute;left:63121;top:30465;width:82;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" path="m,233172r7924,l7924,,,,,233172xe" filled="f" strokeweight=".14pt">
                  <v:path arrowok="t"/>
                </v:shape>
                <v:shape id="Graphic 334" o:spid="_x0000_s1359" style="position:absolute;left:62224;top:32811;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" path="m57911,l,,,233172r57911,l57911,xe" fillcolor="navy" stroked="f">
                  <v:path arrowok="t"/>
                </v:shape>
                <v:shape id="Graphic 335" o:spid="_x0000_s1360" style="position:absolute;left:62224;top:32811;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" path="m,233172r57911,l57911,,,,,233172xe" filled="f" strokecolor="navy" strokeweight=".14pt">
                  <v:path arrowok="t"/>
                </v:shape>
                <v:shape id="Graphic 336" o:spid="_x0000_s1361" style="position:absolute;left:63121;top:32811;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" path="m7924,l,,,233172r7924,l7924,xe" fillcolor="black" stroked="f">
                  <v:path arrowok="t"/>
                </v:shape>
                <v:shape id="Graphic 337" o:spid="_x0000_s1362" style="position:absolute;left:63121;top:32811;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" path="m,233172r7924,l7924,,,,,233172xe" filled="f" strokeweight=".14pt">
                  <v:path arrowok="t"/>
                </v:shape>
                <v:shape id="Graphic 338" o:spid="_x0000_s1363" style="position:absolute;left:62224;top:35158;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" path="m57911,l,,,233172r57911,l57911,xe" fillcolor="navy" stroked="f">
                  <v:path arrowok="t"/>
                </v:shape>
                <v:shape id="Graphic 339" o:spid="_x0000_s1364" style="position:absolute;left:62224;top:35158;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" path="m,233172r57911,l57911,,,,,233172xe" filled="f" strokecolor="navy" strokeweight=".14pt">
                  <v:path arrowok="t"/>
                </v:shape>
                <v:shape id="Graphic 340" o:spid="_x0000_s1365" style="position:absolute;left:63121;top:35158;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" path="m7924,l,,,233172r7924,l7924,xe" fillcolor="black" stroked="f">
                  <v:path arrowok="t"/>
                </v:shape>
                <v:shape id="Graphic 341" o:spid="_x0000_s1366" style="position:absolute;left:63121;top:35158;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" path="m,233172r7924,l7924,,,,,233172xe" filled="f" strokeweight=".14pt">
                  <v:path arrowok="t"/>
                </v:shape>
                <v:shape id="Graphic 342" o:spid="_x0000_s1367" style="position:absolute;left:62224;top:37505;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" path="m57911,l,,,233171r57911,l57911,xe" fillcolor="navy" stroked="f">
                  <v:path arrowok="t"/>
                </v:shape>
                <v:shape id="Graphic 343" o:spid="_x0000_s1368" style="position:absolute;left:62224;top:37505;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" path="m,233171r57911,l57911,,,,,233171xe" filled="f" strokecolor="navy" strokeweight=".14pt">
                  <v:path arrowok="t"/>
                </v:shape>
                <v:shape id="Graphic 344" o:spid="_x0000_s1369" style="position:absolute;left:63121;top:37505;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" path="m7924,l,,,233171r7924,l7924,xe" fillcolor="black" stroked="f">
                  <v:path arrowok="t"/>
                </v:shape>
                <v:shape id="Graphic 345" o:spid="_x0000_s1370" style="position:absolute;left:63121;top:37505;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" path="m,233171r7924,l7924,,,,,233171xe" filled="f" strokeweight=".14pt">
                  <v:path arrowok="t"/>
                </v:shape>
                <v:shape id="Graphic 346" o:spid="_x0000_s1371" style="position:absolute;left:62224;top:39852;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" path="m57911,l,,,233476r57911,l57911,xe" fillcolor="navy" stroked="f">
                  <v:path arrowok="t"/>
                </v:shape>
                <v:shape id="Graphic 347" o:spid="_x0000_s1372" style="position:absolute;left:62224;top:39852;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" path="m,233476r57911,l57911,,,,,233476xe" filled="f" strokecolor="navy" strokeweight=".04936mm">
                  <v:path arrowok="t"/>
                </v:shape>
                <v:shape id="Graphic 348" o:spid="_x0000_s1373" style="position:absolute;left:63121;top:39852;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" path="m7924,l,,,233476r7924,l7924,xe" fillcolor="black" stroked="f">
                  <v:path arrowok="t"/>
                </v:shape>
                <v:shape id="Graphic 349" o:spid="_x0000_s1374" style="position:absolute;left:63121;top:39852;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" path="m,233476r7924,l7924,,,,,233476xe" filled="f" strokeweight=".14pt">
                  <v:path arrowok="t"/>
                </v:shape>
                <v:shape id="Graphic 350" o:spid="_x0000_s1375" style="position:absolute;left:62224;top:42199;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" path="m57911,l,,,233476r57911,l57911,xe" fillcolor="navy" stroked="f">
                  <v:path arrowok="t"/>
                </v:shape>
                <v:shape id="Graphic 351" o:spid="_x0000_s1376" style="position:absolute;left:62224;top:42199;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" path="m,233476r57911,l57911,,,,,233476xe" filled="f" strokecolor="navy" strokeweight=".04936mm">
                  <v:path arrowok="t"/>
                </v:shape>
                <v:shape id="Graphic 352" o:spid="_x0000_s1377" style="position:absolute;left:63121;top:42199;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" path="m7924,l,,,233476r7924,l7924,xe" fillcolor="black" stroked="f">
                  <v:path arrowok="t"/>
                </v:shape>
                <v:shape id="Graphic 353" o:spid="_x0000_s1378" style="position:absolute;left:63121;top:42199;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" path="m,233476r7924,l7924,,,,,233476xe" filled="f" strokeweight=".14pt">
                  <v:path arrowok="t"/>
                </v:shape>
                <v:shape id="Graphic 354" o:spid="_x0000_s1379" style="position:absolute;left:62224;top:44546;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" path="m57911,l,,,233476r57911,l57911,xe" fillcolor="navy" stroked="f">
                  <v:path arrowok="t"/>
                </v:shape>
                <v:shape id="Graphic 355" o:spid="_x0000_s1380" style="position:absolute;left:62224;top:44546;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" path="m,233476r57911,l57911,,,,,233476xe" filled="f" strokecolor="navy" strokeweight=".04936mm">
                  <v:path arrowok="t"/>
                </v:shape>
                <v:shape id="Graphic 356" o:spid="_x0000_s1381" style="position:absolute;left:63121;top:44546;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" path="m7924,l,,,233476r7924,l7924,xe" fillcolor="black" stroked="f">
                  <v:path arrowok="t"/>
                </v:shape>
                <v:shape id="Graphic 357" o:spid="_x0000_s1382" style="position:absolute;left:63121;top:44546;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" path="m,233476r7924,l7924,,,,,233476xe" filled="f" strokeweight=".14pt">
                  <v:path arrowok="t"/>
                </v:shape>
                <v:shape id="Graphic 358" o:spid="_x0000_s1383" style="position:absolute;left:62224;top:46893;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" path="m57911,l,,,233476r57911,l57911,xe" fillcolor="navy" stroked="f">
                  <v:path arrowok="t"/>
                </v:shape>
                <v:shape id="Graphic 359" o:spid="_x0000_s1384" style="position:absolute;left:62224;top:46893;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" path="m,233476r57911,l57911,,,,,233476xe" filled="f" strokecolor="navy" strokeweight=".04936mm">
                  <v:path arrowok="t"/>
                </v:shape>
                <v:shape id="Graphic 360" o:spid="_x0000_s1385" style="position:absolute;left:63121;top:46893;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" path="m7924,l,,,233476r7924,l7924,xe" fillcolor="black" stroked="f">
                  <v:path arrowok="t"/>
                </v:shape>
                <v:shape id="Graphic 361" o:spid="_x0000_s1386" style="position:absolute;left:63121;top:46893;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" path="m,233476r7924,l7924,,,,,233476xe" filled="f" strokeweight=".14pt">
                  <v:path arrowok="t"/>
                </v:shape>
                <v:shape id="Graphic 362" o:spid="_x0000_s1387" style="position:absolute;left:62224;top:49240;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" path="m57911,l,,,233476r57911,l57911,xe" fillcolor="navy" stroked="f">
                  <v:path arrowok="t"/>
                </v:shape>
                <v:shape id="Graphic 363" o:spid="_x0000_s1388" style="position:absolute;left:62224;top:49240;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" path="m,233476r57911,l57911,,,,,233476xe" filled="f" strokecolor="navy" strokeweight=".04936mm">
                  <v:path arrowok="t"/>
                </v:shape>
                <v:shape id="Graphic 364" o:spid="_x0000_s1389" style="position:absolute;left:63121;top:49240;width:82;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" path="m7924,l,,,233476r7924,l7924,xe" fillcolor="black" stroked="f">
                  <v:path arrowok="t"/>
                </v:shape>
                <v:shape id="Graphic 365" o:spid="_x0000_s1390" style="position:absolute;left:63121;top:49240;width:82;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" path="m,233476r7924,l7924,,,,,233476xe" filled="f" strokeweight=".14pt">
                  <v:path arrowok="t"/>
                </v:shape>
                <v:shape id="Graphic 366" o:spid="_x0000_s1391" style="position:absolute;left:62224;top:51587;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" path="m57911,l,,,233476r57911,l57911,xe" fillcolor="navy" stroked="f">
                  <v:path arrowok="t"/>
                </v:shape>
                <v:shape id="Graphic 367" o:spid="_x0000_s1392" style="position:absolute;left:62224;top:51587;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" path="m,233476r57911,l57911,,,,,233476xe" filled="f" strokecolor="navy" strokeweight=".04936mm">
                  <v:path arrowok="t"/>
                </v:shape>
                <v:shape id="Graphic 368" o:spid="_x0000_s1393" style="position:absolute;left:63121;top:51587;width:82;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" path="m7924,l,,,233476r7924,l7924,xe" fillcolor="black" stroked="f">
                  <v:path arrowok="t"/>
                </v:shape>
                <v:shape id="Graphic 369" o:spid="_x0000_s1394" style="position:absolute;left:63121;top:51587;width:82;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" path="m,233476r7924,l7924,,,,,233476xe" filled="f" strokeweight=".14pt">
                  <v:path arrowok="t"/>
                </v:shape>
                <v:shape id="Graphic 370" o:spid="_x0000_s1395" style="position:absolute;left:62224;top:53937;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" path="m57911,l,,,233172r57911,l57911,xe" fillcolor="navy" stroked="f">
                  <v:path arrowok="t"/>
                </v:shape>
                <v:shape id="Graphic 371" o:spid="_x0000_s1396" style="position:absolute;left:62224;top:53937;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" path="m,233172r57911,l57911,,,,,233172xe" filled="f" strokecolor="navy" strokeweight=".14pt">
                  <v:path arrowok="t"/>
                </v:shape>
                <v:shape id="Graphic 372" o:spid="_x0000_s1397" style="position:absolute;left:63121;top:53937;width:82;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" path="m7924,l,,,233172r7924,l7924,xe" fillcolor="black" stroked="f">
                  <v:path arrowok="t"/>
                </v:shape>
                <v:shape id="Graphic 373" o:spid="_x0000_s1398" style="position:absolute;left:63121;top:53937;width:82;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" path="m,233172r7924,l7924,,,,,233172xe" filled="f" strokeweight=".14pt">
                  <v:path arrowok="t"/>
                </v:shape>
                <v:shape id="Graphic 374" o:spid="_x0000_s1399" style="position:absolute;left:62224;top:56284;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" path="m57911,l,,,233172r57911,l57911,xe" fillcolor="navy" stroked="f">
                  <v:path arrowok="t"/>
                </v:shape>
                <v:shape id="Graphic 375" o:spid="_x0000_s1400" style="position:absolute;left:62224;top:56284;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" path="m,233172r57911,l57911,,,,,233172xe" filled="f" strokecolor="navy" strokeweight=".14pt">
                  <v:path arrowok="t"/>
                </v:shape>
                <v:shape id="Graphic 376" o:spid="_x0000_s1401" style="position:absolute;left:63121;top:56284;width:82;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" path="m7924,l,,,233172r7924,l7924,xe" fillcolor="black" stroked="f">
                  <v:path arrowok="t"/>
                </v:shape>
                <v:shape id="Graphic 377" o:spid="_x0000_s1402" style="position:absolute;left:63121;top:56284;width:82;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" path="m,233172r7924,l7924,,,,,233172xe" filled="f" strokeweight=".14pt">
                  <v:path arrowok="t"/>
                </v:shape>
                <v:shape id="Graphic 378" o:spid="_x0000_s1403" style="position:absolute;left:62224;top:58631;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" path="m57911,l,,,233172r57911,l57911,xe" fillcolor="navy" stroked="f">
                  <v:path arrowok="t"/>
                </v:shape>
                <v:shape id="Graphic 379" o:spid="_x0000_s1404" style="position:absolute;left:62224;top:58631;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" path="m,233172r57911,l57911,,,,,233172xe" filled="f" strokecolor="navy" strokeweight=".14pt">
                  <v:path arrowok="t"/>
                </v:shape>
                <v:shape id="Graphic 380" o:spid="_x0000_s1405" style="position:absolute;left:63121;top:58631;width:82;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" path="m7924,l,,,233172r7924,l7924,xe" fillcolor="black" stroked="f">
                  <v:path arrowok="t"/>
                </v:shape>
                <v:shape id="Graphic 381" o:spid="_x0000_s1406" style="position:absolute;left:63121;top:58631;width:82;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" path="m,233172r7924,l7924,,,,,233172xe" filled="f" strokeweight=".14pt">
                  <v:path arrowok="t"/>
                </v:shape>
                <v:shape id="Graphic 382" o:spid="_x0000_s1407" style="position:absolute;left:62224;top:60978;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" path="m57911,l,,,233172r57911,l57911,xe" fillcolor="navy" stroked="f">
                  <v:path arrowok="t"/>
                </v:shape>
                <v:shape id="Graphic 383" o:spid="_x0000_s1408" style="position:absolute;left:62224;top:60978;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" path="m,233172r57911,l57911,,,,,233172xe" filled="f" strokecolor="navy" strokeweight=".14pt">
                  <v:path arrowok="t"/>
                </v:shape>
                <v:shape id="Graphic 384" o:spid="_x0000_s1409" style="position:absolute;left:63121;top:60978;width:82;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" path="m7924,l,,,233172r7924,l7924,xe" fillcolor="black" stroked="f">
                  <v:path arrowok="t"/>
                </v:shape>
                <v:shape id="Graphic 385" o:spid="_x0000_s1410" style="position:absolute;left:63121;top:60978;width:82;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" path="m,233172r7924,l7924,,,,,233172xe" filled="f" strokeweight=".14pt">
                  <v:path arrowok="t"/>
                </v:shape>
                <v:shape id="Graphic 386" o:spid="_x0000_s1411" style="position:absolute;left:62224;top:63325;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" path="m57911,l,,,233476r57911,l57911,xe" fillcolor="navy" stroked="f">
                  <v:path arrowok="t"/>
                </v:shape>
                <v:shape id="Graphic 387" o:spid="_x0000_s1412" style="position:absolute;left:62224;top:63325;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" path="m,233476r57911,l57911,,,,,233476xe" filled="f" strokecolor="navy" strokeweight=".04936mm">
                  <v:path arrowok="t"/>
                </v:shape>
                <v:shape id="Graphic 388" o:spid="_x0000_s1413" style="position:absolute;left:63121;top:63325;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" path="m7924,l,,,233476r7924,l7924,xe" fillcolor="black" stroked="f">
                  <v:path arrowok="t"/>
                </v:shape>
                <v:shape id="Graphic 389" o:spid="_x0000_s1414" style="position:absolute;left:63121;top:63325;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" path="m,233476r7924,l7924,,,,,233476xe" filled="f" strokeweight=".14pt">
                  <v:path arrowok="t"/>
                </v:shape>
                <v:shape id="Graphic 390" o:spid="_x0000_s1415" style="position:absolute;left:62224;top:65672;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" path="m57911,l,,,233476r57911,l57911,xe" fillcolor="navy" stroked="f">
                  <v:path arrowok="t"/>
                </v:shape>
                <v:shape id="Graphic 391" o:spid="_x0000_s1416" style="position:absolute;left:62224;top:65672;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" path="m,233476r57911,l57911,,,,,233476xe" filled="f" strokecolor="navy" strokeweight=".04936mm">
                  <v:path arrowok="t"/>
                </v:shape>
                <v:shape id="Graphic 392" o:spid="_x0000_s1417" style="position:absolute;left:63121;top:65672;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" path="m7924,l,,,233476r7924,l7924,xe" fillcolor="black" stroked="f">
                  <v:path arrowok="t"/>
                </v:shape>
                <v:shape id="Graphic 393" o:spid="_x0000_s1418" style="position:absolute;left:63121;top:65672;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" path="m,233476r7924,l7924,,,,,233476xe" filled="f" strokeweight=".14pt">
                  <v:path arrowok="t"/>
                </v:shape>
                <v:shape id="Graphic 394" o:spid="_x0000_s1419" style="position:absolute;left:62224;top:68019;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" path="m57911,l,,,233476r57911,l57911,xe" fillcolor="navy" stroked="f">
                  <v:path arrowok="t"/>
                </v:shape>
                <v:shape id="Graphic 395" o:spid="_x0000_s1420" style="position:absolute;left:62224;top:68019;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" path="m,233476r57911,l57911,,,,,233476xe" filled="f" strokecolor="navy" strokeweight=".04936mm">
                  <v:path arrowok="t"/>
                </v:shape>
                <v:shape id="Graphic 396" o:spid="_x0000_s1421" style="position:absolute;left:63121;top:68019;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" path="m7924,l,,,233476r7924,l7924,xe" fillcolor="black" stroked="f">
                  <v:path arrowok="t"/>
                </v:shape>
                <v:shape id="Graphic 397" o:spid="_x0000_s1422" style="position:absolute;left:63121;top:68019;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" path="m,233476r7924,l7924,,,,,233476xe" filled="f" strokeweight=".14pt">
                  <v:path arrowok="t"/>
                </v:shape>
                <v:shape id="Graphic 398" o:spid="_x0000_s1423" style="position:absolute;left:62224;top:70366;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" path="m57911,l,,,233476r57911,l57911,xe" fillcolor="navy" stroked="f">
                  <v:path arrowok="t"/>
                </v:shape>
                <v:shape id="Graphic 399" o:spid="_x0000_s1424" style="position:absolute;left:62224;top:70366;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" path="m,233476r57911,l57911,,,,,233476xe" filled="f" strokecolor="navy" strokeweight=".14pt">
                  <v:path arrowok="t"/>
                </v:shape>
                <v:shape id="Graphic 400" o:spid="_x0000_s1425" style="position:absolute;left:63121;top:70366;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" path="m7924,l,,,233476r7924,l7924,xe" fillcolor="black" stroked="f">
                  <v:path arrowok="t"/>
                </v:shape>
                <v:shape id="Graphic 401" o:spid="_x0000_s1426" style="position:absolute;left:63121;top:70366;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" path="m,233476r7924,l7924,,,,,233476xe" filled="f" strokeweight=".14pt">
                  <v:path arrowok="t"/>
                </v:shape>
                <v:shape id="Graphic 402" o:spid="_x0000_s1427" style="position:absolute;left:62224;top:72713;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" path="m57911,l,,,233476r57911,l57911,xe" fillcolor="navy" stroked="f">
                  <v:path arrowok="t"/>
                </v:shape>
                <v:shape id="Graphic 403" o:spid="_x0000_s1428" style="position:absolute;left:62224;top:72713;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" path="m,233476r57911,l57911,,,,,233476xe" filled="f" strokecolor="navy" strokeweight=".14pt">
                  <v:path arrowok="t"/>
                </v:shape>
                <v:shape id="Graphic 404" o:spid="_x0000_s1429" style="position:absolute;left:63121;top:72713;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" path="m7924,l,,,233476r7924,l7924,xe" fillcolor="black" stroked="f">
                  <v:path arrowok="t"/>
                </v:shape>
                <v:shape id="Graphic 405" o:spid="_x0000_s1430" style="position:absolute;left:63121;top:72713;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" path="m,233476r7924,l7924,,,,,233476xe" filled="f" strokeweight=".14pt">
                  <v:path arrowok="t"/>
                </v:shape>
                <v:shape id="Graphic 406" o:spid="_x0000_s1431" style="position:absolute;left:62224;top:75060;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" path="m57911,l,,,233476r57911,l57911,xe" fillcolor="navy" stroked="f">
                  <v:path arrowok="t"/>
                </v:shape>
                <v:shape id="Graphic 407" o:spid="_x0000_s1432" style="position:absolute;left:62224;top:75060;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" path="m,233476r57911,l57911,,,,,233476xe" filled="f" strokecolor="navy" strokeweight=".04936mm">
                  <v:path arrowok="t"/>
                </v:shape>
                <v:shape id="Graphic 408" o:spid="_x0000_s1433" style="position:absolute;left:63121;top:75060;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" path="m7924,l,,,233476r7924,l7924,xe" fillcolor="black" stroked="f">
                  <v:path arrowok="t"/>
                </v:shape>
                <v:shape id="Graphic 409" o:spid="_x0000_s1434" style="position:absolute;left:63121;top:75060;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" path="m,233476r7924,l7924,,,,,233476xe" filled="f" strokeweight=".14pt">
                  <v:path arrowok="t"/>
                </v:shape>
                <v:shape id="Graphic 410" o:spid="_x0000_s1435" style="position:absolute;left:62224;top:77410;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" path="m57911,l,,,233171r57911,l57911,xe" fillcolor="navy" stroked="f">
                  <v:path arrowok="t"/>
                </v:shape>
                <v:shape id="Graphic 411" o:spid="_x0000_s1436" style="position:absolute;left:62224;top:77410;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" path="m,233171r57911,l57911,,,,,233171xe" filled="f" strokecolor="navy" strokeweight=".04936mm">
                  <v:path arrowok="t"/>
                </v:shape>
                <v:shape id="Graphic 412" o:spid="_x0000_s1437" style="position:absolute;left:63121;top:77410;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" path="m7924,l,,,233171r7924,l7924,xe" fillcolor="black" stroked="f">
                  <v:path arrowok="t"/>
                </v:shape>
                <v:shape id="Graphic 413" o:spid="_x0000_s1438" style="position:absolute;left:63121;top:77410;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" path="m,233171r7924,l7924,,,,,233171xe" filled="f" strokeweight=".14pt">
                  <v:path arrowok="t"/>
                </v:shape>
                <v:shape id="Graphic 414" o:spid="_x0000_s1439" style="position:absolute;left:62224;top:79757;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" path="m57911,l,,,233171r57911,l57911,xe" fillcolor="navy" stroked="f">
                  <v:path arrowok="t"/>
                </v:shape>
                <v:shape id="Graphic 415" o:spid="_x0000_s1440" style="position:absolute;left:62224;top:79757;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" path="m,233171r57911,l57911,,,,,233171xe" filled="f" strokecolor="navy" strokeweight=".04936mm">
                  <v:path arrowok="t"/>
                </v:shape>
                <v:shape id="Graphic 416" o:spid="_x0000_s1441" style="position:absolute;left:63121;top:79757;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" path="m7924,l,,,233171r7924,l7924,xe" fillcolor="black" stroked="f">
                  <v:path arrowok="t"/>
                </v:shape>
                <v:shape id="Graphic 417" o:spid="_x0000_s1442" style="position:absolute;left:63121;top:79757;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" path="m,233171r7924,l7924,,,,,233171xe" filled="f" strokeweight=".14pt">
                  <v:path arrowok="t"/>
                </v:shape>
                <v:shape id="Graphic 418" o:spid="_x0000_s1443" style="position:absolute;left:62224;top:82104;width:584;height:2343;visibility:visible;mso-wrap-style:square;v-text-anchor:top" coordsize="58419,23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" path="m57911,l,,,234086r57911,l57911,xe" fillcolor="navy" stroked="f">
                  <v:path arrowok="t"/>
                </v:shape>
                <v:shape id="Graphic 419" o:spid="_x0000_s1444" style="position:absolute;left:62224;top:82104;width:584;height:2343;visibility:visible;mso-wrap-style:square;v-text-anchor:top" coordsize="58419,23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" path="m,234086r57911,l57911,,,,,234086xe" filled="f" strokecolor="navy" strokeweight=".14pt">
                  <v:path arrowok="t"/>
                </v:shape>
                <v:shape id="Graphic 420" o:spid="_x0000_s1445" style="position:absolute;left:63121;top:82104;width:82;height:2343;visibility:visible;mso-wrap-style:square;v-text-anchor:top" coordsize="8255,23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" path="m7924,l,,,234086r7924,l7924,xe" fillcolor="black" stroked="f">
                  <v:path arrowok="t"/>
                </v:shape>
                <v:shape id="Graphic 421" o:spid="_x0000_s1446" style="position:absolute;left:63121;top:82104;width:82;height:2343;visibility:visible;mso-wrap-style:square;v-text-anchor:top" coordsize="8255,23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" path="m,234086r7924,l7924,,,,,234086xe" filled="f" strokeweight=".14pt">
                  <v:path arrowok="t"/>
                </v:shape>
                <v:shape id="Graphic 422" o:spid="_x0000_s1447" style="position:absolute;left:62224;top:84466;width:584;height:2343;visibility:visible;mso-wrap-style:square;v-text-anchor:top" coordsize="58419,23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" path="m57911,l,,,234086r57911,l57911,xe" fillcolor="navy" stroked="f">
                  <v:path arrowok="t"/>
                </v:shape>
                <v:shape id="Graphic 423" o:spid="_x0000_s1448" style="position:absolute;left:62224;top:84466;width:584;height:2343;visibility:visible;mso-wrap-style:square;v-text-anchor:top" coordsize="58419,23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" path="m,234086r57911,l57911,,,,,234086xe" filled="f" strokecolor="navy" strokeweight=".14pt">
                  <v:path arrowok="t"/>
                </v:shape>
                <v:shape id="Graphic 424" o:spid="_x0000_s1449" style="position:absolute;left:63121;top:84466;width:82;height:2343;visibility:visible;mso-wrap-style:square;v-text-anchor:top" coordsize="8255,23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" path="m7924,l,,,234086r7924,l7924,xe" fillcolor="black" stroked="f">
                  <v:path arrowok="t"/>
                </v:shape>
                <v:shape id="Graphic 425" o:spid="_x0000_s1450" style="position:absolute;left:63121;top:84466;width:82;height:2343;visibility:visible;mso-wrap-style:square;v-text-anchor:top" coordsize="8255,23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" path="m,234086r7924,l7924,,,,,234086xe" filled="f" strokeweight=".14pt">
                  <v:path arrowok="t"/>
                </v:shape>
                <v:shape id="Graphic 426" o:spid="_x0000_s1451" style="position:absolute;left:62224;top:86828;width:584;height:2343;visibility:visible;mso-wrap-style:square;v-text-anchor:top" coordsize="58419,23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" path="m57911,l,,,234086r57911,l57911,xe" fillcolor="navy" stroked="f">
                  <v:path arrowok="t"/>
                </v:shape>
                <v:shape id="Graphic 427" o:spid="_x0000_s1452" style="position:absolute;left:62224;top:86828;width:584;height:2343;visibility:visible;mso-wrap-style:square;v-text-anchor:top" coordsize="58419,23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" path="m,234086r57911,l57911,,,,,234086xe" filled="f" strokecolor="navy" strokeweight=".14pt">
                  <v:path arrowok="t"/>
                </v:shape>
                <v:shape id="Graphic 428" o:spid="_x0000_s1453" style="position:absolute;left:63121;top:86828;width:82;height:2343;visibility:visible;mso-wrap-style:square;v-text-anchor:top" coordsize="8255,23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" path="m7924,l,,,234086r7924,l7924,xe" fillcolor="black" stroked="f">
                  <v:path arrowok="t"/>
                </v:shape>
                <v:shape id="Graphic 429" o:spid="_x0000_s1454" style="position:absolute;left:63121;top:86828;width:82;height:2343;visibility:visible;mso-wrap-style:square;v-text-anchor:top" coordsize="8255,23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" path="m,234086r7924,l7924,,,,,234086xe" filled="f" strokeweight=".14pt">
                  <v:path arrowok="t"/>
                </v:shape>
                <v:shape id="Graphic 430" o:spid="_x0000_s1455" style="position:absolute;left:62224;top:89190;width:584;height:2343;visibility:visible;mso-wrap-style:square;v-text-anchor:top" coordsize="58419,23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" path="m57911,l,,,234086r57911,l57911,xe" fillcolor="navy" stroked="f">
                  <v:path arrowok="t"/>
                </v:shape>
                <v:shape id="Graphic 431" o:spid="_x0000_s1456" style="position:absolute;left:62224;top:89190;width:584;height:2343;visibility:visible;mso-wrap-style:square;v-text-anchor:top" coordsize="58419,23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" path="m,234086r57911,l57911,,,,,234086xe" filled="f" strokecolor="navy" strokeweight=".14pt">
                  <v:path arrowok="t"/>
                </v:shape>
                <v:shape id="Graphic 432" o:spid="_x0000_s1457" style="position:absolute;left:63121;top:89190;width:82;height:2343;visibility:visible;mso-wrap-style:square;v-text-anchor:top" coordsize="8255,23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" path="m7924,l,,,234086r7924,l7924,xe" fillcolor="black" stroked="f">
                  <v:path arrowok="t"/>
                </v:shape>
                <v:shape id="Graphic 433" o:spid="_x0000_s1458" style="position:absolute;left:63121;top:89190;width:82;height:2343;visibility:visible;mso-wrap-style:square;v-text-anchor:top" coordsize="8255,23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" path="m,234086r7924,l7924,,,,,234086xe" filled="f" strokeweight=".14pt">
                  <v:path arrowok="t"/>
                </v:shape>
                <v:shape id="Graphic 434" o:spid="_x0000_s1459" style="position:absolute;left:62224;top:91552;width:584;height:2350;visibility:visible;mso-wrap-style:square;v-text-anchor:top" coordsize="58419,234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" path="m57911,l,,,234391r57911,l57911,xe" fillcolor="navy" stroked="f">
                  <v:path arrowok="t"/>
                </v:shape>
                <v:shape id="Graphic 435" o:spid="_x0000_s1460" style="position:absolute;left:62224;top:91552;width:584;height:2350;visibility:visible;mso-wrap-style:square;v-text-anchor:top" coordsize="58419,234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" path="m,234391r57911,l57911,,,,,234391xe" filled="f" strokecolor="navy" strokeweight=".14pt">
                  <v:path arrowok="t"/>
                </v:shape>
                <v:shape id="Graphic 436" o:spid="_x0000_s1461" style="position:absolute;left:63121;top:91552;width:82;height:2350;visibility:visible;mso-wrap-style:square;v-text-anchor:top" coordsize="8255,234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" path="m7924,l,,,234391r7924,l7924,xe" fillcolor="black" stroked="f">
                  <v:path arrowok="t"/>
                </v:shape>
                <v:shape id="Graphic 437" o:spid="_x0000_s1462" style="position:absolute;left:63121;top:91552;width:82;height:2350;visibility:visible;mso-wrap-style:square;v-text-anchor:top" coordsize="8255,234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" path="m,234391r7924,l7924,,,,,234391xe" filled="f" strokeweight=".14pt">
                  <v:path arrowok="t"/>
                </v:shape>
                <v:shape id="Graphic 438" o:spid="_x0000_s1463" style="position:absolute;left:62224;top:93914;width:584;height:2350;visibility:visible;mso-wrap-style:square;v-text-anchor:top" coordsize="58419,234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" path="m57911,l,,,234391r57911,l57911,xe" fillcolor="navy" stroked="f">
                  <v:path arrowok="t"/>
                </v:shape>
                <v:shape id="Graphic 439" o:spid="_x0000_s1464" style="position:absolute;left:62224;top:93914;width:584;height:2350;visibility:visible;mso-wrap-style:square;v-text-anchor:top" coordsize="58419,234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" path="m,234391r57911,l57911,,,,,234391xe" filled="f" strokecolor="navy" strokeweight=".14pt">
                  <v:path arrowok="t"/>
                </v:shape>
                <v:shape id="Graphic 440" o:spid="_x0000_s1465" style="position:absolute;left:63121;top:93914;width:82;height:2350;visibility:visible;mso-wrap-style:square;v-text-anchor:top" coordsize="8255,234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" path="m7924,l,,,234391r7924,l7924,xe" fillcolor="black" stroked="f">
                  <v:path arrowok="t"/>
                </v:shape>
                <v:shape id="Graphic 441" o:spid="_x0000_s1466" style="position:absolute;left:63121;top:93914;width:82;height:2350;visibility:visible;mso-wrap-style:square;v-text-anchor:top" coordsize="8255,234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" path="m,234391r7924,l7924,,,,,234391xe" filled="f" strokeweight=".14pt">
                  <v:path arrowok="t"/>
                </v:shape>
                <v:shape id="Graphic 442" o:spid="_x0000_s1467" style="position:absolute;left:62224;top:96277;width:584;height:2349;visibility:visible;mso-wrap-style:square;v-text-anchor:top" coordsize="58419,234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" path="m57911,l,,,234391r57911,l57911,xe" fillcolor="navy" stroked="f">
                  <v:path arrowok="t"/>
                </v:shape>
                <v:shape id="Graphic 443" o:spid="_x0000_s1468" style="position:absolute;left:62224;top:96277;width:584;height:2349;visibility:visible;mso-wrap-style:square;v-text-anchor:top" coordsize="58419,234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" path="m,234391r57911,l57911,,,,,234391xe" filled="f" strokecolor="navy" strokeweight=".14pt">
                  <v:path arrowok="t"/>
                </v:shape>
                <v:shape id="Graphic 444" o:spid="_x0000_s1469" style="position:absolute;left:63121;top:96277;width:82;height:2349;visibility:visible;mso-wrap-style:square;v-text-anchor:top" coordsize="8255,234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" path="m7924,l,,,234391r7924,l7924,xe" fillcolor="black" stroked="f">
                  <v:path arrowok="t"/>
                </v:shape>
                <v:shape id="Graphic 445" o:spid="_x0000_s1470" style="position:absolute;left:63121;top:96277;width:82;height:2349;visibility:visible;mso-wrap-style:square;v-text-anchor:top" coordsize="8255,234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" path="m,234391r7924,l7924,,,,,234391xe" filled="f" strokeweight=".14pt">
                  <v:path arrowok="t"/>
                </v:shape>
                <v:shape id="Graphic 446" o:spid="_x0000_s1471" style="position:absolute;left:399;top:2294;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" path="m58216,l,,,233476r58216,l58216,xe" fillcolor="navy" stroked="f">
                  <v:path arrowok="t"/>
                </v:shape>
                <v:shape id="Graphic 447" o:spid="_x0000_s1472" style="position:absolute;left:399;top:2294;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" path="m,233476r58216,l58216,,,,,233476xe" filled="f" strokecolor="navy" strokeweight=".14pt">
                  <v:path arrowok="t"/>
                </v:shape>
                <v:shape id="Graphic 448" o:spid="_x0000_s1473" style="position:absolute;left:8;top:2294;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" path="m7924,l,,,233476r7924,l7924,xe" fillcolor="black" stroked="f">
                  <v:path arrowok="t"/>
                </v:shape>
                <v:shape id="Graphic 449" o:spid="_x0000_s1474" style="position:absolute;left:8;top:2294;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" path="m,233476r7924,l7924,,,,,233476xe" filled="f" strokeweight=".04936mm">
                  <v:path arrowok="t"/>
                </v:shape>
                <v:shape id="Graphic 450" o:spid="_x0000_s1475" style="position:absolute;left:399;top:4641;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" path="m58216,l,,,233476r58216,l58216,xe" fillcolor="navy" stroked="f">
                  <v:path arrowok="t"/>
                </v:shape>
                <v:shape id="Graphic 451" o:spid="_x0000_s1476" style="position:absolute;left:399;top:4641;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" path="m,233476r58216,l58216,,,,,233476xe" filled="f" strokecolor="navy" strokeweight=".14pt">
                  <v:path arrowok="t"/>
                </v:shape>
                <v:shape id="Graphic 452" o:spid="_x0000_s1477" style="position:absolute;left:8;top:4641;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" path="m7924,l,,,233476r7924,l7924,xe" fillcolor="black" stroked="f">
                  <v:path arrowok="t"/>
                </v:shape>
                <v:shape id="Graphic 453" o:spid="_x0000_s1478" style="position:absolute;left:8;top:4641;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" path="m,233476r7924,l7924,,,,,233476xe" filled="f" strokeweight=".04936mm">
                  <v:path arrowok="t"/>
                </v:shape>
                <v:shape id="Graphic 454" o:spid="_x0000_s1479" style="position:absolute;left:399;top:6988;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" path="m58216,l,,,233476r58216,l58216,xe" fillcolor="navy" stroked="f">
                  <v:path arrowok="t"/>
                </v:shape>
                <v:shape id="Graphic 455" o:spid="_x0000_s1480" style="position:absolute;left:399;top:6988;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" path="m,233476r58216,l58216,,,,,233476xe" filled="f" strokecolor="navy" strokeweight=".14pt">
                  <v:path arrowok="t"/>
                </v:shape>
                <v:shape id="Graphic 456" o:spid="_x0000_s1481" style="position:absolute;left:8;top:6988;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" path="m7924,l,,,233476r7924,l7924,xe" fillcolor="black" stroked="f">
                  <v:path arrowok="t"/>
                </v:shape>
                <v:shape id="Graphic 457" o:spid="_x0000_s1482" style="position:absolute;left:8;top:6988;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" path="m,233476r7924,l7924,,,,,233476xe" filled="f" strokeweight=".04936mm">
                  <v:path arrowok="t"/>
                </v:shape>
                <v:shape id="Graphic 458" o:spid="_x0000_s1483" style="position:absolute;left:399;top:9338;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" path="m58216,l,,,233172r58216,l58216,xe" fillcolor="navy" stroked="f">
                  <v:path arrowok="t"/>
                </v:shape>
                <v:shape id="Graphic 459" o:spid="_x0000_s1484" style="position:absolute;left:399;top:9338;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" path="m,233172r58216,l58216,,,,,233172xe" filled="f" strokecolor="navy" strokeweight=".14pt">
                  <v:path arrowok="t"/>
                </v:shape>
                <v:shape id="Graphic 460" o:spid="_x0000_s1485" style="position:absolute;left:8;top:9338;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" path="m7924,l,,,233172r7924,l7924,xe" fillcolor="black" stroked="f">
                  <v:path arrowok="t"/>
                </v:shape>
                <v:shape id="Graphic 461" o:spid="_x0000_s1486" style="position:absolute;left:8;top:9338;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" path="m,233172r7924,l7924,,,,,233172xe" filled="f" strokeweight=".04936mm">
                  <v:path arrowok="t"/>
                </v:shape>
                <v:shape id="Graphic 462" o:spid="_x0000_s1487" style="position:absolute;left:399;top:11685;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" path="m58216,l,,,233172r58216,l58216,xe" fillcolor="navy" stroked="f">
                  <v:path arrowok="t"/>
                </v:shape>
                <v:shape id="Graphic 463" o:spid="_x0000_s1488" style="position:absolute;left:399;top:11685;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" path="m,233172r58216,l58216,,,,,233172xe" filled="f" strokecolor="navy" strokeweight=".14pt">
                  <v:path arrowok="t"/>
                </v:shape>
                <v:shape id="Graphic 464" o:spid="_x0000_s1489" style="position:absolute;left:8;top:11685;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" path="m7924,l,,,233172r7924,l7924,xe" fillcolor="black" stroked="f">
                  <v:path arrowok="t"/>
                </v:shape>
                <v:shape id="Graphic 465" o:spid="_x0000_s1490" style="position:absolute;left:8;top:11685;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" path="m,233172r7924,l7924,,,,,233172xe" filled="f" strokeweight=".04936mm">
                  <v:path arrowok="t"/>
                </v:shape>
                <v:shape id="Graphic 466" o:spid="_x0000_s1491" style="position:absolute;left:399;top:14032;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" path="m58216,l,,,233172r58216,l58216,xe" fillcolor="navy" stroked="f">
                  <v:path arrowok="t"/>
                </v:shape>
                <v:shape id="Graphic 467" o:spid="_x0000_s1492" style="position:absolute;left:399;top:14032;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" path="m,233172r58216,l58216,,,,,233172xe" filled="f" strokecolor="navy" strokeweight=".14pt">
                  <v:path arrowok="t"/>
                </v:shape>
                <v:shape id="Graphic 468" o:spid="_x0000_s1493" style="position:absolute;left:8;top:14032;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" path="m7924,l,,,233172r7924,l7924,xe" fillcolor="black" stroked="f">
                  <v:path arrowok="t"/>
                </v:shape>
                <v:shape id="Graphic 469" o:spid="_x0000_s1494" style="position:absolute;left:8;top:14032;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" path="m,233172r7924,l7924,,,,,233172xe" filled="f" strokeweight=".04936mm">
                  <v:path arrowok="t"/>
                </v:shape>
                <v:shape id="Graphic 470" o:spid="_x0000_s1495" style="position:absolute;left:399;top:16380;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" path="m58216,l,,,233476r58216,l58216,xe" fillcolor="navy" stroked="f">
                  <v:path arrowok="t"/>
                </v:shape>
                <v:shape id="Graphic 471" o:spid="_x0000_s1496" style="position:absolute;left:399;top:16380;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" path="m,233476r58216,l58216,,,,,233476xe" filled="f" strokecolor="navy" strokeweight=".14pt">
                  <v:path arrowok="t"/>
                </v:shape>
                <v:shape id="Graphic 472" o:spid="_x0000_s1497" style="position:absolute;left:8;top:16380;width:83;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" path="m7924,l,,,233476r7924,l7924,xe" fillcolor="black" stroked="f">
                  <v:path arrowok="t"/>
                </v:shape>
                <v:shape id="Graphic 473" o:spid="_x0000_s1498" style="position:absolute;left:8;top:16380;width:83;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" path="m,233476r7924,l7924,,,,,233476xe" filled="f" strokeweight=".04936mm">
                  <v:path arrowok="t"/>
                </v:shape>
                <v:shape id="Graphic 474" o:spid="_x0000_s1499" style="position:absolute;left:399;top:18727;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" path="m58216,l,,,233476r58216,l58216,xe" fillcolor="navy" stroked="f">
                  <v:path arrowok="t"/>
                </v:shape>
                <v:shape id="Graphic 475" o:spid="_x0000_s1500" style="position:absolute;left:399;top:18727;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" path="m,233476r58216,l58216,,,,,233476xe" filled="f" strokecolor="navy" strokeweight=".14pt">
                  <v:path arrowok="t"/>
                </v:shape>
                <v:shape id="Graphic 476" o:spid="_x0000_s1501" style="position:absolute;left:8;top:18727;width:83;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" path="m7924,l,,,233476r7924,l7924,xe" fillcolor="black" stroked="f">
                  <v:path arrowok="t"/>
                </v:shape>
                <v:shape id="Graphic 477" o:spid="_x0000_s1502" style="position:absolute;left:8;top:18727;width:83;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" path="m,233476r7924,l7924,,,,,233476xe" filled="f" strokeweight=".04936mm">
                  <v:path arrowok="t"/>
                </v:shape>
                <v:shape id="Graphic 478" o:spid="_x0000_s1503" style="position:absolute;left:399;top:21074;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" path="m58216,l,,,233476r58216,l58216,xe" fillcolor="navy" stroked="f">
                  <v:path arrowok="t"/>
                </v:shape>
                <v:shape id="Graphic 479" o:spid="_x0000_s1504" style="position:absolute;left:399;top:21074;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" path="m,233476r58216,l58216,,,,,233476xe" filled="f" strokecolor="navy" strokeweight=".14pt">
                  <v:path arrowok="t"/>
                </v:shape>
                <v:shape id="Graphic 480" o:spid="_x0000_s1505" style="position:absolute;left:8;top:21074;width:83;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" path="m7924,l,,,233476r7924,l7924,xe" fillcolor="black" stroked="f">
                  <v:path arrowok="t"/>
                </v:shape>
                <v:shape id="Graphic 481" o:spid="_x0000_s1506" style="position:absolute;left:8;top:21074;width:83;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" path="m,233476r7924,l7924,,,,,233476xe" filled="f" strokeweight=".04936mm">
                  <v:path arrowok="t"/>
                </v:shape>
                <v:shape id="Graphic 482" o:spid="_x0000_s1507" style="position:absolute;left:399;top:23421;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" path="m58216,l,,,233476r58216,l58216,xe" fillcolor="navy" stroked="f">
                  <v:path arrowok="t"/>
                </v:shape>
                <v:shape id="Graphic 483" o:spid="_x0000_s1508" style="position:absolute;left:399;top:23421;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" path="m,233476r58216,l58216,,,,,233476xe" filled="f" strokecolor="navy" strokeweight=".14pt">
                  <v:path arrowok="t"/>
                </v:shape>
                <v:shape id="Graphic 484" o:spid="_x0000_s1509" style="position:absolute;left:8;top:23421;width:83;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" path="m7924,l,,,233476r7924,l7924,xe" fillcolor="black" stroked="f">
                  <v:path arrowok="t"/>
                </v:shape>
                <v:shape id="Graphic 485" o:spid="_x0000_s1510" style="position:absolute;left:8;top:23421;width:83;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" path="m,233476r7924,l7924,,,,,233476xe" filled="f" strokeweight=".04936mm">
                  <v:path arrowok="t"/>
                </v:shape>
                <v:shape id="Graphic 486" o:spid="_x0000_s1511" style="position:absolute;left:399;top:25768;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" path="m58216,l,,,233476r58216,l58216,xe" fillcolor="navy" stroked="f">
                  <v:path arrowok="t"/>
                </v:shape>
                <v:shape id="Graphic 487" o:spid="_x0000_s1512" style="position:absolute;left:399;top:25768;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" path="m,233476r58216,l58216,,,,,233476xe" filled="f" strokecolor="navy" strokeweight=".14pt">
                  <v:path arrowok="t"/>
                </v:shape>
                <v:shape id="Graphic 488" o:spid="_x0000_s1513" style="position:absolute;left:8;top:25768;width:83;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" path="m7924,l,,,233476r7924,l7924,xe" fillcolor="black" stroked="f">
                  <v:path arrowok="t"/>
                </v:shape>
                <v:shape id="Graphic 489" o:spid="_x0000_s1514" style="position:absolute;left:8;top:25768;width:83;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" path="m,233476r7924,l7924,,,,,233476xe" filled="f" strokeweight=".04936mm">
                  <v:path arrowok="t"/>
                </v:shape>
                <v:shape id="Graphic 490" o:spid="_x0000_s1515" style="position:absolute;left:399;top:28115;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" path="m58216,l,,,233476r58216,l58216,xe" fillcolor="navy" stroked="f">
                  <v:path arrowok="t"/>
                </v:shape>
                <v:shape id="Graphic 491" o:spid="_x0000_s1516" style="position:absolute;left:399;top:28115;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" path="m,233476r58216,l58216,,,,,233476xe" filled="f" strokecolor="navy" strokeweight=".14pt">
                  <v:path arrowok="t"/>
                </v:shape>
                <v:shape id="Graphic 492" o:spid="_x0000_s1517" style="position:absolute;left:8;top:28115;width:83;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" path="m7924,l,,,233476r7924,l7924,xe" fillcolor="black" stroked="f">
                  <v:path arrowok="t"/>
                </v:shape>
                <v:shape id="Graphic 493" o:spid="_x0000_s1518" style="position:absolute;left:8;top:28115;width:83;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" path="m,233476r7924,l7924,,,,,233476xe" filled="f" strokeweight=".04936mm">
                  <v:path arrowok="t"/>
                </v:shape>
                <v:shape id="Graphic 494" o:spid="_x0000_s1519" style="position:absolute;left:399;top:30465;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" path="m58216,l,,,233172r58216,l58216,xe" fillcolor="navy" stroked="f">
                  <v:path arrowok="t"/>
                </v:shape>
                <v:shape id="Graphic 495" o:spid="_x0000_s1520" style="position:absolute;left:399;top:30465;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" path="m,233172r58216,l58216,,,,,233172xe" filled="f" strokecolor="navy" strokeweight=".14pt">
                  <v:path arrowok="t"/>
                </v:shape>
                <v:shape id="Graphic 496" o:spid="_x0000_s1521" style="position:absolute;left:8;top:30465;width:83;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" path="m7924,l,,,233172r7924,l7924,xe" fillcolor="black" stroked="f">
                  <v:path arrowok="t"/>
                </v:shape>
                <v:shape id="Graphic 497" o:spid="_x0000_s1522" style="position:absolute;left:8;top:30465;width:83;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" path="m,233172r7924,l7924,,,,,233172xe" filled="f" strokeweight=".04936mm">
                  <v:path arrowok="t"/>
                </v:shape>
                <v:shape id="Graphic 498" o:spid="_x0000_s1523" style="position:absolute;left:399;top:32811;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" path="m58216,l,,,233172r58216,l58216,xe" fillcolor="navy" stroked="f">
                  <v:path arrowok="t"/>
                </v:shape>
                <v:shape id="Graphic 499" o:spid="_x0000_s1524" style="position:absolute;left:399;top:32811;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" path="m,233172r58216,l58216,,,,,233172xe" filled="f" strokecolor="navy" strokeweight=".14pt">
                  <v:path arrowok="t"/>
                </v:shape>
                <v:shape id="Graphic 500" o:spid="_x0000_s1525" style="position:absolute;left:8;top:32811;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" path="m7924,l,,,233172r7924,l7924,xe" fillcolor="black" stroked="f">
                  <v:path arrowok="t"/>
                </v:shape>
                <v:shape id="Graphic 501" o:spid="_x0000_s1526" style="position:absolute;left:8;top:32811;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" path="m,233172r7924,l7924,,,,,233172xe" filled="f" strokeweight=".04936mm">
                  <v:path arrowok="t"/>
                </v:shape>
                <v:shape id="Graphic 502" o:spid="_x0000_s1527" style="position:absolute;left:399;top:35158;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" path="m58216,l,,,233172r58216,l58216,xe" fillcolor="navy" stroked="f">
                  <v:path arrowok="t"/>
                </v:shape>
                <v:shape id="Graphic 503" o:spid="_x0000_s1528" style="position:absolute;left:399;top:35158;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" path="m,233172r58216,l58216,,,,,233172xe" filled="f" strokecolor="navy" strokeweight=".14pt">
                  <v:path arrowok="t"/>
                </v:shape>
                <v:shape id="Graphic 504" o:spid="_x0000_s1529" style="position:absolute;left:8;top:35158;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" path="m7924,l,,,233172r7924,l7924,xe" fillcolor="black" stroked="f">
                  <v:path arrowok="t"/>
                </v:shape>
                <v:shape id="Graphic 505" o:spid="_x0000_s1530" style="position:absolute;left:8;top:35158;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" path="m,233172r7924,l7924,,,,,233172xe" filled="f" strokeweight=".04936mm">
                  <v:path arrowok="t"/>
                </v:shape>
                <v:shape id="Graphic 506" o:spid="_x0000_s1531" style="position:absolute;left:399;top:37505;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" path="m58216,l,,,233171r58216,l58216,xe" fillcolor="navy" stroked="f">
                  <v:path arrowok="t"/>
                </v:shape>
                <v:shape id="Graphic 507" o:spid="_x0000_s1532" style="position:absolute;left:399;top:37505;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" path="m,233171r58216,l58216,,,,,233171xe" filled="f" strokecolor="navy" strokeweight=".14pt">
                  <v:path arrowok="t"/>
                </v:shape>
                <v:shape id="Graphic 508" o:spid="_x0000_s1533" style="position:absolute;left:8;top:37505;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" path="m7924,l,,,233171r7924,l7924,xe" fillcolor="black" stroked="f">
                  <v:path arrowok="t"/>
                </v:shape>
                <v:shape id="Graphic 509" o:spid="_x0000_s1534" style="position:absolute;left:8;top:37505;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" path="m,233171r7924,l7924,,,,,233171xe" filled="f" strokeweight=".04936mm">
                  <v:path arrowok="t"/>
                </v:shape>
                <v:shape id="Graphic 510" o:spid="_x0000_s1535" style="position:absolute;left:399;top:39852;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" path="m58216,l,,,233476r58216,l58216,xe" fillcolor="navy" stroked="f">
                  <v:path arrowok="t"/>
                </v:shape>
                <v:shape id="Graphic 511" o:spid="_x0000_s1536" style="position:absolute;left:399;top:39852;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" path="m,233476r58216,l58216,,,,,233476xe" filled="f" strokecolor="navy" strokeweight=".14pt">
                  <v:path arrowok="t"/>
                </v:shape>
                <v:shape id="Graphic 512" o:spid="_x0000_s1537" style="position:absolute;left:8;top:39852;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" path="m7924,l,,,233476r7924,l7924,xe" fillcolor="black" stroked="f">
                  <v:path arrowok="t"/>
                </v:shape>
                <v:shape id="Graphic 513" o:spid="_x0000_s1538" style="position:absolute;left:8;top:39852;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" path="m,233476r7924,l7924,,,,,233476xe" filled="f" strokeweight=".04936mm">
                  <v:path arrowok="t"/>
                </v:shape>
                <v:shape id="Graphic 514" o:spid="_x0000_s1539" style="position:absolute;left:399;top:42199;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" path="m58216,l,,,233476r58216,l58216,xe" fillcolor="navy" stroked="f">
                  <v:path arrowok="t"/>
                </v:shape>
                <v:shape id="Graphic 515" o:spid="_x0000_s1540" style="position:absolute;left:399;top:42199;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" path="m,233476r58216,l58216,,,,,233476xe" filled="f" strokecolor="navy" strokeweight=".14pt">
                  <v:path arrowok="t"/>
                </v:shape>
                <v:shape id="Graphic 516" o:spid="_x0000_s1541" style="position:absolute;left:8;top:42199;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" path="m7924,l,,,233476r7924,l7924,xe" fillcolor="black" stroked="f">
                  <v:path arrowok="t"/>
                </v:shape>
                <v:shape id="Graphic 517" o:spid="_x0000_s1542" style="position:absolute;left:8;top:42199;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" path="m,233476r7924,l7924,,,,,233476xe" filled="f" strokeweight=".04936mm">
                  <v:path arrowok="t"/>
                </v:shape>
                <v:shape id="Graphic 518" o:spid="_x0000_s1543" style="position:absolute;left:399;top:44546;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" path="m58216,l,,,233476r58216,l58216,xe" fillcolor="navy" stroked="f">
                  <v:path arrowok="t"/>
                </v:shape>
                <v:shape id="Graphic 519" o:spid="_x0000_s1544" style="position:absolute;left:399;top:44546;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" path="m,233476r58216,l58216,,,,,233476xe" filled="f" strokecolor="navy" strokeweight=".14pt">
                  <v:path arrowok="t"/>
                </v:shape>
                <v:shape id="Graphic 520" o:spid="_x0000_s1545" style="position:absolute;left:8;top:44546;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" path="m7924,l,,,233476r7924,l7924,xe" fillcolor="black" stroked="f">
                  <v:path arrowok="t"/>
                </v:shape>
                <v:shape id="Graphic 521" o:spid="_x0000_s1546" style="position:absolute;left:8;top:44546;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" path="m,233476r7924,l7924,,,,,233476xe" filled="f" strokeweight=".04936mm">
                  <v:path arrowok="t"/>
                </v:shape>
                <v:shape id="Graphic 522" o:spid="_x0000_s1547" style="position:absolute;left:399;top:46893;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" path="m58216,l,,,233476r58216,l58216,xe" fillcolor="navy" stroked="f">
                  <v:path arrowok="t"/>
                </v:shape>
                <v:shape id="Graphic 523" o:spid="_x0000_s1548" style="position:absolute;left:399;top:46893;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" path="m,233476r58216,l58216,,,,,233476xe" filled="f" strokecolor="navy" strokeweight=".14pt">
                  <v:path arrowok="t"/>
                </v:shape>
                <v:shape id="Graphic 524" o:spid="_x0000_s1549" style="position:absolute;left:8;top:46893;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" path="m7924,l,,,233476r7924,l7924,xe" fillcolor="black" stroked="f">
                  <v:path arrowok="t"/>
                </v:shape>
                <v:shape id="Graphic 525" o:spid="_x0000_s1550" style="position:absolute;left:8;top:46893;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" path="m,233476r7924,l7924,,,,,233476xe" filled="f" strokeweight=".04936mm">
                  <v:path arrowok="t"/>
                </v:shape>
                <v:shape id="Graphic 526" o:spid="_x0000_s1551" style="position:absolute;left:399;top:49240;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" path="m58216,l,,,233476r58216,l58216,xe" fillcolor="navy" stroked="f">
                  <v:path arrowok="t"/>
                </v:shape>
                <v:shape id="Graphic 527" o:spid="_x0000_s1552" style="position:absolute;left:399;top:49240;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" path="m,233476r58216,l58216,,,,,233476xe" filled="f" strokecolor="navy" strokeweight=".14pt">
                  <v:path arrowok="t"/>
                </v:shape>
                <v:shape id="Graphic 528" o:spid="_x0000_s1553" style="position:absolute;left:8;top:49240;width:83;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" path="m7924,l,,,233476r7924,l7924,xe" fillcolor="black" stroked="f">
                  <v:path arrowok="t"/>
                </v:shape>
                <v:shape id="Graphic 529" o:spid="_x0000_s1554" style="position:absolute;left:8;top:49240;width:83;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" path="m,233476r7924,l7924,,,,,233476xe" filled="f" strokeweight=".04936mm">
                  <v:path arrowok="t"/>
                </v:shape>
                <v:shape id="Graphic 530" o:spid="_x0000_s1555" style="position:absolute;left:399;top:51587;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" path="m58216,l,,,233476r58216,l58216,xe" fillcolor="navy" stroked="f">
                  <v:path arrowok="t"/>
                </v:shape>
                <v:shape id="Graphic 531" o:spid="_x0000_s1556" style="position:absolute;left:399;top:51587;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" path="m,233476r58216,l58216,,,,,233476xe" filled="f" strokecolor="navy" strokeweight=".14pt">
                  <v:path arrowok="t"/>
                </v:shape>
                <v:shape id="Graphic 532" o:spid="_x0000_s1557" style="position:absolute;left:8;top:51587;width:83;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" path="m7924,l,,,233476r7924,l7924,xe" fillcolor="black" stroked="f">
                  <v:path arrowok="t"/>
                </v:shape>
                <v:shape id="Graphic 533" o:spid="_x0000_s1558" style="position:absolute;left:8;top:51587;width:83;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" path="m,233476r7924,l7924,,,,,233476xe" filled="f" strokeweight=".04936mm">
                  <v:path arrowok="t"/>
                </v:shape>
                <v:shape id="Graphic 534" o:spid="_x0000_s1559" style="position:absolute;left:399;top:53937;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" path="m58216,l,,,233172r58216,l58216,xe" fillcolor="navy" stroked="f">
                  <v:path arrowok="t"/>
                </v:shape>
                <v:shape id="Graphic 535" o:spid="_x0000_s1560" style="position:absolute;left:399;top:53937;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" path="m,233172r58216,l58216,,,,,233172xe" filled="f" strokecolor="navy" strokeweight=".14pt">
                  <v:path arrowok="t"/>
                </v:shape>
                <v:shape id="Graphic 536" o:spid="_x0000_s1561" style="position:absolute;left:8;top:53937;width:83;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" path="m7924,l,,,233172r7924,l7924,xe" fillcolor="black" stroked="f">
                  <v:path arrowok="t"/>
                </v:shape>
                <v:shape id="Graphic 537" o:spid="_x0000_s1562" style="position:absolute;left:8;top:53937;width:83;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" path="m,233172r7924,l7924,,,,,233172xe" filled="f" strokeweight=".04936mm">
                  <v:path arrowok="t"/>
                </v:shape>
                <v:shape id="Graphic 538" o:spid="_x0000_s1563" style="position:absolute;left:399;top:56284;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" path="m58216,l,,,233172r58216,l58216,xe" fillcolor="navy" stroked="f">
                  <v:path arrowok="t"/>
                </v:shape>
                <v:shape id="Graphic 539" o:spid="_x0000_s1564" style="position:absolute;left:399;top:56284;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" path="m,233172r58216,l58216,,,,,233172xe" filled="f" strokecolor="navy" strokeweight=".14pt">
                  <v:path arrowok="t"/>
                </v:shape>
                <v:shape id="Graphic 540" o:spid="_x0000_s1565" style="position:absolute;left:8;top:56284;width:83;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" path="m7924,l,,,233172r7924,l7924,xe" fillcolor="black" stroked="f">
                  <v:path arrowok="t"/>
                </v:shape>
                <v:shape id="Graphic 541" o:spid="_x0000_s1566" style="position:absolute;left:8;top:56284;width:83;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" path="m,233172r7924,l7924,,,,,233172xe" filled="f" strokeweight=".04936mm">
                  <v:path arrowok="t"/>
                </v:shape>
                <v:shape id="Graphic 542" o:spid="_x0000_s1567" style="position:absolute;left:399;top:58631;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" path="m58216,l,,,233172r58216,l58216,xe" fillcolor="navy" stroked="f">
                  <v:path arrowok="t"/>
                </v:shape>
                <v:shape id="Graphic 543" o:spid="_x0000_s1568" style="position:absolute;left:399;top:58631;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" path="m,233172r58216,l58216,,,,,233172xe" filled="f" strokecolor="navy" strokeweight=".14pt">
                  <v:path arrowok="t"/>
                </v:shape>
                <v:shape id="Graphic 544" o:spid="_x0000_s1569" style="position:absolute;left:8;top:58631;width:83;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" path="m7924,l,,,233172r7924,l7924,xe" fillcolor="black" stroked="f">
                  <v:path arrowok="t"/>
                </v:shape>
                <v:shape id="Graphic 545" o:spid="_x0000_s1570" style="position:absolute;left:8;top:58631;width:83;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" path="m,233172r7924,l7924,,,,,233172xe" filled="f" strokeweight=".04936mm">
                  <v:path arrowok="t"/>
                </v:shape>
                <v:shape id="Graphic 546" o:spid="_x0000_s1571" style="position:absolute;left:399;top:60978;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" path="m58216,l,,,233172r58216,l58216,xe" fillcolor="navy" stroked="f">
                  <v:path arrowok="t"/>
                </v:shape>
                <v:shape id="Graphic 547" o:spid="_x0000_s1572" style="position:absolute;left:399;top:60978;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" path="m,233172r58216,l58216,,,,,233172xe" filled="f" strokecolor="navy" strokeweight=".14pt">
                  <v:path arrowok="t"/>
                </v:shape>
                <v:shape id="Graphic 548" o:spid="_x0000_s1573" style="position:absolute;left:8;top:60978;width:83;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" path="m7924,l,,,233172r7924,l7924,xe" fillcolor="black" stroked="f">
                  <v:path arrowok="t"/>
                </v:shape>
                <v:shape id="Graphic 549" o:spid="_x0000_s1574" style="position:absolute;left:8;top:60978;width:83;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" path="m,233172r7924,l7924,,,,,233172xe" filled="f" strokeweight=".04936mm">
                  <v:path arrowok="t"/>
                </v:shape>
                <v:shape id="Graphic 550" o:spid="_x0000_s1575" style="position:absolute;left:399;top:63325;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" path="m58216,l,,,233476r58216,l58216,xe" fillcolor="navy" stroked="f">
                  <v:path arrowok="t"/>
                </v:shape>
                <v:shape id="Graphic 551" o:spid="_x0000_s1576" style="position:absolute;left:399;top:63325;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" path="m,233476r58216,l58216,,,,,233476xe" filled="f" strokecolor="navy" strokeweight=".14pt">
                  <v:path arrowok="t"/>
                </v:shape>
                <v:shape id="Graphic 552" o:spid="_x0000_s1577" style="position:absolute;left:8;top:63325;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" path="m7924,l,,,233476r7924,l7924,xe" fillcolor="black" stroked="f">
                  <v:path arrowok="t"/>
                </v:shape>
                <v:shape id="Graphic 553" o:spid="_x0000_s1578" style="position:absolute;left:8;top:63325;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" path="m,233476r7924,l7924,,,,,233476xe" filled="f" strokeweight=".04936mm">
                  <v:path arrowok="t"/>
                </v:shape>
                <v:shape id="Graphic 554" o:spid="_x0000_s1579" style="position:absolute;left:399;top:65672;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" path="m58216,l,,,233476r58216,l58216,xe" fillcolor="navy" stroked="f">
                  <v:path arrowok="t"/>
                </v:shape>
                <v:shape id="Graphic 555" o:spid="_x0000_s1580" style="position:absolute;left:399;top:65672;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" path="m,233476r58216,l58216,,,,,233476xe" filled="f" strokecolor="navy" strokeweight=".14pt">
                  <v:path arrowok="t"/>
                </v:shape>
                <v:shape id="Graphic 556" o:spid="_x0000_s1581" style="position:absolute;left:8;top:65672;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" path="m7924,l,,,233476r7924,l7924,xe" fillcolor="black" stroked="f">
                  <v:path arrowok="t"/>
                </v:shape>
                <v:shape id="Graphic 557" o:spid="_x0000_s1582" style="position:absolute;left:8;top:65672;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" path="m,233476r7924,l7924,,,,,233476xe" filled="f" strokeweight=".04936mm">
                  <v:path arrowok="t"/>
                </v:shape>
                <v:shape id="Graphic 558" o:spid="_x0000_s1583" style="position:absolute;left:399;top:68019;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" path="m58216,l,,,233476r58216,l58216,xe" fillcolor="navy" stroked="f">
                  <v:path arrowok="t"/>
                </v:shape>
                <v:shape id="Graphic 559" o:spid="_x0000_s1584" style="position:absolute;left:399;top:68019;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" path="m,233476r58216,l58216,,,,,233476xe" filled="f" strokecolor="navy" strokeweight=".14pt">
                  <v:path arrowok="t"/>
                </v:shape>
                <v:shape id="Graphic 560" o:spid="_x0000_s1585" style="position:absolute;left:8;top:68019;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" path="m7924,l,,,233476r7924,l7924,xe" fillcolor="black" stroked="f">
                  <v:path arrowok="t"/>
                </v:shape>
                <v:shape id="Graphic 561" o:spid="_x0000_s1586" style="position:absolute;left:8;top:68019;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" path="m,233476r7924,l7924,,,,,233476xe" filled="f" strokeweight=".04936mm">
                  <v:path arrowok="t"/>
                </v:shape>
                <v:shape id="Graphic 562" o:spid="_x0000_s1587" style="position:absolute;left:399;top:70366;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" path="m58216,l,,,233476r58216,l58216,xe" fillcolor="navy" stroked="f">
                  <v:path arrowok="t"/>
                </v:shape>
                <v:shape id="Graphic 563" o:spid="_x0000_s1588" style="position:absolute;left:399;top:70366;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" path="m,233476r58216,l58216,,,,,233476xe" filled="f" strokecolor="navy" strokeweight=".14pt">
                  <v:path arrowok="t"/>
                </v:shape>
                <v:shape id="Graphic 564" o:spid="_x0000_s1589" style="position:absolute;left:8;top:70366;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" path="m7924,l,,,233476r7924,l7924,xe" fillcolor="black" stroked="f">
                  <v:path arrowok="t"/>
                </v:shape>
                <v:shape id="Graphic 565" o:spid="_x0000_s1590" style="position:absolute;left:8;top:70366;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" path="m,233476r7924,l7924,,,,,233476xe" filled="f" strokeweight=".04936mm">
                  <v:path arrowok="t"/>
                </v:shape>
                <v:shape id="Graphic 566" o:spid="_x0000_s1591" style="position:absolute;left:399;top:72713;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" path="m58216,l,,,233476r58216,l58216,xe" fillcolor="navy" stroked="f">
                  <v:path arrowok="t"/>
                </v:shape>
                <v:shape id="Graphic 567" o:spid="_x0000_s1592" style="position:absolute;left:399;top:72713;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" path="m,233476r58216,l58216,,,,,233476xe" filled="f" strokecolor="navy" strokeweight=".14pt">
                  <v:path arrowok="t"/>
                </v:shape>
                <v:shape id="Graphic 568" o:spid="_x0000_s1593" style="position:absolute;left:8;top:72713;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" path="m7924,l,,,233476r7924,l7924,xe" fillcolor="black" stroked="f">
                  <v:path arrowok="t"/>
                </v:shape>
                <v:shape id="Graphic 569" o:spid="_x0000_s1594" style="position:absolute;left:8;top:72713;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" path="m,233476r7924,l7924,,,,,233476xe" filled="f" strokeweight=".04936mm">
                  <v:path arrowok="t"/>
                </v:shape>
                <v:shape id="Graphic 570" o:spid="_x0000_s1595" style="position:absolute;left:399;top:75060;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" path="m58216,l,,,233476r58216,l58216,xe" fillcolor="navy" stroked="f">
                  <v:path arrowok="t"/>
                </v:shape>
                <v:shape id="Graphic 571" o:spid="_x0000_s1596" style="position:absolute;left:399;top:75060;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" path="m,233476r58216,l58216,,,,,233476xe" filled="f" strokecolor="navy" strokeweight=".14pt">
                  <v:path arrowok="t"/>
                </v:shape>
                <v:shape id="Graphic 572" o:spid="_x0000_s1597" style="position:absolute;left:8;top:75060;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" path="m7924,l,,,233476r7924,l7924,xe" fillcolor="black" stroked="f">
                  <v:path arrowok="t"/>
                </v:shape>
                <v:shape id="Graphic 573" o:spid="_x0000_s1598" style="position:absolute;left:8;top:75060;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" path="m,233476r7924,l7924,,,,,233476xe" filled="f" strokeweight=".04936mm">
                  <v:path arrowok="t"/>
                </v:shape>
                <v:shape id="Graphic 574" o:spid="_x0000_s1599" style="position:absolute;left:399;top:77410;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" path="m58216,l,,,233171r58216,l58216,xe" fillcolor="navy" stroked="f">
                  <v:path arrowok="t"/>
                </v:shape>
                <v:shape id="Graphic 575" o:spid="_x0000_s1600" style="position:absolute;left:399;top:77410;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" path="m,233171r58216,l58216,,,,,233171xe" filled="f" strokecolor="navy" strokeweight=".14pt">
                  <v:path arrowok="t"/>
                </v:shape>
                <v:shape id="Graphic 576" o:spid="_x0000_s1601" style="position:absolute;left:8;top:77410;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" path="m7924,l,,,233171r7924,l7924,xe" fillcolor="black" stroked="f">
                  <v:path arrowok="t"/>
                </v:shape>
                <v:shape id="Graphic 577" o:spid="_x0000_s1602" style="position:absolute;left:8;top:77410;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" path="m,233171r7924,l7924,,,,,233171xe" filled="f" strokeweight=".04936mm">
                  <v:path arrowok="t"/>
                </v:shape>
                <v:shape id="Graphic 578" o:spid="_x0000_s1603" style="position:absolute;left:399;top:79757;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" path="m58216,l,,,233171r58216,l58216,xe" fillcolor="navy" stroked="f">
                  <v:path arrowok="t"/>
                </v:shape>
                <v:shape id="Graphic 579" o:spid="_x0000_s1604" style="position:absolute;left:399;top:79757;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" path="m,233171r58216,l58216,,,,,233171xe" filled="f" strokecolor="navy" strokeweight=".14pt">
                  <v:path arrowok="t"/>
                </v:shape>
                <v:shape id="Graphic 580" o:spid="_x0000_s1605" style="position:absolute;left:8;top:79757;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" path="m7924,l,,,233171r7924,l7924,xe" fillcolor="black" stroked="f">
                  <v:path arrowok="t"/>
                </v:shape>
                <v:shape id="Graphic 581" o:spid="_x0000_s1606" style="position:absolute;left:8;top:79757;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" path="m,233171r7924,l7924,,,,,233171xe" filled="f" strokeweight=".04936mm">
                  <v:path arrowok="t"/>
                </v:shape>
                <v:shape id="Graphic 582" o:spid="_x0000_s1607" style="position:absolute;left:399;top:82104;width:584;height:2343;visibility:visible;mso-wrap-style:square;v-text-anchor:top" coordsize="58419,23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" path="m58216,l,,,234086r58216,l58216,xe" fillcolor="navy" stroked="f">
                  <v:path arrowok="t"/>
                </v:shape>
                <v:shape id="Graphic 583" o:spid="_x0000_s1608" style="position:absolute;left:399;top:82104;width:584;height:2343;visibility:visible;mso-wrap-style:square;v-text-anchor:top" coordsize="58419,23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" path="m,234086r58216,l58216,,,,,234086xe" filled="f" strokecolor="navy" strokeweight=".14pt">
                  <v:path arrowok="t"/>
                </v:shape>
                <v:shape id="Graphic 584" o:spid="_x0000_s1609" style="position:absolute;left:8;top:82104;width:83;height:2343;visibility:visible;mso-wrap-style:square;v-text-anchor:top" coordsize="8255,23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" path="m7924,l,,,234086r7924,l7924,xe" fillcolor="black" stroked="f">
                  <v:path arrowok="t"/>
                </v:shape>
                <v:shape id="Graphic 585" o:spid="_x0000_s1610" style="position:absolute;left:8;top:82104;width:83;height:2343;visibility:visible;mso-wrap-style:square;v-text-anchor:top" coordsize="8255,23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" path="m,234086r7924,l7924,,,,,234086xe" filled="f" strokeweight=".14pt">
                  <v:path arrowok="t"/>
                </v:shape>
                <v:shape id="Graphic 586" o:spid="_x0000_s1611" style="position:absolute;left:399;top:84466;width:584;height:2343;visibility:visible;mso-wrap-style:square;v-text-anchor:top" coordsize="58419,23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" path="m58216,l,,,234086r58216,l58216,xe" fillcolor="navy" stroked="f">
                  <v:path arrowok="t"/>
                </v:shape>
                <v:shape id="Graphic 587" o:spid="_x0000_s1612" style="position:absolute;left:399;top:84466;width:584;height:2343;visibility:visible;mso-wrap-style:square;v-text-anchor:top" coordsize="58419,23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" path="m,234086r58216,l58216,,,,,234086xe" filled="f" strokecolor="navy" strokeweight=".14pt">
                  <v:path arrowok="t"/>
                </v:shape>
                <v:shape id="Graphic 588" o:spid="_x0000_s1613" style="position:absolute;left:8;top:84466;width:83;height:2343;visibility:visible;mso-wrap-style:square;v-text-anchor:top" coordsize="8255,23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" path="m7924,l,,,234086r7924,l7924,xe" fillcolor="black" stroked="f">
                  <v:path arrowok="t"/>
                </v:shape>
                <v:shape id="Graphic 589" o:spid="_x0000_s1614" style="position:absolute;left:8;top:84466;width:83;height:2343;visibility:visible;mso-wrap-style:square;v-text-anchor:top" coordsize="8255,23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" path="m,234086r7924,l7924,,,,,234086xe" filled="f" strokeweight=".14pt">
                  <v:path arrowok="t"/>
                </v:shape>
                <v:shape id="Graphic 590" o:spid="_x0000_s1615" style="position:absolute;left:399;top:86828;width:584;height:2343;visibility:visible;mso-wrap-style:square;v-text-anchor:top" coordsize="58419,23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" path="m58216,l,,,234086r58216,l58216,xe" fillcolor="navy" stroked="f">
                  <v:path arrowok="t"/>
                </v:shape>
                <v:shape id="Graphic 591" o:spid="_x0000_s1616" style="position:absolute;left:399;top:86828;width:584;height:2343;visibility:visible;mso-wrap-style:square;v-text-anchor:top" coordsize="58419,23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" path="m,234086r58216,l58216,,,,,234086xe" filled="f" strokecolor="navy" strokeweight=".14pt">
                  <v:path arrowok="t"/>
                </v:shape>
                <v:shape id="Graphic 592" o:spid="_x0000_s1617" style="position:absolute;left:8;top:86828;width:83;height:2343;visibility:visible;mso-wrap-style:square;v-text-anchor:top" coordsize="8255,23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" path="m7924,l,,,234086r7924,l7924,xe" fillcolor="black" stroked="f">
                  <v:path arrowok="t"/>
                </v:shape>
                <v:shape id="Graphic 593" o:spid="_x0000_s1618" style="position:absolute;left:8;top:86828;width:83;height:2343;visibility:visible;mso-wrap-style:square;v-text-anchor:top" coordsize="8255,23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" path="m,234086r7924,l7924,,,,,234086xe" filled="f" strokeweight=".14pt">
                  <v:path arrowok="t"/>
                </v:shape>
                <v:shape id="Graphic 594" o:spid="_x0000_s1619" style="position:absolute;left:399;top:89190;width:584;height:2343;visibility:visible;mso-wrap-style:square;v-text-anchor:top" coordsize="58419,23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" path="m58216,l,,,234086r58216,l58216,xe" fillcolor="navy" stroked="f">
                  <v:path arrowok="t"/>
                </v:shape>
                <v:shape id="Graphic 595" o:spid="_x0000_s1620" style="position:absolute;left:399;top:89190;width:584;height:2343;visibility:visible;mso-wrap-style:square;v-text-anchor:top" coordsize="58419,23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" path="m,234086r58216,l58216,,,,,234086xe" filled="f" strokecolor="navy" strokeweight=".14pt">
                  <v:path arrowok="t"/>
                </v:shape>
                <v:shape id="Graphic 596" o:spid="_x0000_s1621" style="position:absolute;left:8;top:89190;width:83;height:2343;visibility:visible;mso-wrap-style:square;v-text-anchor:top" coordsize="8255,23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" path="m7924,l,,,234086r7924,l7924,xe" fillcolor="black" stroked="f">
                  <v:path arrowok="t"/>
                </v:shape>
                <v:shape id="Graphic 597" o:spid="_x0000_s1622" style="position:absolute;left:8;top:89190;width:83;height:2343;visibility:visible;mso-wrap-style:square;v-text-anchor:top" coordsize="8255,23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" path="m,234086r7924,l7924,,,,,234086xe" filled="f" strokeweight=".14pt">
                  <v:path arrowok="t"/>
                </v:shape>
                <v:shape id="Graphic 598" o:spid="_x0000_s1623" style="position:absolute;left:399;top:91552;width:584;height:2350;visibility:visible;mso-wrap-style:square;v-text-anchor:top" coordsize="58419,234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" path="m58216,l,,,234391r58216,l58216,xe" fillcolor="navy" stroked="f">
                  <v:path arrowok="t"/>
                </v:shape>
                <v:shape id="Graphic 599" o:spid="_x0000_s1624" style="position:absolute;left:399;top:91552;width:584;height:2350;visibility:visible;mso-wrap-style:square;v-text-anchor:top" coordsize="58419,234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" path="m,234391r58216,l58216,,,,,234391xe" filled="f" strokecolor="navy" strokeweight=".14pt">
                  <v:path arrowok="t"/>
                </v:shape>
                <v:shape id="Graphic 600" o:spid="_x0000_s1625" style="position:absolute;left:8;top:91552;width:83;height:2350;visibility:visible;mso-wrap-style:square;v-text-anchor:top" coordsize="8255,234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" path="m7924,l,,,234391r7924,l7924,xe" fillcolor="black" stroked="f">
                  <v:path arrowok="t"/>
                </v:shape>
                <v:shape id="Graphic 601" o:spid="_x0000_s1626" style="position:absolute;left:8;top:91552;width:83;height:2350;visibility:visible;mso-wrap-style:square;v-text-anchor:top" coordsize="8255,234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" path="m,234391r7924,l7924,,,,,234391xe" filled="f" strokeweight=".04936mm">
                  <v:path arrowok="t"/>
                </v:shape>
                <v:shape id="Graphic 602" o:spid="_x0000_s1627" style="position:absolute;left:399;top:93914;width:584;height:2350;visibility:visible;mso-wrap-style:square;v-text-anchor:top" coordsize="58419,234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" path="m58216,l,,,234391r58216,l58216,xe" fillcolor="navy" stroked="f">
                  <v:path arrowok="t"/>
                </v:shape>
                <v:shape id="Graphic 603" o:spid="_x0000_s1628" style="position:absolute;left:399;top:93914;width:584;height:2350;visibility:visible;mso-wrap-style:square;v-text-anchor:top" coordsize="58419,234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" path="m,234391r58216,l58216,,,,,234391xe" filled="f" strokecolor="navy" strokeweight=".14pt">
                  <v:path arrowok="t"/>
                </v:shape>
                <v:shape id="Graphic 604" o:spid="_x0000_s1629" style="position:absolute;left:8;top:93914;width:83;height:2350;visibility:visible;mso-wrap-style:square;v-text-anchor:top" coordsize="8255,234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" path="m7924,l,,,234391r7924,l7924,xe" fillcolor="black" stroked="f">
                  <v:path arrowok="t"/>
                </v:shape>
                <v:shape id="Graphic 605" o:spid="_x0000_s1630" style="position:absolute;left:8;top:93914;width:83;height:2350;visibility:visible;mso-wrap-style:square;v-text-anchor:top" coordsize="8255,234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" path="m,234391r7924,l7924,,,,,234391xe" filled="f" strokeweight=".04936mm">
                  <v:path arrowok="t"/>
                </v:shape>
                <v:shape id="Graphic 606" o:spid="_x0000_s1631" style="position:absolute;left:399;top:96277;width:584;height:2349;visibility:visible;mso-wrap-style:square;v-text-anchor:top" coordsize="58419,234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" path="m58216,l,,,234391r58216,l58216,xe" fillcolor="navy" stroked="f">
                  <v:path arrowok="t"/>
                </v:shape>
                <v:shape id="Graphic 607" o:spid="_x0000_s1632" style="position:absolute;left:399;top:96277;width:584;height:2349;visibility:visible;mso-wrap-style:square;v-text-anchor:top" coordsize="58419,234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" path="m,234391r58216,l58216,,,,,234391xe" filled="f" strokecolor="navy" strokeweight=".14pt">
                  <v:path arrowok="t"/>
                </v:shape>
                <v:shape id="Graphic 608" o:spid="_x0000_s1633" style="position:absolute;left:8;top:96277;width:83;height:2349;visibility:visible;mso-wrap-style:square;v-text-anchor:top" coordsize="8255,234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" path="m7924,l,,,234391r7924,l7924,xe" fillcolor="black" stroked="f">
                  <v:path arrowok="t"/>
                </v:shape>
                <v:shape id="Graphic 609" o:spid="_x0000_s1634" style="position:absolute;left:8;top:96277;width:83;height:2349;visibility:visible;mso-wrap-style:square;v-text-anchor:top" coordsize="8255,234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" path="m,234391r7924,l7924,,,,,234391xe" filled="f" strokeweight=".04936mm">
                  <v:path arrowok="t"/>
                </v:shape>
                <w10:wrap anchorx="margin" anchory="margin"/>
              </v:group>
            </w:pict>
          </mc:Fallback>
        </mc:AlternateContent>
      </w:r>
      <w:r w:rsidRPr="008B31E4">
        <w:t>TRƯỜNG ĐẠI HỌC CẦN THƠ</w:t>
      </w:r>
    </w:p>
    <w:p w14:paraId="78B5CFD8" w14:textId="77777777" w:rsidR="00705C3A" w:rsidRPr="008B31E4" w:rsidRDefault="00705C3A" w:rsidP="00D01AB0">
      <w:pPr>
        <w:jc w:val="center"/>
      </w:pPr>
    </w:p>
    <w:p w14:paraId="71F388D4" w14:textId="77777777" w:rsidR="00705C3A" w:rsidRPr="00D01AB0" w:rsidRDefault="00705C3A" w:rsidP="00D01AB0">
      <w:pPr>
        <w:jc w:val="center"/>
        <w:rPr>
          <w:b/>
          <w:bCs/>
          <w:sz w:val="28"/>
          <w:szCs w:val="28"/>
        </w:rPr>
      </w:pPr>
      <w:r w:rsidRPr="00D01AB0">
        <w:rPr>
          <w:b/>
          <w:bCs/>
          <w:sz w:val="28"/>
          <w:szCs w:val="28"/>
        </w:rPr>
        <w:t>TRƯỜNG CÔNG NGHỆ THÔNG TIN &amp; TRUYỀN THÔNG</w:t>
      </w:r>
    </w:p>
    <w:p w14:paraId="26D5147E" w14:textId="5426479D" w:rsidR="00705C3A" w:rsidRPr="008B31E4" w:rsidRDefault="00D01AB0" w:rsidP="00D01AB0">
      <w:pPr>
        <w:jc w:val="center"/>
      </w:pPr>
      <w:r w:rsidRPr="008B31E4">
        <w:drawing>
          <wp:anchor distT="0" distB="0" distL="0" distR="0" simplePos="0" relativeHeight="251661312" behindDoc="1" locked="0" layoutInCell="1" allowOverlap="1" wp14:anchorId="62BB814B" wp14:editId="0ED63F71">
            <wp:simplePos x="0" y="0"/>
            <wp:positionH relativeFrom="page">
              <wp:posOffset>3285200</wp:posOffset>
            </wp:positionH>
            <wp:positionV relativeFrom="paragraph">
              <wp:posOffset>195081</wp:posOffset>
            </wp:positionV>
            <wp:extent cx="1194435" cy="1194434"/>
            <wp:effectExtent l="0" t="0" r="5715" b="6350"/>
            <wp:wrapTopAndBottom/>
            <wp:docPr id="610" name="Image 6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10" name="Image 610"/>
                    <pic:cNvPicPr/>
                  </pic:nvPicPr>
                  <pic:blipFill>
                    <a:blip r:embed="rId8" cstate="print"/>
                    <a:stretch>
                      <a:fillRect/>
                    </a:stretch>
                  </pic:blipFill>
                  <pic:spPr>
                    <a:xfrm>
                      <a:off x="0" y="0"/>
                      <a:ext cx="1194435" cy="1194434"/>
                    </a:xfrm>
                    <a:prstGeom prst="rect">
                      <a:avLst/>
                    </a:prstGeom>
                  </pic:spPr>
                </pic:pic>
              </a:graphicData>
            </a:graphic>
          </wp:anchor>
        </w:drawing>
      </w:r>
    </w:p>
    <w:p w14:paraId="577FF9C4" w14:textId="00E10916" w:rsidR="00705C3A" w:rsidRPr="008B31E4" w:rsidRDefault="00705C3A" w:rsidP="00D01AB0">
      <w:pPr>
        <w:jc w:val="center"/>
      </w:pPr>
    </w:p>
    <w:p w14:paraId="75337DB0" w14:textId="18E6A367" w:rsidR="00705C3A" w:rsidRPr="00D01AB0" w:rsidRDefault="00705C3A" w:rsidP="00D01AB0">
      <w:pPr>
        <w:jc w:val="center"/>
        <w:rPr>
          <w:b/>
          <w:bCs/>
          <w:sz w:val="28"/>
          <w:szCs w:val="28"/>
        </w:rPr>
      </w:pPr>
      <w:r w:rsidRPr="00D01AB0">
        <w:rPr>
          <w:b/>
          <w:bCs/>
          <w:sz w:val="28"/>
          <w:szCs w:val="28"/>
        </w:rPr>
        <w:t>XÂY DỰNG WEBSITE QUẢN LÝ CỬA HÀNG TRANG TRÍ</w:t>
      </w:r>
    </w:p>
    <w:p w14:paraId="148671DB" w14:textId="43C199BB" w:rsidR="00705C3A" w:rsidRPr="00D01AB0" w:rsidRDefault="00705C3A" w:rsidP="00D01AB0">
      <w:pPr>
        <w:jc w:val="center"/>
        <w:rPr>
          <w:b/>
          <w:bCs/>
          <w:sz w:val="28"/>
          <w:szCs w:val="28"/>
        </w:rPr>
      </w:pPr>
      <w:r w:rsidRPr="00D01AB0">
        <w:rPr>
          <w:b/>
          <w:bCs/>
          <w:sz w:val="28"/>
          <w:szCs w:val="28"/>
        </w:rPr>
        <w:t>NỘI THẤT  TRÊN NỀN TẢNG ASP.NET</w:t>
      </w:r>
    </w:p>
    <w:p w14:paraId="04CA8A19" w14:textId="0908A63B" w:rsidR="00705C3A" w:rsidRPr="008B31E4" w:rsidRDefault="00705C3A" w:rsidP="00D01AB0">
      <w:pPr>
        <w:jc w:val="center"/>
      </w:pPr>
    </w:p>
    <w:p w14:paraId="2BDDD371" w14:textId="78055DC1" w:rsidR="00705C3A" w:rsidRPr="008B31E4" w:rsidRDefault="00705C3A" w:rsidP="00D01AB0">
      <w:pPr>
        <w:jc w:val="center"/>
      </w:pPr>
    </w:p>
    <w:p w14:paraId="00EAAECD" w14:textId="77777777" w:rsidR="00705C3A" w:rsidRPr="008B31E4" w:rsidRDefault="00705C3A" w:rsidP="00D01AB0">
      <w:pPr>
        <w:jc w:val="center"/>
      </w:pPr>
    </w:p>
    <w:p w14:paraId="7503FC52" w14:textId="77777777" w:rsidR="00705C3A" w:rsidRPr="008B31E4" w:rsidRDefault="00705C3A" w:rsidP="00D01AB0">
      <w:pPr>
        <w:jc w:val="center"/>
      </w:pPr>
    </w:p>
    <w:p w14:paraId="072EFC93" w14:textId="77777777" w:rsidR="00705C3A" w:rsidRPr="008B31E4" w:rsidRDefault="00705C3A" w:rsidP="00D01AB0">
      <w:pPr>
        <w:jc w:val="center"/>
      </w:pPr>
    </w:p>
    <w:p w14:paraId="697DF9EE" w14:textId="7B25A2F9" w:rsidR="00705C3A" w:rsidRPr="00D80A1A" w:rsidRDefault="00ED08DF" w:rsidP="00D01AB0">
      <w:pPr>
        <w:jc w:val="center"/>
        <w:rPr>
          <w:b/>
          <w:bCs/>
        </w:rPr>
      </w:pPr>
      <w:r>
        <w:rPr>
          <w:lang w:val="vi-VN"/>
        </w:rPr>
        <w:t xml:space="preserve">  </w:t>
      </w:r>
      <w:r w:rsidR="00705C3A" w:rsidRPr="00D80A1A">
        <w:rPr>
          <w:b/>
          <w:bCs/>
        </w:rPr>
        <w:t>SINH VIÊN THỰC HIỆN:</w:t>
      </w:r>
      <w:r w:rsidR="00705C3A" w:rsidRPr="00D80A1A">
        <w:rPr>
          <w:b/>
          <w:bCs/>
        </w:rPr>
        <w:tab/>
        <w:t xml:space="preserve">            GIÁO VIÊN HƯỚNG DẪN:</w:t>
      </w:r>
    </w:p>
    <w:p w14:paraId="20EA0F42" w14:textId="74053B44" w:rsidR="00705C3A" w:rsidRPr="008B31E4" w:rsidRDefault="00ED08DF" w:rsidP="00ED08DF">
      <w:r>
        <w:rPr>
          <w:lang w:val="vi-VN"/>
        </w:rPr>
        <w:t xml:space="preserve">                          </w:t>
      </w:r>
      <w:r w:rsidR="00705C3A" w:rsidRPr="008B31E4">
        <w:t>Huỳnh Minh Ngọ</w:t>
      </w:r>
      <w:r w:rsidR="00705C3A" w:rsidRPr="008B31E4">
        <w:tab/>
        <w:t xml:space="preserve">                                </w:t>
      </w:r>
      <w:r>
        <w:rPr>
          <w:lang w:val="vi-VN"/>
        </w:rPr>
        <w:t xml:space="preserve">   </w:t>
      </w:r>
      <w:r w:rsidR="00705C3A" w:rsidRPr="008B31E4">
        <w:t xml:space="preserve">  </w:t>
      </w:r>
      <w:r>
        <w:t>T</w:t>
      </w:r>
      <w:r w:rsidR="00705C3A" w:rsidRPr="008B31E4">
        <w:t>hS. Lê Minh Lý</w:t>
      </w:r>
    </w:p>
    <w:p w14:paraId="4E580AC0" w14:textId="4B32636F" w:rsidR="00705C3A" w:rsidRPr="008B31E4" w:rsidRDefault="00ED08DF" w:rsidP="00ED08DF">
      <w:r>
        <w:rPr>
          <w:lang w:val="vi-VN"/>
        </w:rPr>
        <w:t xml:space="preserve">                         </w:t>
      </w:r>
      <w:r w:rsidR="00705C3A" w:rsidRPr="008B31E4">
        <w:t>MSSV: B2105552</w:t>
      </w:r>
      <w:r w:rsidR="00705C3A" w:rsidRPr="008B31E4">
        <w:tab/>
      </w:r>
      <w:r w:rsidR="00705C3A" w:rsidRPr="008B31E4">
        <w:tab/>
        <w:t xml:space="preserve">                     </w:t>
      </w:r>
      <w:r w:rsidR="00420BBC" w:rsidRPr="008B31E4">
        <w:t xml:space="preserve">        </w:t>
      </w:r>
      <w:r w:rsidR="00705C3A" w:rsidRPr="008B31E4">
        <w:t>MSCB: 2301</w:t>
      </w:r>
    </w:p>
    <w:p w14:paraId="22A1554C" w14:textId="23267214" w:rsidR="00705C3A" w:rsidRPr="008B31E4" w:rsidRDefault="00D01AB0" w:rsidP="00D01AB0">
      <w:r>
        <w:rPr>
          <w:lang w:val="vi-VN"/>
        </w:rPr>
        <w:t xml:space="preserve">                               </w:t>
      </w:r>
      <w:r w:rsidR="00ED08DF">
        <w:rPr>
          <w:lang w:val="vi-VN"/>
        </w:rPr>
        <w:t xml:space="preserve"> </w:t>
      </w:r>
      <w:r w:rsidR="00705C3A" w:rsidRPr="008B31E4">
        <w:t>Khóa 47</w:t>
      </w:r>
    </w:p>
    <w:p w14:paraId="22520D84" w14:textId="77777777" w:rsidR="00705C3A" w:rsidRPr="008B31E4" w:rsidRDefault="00705C3A" w:rsidP="00D01AB0">
      <w:pPr>
        <w:jc w:val="center"/>
      </w:pPr>
    </w:p>
    <w:p w14:paraId="40DD50AD" w14:textId="77777777" w:rsidR="00705C3A" w:rsidRPr="008B31E4" w:rsidRDefault="00705C3A" w:rsidP="00D01AB0">
      <w:pPr>
        <w:jc w:val="center"/>
      </w:pPr>
    </w:p>
    <w:p w14:paraId="056CE0E1" w14:textId="77777777" w:rsidR="00705C3A" w:rsidRPr="008B31E4" w:rsidRDefault="00705C3A" w:rsidP="00D01AB0">
      <w:pPr>
        <w:jc w:val="center"/>
      </w:pPr>
    </w:p>
    <w:p w14:paraId="3CFBDE06" w14:textId="77777777" w:rsidR="00705C3A" w:rsidRPr="008B31E4" w:rsidRDefault="00705C3A" w:rsidP="00D01AB0">
      <w:pPr>
        <w:jc w:val="center"/>
      </w:pPr>
    </w:p>
    <w:p w14:paraId="45C9416E" w14:textId="25848877" w:rsidR="00705C3A" w:rsidRPr="008B31E4" w:rsidRDefault="00705C3A" w:rsidP="00D01AB0">
      <w:pPr>
        <w:jc w:val="center"/>
      </w:pPr>
    </w:p>
    <w:p w14:paraId="6873FC9E" w14:textId="44AF2CDD" w:rsidR="00705C3A" w:rsidRPr="008B31E4" w:rsidRDefault="00705C3A" w:rsidP="00D01AB0">
      <w:pPr>
        <w:jc w:val="center"/>
      </w:pPr>
    </w:p>
    <w:p w14:paraId="0F58F09B" w14:textId="62132760" w:rsidR="00705C3A" w:rsidRPr="008B31E4" w:rsidRDefault="00705C3A" w:rsidP="00D01AB0">
      <w:pPr>
        <w:jc w:val="center"/>
      </w:pPr>
    </w:p>
    <w:p w14:paraId="13DA6924" w14:textId="77777777" w:rsidR="00705C3A" w:rsidRPr="008B31E4" w:rsidRDefault="00705C3A" w:rsidP="00D01AB0">
      <w:pPr>
        <w:jc w:val="center"/>
      </w:pPr>
    </w:p>
    <w:p w14:paraId="2F9D66B2" w14:textId="77777777" w:rsidR="00705C3A" w:rsidRPr="008B31E4" w:rsidRDefault="00705C3A" w:rsidP="00D01AB0">
      <w:pPr>
        <w:jc w:val="center"/>
      </w:pPr>
    </w:p>
    <w:p w14:paraId="0634B6B2" w14:textId="77777777" w:rsidR="00705C3A" w:rsidRPr="008B31E4" w:rsidRDefault="00705C3A" w:rsidP="00D01AB0">
      <w:pPr>
        <w:jc w:val="center"/>
      </w:pPr>
    </w:p>
    <w:p w14:paraId="0C02CE92" w14:textId="4640A159" w:rsidR="00705C3A" w:rsidRPr="008B31E4" w:rsidRDefault="00705C3A" w:rsidP="00D01AB0">
      <w:pPr>
        <w:jc w:val="center"/>
      </w:pPr>
      <w:r w:rsidRPr="008B31E4">
        <w:t>Cần Thơ, 3/2025</w:t>
      </w:r>
    </w:p>
    <w:p w14:paraId="387AB9FC" w14:textId="573DD801" w:rsidR="00705C3A" w:rsidRPr="008B31E4" w:rsidRDefault="00705C3A" w:rsidP="00FE5D01"/>
    <w:p w14:paraId="43EACD1E" w14:textId="77777777" w:rsidR="005E0E33" w:rsidRPr="008B31E4" w:rsidRDefault="005E0E33" w:rsidP="00FE5D01">
      <w:pPr>
        <w:sectPr w:rsidR="005E0E33" w:rsidRPr="008B31E4" w:rsidSect="00C5510E">
          <w:pgSz w:w="11910" w:h="16840" w:code="9"/>
          <w:pgMar w:top="1134" w:right="1134" w:bottom="1134" w:left="1418" w:header="0" w:footer="1009" w:gutter="0"/>
          <w:cols w:space="720"/>
          <w:docGrid w:linePitch="326"/>
        </w:sectPr>
      </w:pPr>
    </w:p>
    <w:p w14:paraId="409C842E" w14:textId="1057E1A9" w:rsidR="00705C3A" w:rsidRPr="008B31E4" w:rsidRDefault="00705C3A" w:rsidP="00FE5D01"/>
    <w:p w14:paraId="4F87C07C" w14:textId="77777777" w:rsidR="00705C3A" w:rsidRPr="008B31E4" w:rsidRDefault="00705C3A" w:rsidP="00FE5D01"/>
    <w:p w14:paraId="33DC3E37" w14:textId="77777777" w:rsidR="00CB47C5" w:rsidRPr="008B31E4" w:rsidRDefault="00CB47C5" w:rsidP="00FE5D01"/>
    <w:p w14:paraId="0BA47DE6" w14:textId="77777777" w:rsidR="00ED0BAE" w:rsidRDefault="00ED0BAE" w:rsidP="00250AFE">
      <w:pPr>
        <w:pStyle w:val="danhmuc"/>
        <w:sectPr w:rsidR="00ED0BAE" w:rsidSect="00ED0BAE">
          <w:footerReference w:type="default" r:id="rId9"/>
          <w:type w:val="continuous"/>
          <w:pgSz w:w="11910" w:h="16840" w:code="9"/>
          <w:pgMar w:top="1134" w:right="1134" w:bottom="1134" w:left="1418" w:header="0" w:footer="1009" w:gutter="0"/>
          <w:pgNumType w:fmt="lowerRoman" w:start="1"/>
          <w:cols w:space="720"/>
          <w:docGrid w:linePitch="326"/>
        </w:sectPr>
      </w:pPr>
    </w:p>
    <w:p w14:paraId="27D8489E" w14:textId="465024E7" w:rsidR="00CB47C5" w:rsidRPr="008B31E4" w:rsidRDefault="00CB47C5" w:rsidP="00250AFE">
      <w:pPr>
        <w:pStyle w:val="danhmuc"/>
      </w:pPr>
      <w:bookmarkStart w:id="1" w:name="_Toc193833302"/>
      <w:r w:rsidRPr="008B31E4">
        <w:t>Lời cảm ơn</w:t>
      </w:r>
      <w:bookmarkEnd w:id="1"/>
    </w:p>
    <w:p w14:paraId="25F044D8" w14:textId="234BA3D1" w:rsidR="00705C3A" w:rsidRPr="008B31E4" w:rsidRDefault="00705C3A" w:rsidP="00250AFE">
      <w:pPr>
        <w:ind w:firstLine="720"/>
      </w:pPr>
      <w:r w:rsidRPr="008B31E4">
        <w:t>Đề tài “Xây dựng website quản lý cửa hàng trang trí nội thất trên nền tảng ASP.NET” là nội dung tôi chọn để nghiên cứu và làm niên luận cơ sở ngành – THUD.</w:t>
      </w:r>
    </w:p>
    <w:p w14:paraId="0D8DC63F" w14:textId="77777777" w:rsidR="00705C3A" w:rsidRPr="008B31E4" w:rsidRDefault="00705C3A" w:rsidP="00250AFE">
      <w:pPr>
        <w:ind w:firstLine="720"/>
      </w:pPr>
      <w:r w:rsidRPr="008B31E4">
        <w:t>Con xin cảm ơn cha mẹ. Cha Mẹ luôn là chỗ dựa tinh thần vững chắc và ủng hộ cho con mỗi khi con gặp khó khăn trong học tập và cuộc sống.</w:t>
      </w:r>
    </w:p>
    <w:p w14:paraId="12FB2612" w14:textId="77777777" w:rsidR="00705C3A" w:rsidRPr="008B31E4" w:rsidRDefault="00705C3A" w:rsidP="00250AFE">
      <w:pPr>
        <w:ind w:firstLine="720"/>
      </w:pPr>
      <w:r w:rsidRPr="008B31E4">
        <w:t>Tôi cũng xin cảm ơn Trường Công nghệ thông tin và truyền thông Trường Đại học Cần Thơ đã tạo điều kiện và thời gian cho tôi trong suốt quá trình nghiên cứu.</w:t>
      </w:r>
    </w:p>
    <w:p w14:paraId="47F04972" w14:textId="77777777" w:rsidR="00705C3A" w:rsidRPr="008B31E4" w:rsidRDefault="00705C3A" w:rsidP="00250AFE">
      <w:pPr>
        <w:ind w:firstLine="720"/>
      </w:pPr>
      <w:r w:rsidRPr="008B31E4">
        <w:t>Nhân dịp này, tôi xin gửi lời cảm ơn chân thành và sâu sắc đến Cô Lê Minh Lý thuộc Trường Công nghệ thông tin và Truyền thông – Trường Đại học Cần Thơ. Để hoàn thành quá trình nghiên cứu và hoàn thiện niên luận cơ sở, Cô đã trực tiếp chỉ bảo và hướng dẫn tôi trong suốt quá trình nghiên cứu để tôi hoàn thiện niên luận cơ sở này.</w:t>
      </w:r>
    </w:p>
    <w:p w14:paraId="683E6A23" w14:textId="77777777" w:rsidR="00705C3A" w:rsidRPr="008B31E4" w:rsidRDefault="00705C3A" w:rsidP="00250AFE">
      <w:pPr>
        <w:ind w:firstLine="720"/>
      </w:pPr>
      <w:r w:rsidRPr="008B31E4">
        <w:t>Cuối cùng, tôi xin cảm ơn những người thân, bạn bè đã luôn bên tôi, động viên tôi hoàn thành niên luận cơ sở này.</w:t>
      </w:r>
    </w:p>
    <w:p w14:paraId="3D7AA4BF" w14:textId="77777777" w:rsidR="00705C3A" w:rsidRPr="008B31E4" w:rsidRDefault="00705C3A" w:rsidP="00250AFE">
      <w:pPr>
        <w:ind w:firstLine="720"/>
      </w:pPr>
      <w:r w:rsidRPr="008B31E4">
        <w:t>Mặc dù đã cố gắng hoàn thành với tất cả nỗ lực của bản thân, nhưng chắc chắn sẽ không tránh khỏi những sai sót, tôi rất mong quý Thầy Cô và bạn bè đóng góp ý kiến để quyển niên luận cơ sở và kiến thức của tôi được hoàn thiện hơn.</w:t>
      </w:r>
    </w:p>
    <w:p w14:paraId="250EF9AC" w14:textId="070D2088" w:rsidR="00705C3A" w:rsidRDefault="00705C3A" w:rsidP="00250AFE">
      <w:pPr>
        <w:ind w:firstLine="720"/>
      </w:pPr>
      <w:r w:rsidRPr="008B31E4">
        <w:t>Trân trọng cảm ơn!</w:t>
      </w:r>
    </w:p>
    <w:p w14:paraId="1DA5C345" w14:textId="77777777" w:rsidR="00250AFE" w:rsidRPr="008B31E4" w:rsidRDefault="00250AFE" w:rsidP="00250AFE">
      <w:pPr>
        <w:ind w:firstLine="720"/>
      </w:pPr>
    </w:p>
    <w:p w14:paraId="4A8CFD7F" w14:textId="2866A94A" w:rsidR="00705C3A" w:rsidRPr="00C5510E" w:rsidRDefault="00C5510E" w:rsidP="00FE5D01">
      <w:pPr>
        <w:rPr>
          <w:b/>
          <w:bCs/>
        </w:rPr>
      </w:pPr>
      <w:r>
        <w:rPr>
          <w:lang w:val="vi-VN"/>
        </w:rPr>
        <w:t xml:space="preserve">                                                                               </w:t>
      </w:r>
      <w:r w:rsidR="00705C3A" w:rsidRPr="00C5510E">
        <w:rPr>
          <w:b/>
          <w:bCs/>
        </w:rPr>
        <w:t xml:space="preserve">Cần Thơ, ngày </w:t>
      </w:r>
      <w:r w:rsidR="00B411D4" w:rsidRPr="00C5510E">
        <w:rPr>
          <w:b/>
          <w:bCs/>
        </w:rPr>
        <w:t>25</w:t>
      </w:r>
      <w:r w:rsidR="00705C3A" w:rsidRPr="00C5510E">
        <w:rPr>
          <w:b/>
          <w:bCs/>
        </w:rPr>
        <w:t xml:space="preserve"> tháng </w:t>
      </w:r>
      <w:r w:rsidR="00B411D4" w:rsidRPr="00C5510E">
        <w:rPr>
          <w:b/>
          <w:bCs/>
        </w:rPr>
        <w:t>03</w:t>
      </w:r>
      <w:r w:rsidR="00705C3A" w:rsidRPr="00C5510E">
        <w:rPr>
          <w:b/>
          <w:bCs/>
        </w:rPr>
        <w:t xml:space="preserve"> năm 2024 </w:t>
      </w:r>
    </w:p>
    <w:p w14:paraId="1DE5CBF4" w14:textId="70B81316" w:rsidR="00705C3A" w:rsidRPr="00C5510E" w:rsidRDefault="00705C3A" w:rsidP="00FE5D01">
      <w:pPr>
        <w:rPr>
          <w:b/>
          <w:bCs/>
        </w:rPr>
      </w:pPr>
      <w:r w:rsidRPr="00C5510E">
        <w:rPr>
          <w:b/>
          <w:bCs/>
        </w:rPr>
        <w:t xml:space="preserve">                </w:t>
      </w:r>
      <w:r w:rsidR="00CB47C5" w:rsidRPr="00C5510E">
        <w:rPr>
          <w:b/>
          <w:bCs/>
        </w:rPr>
        <w:tab/>
      </w:r>
      <w:r w:rsidR="00CB47C5" w:rsidRPr="00C5510E">
        <w:rPr>
          <w:b/>
          <w:bCs/>
        </w:rPr>
        <w:tab/>
      </w:r>
      <w:r w:rsidR="00CB47C5" w:rsidRPr="00C5510E">
        <w:rPr>
          <w:b/>
          <w:bCs/>
        </w:rPr>
        <w:tab/>
      </w:r>
      <w:r w:rsidR="00CB47C5" w:rsidRPr="00C5510E">
        <w:rPr>
          <w:b/>
          <w:bCs/>
        </w:rPr>
        <w:tab/>
      </w:r>
      <w:r w:rsidR="00CB47C5" w:rsidRPr="00C5510E">
        <w:rPr>
          <w:b/>
          <w:bCs/>
        </w:rPr>
        <w:tab/>
      </w:r>
      <w:r w:rsidR="00CB47C5" w:rsidRPr="00C5510E">
        <w:rPr>
          <w:b/>
          <w:bCs/>
        </w:rPr>
        <w:tab/>
      </w:r>
      <w:r w:rsidR="00CB47C5" w:rsidRPr="00C5510E">
        <w:rPr>
          <w:b/>
          <w:bCs/>
        </w:rPr>
        <w:tab/>
      </w:r>
      <w:r w:rsidRPr="00C5510E">
        <w:rPr>
          <w:b/>
          <w:bCs/>
        </w:rPr>
        <w:t>Huỳnh Minh Ngọ</w:t>
      </w:r>
    </w:p>
    <w:p w14:paraId="7A9487EF" w14:textId="13CE08D0" w:rsidR="00705C3A" w:rsidRPr="008B31E4" w:rsidRDefault="00705C3A" w:rsidP="00FE5D01"/>
    <w:p w14:paraId="6234DDBD" w14:textId="212B951F" w:rsidR="00705C3A" w:rsidRPr="008B31E4" w:rsidRDefault="00705C3A" w:rsidP="00FE5D01"/>
    <w:p w14:paraId="20048A99" w14:textId="6945DC3B" w:rsidR="00705C3A" w:rsidRPr="008B31E4" w:rsidRDefault="00705C3A" w:rsidP="00FE5D01"/>
    <w:p w14:paraId="381EBCAB" w14:textId="0E38C1EB" w:rsidR="00705C3A" w:rsidRPr="008B31E4" w:rsidRDefault="00705C3A" w:rsidP="00FE5D01"/>
    <w:p w14:paraId="32740706" w14:textId="283E42EE" w:rsidR="00705C3A" w:rsidRPr="008B31E4" w:rsidRDefault="00705C3A" w:rsidP="00FE5D01"/>
    <w:p w14:paraId="779A5E74" w14:textId="7826789B" w:rsidR="00705C3A" w:rsidRPr="008B31E4" w:rsidRDefault="00705C3A" w:rsidP="00FE5D01"/>
    <w:p w14:paraId="76EDC4DF" w14:textId="1AA694E0" w:rsidR="00705C3A" w:rsidRPr="008B31E4" w:rsidRDefault="00705C3A" w:rsidP="00FE5D01"/>
    <w:p w14:paraId="03AA2494" w14:textId="3149F505" w:rsidR="00705C3A" w:rsidRPr="008B31E4" w:rsidRDefault="00705C3A" w:rsidP="00FE5D01"/>
    <w:p w14:paraId="7D497D94" w14:textId="0763A2E3" w:rsidR="00705C3A" w:rsidRPr="008B31E4" w:rsidRDefault="00705C3A" w:rsidP="00FE5D01"/>
    <w:p w14:paraId="146C855B" w14:textId="2244B1F4" w:rsidR="00705C3A" w:rsidRPr="008B31E4" w:rsidRDefault="00705C3A" w:rsidP="00FE5D01"/>
    <w:p w14:paraId="406B9277" w14:textId="79DEBB3D" w:rsidR="00705C3A" w:rsidRPr="008B31E4" w:rsidRDefault="00705C3A" w:rsidP="00FE5D01"/>
    <w:p w14:paraId="70C21575" w14:textId="11B6A23B" w:rsidR="00705C3A" w:rsidRPr="008B31E4" w:rsidRDefault="00705C3A" w:rsidP="00FE5D01"/>
    <w:p w14:paraId="267A79E4" w14:textId="43A2EC1B" w:rsidR="00CB47C5" w:rsidRPr="008B31E4" w:rsidRDefault="00CB47C5" w:rsidP="00FE5D01"/>
    <w:p w14:paraId="5C489E33" w14:textId="202ABEE0" w:rsidR="00CB47C5" w:rsidRPr="008B31E4" w:rsidRDefault="00ED0BAE" w:rsidP="00ED0BAE">
      <w:pPr>
        <w:tabs>
          <w:tab w:val="left" w:pos="5195"/>
        </w:tabs>
        <w:jc w:val="left"/>
      </w:pPr>
      <w:r>
        <w:lastRenderedPageBreak/>
        <w:tab/>
      </w:r>
    </w:p>
    <w:p w14:paraId="799ADEC6" w14:textId="456153DB" w:rsidR="00705C3A" w:rsidRPr="008B31E4" w:rsidRDefault="00705C3A" w:rsidP="00FE5D01"/>
    <w:p w14:paraId="29445AA5" w14:textId="77777777" w:rsidR="00C5510E" w:rsidRPr="008B31E4" w:rsidRDefault="0068076E" w:rsidP="00250AFE">
      <w:pPr>
        <w:pStyle w:val="danhmuc"/>
      </w:pPr>
      <w:bookmarkStart w:id="2" w:name="_Toc193833303"/>
      <w:r w:rsidRPr="008B31E4">
        <w:t>Danh mục</w:t>
      </w:r>
      <w:bookmarkEnd w:id="2"/>
    </w:p>
    <w:p w14:paraId="7FC9B846" w14:textId="7CE99722" w:rsidR="00ED0BAE" w:rsidRDefault="00ED0BAE">
      <w:pPr>
        <w:pStyle w:val="TOC1"/>
        <w:tabs>
          <w:tab w:val="right" w:leader="dot" w:pos="9348"/>
        </w:tabs>
        <w:rPr>
          <w:rFonts w:asciiTheme="minorHAnsi" w:eastAsiaTheme="minorEastAsia" w:hAnsiTheme="minorHAnsi" w:cstheme="minorBidi"/>
          <w:noProof/>
          <w:sz w:val="22"/>
          <w:lang w:val="en-US"/>
        </w:rPr>
      </w:pPr>
      <w:r>
        <w:fldChar w:fldCharType="begin"/>
      </w:r>
      <w:r>
        <w:instrText xml:space="preserve"> TOC \o "1-1" \h \z \t "Heading 2,3,Heading 3,4,danhmuc,1" </w:instrText>
      </w:r>
      <w:r>
        <w:fldChar w:fldCharType="separate"/>
      </w:r>
      <w:hyperlink w:anchor="_Toc193833302" w:history="1">
        <w:r w:rsidRPr="007C6856">
          <w:rPr>
            <w:rStyle w:val="Hyperlink"/>
            <w:noProof/>
          </w:rPr>
          <w:t>Lời cảm ơn</w:t>
        </w:r>
        <w:r>
          <w:rPr>
            <w:noProof/>
            <w:webHidden/>
          </w:rPr>
          <w:tab/>
        </w:r>
        <w:r>
          <w:rPr>
            <w:noProof/>
            <w:webHidden/>
          </w:rPr>
          <w:fldChar w:fldCharType="begin"/>
        </w:r>
        <w:r>
          <w:rPr>
            <w:noProof/>
            <w:webHidden/>
          </w:rPr>
          <w:instrText xml:space="preserve"> PAGEREF _Toc193833302 \h </w:instrText>
        </w:r>
        <w:r>
          <w:rPr>
            <w:noProof/>
            <w:webHidden/>
          </w:rPr>
        </w:r>
        <w:r>
          <w:rPr>
            <w:noProof/>
            <w:webHidden/>
          </w:rPr>
          <w:fldChar w:fldCharType="separate"/>
        </w:r>
        <w:r w:rsidR="007A36DF">
          <w:rPr>
            <w:noProof/>
            <w:webHidden/>
          </w:rPr>
          <w:t>ii</w:t>
        </w:r>
        <w:r>
          <w:rPr>
            <w:noProof/>
            <w:webHidden/>
          </w:rPr>
          <w:fldChar w:fldCharType="end"/>
        </w:r>
      </w:hyperlink>
    </w:p>
    <w:p w14:paraId="78AF58C7" w14:textId="51F936D1" w:rsidR="00ED0BAE" w:rsidRDefault="00ED0BAE">
      <w:pPr>
        <w:pStyle w:val="TOC1"/>
        <w:tabs>
          <w:tab w:val="right" w:leader="dot" w:pos="9348"/>
        </w:tabs>
        <w:rPr>
          <w:rFonts w:asciiTheme="minorHAnsi" w:eastAsiaTheme="minorEastAsia" w:hAnsiTheme="minorHAnsi" w:cstheme="minorBidi"/>
          <w:noProof/>
          <w:sz w:val="22"/>
          <w:lang w:val="en-US"/>
        </w:rPr>
      </w:pPr>
      <w:hyperlink w:anchor="_Toc193833303" w:history="1">
        <w:r w:rsidRPr="007C6856">
          <w:rPr>
            <w:rStyle w:val="Hyperlink"/>
            <w:noProof/>
          </w:rPr>
          <w:t>Danh mục</w:t>
        </w:r>
        <w:r>
          <w:rPr>
            <w:noProof/>
            <w:webHidden/>
          </w:rPr>
          <w:tab/>
        </w:r>
        <w:r>
          <w:rPr>
            <w:noProof/>
            <w:webHidden/>
          </w:rPr>
          <w:fldChar w:fldCharType="begin"/>
        </w:r>
        <w:r>
          <w:rPr>
            <w:noProof/>
            <w:webHidden/>
          </w:rPr>
          <w:instrText xml:space="preserve"> PAGEREF _Toc193833303 \h </w:instrText>
        </w:r>
        <w:r>
          <w:rPr>
            <w:noProof/>
            <w:webHidden/>
          </w:rPr>
        </w:r>
        <w:r>
          <w:rPr>
            <w:noProof/>
            <w:webHidden/>
          </w:rPr>
          <w:fldChar w:fldCharType="separate"/>
        </w:r>
        <w:r w:rsidR="007A36DF">
          <w:rPr>
            <w:noProof/>
            <w:webHidden/>
          </w:rPr>
          <w:t>ii</w:t>
        </w:r>
        <w:r>
          <w:rPr>
            <w:noProof/>
            <w:webHidden/>
          </w:rPr>
          <w:fldChar w:fldCharType="end"/>
        </w:r>
      </w:hyperlink>
    </w:p>
    <w:p w14:paraId="79EDCB17" w14:textId="2CF8CC2D" w:rsidR="00ED0BAE" w:rsidRDefault="00ED0BAE">
      <w:pPr>
        <w:pStyle w:val="TOC1"/>
        <w:tabs>
          <w:tab w:val="right" w:leader="dot" w:pos="9348"/>
        </w:tabs>
        <w:rPr>
          <w:rFonts w:asciiTheme="minorHAnsi" w:eastAsiaTheme="minorEastAsia" w:hAnsiTheme="minorHAnsi" w:cstheme="minorBidi"/>
          <w:noProof/>
          <w:sz w:val="22"/>
          <w:lang w:val="en-US"/>
        </w:rPr>
      </w:pPr>
      <w:hyperlink w:anchor="_Toc193833304" w:history="1">
        <w:r w:rsidRPr="007C6856">
          <w:rPr>
            <w:rStyle w:val="Hyperlink"/>
            <w:noProof/>
          </w:rPr>
          <w:t>Danh</w:t>
        </w:r>
        <w:r w:rsidRPr="007C6856">
          <w:rPr>
            <w:rStyle w:val="Hyperlink"/>
            <w:noProof/>
            <w:lang w:val="vi-VN"/>
          </w:rPr>
          <w:t xml:space="preserve"> mục hình</w:t>
        </w:r>
        <w:r>
          <w:rPr>
            <w:noProof/>
            <w:webHidden/>
          </w:rPr>
          <w:tab/>
        </w:r>
        <w:r>
          <w:rPr>
            <w:noProof/>
            <w:webHidden/>
          </w:rPr>
          <w:fldChar w:fldCharType="begin"/>
        </w:r>
        <w:r>
          <w:rPr>
            <w:noProof/>
            <w:webHidden/>
          </w:rPr>
          <w:instrText xml:space="preserve"> PAGEREF _Toc193833304 \h </w:instrText>
        </w:r>
        <w:r>
          <w:rPr>
            <w:noProof/>
            <w:webHidden/>
          </w:rPr>
        </w:r>
        <w:r>
          <w:rPr>
            <w:noProof/>
            <w:webHidden/>
          </w:rPr>
          <w:fldChar w:fldCharType="separate"/>
        </w:r>
        <w:r w:rsidR="007A36DF">
          <w:rPr>
            <w:noProof/>
            <w:webHidden/>
          </w:rPr>
          <w:t>v</w:t>
        </w:r>
        <w:r>
          <w:rPr>
            <w:noProof/>
            <w:webHidden/>
          </w:rPr>
          <w:fldChar w:fldCharType="end"/>
        </w:r>
      </w:hyperlink>
    </w:p>
    <w:p w14:paraId="32953ADA" w14:textId="0B51CBA4" w:rsidR="00ED0BAE" w:rsidRDefault="00ED0BAE">
      <w:pPr>
        <w:pStyle w:val="TOC1"/>
        <w:tabs>
          <w:tab w:val="right" w:leader="dot" w:pos="9348"/>
        </w:tabs>
        <w:rPr>
          <w:rFonts w:asciiTheme="minorHAnsi" w:eastAsiaTheme="minorEastAsia" w:hAnsiTheme="minorHAnsi" w:cstheme="minorBidi"/>
          <w:noProof/>
          <w:sz w:val="22"/>
          <w:lang w:val="en-US"/>
        </w:rPr>
      </w:pPr>
      <w:hyperlink w:anchor="_Toc193833305" w:history="1">
        <w:r w:rsidRPr="007C6856">
          <w:rPr>
            <w:rStyle w:val="Hyperlink"/>
            <w:noProof/>
          </w:rPr>
          <w:t>Danh</w:t>
        </w:r>
        <w:r w:rsidRPr="007C6856">
          <w:rPr>
            <w:rStyle w:val="Hyperlink"/>
            <w:noProof/>
            <w:lang w:val="vi-VN"/>
          </w:rPr>
          <w:t xml:space="preserve"> mục bảng</w:t>
        </w:r>
        <w:r>
          <w:rPr>
            <w:noProof/>
            <w:webHidden/>
          </w:rPr>
          <w:tab/>
        </w:r>
        <w:r>
          <w:rPr>
            <w:noProof/>
            <w:webHidden/>
          </w:rPr>
          <w:fldChar w:fldCharType="begin"/>
        </w:r>
        <w:r>
          <w:rPr>
            <w:noProof/>
            <w:webHidden/>
          </w:rPr>
          <w:instrText xml:space="preserve"> PAGEREF _Toc193833305 \h </w:instrText>
        </w:r>
        <w:r>
          <w:rPr>
            <w:noProof/>
            <w:webHidden/>
          </w:rPr>
        </w:r>
        <w:r>
          <w:rPr>
            <w:noProof/>
            <w:webHidden/>
          </w:rPr>
          <w:fldChar w:fldCharType="separate"/>
        </w:r>
        <w:r w:rsidR="007A36DF">
          <w:rPr>
            <w:noProof/>
            <w:webHidden/>
          </w:rPr>
          <w:t>viii</w:t>
        </w:r>
        <w:r>
          <w:rPr>
            <w:noProof/>
            <w:webHidden/>
          </w:rPr>
          <w:fldChar w:fldCharType="end"/>
        </w:r>
      </w:hyperlink>
    </w:p>
    <w:p w14:paraId="21FF7CA9" w14:textId="39C84971" w:rsidR="00ED0BAE" w:rsidRDefault="00ED0BAE">
      <w:pPr>
        <w:pStyle w:val="TOC1"/>
        <w:tabs>
          <w:tab w:val="right" w:leader="dot" w:pos="9348"/>
        </w:tabs>
        <w:rPr>
          <w:rFonts w:asciiTheme="minorHAnsi" w:eastAsiaTheme="minorEastAsia" w:hAnsiTheme="minorHAnsi" w:cstheme="minorBidi"/>
          <w:noProof/>
          <w:sz w:val="22"/>
          <w:lang w:val="en-US"/>
        </w:rPr>
      </w:pPr>
      <w:hyperlink w:anchor="_Toc193833306" w:history="1">
        <w:r w:rsidRPr="007C6856">
          <w:rPr>
            <w:rStyle w:val="Hyperlink"/>
            <w:noProof/>
          </w:rPr>
          <w:t>Danh mục chữ viết tắt và ký hiệu</w:t>
        </w:r>
        <w:r>
          <w:rPr>
            <w:noProof/>
            <w:webHidden/>
          </w:rPr>
          <w:tab/>
        </w:r>
        <w:r>
          <w:rPr>
            <w:noProof/>
            <w:webHidden/>
          </w:rPr>
          <w:fldChar w:fldCharType="begin"/>
        </w:r>
        <w:r>
          <w:rPr>
            <w:noProof/>
            <w:webHidden/>
          </w:rPr>
          <w:instrText xml:space="preserve"> PAGEREF _Toc193833306 \h </w:instrText>
        </w:r>
        <w:r>
          <w:rPr>
            <w:noProof/>
            <w:webHidden/>
          </w:rPr>
        </w:r>
        <w:r>
          <w:rPr>
            <w:noProof/>
            <w:webHidden/>
          </w:rPr>
          <w:fldChar w:fldCharType="separate"/>
        </w:r>
        <w:r w:rsidR="007A36DF">
          <w:rPr>
            <w:noProof/>
            <w:webHidden/>
          </w:rPr>
          <w:t>ix</w:t>
        </w:r>
        <w:r>
          <w:rPr>
            <w:noProof/>
            <w:webHidden/>
          </w:rPr>
          <w:fldChar w:fldCharType="end"/>
        </w:r>
      </w:hyperlink>
    </w:p>
    <w:p w14:paraId="615E3376" w14:textId="12F3DFB8" w:rsidR="00ED0BAE" w:rsidRDefault="00ED0BAE">
      <w:pPr>
        <w:pStyle w:val="TOC1"/>
        <w:tabs>
          <w:tab w:val="right" w:leader="dot" w:pos="9348"/>
        </w:tabs>
        <w:rPr>
          <w:rFonts w:asciiTheme="minorHAnsi" w:eastAsiaTheme="minorEastAsia" w:hAnsiTheme="minorHAnsi" w:cstheme="minorBidi"/>
          <w:noProof/>
          <w:sz w:val="22"/>
          <w:lang w:val="en-US"/>
        </w:rPr>
      </w:pPr>
      <w:hyperlink w:anchor="_Toc193833307" w:history="1">
        <w:r w:rsidRPr="007C6856">
          <w:rPr>
            <w:rStyle w:val="Hyperlink"/>
            <w:noProof/>
          </w:rPr>
          <w:t>CHƯƠNG 1: TỔNG QUAN</w:t>
        </w:r>
        <w:r>
          <w:rPr>
            <w:noProof/>
            <w:webHidden/>
          </w:rPr>
          <w:tab/>
        </w:r>
        <w:r>
          <w:rPr>
            <w:noProof/>
            <w:webHidden/>
          </w:rPr>
          <w:fldChar w:fldCharType="begin"/>
        </w:r>
        <w:r>
          <w:rPr>
            <w:noProof/>
            <w:webHidden/>
          </w:rPr>
          <w:instrText xml:space="preserve"> PAGEREF _Toc193833307 \h </w:instrText>
        </w:r>
        <w:r>
          <w:rPr>
            <w:noProof/>
            <w:webHidden/>
          </w:rPr>
        </w:r>
        <w:r>
          <w:rPr>
            <w:noProof/>
            <w:webHidden/>
          </w:rPr>
          <w:fldChar w:fldCharType="separate"/>
        </w:r>
        <w:r w:rsidR="007A36DF">
          <w:rPr>
            <w:noProof/>
            <w:webHidden/>
          </w:rPr>
          <w:t>1</w:t>
        </w:r>
        <w:r>
          <w:rPr>
            <w:noProof/>
            <w:webHidden/>
          </w:rPr>
          <w:fldChar w:fldCharType="end"/>
        </w:r>
      </w:hyperlink>
    </w:p>
    <w:p w14:paraId="75E92E6D" w14:textId="43F62109" w:rsidR="00ED0BAE" w:rsidRDefault="00ED0BAE">
      <w:pPr>
        <w:pStyle w:val="TOC3"/>
        <w:tabs>
          <w:tab w:val="right" w:leader="dot" w:pos="9348"/>
        </w:tabs>
        <w:rPr>
          <w:rFonts w:asciiTheme="minorHAnsi" w:eastAsiaTheme="minorEastAsia" w:hAnsiTheme="minorHAnsi" w:cstheme="minorBidi"/>
          <w:noProof/>
          <w:sz w:val="22"/>
          <w:lang w:val="en-US"/>
        </w:rPr>
      </w:pPr>
      <w:hyperlink w:anchor="_Toc193833308" w:history="1">
        <w:r w:rsidRPr="007C6856">
          <w:rPr>
            <w:rStyle w:val="Hyperlink"/>
            <w:noProof/>
          </w:rPr>
          <w:t>1.1. ĐẶT VẤN ĐỀ</w:t>
        </w:r>
        <w:r>
          <w:rPr>
            <w:noProof/>
            <w:webHidden/>
          </w:rPr>
          <w:tab/>
        </w:r>
        <w:r>
          <w:rPr>
            <w:noProof/>
            <w:webHidden/>
          </w:rPr>
          <w:fldChar w:fldCharType="begin"/>
        </w:r>
        <w:r>
          <w:rPr>
            <w:noProof/>
            <w:webHidden/>
          </w:rPr>
          <w:instrText xml:space="preserve"> PAGEREF _Toc193833308 \h </w:instrText>
        </w:r>
        <w:r>
          <w:rPr>
            <w:noProof/>
            <w:webHidden/>
          </w:rPr>
        </w:r>
        <w:r>
          <w:rPr>
            <w:noProof/>
            <w:webHidden/>
          </w:rPr>
          <w:fldChar w:fldCharType="separate"/>
        </w:r>
        <w:r w:rsidR="007A36DF">
          <w:rPr>
            <w:noProof/>
            <w:webHidden/>
          </w:rPr>
          <w:t>1</w:t>
        </w:r>
        <w:r>
          <w:rPr>
            <w:noProof/>
            <w:webHidden/>
          </w:rPr>
          <w:fldChar w:fldCharType="end"/>
        </w:r>
      </w:hyperlink>
    </w:p>
    <w:p w14:paraId="0DA6EF68" w14:textId="3BBEDB79" w:rsidR="00ED0BAE" w:rsidRDefault="00ED0BAE">
      <w:pPr>
        <w:pStyle w:val="TOC4"/>
        <w:tabs>
          <w:tab w:val="right" w:leader="dot" w:pos="9348"/>
        </w:tabs>
        <w:rPr>
          <w:noProof/>
        </w:rPr>
      </w:pPr>
      <w:hyperlink w:anchor="_Toc193833309" w:history="1">
        <w:r w:rsidRPr="007C6856">
          <w:rPr>
            <w:rStyle w:val="Hyperlink"/>
            <w:noProof/>
          </w:rPr>
          <w:t>1.1.1. Hiện trạng</w:t>
        </w:r>
        <w:r>
          <w:rPr>
            <w:noProof/>
            <w:webHidden/>
          </w:rPr>
          <w:tab/>
        </w:r>
        <w:r>
          <w:rPr>
            <w:noProof/>
            <w:webHidden/>
          </w:rPr>
          <w:fldChar w:fldCharType="begin"/>
        </w:r>
        <w:r>
          <w:rPr>
            <w:noProof/>
            <w:webHidden/>
          </w:rPr>
          <w:instrText xml:space="preserve"> PAGEREF _Toc193833309 \h </w:instrText>
        </w:r>
        <w:r>
          <w:rPr>
            <w:noProof/>
            <w:webHidden/>
          </w:rPr>
        </w:r>
        <w:r>
          <w:rPr>
            <w:noProof/>
            <w:webHidden/>
          </w:rPr>
          <w:fldChar w:fldCharType="separate"/>
        </w:r>
        <w:r w:rsidR="007A36DF">
          <w:rPr>
            <w:noProof/>
            <w:webHidden/>
          </w:rPr>
          <w:t>1</w:t>
        </w:r>
        <w:r>
          <w:rPr>
            <w:noProof/>
            <w:webHidden/>
          </w:rPr>
          <w:fldChar w:fldCharType="end"/>
        </w:r>
      </w:hyperlink>
    </w:p>
    <w:p w14:paraId="583B1A28" w14:textId="4617902F" w:rsidR="00ED0BAE" w:rsidRDefault="00ED0BAE">
      <w:pPr>
        <w:pStyle w:val="TOC4"/>
        <w:tabs>
          <w:tab w:val="right" w:leader="dot" w:pos="9348"/>
        </w:tabs>
        <w:rPr>
          <w:noProof/>
        </w:rPr>
      </w:pPr>
      <w:hyperlink w:anchor="_Toc193833310" w:history="1">
        <w:r w:rsidRPr="007C6856">
          <w:rPr>
            <w:rStyle w:val="Hyperlink"/>
            <w:noProof/>
          </w:rPr>
          <w:t>1.1.2. Mục tiêu đề tài</w:t>
        </w:r>
        <w:r>
          <w:rPr>
            <w:noProof/>
            <w:webHidden/>
          </w:rPr>
          <w:tab/>
        </w:r>
        <w:r>
          <w:rPr>
            <w:noProof/>
            <w:webHidden/>
          </w:rPr>
          <w:fldChar w:fldCharType="begin"/>
        </w:r>
        <w:r>
          <w:rPr>
            <w:noProof/>
            <w:webHidden/>
          </w:rPr>
          <w:instrText xml:space="preserve"> PAGEREF _Toc193833310 \h </w:instrText>
        </w:r>
        <w:r>
          <w:rPr>
            <w:noProof/>
            <w:webHidden/>
          </w:rPr>
        </w:r>
        <w:r>
          <w:rPr>
            <w:noProof/>
            <w:webHidden/>
          </w:rPr>
          <w:fldChar w:fldCharType="separate"/>
        </w:r>
        <w:r w:rsidR="007A36DF">
          <w:rPr>
            <w:noProof/>
            <w:webHidden/>
          </w:rPr>
          <w:t>2</w:t>
        </w:r>
        <w:r>
          <w:rPr>
            <w:noProof/>
            <w:webHidden/>
          </w:rPr>
          <w:fldChar w:fldCharType="end"/>
        </w:r>
      </w:hyperlink>
    </w:p>
    <w:p w14:paraId="6E676544" w14:textId="4359A372" w:rsidR="00ED0BAE" w:rsidRDefault="00ED0BAE">
      <w:pPr>
        <w:pStyle w:val="TOC3"/>
        <w:tabs>
          <w:tab w:val="right" w:leader="dot" w:pos="9348"/>
        </w:tabs>
        <w:rPr>
          <w:rFonts w:asciiTheme="minorHAnsi" w:eastAsiaTheme="minorEastAsia" w:hAnsiTheme="minorHAnsi" w:cstheme="minorBidi"/>
          <w:noProof/>
          <w:sz w:val="22"/>
          <w:lang w:val="en-US"/>
        </w:rPr>
      </w:pPr>
      <w:hyperlink w:anchor="_Toc193833311" w:history="1">
        <w:r w:rsidRPr="007C6856">
          <w:rPr>
            <w:rStyle w:val="Hyperlink"/>
            <w:noProof/>
          </w:rPr>
          <w:t>1.2. PHẠM VI ĐỀ TÀI</w:t>
        </w:r>
        <w:r>
          <w:rPr>
            <w:noProof/>
            <w:webHidden/>
          </w:rPr>
          <w:tab/>
        </w:r>
        <w:r>
          <w:rPr>
            <w:noProof/>
            <w:webHidden/>
          </w:rPr>
          <w:fldChar w:fldCharType="begin"/>
        </w:r>
        <w:r>
          <w:rPr>
            <w:noProof/>
            <w:webHidden/>
          </w:rPr>
          <w:instrText xml:space="preserve"> PAGEREF _Toc193833311 \h </w:instrText>
        </w:r>
        <w:r>
          <w:rPr>
            <w:noProof/>
            <w:webHidden/>
          </w:rPr>
        </w:r>
        <w:r>
          <w:rPr>
            <w:noProof/>
            <w:webHidden/>
          </w:rPr>
          <w:fldChar w:fldCharType="separate"/>
        </w:r>
        <w:r w:rsidR="007A36DF">
          <w:rPr>
            <w:noProof/>
            <w:webHidden/>
          </w:rPr>
          <w:t>2</w:t>
        </w:r>
        <w:r>
          <w:rPr>
            <w:noProof/>
            <w:webHidden/>
          </w:rPr>
          <w:fldChar w:fldCharType="end"/>
        </w:r>
      </w:hyperlink>
    </w:p>
    <w:p w14:paraId="0FA4E1C2" w14:textId="13E5E93E" w:rsidR="00ED0BAE" w:rsidRDefault="00ED0BAE">
      <w:pPr>
        <w:pStyle w:val="TOC4"/>
        <w:tabs>
          <w:tab w:val="right" w:leader="dot" w:pos="9348"/>
        </w:tabs>
        <w:rPr>
          <w:noProof/>
        </w:rPr>
      </w:pPr>
      <w:hyperlink w:anchor="_Toc193833312" w:history="1">
        <w:r w:rsidRPr="007C6856">
          <w:rPr>
            <w:rStyle w:val="Hyperlink"/>
            <w:noProof/>
          </w:rPr>
          <w:t>1.2.1. Về chức năng hệ thống</w:t>
        </w:r>
        <w:r>
          <w:rPr>
            <w:noProof/>
            <w:webHidden/>
          </w:rPr>
          <w:tab/>
        </w:r>
        <w:r>
          <w:rPr>
            <w:noProof/>
            <w:webHidden/>
          </w:rPr>
          <w:fldChar w:fldCharType="begin"/>
        </w:r>
        <w:r>
          <w:rPr>
            <w:noProof/>
            <w:webHidden/>
          </w:rPr>
          <w:instrText xml:space="preserve"> PAGEREF _Toc193833312 \h </w:instrText>
        </w:r>
        <w:r>
          <w:rPr>
            <w:noProof/>
            <w:webHidden/>
          </w:rPr>
        </w:r>
        <w:r>
          <w:rPr>
            <w:noProof/>
            <w:webHidden/>
          </w:rPr>
          <w:fldChar w:fldCharType="separate"/>
        </w:r>
        <w:r w:rsidR="007A36DF">
          <w:rPr>
            <w:noProof/>
            <w:webHidden/>
          </w:rPr>
          <w:t>2</w:t>
        </w:r>
        <w:r>
          <w:rPr>
            <w:noProof/>
            <w:webHidden/>
          </w:rPr>
          <w:fldChar w:fldCharType="end"/>
        </w:r>
      </w:hyperlink>
    </w:p>
    <w:p w14:paraId="43759349" w14:textId="6B38524C" w:rsidR="00ED0BAE" w:rsidRDefault="00ED0BAE">
      <w:pPr>
        <w:pStyle w:val="TOC4"/>
        <w:tabs>
          <w:tab w:val="right" w:leader="dot" w:pos="9348"/>
        </w:tabs>
        <w:rPr>
          <w:noProof/>
        </w:rPr>
      </w:pPr>
      <w:hyperlink w:anchor="_Toc193833313" w:history="1">
        <w:r w:rsidRPr="007C6856">
          <w:rPr>
            <w:rStyle w:val="Hyperlink"/>
            <w:noProof/>
          </w:rPr>
          <w:t>1.2.2. Về lý thuyết</w:t>
        </w:r>
        <w:r>
          <w:rPr>
            <w:noProof/>
            <w:webHidden/>
          </w:rPr>
          <w:tab/>
        </w:r>
        <w:r>
          <w:rPr>
            <w:noProof/>
            <w:webHidden/>
          </w:rPr>
          <w:fldChar w:fldCharType="begin"/>
        </w:r>
        <w:r>
          <w:rPr>
            <w:noProof/>
            <w:webHidden/>
          </w:rPr>
          <w:instrText xml:space="preserve"> PAGEREF _Toc193833313 \h </w:instrText>
        </w:r>
        <w:r>
          <w:rPr>
            <w:noProof/>
            <w:webHidden/>
          </w:rPr>
        </w:r>
        <w:r>
          <w:rPr>
            <w:noProof/>
            <w:webHidden/>
          </w:rPr>
          <w:fldChar w:fldCharType="separate"/>
        </w:r>
        <w:r w:rsidR="007A36DF">
          <w:rPr>
            <w:noProof/>
            <w:webHidden/>
          </w:rPr>
          <w:t>2</w:t>
        </w:r>
        <w:r>
          <w:rPr>
            <w:noProof/>
            <w:webHidden/>
          </w:rPr>
          <w:fldChar w:fldCharType="end"/>
        </w:r>
      </w:hyperlink>
    </w:p>
    <w:p w14:paraId="10A0401F" w14:textId="00127DA1" w:rsidR="00ED0BAE" w:rsidRDefault="00ED0BAE">
      <w:pPr>
        <w:pStyle w:val="TOC3"/>
        <w:tabs>
          <w:tab w:val="right" w:leader="dot" w:pos="9348"/>
        </w:tabs>
        <w:rPr>
          <w:rFonts w:asciiTheme="minorHAnsi" w:eastAsiaTheme="minorEastAsia" w:hAnsiTheme="minorHAnsi" w:cstheme="minorBidi"/>
          <w:noProof/>
          <w:sz w:val="22"/>
          <w:lang w:val="en-US"/>
        </w:rPr>
      </w:pPr>
      <w:hyperlink w:anchor="_Toc193833314" w:history="1">
        <w:r w:rsidRPr="007C6856">
          <w:rPr>
            <w:rStyle w:val="Hyperlink"/>
            <w:noProof/>
          </w:rPr>
          <w:t>1.3. VỀ KỸ THUẬT</w:t>
        </w:r>
        <w:r>
          <w:rPr>
            <w:noProof/>
            <w:webHidden/>
          </w:rPr>
          <w:tab/>
        </w:r>
        <w:r>
          <w:rPr>
            <w:noProof/>
            <w:webHidden/>
          </w:rPr>
          <w:fldChar w:fldCharType="begin"/>
        </w:r>
        <w:r>
          <w:rPr>
            <w:noProof/>
            <w:webHidden/>
          </w:rPr>
          <w:instrText xml:space="preserve"> PAGEREF _Toc193833314 \h </w:instrText>
        </w:r>
        <w:r>
          <w:rPr>
            <w:noProof/>
            <w:webHidden/>
          </w:rPr>
        </w:r>
        <w:r>
          <w:rPr>
            <w:noProof/>
            <w:webHidden/>
          </w:rPr>
          <w:fldChar w:fldCharType="separate"/>
        </w:r>
        <w:r w:rsidR="007A36DF">
          <w:rPr>
            <w:noProof/>
            <w:webHidden/>
          </w:rPr>
          <w:t>3</w:t>
        </w:r>
        <w:r>
          <w:rPr>
            <w:noProof/>
            <w:webHidden/>
          </w:rPr>
          <w:fldChar w:fldCharType="end"/>
        </w:r>
      </w:hyperlink>
    </w:p>
    <w:p w14:paraId="6EC8AE9D" w14:textId="65B1CCE9" w:rsidR="00ED0BAE" w:rsidRDefault="00ED0BAE">
      <w:pPr>
        <w:pStyle w:val="TOC3"/>
        <w:tabs>
          <w:tab w:val="right" w:leader="dot" w:pos="9348"/>
        </w:tabs>
        <w:rPr>
          <w:rFonts w:asciiTheme="minorHAnsi" w:eastAsiaTheme="minorEastAsia" w:hAnsiTheme="minorHAnsi" w:cstheme="minorBidi"/>
          <w:noProof/>
          <w:sz w:val="22"/>
          <w:lang w:val="en-US"/>
        </w:rPr>
      </w:pPr>
      <w:hyperlink w:anchor="_Toc193833315" w:history="1">
        <w:r w:rsidRPr="007C6856">
          <w:rPr>
            <w:rStyle w:val="Hyperlink"/>
            <w:noProof/>
          </w:rPr>
          <w:t>1.4. PHƯƠNG PHÁP NGUYÊN CỨU</w:t>
        </w:r>
        <w:r>
          <w:rPr>
            <w:noProof/>
            <w:webHidden/>
          </w:rPr>
          <w:tab/>
        </w:r>
        <w:r>
          <w:rPr>
            <w:noProof/>
            <w:webHidden/>
          </w:rPr>
          <w:fldChar w:fldCharType="begin"/>
        </w:r>
        <w:r>
          <w:rPr>
            <w:noProof/>
            <w:webHidden/>
          </w:rPr>
          <w:instrText xml:space="preserve"> PAGEREF _Toc193833315 \h </w:instrText>
        </w:r>
        <w:r>
          <w:rPr>
            <w:noProof/>
            <w:webHidden/>
          </w:rPr>
        </w:r>
        <w:r>
          <w:rPr>
            <w:noProof/>
            <w:webHidden/>
          </w:rPr>
          <w:fldChar w:fldCharType="separate"/>
        </w:r>
        <w:r w:rsidR="007A36DF">
          <w:rPr>
            <w:noProof/>
            <w:webHidden/>
          </w:rPr>
          <w:t>3</w:t>
        </w:r>
        <w:r>
          <w:rPr>
            <w:noProof/>
            <w:webHidden/>
          </w:rPr>
          <w:fldChar w:fldCharType="end"/>
        </w:r>
      </w:hyperlink>
    </w:p>
    <w:p w14:paraId="23DFB692" w14:textId="67F9AAD7" w:rsidR="00ED0BAE" w:rsidRDefault="00ED0BAE">
      <w:pPr>
        <w:pStyle w:val="TOC4"/>
        <w:tabs>
          <w:tab w:val="right" w:leader="dot" w:pos="9348"/>
        </w:tabs>
        <w:rPr>
          <w:noProof/>
        </w:rPr>
      </w:pPr>
      <w:hyperlink w:anchor="_Toc193833316" w:history="1">
        <w:r w:rsidRPr="007C6856">
          <w:rPr>
            <w:rStyle w:val="Hyperlink"/>
            <w:noProof/>
          </w:rPr>
          <w:t>1.4.1. Thu thập dữ liệu</w:t>
        </w:r>
        <w:r>
          <w:rPr>
            <w:noProof/>
            <w:webHidden/>
          </w:rPr>
          <w:tab/>
        </w:r>
        <w:r>
          <w:rPr>
            <w:noProof/>
            <w:webHidden/>
          </w:rPr>
          <w:fldChar w:fldCharType="begin"/>
        </w:r>
        <w:r>
          <w:rPr>
            <w:noProof/>
            <w:webHidden/>
          </w:rPr>
          <w:instrText xml:space="preserve"> PAGEREF _Toc193833316 \h </w:instrText>
        </w:r>
        <w:r>
          <w:rPr>
            <w:noProof/>
            <w:webHidden/>
          </w:rPr>
        </w:r>
        <w:r>
          <w:rPr>
            <w:noProof/>
            <w:webHidden/>
          </w:rPr>
          <w:fldChar w:fldCharType="separate"/>
        </w:r>
        <w:r w:rsidR="007A36DF">
          <w:rPr>
            <w:noProof/>
            <w:webHidden/>
          </w:rPr>
          <w:t>3</w:t>
        </w:r>
        <w:r>
          <w:rPr>
            <w:noProof/>
            <w:webHidden/>
          </w:rPr>
          <w:fldChar w:fldCharType="end"/>
        </w:r>
      </w:hyperlink>
    </w:p>
    <w:p w14:paraId="586BCA7E" w14:textId="78146BC5" w:rsidR="00ED0BAE" w:rsidRDefault="00ED0BAE">
      <w:pPr>
        <w:pStyle w:val="TOC4"/>
        <w:tabs>
          <w:tab w:val="right" w:leader="dot" w:pos="9348"/>
        </w:tabs>
        <w:rPr>
          <w:noProof/>
        </w:rPr>
      </w:pPr>
      <w:hyperlink w:anchor="_Toc193833317" w:history="1">
        <w:r w:rsidRPr="007C6856">
          <w:rPr>
            <w:rStyle w:val="Hyperlink"/>
            <w:noProof/>
          </w:rPr>
          <w:t>1.4.2 Nội dung nghiên cứu</w:t>
        </w:r>
        <w:r>
          <w:rPr>
            <w:noProof/>
            <w:webHidden/>
          </w:rPr>
          <w:tab/>
        </w:r>
        <w:r>
          <w:rPr>
            <w:noProof/>
            <w:webHidden/>
          </w:rPr>
          <w:fldChar w:fldCharType="begin"/>
        </w:r>
        <w:r>
          <w:rPr>
            <w:noProof/>
            <w:webHidden/>
          </w:rPr>
          <w:instrText xml:space="preserve"> PAGEREF _Toc193833317 \h </w:instrText>
        </w:r>
        <w:r>
          <w:rPr>
            <w:noProof/>
            <w:webHidden/>
          </w:rPr>
        </w:r>
        <w:r>
          <w:rPr>
            <w:noProof/>
            <w:webHidden/>
          </w:rPr>
          <w:fldChar w:fldCharType="separate"/>
        </w:r>
        <w:r w:rsidR="007A36DF">
          <w:rPr>
            <w:noProof/>
            <w:webHidden/>
          </w:rPr>
          <w:t>3</w:t>
        </w:r>
        <w:r>
          <w:rPr>
            <w:noProof/>
            <w:webHidden/>
          </w:rPr>
          <w:fldChar w:fldCharType="end"/>
        </w:r>
      </w:hyperlink>
    </w:p>
    <w:p w14:paraId="3A441A3E" w14:textId="798429C2" w:rsidR="00ED0BAE" w:rsidRDefault="00ED0BAE">
      <w:pPr>
        <w:pStyle w:val="TOC1"/>
        <w:tabs>
          <w:tab w:val="right" w:leader="dot" w:pos="9348"/>
        </w:tabs>
        <w:rPr>
          <w:rFonts w:asciiTheme="minorHAnsi" w:eastAsiaTheme="minorEastAsia" w:hAnsiTheme="minorHAnsi" w:cstheme="minorBidi"/>
          <w:noProof/>
          <w:sz w:val="22"/>
          <w:lang w:val="en-US"/>
        </w:rPr>
      </w:pPr>
      <w:hyperlink w:anchor="_Toc193833318" w:history="1">
        <w:r w:rsidRPr="007C6856">
          <w:rPr>
            <w:rStyle w:val="Hyperlink"/>
            <w:noProof/>
          </w:rPr>
          <w:t>CHƯƠNG 2: CƠ SỞ LÝ THUYẾT</w:t>
        </w:r>
        <w:r>
          <w:rPr>
            <w:noProof/>
            <w:webHidden/>
          </w:rPr>
          <w:tab/>
        </w:r>
        <w:r>
          <w:rPr>
            <w:noProof/>
            <w:webHidden/>
          </w:rPr>
          <w:fldChar w:fldCharType="begin"/>
        </w:r>
        <w:r>
          <w:rPr>
            <w:noProof/>
            <w:webHidden/>
          </w:rPr>
          <w:instrText xml:space="preserve"> PAGEREF _Toc193833318 \h </w:instrText>
        </w:r>
        <w:r>
          <w:rPr>
            <w:noProof/>
            <w:webHidden/>
          </w:rPr>
        </w:r>
        <w:r>
          <w:rPr>
            <w:noProof/>
            <w:webHidden/>
          </w:rPr>
          <w:fldChar w:fldCharType="separate"/>
        </w:r>
        <w:r w:rsidR="007A36DF">
          <w:rPr>
            <w:noProof/>
            <w:webHidden/>
          </w:rPr>
          <w:t>4</w:t>
        </w:r>
        <w:r>
          <w:rPr>
            <w:noProof/>
            <w:webHidden/>
          </w:rPr>
          <w:fldChar w:fldCharType="end"/>
        </w:r>
      </w:hyperlink>
    </w:p>
    <w:p w14:paraId="61AF8786" w14:textId="497547EC" w:rsidR="00ED0BAE" w:rsidRDefault="00ED0BAE">
      <w:pPr>
        <w:pStyle w:val="TOC3"/>
        <w:tabs>
          <w:tab w:val="right" w:leader="dot" w:pos="9348"/>
        </w:tabs>
        <w:rPr>
          <w:rFonts w:asciiTheme="minorHAnsi" w:eastAsiaTheme="minorEastAsia" w:hAnsiTheme="minorHAnsi" w:cstheme="minorBidi"/>
          <w:noProof/>
          <w:sz w:val="22"/>
          <w:lang w:val="en-US"/>
        </w:rPr>
      </w:pPr>
      <w:hyperlink w:anchor="_Toc193833319" w:history="1">
        <w:r w:rsidRPr="007C6856">
          <w:rPr>
            <w:rStyle w:val="Hyperlink"/>
            <w:noProof/>
          </w:rPr>
          <w:t>2.1. NỀN TẢNG ASP.NET MVC</w:t>
        </w:r>
        <w:r>
          <w:rPr>
            <w:noProof/>
            <w:webHidden/>
          </w:rPr>
          <w:tab/>
        </w:r>
        <w:r>
          <w:rPr>
            <w:noProof/>
            <w:webHidden/>
          </w:rPr>
          <w:fldChar w:fldCharType="begin"/>
        </w:r>
        <w:r>
          <w:rPr>
            <w:noProof/>
            <w:webHidden/>
          </w:rPr>
          <w:instrText xml:space="preserve"> PAGEREF _Toc193833319 \h </w:instrText>
        </w:r>
        <w:r>
          <w:rPr>
            <w:noProof/>
            <w:webHidden/>
          </w:rPr>
        </w:r>
        <w:r>
          <w:rPr>
            <w:noProof/>
            <w:webHidden/>
          </w:rPr>
          <w:fldChar w:fldCharType="separate"/>
        </w:r>
        <w:r w:rsidR="007A36DF">
          <w:rPr>
            <w:noProof/>
            <w:webHidden/>
          </w:rPr>
          <w:t>4</w:t>
        </w:r>
        <w:r>
          <w:rPr>
            <w:noProof/>
            <w:webHidden/>
          </w:rPr>
          <w:fldChar w:fldCharType="end"/>
        </w:r>
      </w:hyperlink>
    </w:p>
    <w:p w14:paraId="25EF1911" w14:textId="5EC3B969" w:rsidR="00ED0BAE" w:rsidRDefault="00ED0BAE">
      <w:pPr>
        <w:pStyle w:val="TOC4"/>
        <w:tabs>
          <w:tab w:val="right" w:leader="dot" w:pos="9348"/>
        </w:tabs>
        <w:rPr>
          <w:noProof/>
        </w:rPr>
      </w:pPr>
      <w:hyperlink w:anchor="_Toc193833320" w:history="1">
        <w:r w:rsidRPr="007C6856">
          <w:rPr>
            <w:rStyle w:val="Hyperlink"/>
            <w:noProof/>
          </w:rPr>
          <w:t>2.1.1. Khái niệm ASP.NET</w:t>
        </w:r>
        <w:r>
          <w:rPr>
            <w:noProof/>
            <w:webHidden/>
          </w:rPr>
          <w:tab/>
        </w:r>
        <w:r>
          <w:rPr>
            <w:noProof/>
            <w:webHidden/>
          </w:rPr>
          <w:fldChar w:fldCharType="begin"/>
        </w:r>
        <w:r>
          <w:rPr>
            <w:noProof/>
            <w:webHidden/>
          </w:rPr>
          <w:instrText xml:space="preserve"> PAGEREF _Toc193833320 \h </w:instrText>
        </w:r>
        <w:r>
          <w:rPr>
            <w:noProof/>
            <w:webHidden/>
          </w:rPr>
        </w:r>
        <w:r>
          <w:rPr>
            <w:noProof/>
            <w:webHidden/>
          </w:rPr>
          <w:fldChar w:fldCharType="separate"/>
        </w:r>
        <w:r w:rsidR="007A36DF">
          <w:rPr>
            <w:noProof/>
            <w:webHidden/>
          </w:rPr>
          <w:t>4</w:t>
        </w:r>
        <w:r>
          <w:rPr>
            <w:noProof/>
            <w:webHidden/>
          </w:rPr>
          <w:fldChar w:fldCharType="end"/>
        </w:r>
      </w:hyperlink>
    </w:p>
    <w:p w14:paraId="60A15E8A" w14:textId="2266C68A" w:rsidR="00ED0BAE" w:rsidRDefault="00ED0BAE">
      <w:pPr>
        <w:pStyle w:val="TOC4"/>
        <w:tabs>
          <w:tab w:val="right" w:leader="dot" w:pos="9348"/>
        </w:tabs>
        <w:rPr>
          <w:noProof/>
        </w:rPr>
      </w:pPr>
      <w:hyperlink w:anchor="_Toc193833321" w:history="1">
        <w:r w:rsidRPr="007C6856">
          <w:rPr>
            <w:rStyle w:val="Hyperlink"/>
            <w:noProof/>
          </w:rPr>
          <w:t>2.1.2. Tổng quan về ASP.NET MVC</w:t>
        </w:r>
        <w:r>
          <w:rPr>
            <w:noProof/>
            <w:webHidden/>
          </w:rPr>
          <w:tab/>
        </w:r>
        <w:r>
          <w:rPr>
            <w:noProof/>
            <w:webHidden/>
          </w:rPr>
          <w:fldChar w:fldCharType="begin"/>
        </w:r>
        <w:r>
          <w:rPr>
            <w:noProof/>
            <w:webHidden/>
          </w:rPr>
          <w:instrText xml:space="preserve"> PAGEREF _Toc193833321 \h </w:instrText>
        </w:r>
        <w:r>
          <w:rPr>
            <w:noProof/>
            <w:webHidden/>
          </w:rPr>
        </w:r>
        <w:r>
          <w:rPr>
            <w:noProof/>
            <w:webHidden/>
          </w:rPr>
          <w:fldChar w:fldCharType="separate"/>
        </w:r>
        <w:r w:rsidR="007A36DF">
          <w:rPr>
            <w:noProof/>
            <w:webHidden/>
          </w:rPr>
          <w:t>4</w:t>
        </w:r>
        <w:r>
          <w:rPr>
            <w:noProof/>
            <w:webHidden/>
          </w:rPr>
          <w:fldChar w:fldCharType="end"/>
        </w:r>
      </w:hyperlink>
    </w:p>
    <w:p w14:paraId="29B4CB45" w14:textId="084A7CAF" w:rsidR="00ED0BAE" w:rsidRDefault="00ED0BAE">
      <w:pPr>
        <w:pStyle w:val="TOC4"/>
        <w:tabs>
          <w:tab w:val="right" w:leader="dot" w:pos="9348"/>
        </w:tabs>
        <w:rPr>
          <w:noProof/>
        </w:rPr>
      </w:pPr>
      <w:hyperlink w:anchor="_Toc193833322" w:history="1">
        <w:r w:rsidRPr="007C6856">
          <w:rPr>
            <w:rStyle w:val="Hyperlink"/>
            <w:noProof/>
          </w:rPr>
          <w:t>2.1.3. Công nghệ ASP.NET MVC</w:t>
        </w:r>
        <w:r>
          <w:rPr>
            <w:noProof/>
            <w:webHidden/>
          </w:rPr>
          <w:tab/>
        </w:r>
        <w:r>
          <w:rPr>
            <w:noProof/>
            <w:webHidden/>
          </w:rPr>
          <w:fldChar w:fldCharType="begin"/>
        </w:r>
        <w:r>
          <w:rPr>
            <w:noProof/>
            <w:webHidden/>
          </w:rPr>
          <w:instrText xml:space="preserve"> PAGEREF _Toc193833322 \h </w:instrText>
        </w:r>
        <w:r>
          <w:rPr>
            <w:noProof/>
            <w:webHidden/>
          </w:rPr>
        </w:r>
        <w:r>
          <w:rPr>
            <w:noProof/>
            <w:webHidden/>
          </w:rPr>
          <w:fldChar w:fldCharType="separate"/>
        </w:r>
        <w:r w:rsidR="007A36DF">
          <w:rPr>
            <w:noProof/>
            <w:webHidden/>
          </w:rPr>
          <w:t>5</w:t>
        </w:r>
        <w:r>
          <w:rPr>
            <w:noProof/>
            <w:webHidden/>
          </w:rPr>
          <w:fldChar w:fldCharType="end"/>
        </w:r>
      </w:hyperlink>
    </w:p>
    <w:p w14:paraId="17E6E891" w14:textId="4234A73C" w:rsidR="00ED0BAE" w:rsidRDefault="00ED0BAE">
      <w:pPr>
        <w:pStyle w:val="TOC4"/>
        <w:tabs>
          <w:tab w:val="right" w:leader="dot" w:pos="9348"/>
        </w:tabs>
        <w:rPr>
          <w:noProof/>
        </w:rPr>
      </w:pPr>
      <w:hyperlink w:anchor="_Toc193833323" w:history="1">
        <w:r w:rsidRPr="007C6856">
          <w:rPr>
            <w:rStyle w:val="Hyperlink"/>
            <w:noProof/>
          </w:rPr>
          <w:t>2.1.4. Entity Framework</w:t>
        </w:r>
        <w:r>
          <w:rPr>
            <w:noProof/>
            <w:webHidden/>
          </w:rPr>
          <w:tab/>
        </w:r>
        <w:r>
          <w:rPr>
            <w:noProof/>
            <w:webHidden/>
          </w:rPr>
          <w:fldChar w:fldCharType="begin"/>
        </w:r>
        <w:r>
          <w:rPr>
            <w:noProof/>
            <w:webHidden/>
          </w:rPr>
          <w:instrText xml:space="preserve"> PAGEREF _Toc193833323 \h </w:instrText>
        </w:r>
        <w:r>
          <w:rPr>
            <w:noProof/>
            <w:webHidden/>
          </w:rPr>
        </w:r>
        <w:r>
          <w:rPr>
            <w:noProof/>
            <w:webHidden/>
          </w:rPr>
          <w:fldChar w:fldCharType="separate"/>
        </w:r>
        <w:r w:rsidR="007A36DF">
          <w:rPr>
            <w:noProof/>
            <w:webHidden/>
          </w:rPr>
          <w:t>5</w:t>
        </w:r>
        <w:r>
          <w:rPr>
            <w:noProof/>
            <w:webHidden/>
          </w:rPr>
          <w:fldChar w:fldCharType="end"/>
        </w:r>
      </w:hyperlink>
    </w:p>
    <w:p w14:paraId="1074B5A1" w14:textId="20A6BB29" w:rsidR="00ED0BAE" w:rsidRDefault="00ED0BAE">
      <w:pPr>
        <w:pStyle w:val="TOC3"/>
        <w:tabs>
          <w:tab w:val="right" w:leader="dot" w:pos="9348"/>
        </w:tabs>
        <w:rPr>
          <w:rFonts w:asciiTheme="minorHAnsi" w:eastAsiaTheme="minorEastAsia" w:hAnsiTheme="minorHAnsi" w:cstheme="minorBidi"/>
          <w:noProof/>
          <w:sz w:val="22"/>
          <w:lang w:val="en-US"/>
        </w:rPr>
      </w:pPr>
      <w:hyperlink w:anchor="_Toc193833324" w:history="1">
        <w:r w:rsidRPr="007C6856">
          <w:rPr>
            <w:rStyle w:val="Hyperlink"/>
            <w:noProof/>
          </w:rPr>
          <w:t>2.2. VISUAL STUDIO</w:t>
        </w:r>
        <w:r>
          <w:rPr>
            <w:noProof/>
            <w:webHidden/>
          </w:rPr>
          <w:tab/>
        </w:r>
        <w:r>
          <w:rPr>
            <w:noProof/>
            <w:webHidden/>
          </w:rPr>
          <w:fldChar w:fldCharType="begin"/>
        </w:r>
        <w:r>
          <w:rPr>
            <w:noProof/>
            <w:webHidden/>
          </w:rPr>
          <w:instrText xml:space="preserve"> PAGEREF _Toc193833324 \h </w:instrText>
        </w:r>
        <w:r>
          <w:rPr>
            <w:noProof/>
            <w:webHidden/>
          </w:rPr>
        </w:r>
        <w:r>
          <w:rPr>
            <w:noProof/>
            <w:webHidden/>
          </w:rPr>
          <w:fldChar w:fldCharType="separate"/>
        </w:r>
        <w:r w:rsidR="007A36DF">
          <w:rPr>
            <w:noProof/>
            <w:webHidden/>
          </w:rPr>
          <w:t>5</w:t>
        </w:r>
        <w:r>
          <w:rPr>
            <w:noProof/>
            <w:webHidden/>
          </w:rPr>
          <w:fldChar w:fldCharType="end"/>
        </w:r>
      </w:hyperlink>
    </w:p>
    <w:p w14:paraId="6868A8BE" w14:textId="7F9BFAEB" w:rsidR="00ED0BAE" w:rsidRDefault="00ED0BAE">
      <w:pPr>
        <w:pStyle w:val="TOC3"/>
        <w:tabs>
          <w:tab w:val="right" w:leader="dot" w:pos="9348"/>
        </w:tabs>
        <w:rPr>
          <w:rFonts w:asciiTheme="minorHAnsi" w:eastAsiaTheme="minorEastAsia" w:hAnsiTheme="minorHAnsi" w:cstheme="minorBidi"/>
          <w:noProof/>
          <w:sz w:val="22"/>
          <w:lang w:val="en-US"/>
        </w:rPr>
      </w:pPr>
      <w:hyperlink w:anchor="_Toc193833325" w:history="1">
        <w:r w:rsidRPr="007C6856">
          <w:rPr>
            <w:rStyle w:val="Hyperlink"/>
            <w:noProof/>
          </w:rPr>
          <w:t>2.3. MICROSOFT SQL SERVER</w:t>
        </w:r>
        <w:r>
          <w:rPr>
            <w:noProof/>
            <w:webHidden/>
          </w:rPr>
          <w:tab/>
        </w:r>
        <w:r>
          <w:rPr>
            <w:noProof/>
            <w:webHidden/>
          </w:rPr>
          <w:fldChar w:fldCharType="begin"/>
        </w:r>
        <w:r>
          <w:rPr>
            <w:noProof/>
            <w:webHidden/>
          </w:rPr>
          <w:instrText xml:space="preserve"> PAGEREF _Toc193833325 \h </w:instrText>
        </w:r>
        <w:r>
          <w:rPr>
            <w:noProof/>
            <w:webHidden/>
          </w:rPr>
        </w:r>
        <w:r>
          <w:rPr>
            <w:noProof/>
            <w:webHidden/>
          </w:rPr>
          <w:fldChar w:fldCharType="separate"/>
        </w:r>
        <w:r w:rsidR="007A36DF">
          <w:rPr>
            <w:noProof/>
            <w:webHidden/>
          </w:rPr>
          <w:t>6</w:t>
        </w:r>
        <w:r>
          <w:rPr>
            <w:noProof/>
            <w:webHidden/>
          </w:rPr>
          <w:fldChar w:fldCharType="end"/>
        </w:r>
      </w:hyperlink>
    </w:p>
    <w:p w14:paraId="121E7743" w14:textId="01FFA7FB" w:rsidR="00ED0BAE" w:rsidRDefault="00ED0BAE">
      <w:pPr>
        <w:pStyle w:val="TOC3"/>
        <w:tabs>
          <w:tab w:val="right" w:leader="dot" w:pos="9348"/>
        </w:tabs>
        <w:rPr>
          <w:rFonts w:asciiTheme="minorHAnsi" w:eastAsiaTheme="minorEastAsia" w:hAnsiTheme="minorHAnsi" w:cstheme="minorBidi"/>
          <w:noProof/>
          <w:sz w:val="22"/>
          <w:lang w:val="en-US"/>
        </w:rPr>
      </w:pPr>
      <w:hyperlink w:anchor="_Toc193833326" w:history="1">
        <w:r w:rsidRPr="007C6856">
          <w:rPr>
            <w:rStyle w:val="Hyperlink"/>
            <w:noProof/>
          </w:rPr>
          <w:t>2.4. CÁC THƯ VIỆN HỖ TRỢ CỦA JAVASCRIPT</w:t>
        </w:r>
        <w:r>
          <w:rPr>
            <w:noProof/>
            <w:webHidden/>
          </w:rPr>
          <w:tab/>
        </w:r>
        <w:r>
          <w:rPr>
            <w:noProof/>
            <w:webHidden/>
          </w:rPr>
          <w:fldChar w:fldCharType="begin"/>
        </w:r>
        <w:r>
          <w:rPr>
            <w:noProof/>
            <w:webHidden/>
          </w:rPr>
          <w:instrText xml:space="preserve"> PAGEREF _Toc193833326 \h </w:instrText>
        </w:r>
        <w:r>
          <w:rPr>
            <w:noProof/>
            <w:webHidden/>
          </w:rPr>
        </w:r>
        <w:r>
          <w:rPr>
            <w:noProof/>
            <w:webHidden/>
          </w:rPr>
          <w:fldChar w:fldCharType="separate"/>
        </w:r>
        <w:r w:rsidR="007A36DF">
          <w:rPr>
            <w:noProof/>
            <w:webHidden/>
          </w:rPr>
          <w:t>6</w:t>
        </w:r>
        <w:r>
          <w:rPr>
            <w:noProof/>
            <w:webHidden/>
          </w:rPr>
          <w:fldChar w:fldCharType="end"/>
        </w:r>
      </w:hyperlink>
    </w:p>
    <w:p w14:paraId="35D210F2" w14:textId="5F3DDDF4" w:rsidR="00ED0BAE" w:rsidRDefault="00ED0BAE">
      <w:pPr>
        <w:pStyle w:val="TOC4"/>
        <w:tabs>
          <w:tab w:val="right" w:leader="dot" w:pos="9348"/>
        </w:tabs>
        <w:rPr>
          <w:noProof/>
        </w:rPr>
      </w:pPr>
      <w:hyperlink w:anchor="_Toc193833327" w:history="1">
        <w:r w:rsidRPr="007C6856">
          <w:rPr>
            <w:rStyle w:val="Hyperlink"/>
            <w:noProof/>
          </w:rPr>
          <w:t>2.4.1. JAVASCRIPT</w:t>
        </w:r>
        <w:r>
          <w:rPr>
            <w:noProof/>
            <w:webHidden/>
          </w:rPr>
          <w:tab/>
        </w:r>
        <w:r>
          <w:rPr>
            <w:noProof/>
            <w:webHidden/>
          </w:rPr>
          <w:fldChar w:fldCharType="begin"/>
        </w:r>
        <w:r>
          <w:rPr>
            <w:noProof/>
            <w:webHidden/>
          </w:rPr>
          <w:instrText xml:space="preserve"> PAGEREF _Toc193833327 \h </w:instrText>
        </w:r>
        <w:r>
          <w:rPr>
            <w:noProof/>
            <w:webHidden/>
          </w:rPr>
        </w:r>
        <w:r>
          <w:rPr>
            <w:noProof/>
            <w:webHidden/>
          </w:rPr>
          <w:fldChar w:fldCharType="separate"/>
        </w:r>
        <w:r w:rsidR="007A36DF">
          <w:rPr>
            <w:noProof/>
            <w:webHidden/>
          </w:rPr>
          <w:t>6</w:t>
        </w:r>
        <w:r>
          <w:rPr>
            <w:noProof/>
            <w:webHidden/>
          </w:rPr>
          <w:fldChar w:fldCharType="end"/>
        </w:r>
      </w:hyperlink>
    </w:p>
    <w:p w14:paraId="56E0D1F4" w14:textId="29CC38DF" w:rsidR="00ED0BAE" w:rsidRDefault="00ED0BAE">
      <w:pPr>
        <w:pStyle w:val="TOC4"/>
        <w:tabs>
          <w:tab w:val="right" w:leader="dot" w:pos="9348"/>
        </w:tabs>
        <w:rPr>
          <w:noProof/>
        </w:rPr>
      </w:pPr>
      <w:hyperlink w:anchor="_Toc193833328" w:history="1">
        <w:r w:rsidRPr="007C6856">
          <w:rPr>
            <w:rStyle w:val="Hyperlink"/>
            <w:noProof/>
          </w:rPr>
          <w:t>2.4.2. JQUERY</w:t>
        </w:r>
        <w:r>
          <w:rPr>
            <w:noProof/>
            <w:webHidden/>
          </w:rPr>
          <w:tab/>
        </w:r>
        <w:r>
          <w:rPr>
            <w:noProof/>
            <w:webHidden/>
          </w:rPr>
          <w:fldChar w:fldCharType="begin"/>
        </w:r>
        <w:r>
          <w:rPr>
            <w:noProof/>
            <w:webHidden/>
          </w:rPr>
          <w:instrText xml:space="preserve"> PAGEREF _Toc193833328 \h </w:instrText>
        </w:r>
        <w:r>
          <w:rPr>
            <w:noProof/>
            <w:webHidden/>
          </w:rPr>
        </w:r>
        <w:r>
          <w:rPr>
            <w:noProof/>
            <w:webHidden/>
          </w:rPr>
          <w:fldChar w:fldCharType="separate"/>
        </w:r>
        <w:r w:rsidR="007A36DF">
          <w:rPr>
            <w:noProof/>
            <w:webHidden/>
          </w:rPr>
          <w:t>7</w:t>
        </w:r>
        <w:r>
          <w:rPr>
            <w:noProof/>
            <w:webHidden/>
          </w:rPr>
          <w:fldChar w:fldCharType="end"/>
        </w:r>
      </w:hyperlink>
    </w:p>
    <w:p w14:paraId="09E366C5" w14:textId="3784EBB7" w:rsidR="00ED0BAE" w:rsidRDefault="00ED0BAE">
      <w:pPr>
        <w:pStyle w:val="TOC3"/>
        <w:tabs>
          <w:tab w:val="right" w:leader="dot" w:pos="9348"/>
        </w:tabs>
        <w:rPr>
          <w:rFonts w:asciiTheme="minorHAnsi" w:eastAsiaTheme="minorEastAsia" w:hAnsiTheme="minorHAnsi" w:cstheme="minorBidi"/>
          <w:noProof/>
          <w:sz w:val="22"/>
          <w:lang w:val="en-US"/>
        </w:rPr>
      </w:pPr>
      <w:hyperlink w:anchor="_Toc193833329" w:history="1">
        <w:r w:rsidRPr="007C6856">
          <w:rPr>
            <w:rStyle w:val="Hyperlink"/>
            <w:noProof/>
          </w:rPr>
          <w:t>2.5. BOOTSTRAP</w:t>
        </w:r>
        <w:r>
          <w:rPr>
            <w:noProof/>
            <w:webHidden/>
          </w:rPr>
          <w:tab/>
        </w:r>
        <w:r>
          <w:rPr>
            <w:noProof/>
            <w:webHidden/>
          </w:rPr>
          <w:fldChar w:fldCharType="begin"/>
        </w:r>
        <w:r>
          <w:rPr>
            <w:noProof/>
            <w:webHidden/>
          </w:rPr>
          <w:instrText xml:space="preserve"> PAGEREF _Toc193833329 \h </w:instrText>
        </w:r>
        <w:r>
          <w:rPr>
            <w:noProof/>
            <w:webHidden/>
          </w:rPr>
        </w:r>
        <w:r>
          <w:rPr>
            <w:noProof/>
            <w:webHidden/>
          </w:rPr>
          <w:fldChar w:fldCharType="separate"/>
        </w:r>
        <w:r w:rsidR="007A36DF">
          <w:rPr>
            <w:noProof/>
            <w:webHidden/>
          </w:rPr>
          <w:t>7</w:t>
        </w:r>
        <w:r>
          <w:rPr>
            <w:noProof/>
            <w:webHidden/>
          </w:rPr>
          <w:fldChar w:fldCharType="end"/>
        </w:r>
      </w:hyperlink>
    </w:p>
    <w:p w14:paraId="73EA40F8" w14:textId="7D3FB765" w:rsidR="00ED0BAE" w:rsidRDefault="00ED0BAE">
      <w:pPr>
        <w:pStyle w:val="TOC1"/>
        <w:tabs>
          <w:tab w:val="right" w:leader="dot" w:pos="9348"/>
        </w:tabs>
        <w:rPr>
          <w:rFonts w:asciiTheme="minorHAnsi" w:eastAsiaTheme="minorEastAsia" w:hAnsiTheme="minorHAnsi" w:cstheme="minorBidi"/>
          <w:noProof/>
          <w:sz w:val="22"/>
          <w:lang w:val="en-US"/>
        </w:rPr>
      </w:pPr>
      <w:hyperlink w:anchor="_Toc193833330" w:history="1">
        <w:r w:rsidRPr="007C6856">
          <w:rPr>
            <w:rStyle w:val="Hyperlink"/>
            <w:noProof/>
          </w:rPr>
          <w:t>CHƯƠNG 3: NỘI DỤNG VÀ KẾT QUẢ NGHIÊN CỨU</w:t>
        </w:r>
        <w:r>
          <w:rPr>
            <w:noProof/>
            <w:webHidden/>
          </w:rPr>
          <w:tab/>
        </w:r>
        <w:r>
          <w:rPr>
            <w:noProof/>
            <w:webHidden/>
          </w:rPr>
          <w:fldChar w:fldCharType="begin"/>
        </w:r>
        <w:r>
          <w:rPr>
            <w:noProof/>
            <w:webHidden/>
          </w:rPr>
          <w:instrText xml:space="preserve"> PAGEREF _Toc193833330 \h </w:instrText>
        </w:r>
        <w:r>
          <w:rPr>
            <w:noProof/>
            <w:webHidden/>
          </w:rPr>
        </w:r>
        <w:r>
          <w:rPr>
            <w:noProof/>
            <w:webHidden/>
          </w:rPr>
          <w:fldChar w:fldCharType="separate"/>
        </w:r>
        <w:r w:rsidR="007A36DF">
          <w:rPr>
            <w:noProof/>
            <w:webHidden/>
          </w:rPr>
          <w:t>8</w:t>
        </w:r>
        <w:r>
          <w:rPr>
            <w:noProof/>
            <w:webHidden/>
          </w:rPr>
          <w:fldChar w:fldCharType="end"/>
        </w:r>
      </w:hyperlink>
    </w:p>
    <w:p w14:paraId="7CCB6D24" w14:textId="09958E80" w:rsidR="00ED0BAE" w:rsidRDefault="00ED0BAE">
      <w:pPr>
        <w:pStyle w:val="TOC3"/>
        <w:tabs>
          <w:tab w:val="right" w:leader="dot" w:pos="9348"/>
        </w:tabs>
        <w:rPr>
          <w:rFonts w:asciiTheme="minorHAnsi" w:eastAsiaTheme="minorEastAsia" w:hAnsiTheme="minorHAnsi" w:cstheme="minorBidi"/>
          <w:noProof/>
          <w:sz w:val="22"/>
          <w:lang w:val="en-US"/>
        </w:rPr>
      </w:pPr>
      <w:hyperlink w:anchor="_Toc193833331" w:history="1">
        <w:r w:rsidRPr="007C6856">
          <w:rPr>
            <w:rStyle w:val="Hyperlink"/>
            <w:noProof/>
          </w:rPr>
          <w:t>3.1. MÔ TẢ HỆ THỐNG</w:t>
        </w:r>
        <w:r>
          <w:rPr>
            <w:noProof/>
            <w:webHidden/>
          </w:rPr>
          <w:tab/>
        </w:r>
        <w:r>
          <w:rPr>
            <w:noProof/>
            <w:webHidden/>
          </w:rPr>
          <w:fldChar w:fldCharType="begin"/>
        </w:r>
        <w:r>
          <w:rPr>
            <w:noProof/>
            <w:webHidden/>
          </w:rPr>
          <w:instrText xml:space="preserve"> PAGEREF _Toc193833331 \h </w:instrText>
        </w:r>
        <w:r>
          <w:rPr>
            <w:noProof/>
            <w:webHidden/>
          </w:rPr>
        </w:r>
        <w:r>
          <w:rPr>
            <w:noProof/>
            <w:webHidden/>
          </w:rPr>
          <w:fldChar w:fldCharType="separate"/>
        </w:r>
        <w:r w:rsidR="007A36DF">
          <w:rPr>
            <w:noProof/>
            <w:webHidden/>
          </w:rPr>
          <w:t>8</w:t>
        </w:r>
        <w:r>
          <w:rPr>
            <w:noProof/>
            <w:webHidden/>
          </w:rPr>
          <w:fldChar w:fldCharType="end"/>
        </w:r>
      </w:hyperlink>
    </w:p>
    <w:p w14:paraId="2326F272" w14:textId="14F39209" w:rsidR="00ED0BAE" w:rsidRDefault="00ED0BAE">
      <w:pPr>
        <w:pStyle w:val="TOC3"/>
        <w:tabs>
          <w:tab w:val="right" w:leader="dot" w:pos="9348"/>
        </w:tabs>
        <w:rPr>
          <w:rFonts w:asciiTheme="minorHAnsi" w:eastAsiaTheme="minorEastAsia" w:hAnsiTheme="minorHAnsi" w:cstheme="minorBidi"/>
          <w:noProof/>
          <w:sz w:val="22"/>
          <w:lang w:val="en-US"/>
        </w:rPr>
      </w:pPr>
      <w:hyperlink w:anchor="_Toc193833332" w:history="1">
        <w:r w:rsidRPr="007C6856">
          <w:rPr>
            <w:rStyle w:val="Hyperlink"/>
            <w:noProof/>
          </w:rPr>
          <w:t>3.2. SƠ ĐỒ USE CASE</w:t>
        </w:r>
        <w:r>
          <w:rPr>
            <w:noProof/>
            <w:webHidden/>
          </w:rPr>
          <w:tab/>
        </w:r>
        <w:r>
          <w:rPr>
            <w:noProof/>
            <w:webHidden/>
          </w:rPr>
          <w:fldChar w:fldCharType="begin"/>
        </w:r>
        <w:r>
          <w:rPr>
            <w:noProof/>
            <w:webHidden/>
          </w:rPr>
          <w:instrText xml:space="preserve"> PAGEREF _Toc193833332 \h </w:instrText>
        </w:r>
        <w:r>
          <w:rPr>
            <w:noProof/>
            <w:webHidden/>
          </w:rPr>
        </w:r>
        <w:r>
          <w:rPr>
            <w:noProof/>
            <w:webHidden/>
          </w:rPr>
          <w:fldChar w:fldCharType="separate"/>
        </w:r>
        <w:r w:rsidR="007A36DF">
          <w:rPr>
            <w:noProof/>
            <w:webHidden/>
          </w:rPr>
          <w:t>9</w:t>
        </w:r>
        <w:r>
          <w:rPr>
            <w:noProof/>
            <w:webHidden/>
          </w:rPr>
          <w:fldChar w:fldCharType="end"/>
        </w:r>
      </w:hyperlink>
    </w:p>
    <w:p w14:paraId="282FB657" w14:textId="3BDF2EDB" w:rsidR="00ED0BAE" w:rsidRDefault="00ED0BAE">
      <w:pPr>
        <w:pStyle w:val="TOC4"/>
        <w:tabs>
          <w:tab w:val="right" w:leader="dot" w:pos="9348"/>
        </w:tabs>
        <w:rPr>
          <w:noProof/>
        </w:rPr>
      </w:pPr>
      <w:hyperlink w:anchor="_Toc193833333" w:history="1">
        <w:r w:rsidRPr="007C6856">
          <w:rPr>
            <w:rStyle w:val="Hyperlink"/>
            <w:noProof/>
          </w:rPr>
          <w:t>3.2.1. Sơ đồ use case tổng quát</w:t>
        </w:r>
        <w:r>
          <w:rPr>
            <w:noProof/>
            <w:webHidden/>
          </w:rPr>
          <w:tab/>
        </w:r>
        <w:r>
          <w:rPr>
            <w:noProof/>
            <w:webHidden/>
          </w:rPr>
          <w:fldChar w:fldCharType="begin"/>
        </w:r>
        <w:r>
          <w:rPr>
            <w:noProof/>
            <w:webHidden/>
          </w:rPr>
          <w:instrText xml:space="preserve"> PAGEREF _Toc193833333 \h </w:instrText>
        </w:r>
        <w:r>
          <w:rPr>
            <w:noProof/>
            <w:webHidden/>
          </w:rPr>
        </w:r>
        <w:r>
          <w:rPr>
            <w:noProof/>
            <w:webHidden/>
          </w:rPr>
          <w:fldChar w:fldCharType="separate"/>
        </w:r>
        <w:r w:rsidR="007A36DF">
          <w:rPr>
            <w:noProof/>
            <w:webHidden/>
          </w:rPr>
          <w:t>9</w:t>
        </w:r>
        <w:r>
          <w:rPr>
            <w:noProof/>
            <w:webHidden/>
          </w:rPr>
          <w:fldChar w:fldCharType="end"/>
        </w:r>
      </w:hyperlink>
    </w:p>
    <w:p w14:paraId="4972E08D" w14:textId="5CA7E7D1" w:rsidR="00ED0BAE" w:rsidRDefault="00ED0BAE">
      <w:pPr>
        <w:pStyle w:val="TOC4"/>
        <w:tabs>
          <w:tab w:val="right" w:leader="dot" w:pos="9348"/>
        </w:tabs>
        <w:rPr>
          <w:noProof/>
        </w:rPr>
      </w:pPr>
      <w:hyperlink w:anchor="_Toc193833334" w:history="1">
        <w:r w:rsidRPr="007C6856">
          <w:rPr>
            <w:rStyle w:val="Hyperlink"/>
            <w:noProof/>
          </w:rPr>
          <w:t>3.2.2. Sơ đồ use case Admin</w:t>
        </w:r>
        <w:r>
          <w:rPr>
            <w:noProof/>
            <w:webHidden/>
          </w:rPr>
          <w:tab/>
        </w:r>
        <w:r>
          <w:rPr>
            <w:noProof/>
            <w:webHidden/>
          </w:rPr>
          <w:fldChar w:fldCharType="begin"/>
        </w:r>
        <w:r>
          <w:rPr>
            <w:noProof/>
            <w:webHidden/>
          </w:rPr>
          <w:instrText xml:space="preserve"> PAGEREF _Toc193833334 \h </w:instrText>
        </w:r>
        <w:r>
          <w:rPr>
            <w:noProof/>
            <w:webHidden/>
          </w:rPr>
        </w:r>
        <w:r>
          <w:rPr>
            <w:noProof/>
            <w:webHidden/>
          </w:rPr>
          <w:fldChar w:fldCharType="separate"/>
        </w:r>
        <w:r w:rsidR="007A36DF">
          <w:rPr>
            <w:noProof/>
            <w:webHidden/>
          </w:rPr>
          <w:t>9</w:t>
        </w:r>
        <w:r>
          <w:rPr>
            <w:noProof/>
            <w:webHidden/>
          </w:rPr>
          <w:fldChar w:fldCharType="end"/>
        </w:r>
      </w:hyperlink>
    </w:p>
    <w:p w14:paraId="571D5CDC" w14:textId="1B6F3B68" w:rsidR="00ED0BAE" w:rsidRDefault="00ED0BAE">
      <w:pPr>
        <w:pStyle w:val="TOC4"/>
        <w:tabs>
          <w:tab w:val="right" w:leader="dot" w:pos="9348"/>
        </w:tabs>
        <w:rPr>
          <w:noProof/>
        </w:rPr>
      </w:pPr>
      <w:hyperlink w:anchor="_Toc193833335" w:history="1">
        <w:r w:rsidRPr="007C6856">
          <w:rPr>
            <w:rStyle w:val="Hyperlink"/>
            <w:noProof/>
          </w:rPr>
          <w:t>3.2.3. Sơ đồ use case Khách hàng</w:t>
        </w:r>
        <w:r>
          <w:rPr>
            <w:noProof/>
            <w:webHidden/>
          </w:rPr>
          <w:tab/>
        </w:r>
        <w:r>
          <w:rPr>
            <w:noProof/>
            <w:webHidden/>
          </w:rPr>
          <w:fldChar w:fldCharType="begin"/>
        </w:r>
        <w:r>
          <w:rPr>
            <w:noProof/>
            <w:webHidden/>
          </w:rPr>
          <w:instrText xml:space="preserve"> PAGEREF _Toc193833335 \h </w:instrText>
        </w:r>
        <w:r>
          <w:rPr>
            <w:noProof/>
            <w:webHidden/>
          </w:rPr>
        </w:r>
        <w:r>
          <w:rPr>
            <w:noProof/>
            <w:webHidden/>
          </w:rPr>
          <w:fldChar w:fldCharType="separate"/>
        </w:r>
        <w:r w:rsidR="007A36DF">
          <w:rPr>
            <w:noProof/>
            <w:webHidden/>
          </w:rPr>
          <w:t>10</w:t>
        </w:r>
        <w:r>
          <w:rPr>
            <w:noProof/>
            <w:webHidden/>
          </w:rPr>
          <w:fldChar w:fldCharType="end"/>
        </w:r>
      </w:hyperlink>
    </w:p>
    <w:p w14:paraId="1C804362" w14:textId="56707E21" w:rsidR="00ED0BAE" w:rsidRDefault="00ED0BAE">
      <w:pPr>
        <w:pStyle w:val="TOC3"/>
        <w:tabs>
          <w:tab w:val="right" w:leader="dot" w:pos="9348"/>
        </w:tabs>
        <w:rPr>
          <w:rFonts w:asciiTheme="minorHAnsi" w:eastAsiaTheme="minorEastAsia" w:hAnsiTheme="minorHAnsi" w:cstheme="minorBidi"/>
          <w:noProof/>
          <w:sz w:val="22"/>
          <w:lang w:val="en-US"/>
        </w:rPr>
      </w:pPr>
      <w:hyperlink w:anchor="_Toc193833336" w:history="1">
        <w:r w:rsidRPr="007C6856">
          <w:rPr>
            <w:rStyle w:val="Hyperlink"/>
            <w:noProof/>
          </w:rPr>
          <w:t>3.3. Sơ đồ phân rã chức năng</w:t>
        </w:r>
        <w:r>
          <w:rPr>
            <w:noProof/>
            <w:webHidden/>
          </w:rPr>
          <w:tab/>
        </w:r>
        <w:r>
          <w:rPr>
            <w:noProof/>
            <w:webHidden/>
          </w:rPr>
          <w:fldChar w:fldCharType="begin"/>
        </w:r>
        <w:r>
          <w:rPr>
            <w:noProof/>
            <w:webHidden/>
          </w:rPr>
          <w:instrText xml:space="preserve"> PAGEREF _Toc193833336 \h </w:instrText>
        </w:r>
        <w:r>
          <w:rPr>
            <w:noProof/>
            <w:webHidden/>
          </w:rPr>
        </w:r>
        <w:r>
          <w:rPr>
            <w:noProof/>
            <w:webHidden/>
          </w:rPr>
          <w:fldChar w:fldCharType="separate"/>
        </w:r>
        <w:r w:rsidR="007A36DF">
          <w:rPr>
            <w:noProof/>
            <w:webHidden/>
          </w:rPr>
          <w:t>11</w:t>
        </w:r>
        <w:r>
          <w:rPr>
            <w:noProof/>
            <w:webHidden/>
          </w:rPr>
          <w:fldChar w:fldCharType="end"/>
        </w:r>
      </w:hyperlink>
    </w:p>
    <w:p w14:paraId="7FA5C9CF" w14:textId="02ADFD3A" w:rsidR="00ED0BAE" w:rsidRDefault="00ED0BAE">
      <w:pPr>
        <w:pStyle w:val="TOC3"/>
        <w:tabs>
          <w:tab w:val="right" w:leader="dot" w:pos="9348"/>
        </w:tabs>
        <w:rPr>
          <w:rFonts w:asciiTheme="minorHAnsi" w:eastAsiaTheme="minorEastAsia" w:hAnsiTheme="minorHAnsi" w:cstheme="minorBidi"/>
          <w:noProof/>
          <w:sz w:val="22"/>
          <w:lang w:val="en-US"/>
        </w:rPr>
      </w:pPr>
      <w:hyperlink w:anchor="_Toc193833337" w:history="1">
        <w:r w:rsidRPr="007C6856">
          <w:rPr>
            <w:rStyle w:val="Hyperlink"/>
            <w:noProof/>
          </w:rPr>
          <w:t>3.4. Xây dựng lịch bản</w:t>
        </w:r>
        <w:r>
          <w:rPr>
            <w:noProof/>
            <w:webHidden/>
          </w:rPr>
          <w:tab/>
        </w:r>
        <w:r>
          <w:rPr>
            <w:noProof/>
            <w:webHidden/>
          </w:rPr>
          <w:fldChar w:fldCharType="begin"/>
        </w:r>
        <w:r>
          <w:rPr>
            <w:noProof/>
            <w:webHidden/>
          </w:rPr>
          <w:instrText xml:space="preserve"> PAGEREF _Toc193833337 \h </w:instrText>
        </w:r>
        <w:r>
          <w:rPr>
            <w:noProof/>
            <w:webHidden/>
          </w:rPr>
        </w:r>
        <w:r>
          <w:rPr>
            <w:noProof/>
            <w:webHidden/>
          </w:rPr>
          <w:fldChar w:fldCharType="separate"/>
        </w:r>
        <w:r w:rsidR="007A36DF">
          <w:rPr>
            <w:noProof/>
            <w:webHidden/>
          </w:rPr>
          <w:t>12</w:t>
        </w:r>
        <w:r>
          <w:rPr>
            <w:noProof/>
            <w:webHidden/>
          </w:rPr>
          <w:fldChar w:fldCharType="end"/>
        </w:r>
      </w:hyperlink>
    </w:p>
    <w:p w14:paraId="163C07C8" w14:textId="6DF05EE1" w:rsidR="00ED0BAE" w:rsidRDefault="00ED0BAE">
      <w:pPr>
        <w:pStyle w:val="TOC4"/>
        <w:tabs>
          <w:tab w:val="right" w:leader="dot" w:pos="9348"/>
        </w:tabs>
        <w:rPr>
          <w:noProof/>
        </w:rPr>
      </w:pPr>
      <w:hyperlink w:anchor="_Toc193833338" w:history="1">
        <w:r w:rsidRPr="007C6856">
          <w:rPr>
            <w:rStyle w:val="Hyperlink"/>
            <w:noProof/>
          </w:rPr>
          <w:t>3.4.1. Kịch bản tìm kiếm  sản phẩm</w:t>
        </w:r>
        <w:r>
          <w:rPr>
            <w:noProof/>
            <w:webHidden/>
          </w:rPr>
          <w:tab/>
        </w:r>
        <w:r>
          <w:rPr>
            <w:noProof/>
            <w:webHidden/>
          </w:rPr>
          <w:fldChar w:fldCharType="begin"/>
        </w:r>
        <w:r>
          <w:rPr>
            <w:noProof/>
            <w:webHidden/>
          </w:rPr>
          <w:instrText xml:space="preserve"> PAGEREF _Toc193833338 \h </w:instrText>
        </w:r>
        <w:r>
          <w:rPr>
            <w:noProof/>
            <w:webHidden/>
          </w:rPr>
        </w:r>
        <w:r>
          <w:rPr>
            <w:noProof/>
            <w:webHidden/>
          </w:rPr>
          <w:fldChar w:fldCharType="separate"/>
        </w:r>
        <w:r w:rsidR="007A36DF">
          <w:rPr>
            <w:noProof/>
            <w:webHidden/>
          </w:rPr>
          <w:t>12</w:t>
        </w:r>
        <w:r>
          <w:rPr>
            <w:noProof/>
            <w:webHidden/>
          </w:rPr>
          <w:fldChar w:fldCharType="end"/>
        </w:r>
      </w:hyperlink>
    </w:p>
    <w:p w14:paraId="1803479E" w14:textId="51652FE3" w:rsidR="00ED0BAE" w:rsidRDefault="00ED0BAE">
      <w:pPr>
        <w:pStyle w:val="TOC4"/>
        <w:tabs>
          <w:tab w:val="right" w:leader="dot" w:pos="9348"/>
        </w:tabs>
        <w:rPr>
          <w:noProof/>
        </w:rPr>
      </w:pPr>
      <w:hyperlink w:anchor="_Toc193833339" w:history="1">
        <w:r w:rsidRPr="007C6856">
          <w:rPr>
            <w:rStyle w:val="Hyperlink"/>
            <w:noProof/>
          </w:rPr>
          <w:t>3.4.2. Kịch bản đánh giá sản phẩm</w:t>
        </w:r>
        <w:r>
          <w:rPr>
            <w:noProof/>
            <w:webHidden/>
          </w:rPr>
          <w:tab/>
        </w:r>
        <w:r>
          <w:rPr>
            <w:noProof/>
            <w:webHidden/>
          </w:rPr>
          <w:fldChar w:fldCharType="begin"/>
        </w:r>
        <w:r>
          <w:rPr>
            <w:noProof/>
            <w:webHidden/>
          </w:rPr>
          <w:instrText xml:space="preserve"> PAGEREF _Toc193833339 \h </w:instrText>
        </w:r>
        <w:r>
          <w:rPr>
            <w:noProof/>
            <w:webHidden/>
          </w:rPr>
        </w:r>
        <w:r>
          <w:rPr>
            <w:noProof/>
            <w:webHidden/>
          </w:rPr>
          <w:fldChar w:fldCharType="separate"/>
        </w:r>
        <w:r w:rsidR="007A36DF">
          <w:rPr>
            <w:noProof/>
            <w:webHidden/>
          </w:rPr>
          <w:t>13</w:t>
        </w:r>
        <w:r>
          <w:rPr>
            <w:noProof/>
            <w:webHidden/>
          </w:rPr>
          <w:fldChar w:fldCharType="end"/>
        </w:r>
      </w:hyperlink>
    </w:p>
    <w:p w14:paraId="50DF4892" w14:textId="20EF8434" w:rsidR="00ED0BAE" w:rsidRDefault="00ED0BAE">
      <w:pPr>
        <w:pStyle w:val="TOC4"/>
        <w:tabs>
          <w:tab w:val="right" w:leader="dot" w:pos="9348"/>
        </w:tabs>
        <w:rPr>
          <w:noProof/>
        </w:rPr>
      </w:pPr>
      <w:hyperlink w:anchor="_Toc193833340" w:history="1">
        <w:r w:rsidRPr="007C6856">
          <w:rPr>
            <w:rStyle w:val="Hyperlink"/>
            <w:noProof/>
          </w:rPr>
          <w:t>3.4.3 Kịch bản thêm giỏ hàng</w:t>
        </w:r>
        <w:r>
          <w:rPr>
            <w:noProof/>
            <w:webHidden/>
          </w:rPr>
          <w:tab/>
        </w:r>
        <w:r>
          <w:rPr>
            <w:noProof/>
            <w:webHidden/>
          </w:rPr>
          <w:fldChar w:fldCharType="begin"/>
        </w:r>
        <w:r>
          <w:rPr>
            <w:noProof/>
            <w:webHidden/>
          </w:rPr>
          <w:instrText xml:space="preserve"> PAGEREF _Toc193833340 \h </w:instrText>
        </w:r>
        <w:r>
          <w:rPr>
            <w:noProof/>
            <w:webHidden/>
          </w:rPr>
        </w:r>
        <w:r>
          <w:rPr>
            <w:noProof/>
            <w:webHidden/>
          </w:rPr>
          <w:fldChar w:fldCharType="separate"/>
        </w:r>
        <w:r w:rsidR="007A36DF">
          <w:rPr>
            <w:noProof/>
            <w:webHidden/>
          </w:rPr>
          <w:t>13</w:t>
        </w:r>
        <w:r>
          <w:rPr>
            <w:noProof/>
            <w:webHidden/>
          </w:rPr>
          <w:fldChar w:fldCharType="end"/>
        </w:r>
      </w:hyperlink>
    </w:p>
    <w:p w14:paraId="20EFF084" w14:textId="2B3E953E" w:rsidR="00ED0BAE" w:rsidRDefault="00ED0BAE">
      <w:pPr>
        <w:pStyle w:val="TOC4"/>
        <w:tabs>
          <w:tab w:val="right" w:leader="dot" w:pos="9348"/>
        </w:tabs>
        <w:rPr>
          <w:noProof/>
        </w:rPr>
      </w:pPr>
      <w:hyperlink w:anchor="_Toc193833341" w:history="1">
        <w:r w:rsidRPr="007C6856">
          <w:rPr>
            <w:rStyle w:val="Hyperlink"/>
            <w:noProof/>
          </w:rPr>
          <w:t>3.4.4. Kịch bản thanh toán đơn hàng</w:t>
        </w:r>
        <w:r>
          <w:rPr>
            <w:noProof/>
            <w:webHidden/>
          </w:rPr>
          <w:tab/>
        </w:r>
        <w:r>
          <w:rPr>
            <w:noProof/>
            <w:webHidden/>
          </w:rPr>
          <w:fldChar w:fldCharType="begin"/>
        </w:r>
        <w:r>
          <w:rPr>
            <w:noProof/>
            <w:webHidden/>
          </w:rPr>
          <w:instrText xml:space="preserve"> PAGEREF _Toc193833341 \h </w:instrText>
        </w:r>
        <w:r>
          <w:rPr>
            <w:noProof/>
            <w:webHidden/>
          </w:rPr>
        </w:r>
        <w:r>
          <w:rPr>
            <w:noProof/>
            <w:webHidden/>
          </w:rPr>
          <w:fldChar w:fldCharType="separate"/>
        </w:r>
        <w:r w:rsidR="007A36DF">
          <w:rPr>
            <w:noProof/>
            <w:webHidden/>
          </w:rPr>
          <w:t>14</w:t>
        </w:r>
        <w:r>
          <w:rPr>
            <w:noProof/>
            <w:webHidden/>
          </w:rPr>
          <w:fldChar w:fldCharType="end"/>
        </w:r>
      </w:hyperlink>
    </w:p>
    <w:p w14:paraId="2FEACBE0" w14:textId="0A4F2440" w:rsidR="00ED0BAE" w:rsidRDefault="00ED0BAE">
      <w:pPr>
        <w:pStyle w:val="TOC4"/>
        <w:tabs>
          <w:tab w:val="right" w:leader="dot" w:pos="9348"/>
        </w:tabs>
        <w:rPr>
          <w:noProof/>
        </w:rPr>
      </w:pPr>
      <w:hyperlink w:anchor="_Toc193833342" w:history="1">
        <w:r w:rsidRPr="007C6856">
          <w:rPr>
            <w:rStyle w:val="Hyperlink"/>
            <w:noProof/>
          </w:rPr>
          <w:t>3.4.5 Kịch bản xem chi tiết đơn hàng</w:t>
        </w:r>
        <w:r>
          <w:rPr>
            <w:noProof/>
            <w:webHidden/>
          </w:rPr>
          <w:tab/>
        </w:r>
        <w:r>
          <w:rPr>
            <w:noProof/>
            <w:webHidden/>
          </w:rPr>
          <w:fldChar w:fldCharType="begin"/>
        </w:r>
        <w:r>
          <w:rPr>
            <w:noProof/>
            <w:webHidden/>
          </w:rPr>
          <w:instrText xml:space="preserve"> PAGEREF _Toc193833342 \h </w:instrText>
        </w:r>
        <w:r>
          <w:rPr>
            <w:noProof/>
            <w:webHidden/>
          </w:rPr>
        </w:r>
        <w:r>
          <w:rPr>
            <w:noProof/>
            <w:webHidden/>
          </w:rPr>
          <w:fldChar w:fldCharType="separate"/>
        </w:r>
        <w:r w:rsidR="007A36DF">
          <w:rPr>
            <w:noProof/>
            <w:webHidden/>
          </w:rPr>
          <w:t>15</w:t>
        </w:r>
        <w:r>
          <w:rPr>
            <w:noProof/>
            <w:webHidden/>
          </w:rPr>
          <w:fldChar w:fldCharType="end"/>
        </w:r>
      </w:hyperlink>
    </w:p>
    <w:p w14:paraId="5D9C14A2" w14:textId="24F1A05A" w:rsidR="00ED0BAE" w:rsidRDefault="00ED0BAE">
      <w:pPr>
        <w:pStyle w:val="TOC4"/>
        <w:tabs>
          <w:tab w:val="right" w:leader="dot" w:pos="9348"/>
        </w:tabs>
        <w:rPr>
          <w:noProof/>
        </w:rPr>
      </w:pPr>
      <w:hyperlink w:anchor="_Toc193833343" w:history="1">
        <w:r w:rsidRPr="007C6856">
          <w:rPr>
            <w:rStyle w:val="Hyperlink"/>
            <w:noProof/>
          </w:rPr>
          <w:t>3.4.6 Kịch bản xem chi tiết đơn hàng</w:t>
        </w:r>
        <w:r>
          <w:rPr>
            <w:noProof/>
            <w:webHidden/>
          </w:rPr>
          <w:tab/>
        </w:r>
        <w:r>
          <w:rPr>
            <w:noProof/>
            <w:webHidden/>
          </w:rPr>
          <w:fldChar w:fldCharType="begin"/>
        </w:r>
        <w:r>
          <w:rPr>
            <w:noProof/>
            <w:webHidden/>
          </w:rPr>
          <w:instrText xml:space="preserve"> PAGEREF _Toc193833343 \h </w:instrText>
        </w:r>
        <w:r>
          <w:rPr>
            <w:noProof/>
            <w:webHidden/>
          </w:rPr>
        </w:r>
        <w:r>
          <w:rPr>
            <w:noProof/>
            <w:webHidden/>
          </w:rPr>
          <w:fldChar w:fldCharType="separate"/>
        </w:r>
        <w:r w:rsidR="007A36DF">
          <w:rPr>
            <w:noProof/>
            <w:webHidden/>
          </w:rPr>
          <w:t>15</w:t>
        </w:r>
        <w:r>
          <w:rPr>
            <w:noProof/>
            <w:webHidden/>
          </w:rPr>
          <w:fldChar w:fldCharType="end"/>
        </w:r>
      </w:hyperlink>
    </w:p>
    <w:p w14:paraId="47D076E6" w14:textId="2127D920" w:rsidR="00ED0BAE" w:rsidRDefault="00ED0BAE">
      <w:pPr>
        <w:pStyle w:val="TOC4"/>
        <w:tabs>
          <w:tab w:val="right" w:leader="dot" w:pos="9348"/>
        </w:tabs>
        <w:rPr>
          <w:noProof/>
        </w:rPr>
      </w:pPr>
      <w:hyperlink w:anchor="_Toc193833344" w:history="1">
        <w:r w:rsidRPr="007C6856">
          <w:rPr>
            <w:rStyle w:val="Hyperlink"/>
            <w:noProof/>
          </w:rPr>
          <w:t>3.4.7 Kịch bản thêm sản phẩm</w:t>
        </w:r>
        <w:r>
          <w:rPr>
            <w:noProof/>
            <w:webHidden/>
          </w:rPr>
          <w:tab/>
        </w:r>
        <w:r>
          <w:rPr>
            <w:noProof/>
            <w:webHidden/>
          </w:rPr>
          <w:fldChar w:fldCharType="begin"/>
        </w:r>
        <w:r>
          <w:rPr>
            <w:noProof/>
            <w:webHidden/>
          </w:rPr>
          <w:instrText xml:space="preserve"> PAGEREF _Toc193833344 \h </w:instrText>
        </w:r>
        <w:r>
          <w:rPr>
            <w:noProof/>
            <w:webHidden/>
          </w:rPr>
        </w:r>
        <w:r>
          <w:rPr>
            <w:noProof/>
            <w:webHidden/>
          </w:rPr>
          <w:fldChar w:fldCharType="separate"/>
        </w:r>
        <w:r w:rsidR="007A36DF">
          <w:rPr>
            <w:noProof/>
            <w:webHidden/>
          </w:rPr>
          <w:t>15</w:t>
        </w:r>
        <w:r>
          <w:rPr>
            <w:noProof/>
            <w:webHidden/>
          </w:rPr>
          <w:fldChar w:fldCharType="end"/>
        </w:r>
      </w:hyperlink>
    </w:p>
    <w:p w14:paraId="236E2C8C" w14:textId="65FA81A3" w:rsidR="00ED0BAE" w:rsidRDefault="00ED0BAE">
      <w:pPr>
        <w:pStyle w:val="TOC3"/>
        <w:tabs>
          <w:tab w:val="right" w:leader="dot" w:pos="9348"/>
        </w:tabs>
        <w:rPr>
          <w:rFonts w:asciiTheme="minorHAnsi" w:eastAsiaTheme="minorEastAsia" w:hAnsiTheme="minorHAnsi" w:cstheme="minorBidi"/>
          <w:noProof/>
          <w:sz w:val="22"/>
          <w:lang w:val="en-US"/>
        </w:rPr>
      </w:pPr>
      <w:hyperlink w:anchor="_Toc193833345" w:history="1">
        <w:r w:rsidRPr="007C6856">
          <w:rPr>
            <w:rStyle w:val="Hyperlink"/>
            <w:noProof/>
          </w:rPr>
          <w:t>3.5. Sơ đồ ER</w:t>
        </w:r>
        <w:r>
          <w:rPr>
            <w:noProof/>
            <w:webHidden/>
          </w:rPr>
          <w:tab/>
        </w:r>
        <w:r>
          <w:rPr>
            <w:noProof/>
            <w:webHidden/>
          </w:rPr>
          <w:fldChar w:fldCharType="begin"/>
        </w:r>
        <w:r>
          <w:rPr>
            <w:noProof/>
            <w:webHidden/>
          </w:rPr>
          <w:instrText xml:space="preserve"> PAGEREF _Toc193833345 \h </w:instrText>
        </w:r>
        <w:r>
          <w:rPr>
            <w:noProof/>
            <w:webHidden/>
          </w:rPr>
        </w:r>
        <w:r>
          <w:rPr>
            <w:noProof/>
            <w:webHidden/>
          </w:rPr>
          <w:fldChar w:fldCharType="separate"/>
        </w:r>
        <w:r w:rsidR="007A36DF">
          <w:rPr>
            <w:noProof/>
            <w:webHidden/>
          </w:rPr>
          <w:t>17</w:t>
        </w:r>
        <w:r>
          <w:rPr>
            <w:noProof/>
            <w:webHidden/>
          </w:rPr>
          <w:fldChar w:fldCharType="end"/>
        </w:r>
      </w:hyperlink>
    </w:p>
    <w:p w14:paraId="54AFCC47" w14:textId="46CFE80E" w:rsidR="00ED0BAE" w:rsidRDefault="00ED0BAE">
      <w:pPr>
        <w:pStyle w:val="TOC3"/>
        <w:tabs>
          <w:tab w:val="right" w:leader="dot" w:pos="9348"/>
        </w:tabs>
        <w:rPr>
          <w:rFonts w:asciiTheme="minorHAnsi" w:eastAsiaTheme="minorEastAsia" w:hAnsiTheme="minorHAnsi" w:cstheme="minorBidi"/>
          <w:noProof/>
          <w:sz w:val="22"/>
          <w:lang w:val="en-US"/>
        </w:rPr>
      </w:pPr>
      <w:hyperlink w:anchor="_Toc193833346" w:history="1">
        <w:r w:rsidRPr="007C6856">
          <w:rPr>
            <w:rStyle w:val="Hyperlink"/>
            <w:noProof/>
          </w:rPr>
          <w:t>3.6. PHÂN TÍCH HỆ THỐNG</w:t>
        </w:r>
        <w:r>
          <w:rPr>
            <w:noProof/>
            <w:webHidden/>
          </w:rPr>
          <w:tab/>
        </w:r>
        <w:r>
          <w:rPr>
            <w:noProof/>
            <w:webHidden/>
          </w:rPr>
          <w:fldChar w:fldCharType="begin"/>
        </w:r>
        <w:r>
          <w:rPr>
            <w:noProof/>
            <w:webHidden/>
          </w:rPr>
          <w:instrText xml:space="preserve"> PAGEREF _Toc193833346 \h </w:instrText>
        </w:r>
        <w:r>
          <w:rPr>
            <w:noProof/>
            <w:webHidden/>
          </w:rPr>
        </w:r>
        <w:r>
          <w:rPr>
            <w:noProof/>
            <w:webHidden/>
          </w:rPr>
          <w:fldChar w:fldCharType="separate"/>
        </w:r>
        <w:r w:rsidR="007A36DF">
          <w:rPr>
            <w:noProof/>
            <w:webHidden/>
          </w:rPr>
          <w:t>17</w:t>
        </w:r>
        <w:r>
          <w:rPr>
            <w:noProof/>
            <w:webHidden/>
          </w:rPr>
          <w:fldChar w:fldCharType="end"/>
        </w:r>
      </w:hyperlink>
    </w:p>
    <w:p w14:paraId="773C9C54" w14:textId="547765A5" w:rsidR="00ED0BAE" w:rsidRDefault="00ED0BAE">
      <w:pPr>
        <w:pStyle w:val="TOC4"/>
        <w:tabs>
          <w:tab w:val="right" w:leader="dot" w:pos="9348"/>
        </w:tabs>
        <w:rPr>
          <w:noProof/>
        </w:rPr>
      </w:pPr>
      <w:hyperlink w:anchor="_Toc193833347" w:history="1">
        <w:r w:rsidRPr="007C6856">
          <w:rPr>
            <w:rStyle w:val="Hyperlink"/>
            <w:noProof/>
          </w:rPr>
          <w:t>3.6.1. Mô hình thành phần dữ liệu</w:t>
        </w:r>
        <w:r>
          <w:rPr>
            <w:noProof/>
            <w:webHidden/>
          </w:rPr>
          <w:tab/>
        </w:r>
        <w:r>
          <w:rPr>
            <w:noProof/>
            <w:webHidden/>
          </w:rPr>
          <w:fldChar w:fldCharType="begin"/>
        </w:r>
        <w:r>
          <w:rPr>
            <w:noProof/>
            <w:webHidden/>
          </w:rPr>
          <w:instrText xml:space="preserve"> PAGEREF _Toc193833347 \h </w:instrText>
        </w:r>
        <w:r>
          <w:rPr>
            <w:noProof/>
            <w:webHidden/>
          </w:rPr>
        </w:r>
        <w:r>
          <w:rPr>
            <w:noProof/>
            <w:webHidden/>
          </w:rPr>
          <w:fldChar w:fldCharType="separate"/>
        </w:r>
        <w:r w:rsidR="007A36DF">
          <w:rPr>
            <w:noProof/>
            <w:webHidden/>
          </w:rPr>
          <w:t>17</w:t>
        </w:r>
        <w:r>
          <w:rPr>
            <w:noProof/>
            <w:webHidden/>
          </w:rPr>
          <w:fldChar w:fldCharType="end"/>
        </w:r>
      </w:hyperlink>
    </w:p>
    <w:p w14:paraId="6B4628DE" w14:textId="5CD02B63" w:rsidR="00ED0BAE" w:rsidRDefault="00ED0BAE">
      <w:pPr>
        <w:pStyle w:val="TOC4"/>
        <w:tabs>
          <w:tab w:val="right" w:leader="dot" w:pos="9348"/>
        </w:tabs>
        <w:rPr>
          <w:noProof/>
        </w:rPr>
      </w:pPr>
      <w:hyperlink w:anchor="_Toc193833348" w:history="1">
        <w:r w:rsidRPr="007C6856">
          <w:rPr>
            <w:rStyle w:val="Hyperlink"/>
            <w:noProof/>
          </w:rPr>
          <w:t>3.6.2. Mô hình cở sở dữ liệu quan hệ</w:t>
        </w:r>
        <w:r>
          <w:rPr>
            <w:noProof/>
            <w:webHidden/>
          </w:rPr>
          <w:tab/>
        </w:r>
        <w:r>
          <w:rPr>
            <w:noProof/>
            <w:webHidden/>
          </w:rPr>
          <w:fldChar w:fldCharType="begin"/>
        </w:r>
        <w:r>
          <w:rPr>
            <w:noProof/>
            <w:webHidden/>
          </w:rPr>
          <w:instrText xml:space="preserve"> PAGEREF _Toc193833348 \h </w:instrText>
        </w:r>
        <w:r>
          <w:rPr>
            <w:noProof/>
            <w:webHidden/>
          </w:rPr>
        </w:r>
        <w:r>
          <w:rPr>
            <w:noProof/>
            <w:webHidden/>
          </w:rPr>
          <w:fldChar w:fldCharType="separate"/>
        </w:r>
        <w:r w:rsidR="007A36DF">
          <w:rPr>
            <w:noProof/>
            <w:webHidden/>
          </w:rPr>
          <w:t>24</w:t>
        </w:r>
        <w:r>
          <w:rPr>
            <w:noProof/>
            <w:webHidden/>
          </w:rPr>
          <w:fldChar w:fldCharType="end"/>
        </w:r>
      </w:hyperlink>
    </w:p>
    <w:p w14:paraId="7D9AAB48" w14:textId="39362F07" w:rsidR="00ED0BAE" w:rsidRDefault="00ED0BAE">
      <w:pPr>
        <w:pStyle w:val="TOC3"/>
        <w:tabs>
          <w:tab w:val="right" w:leader="dot" w:pos="9348"/>
        </w:tabs>
        <w:rPr>
          <w:rFonts w:asciiTheme="minorHAnsi" w:eastAsiaTheme="minorEastAsia" w:hAnsiTheme="minorHAnsi" w:cstheme="minorBidi"/>
          <w:noProof/>
          <w:sz w:val="22"/>
          <w:lang w:val="en-US"/>
        </w:rPr>
      </w:pPr>
      <w:hyperlink w:anchor="_Toc193833349" w:history="1">
        <w:r w:rsidRPr="007C6856">
          <w:rPr>
            <w:rStyle w:val="Hyperlink"/>
            <w:noProof/>
          </w:rPr>
          <w:t>3.7. MÔ HÌNH TUẦN TỰ</w:t>
        </w:r>
        <w:r>
          <w:rPr>
            <w:noProof/>
            <w:webHidden/>
          </w:rPr>
          <w:tab/>
        </w:r>
        <w:r>
          <w:rPr>
            <w:noProof/>
            <w:webHidden/>
          </w:rPr>
          <w:fldChar w:fldCharType="begin"/>
        </w:r>
        <w:r>
          <w:rPr>
            <w:noProof/>
            <w:webHidden/>
          </w:rPr>
          <w:instrText xml:space="preserve"> PAGEREF _Toc193833349 \h </w:instrText>
        </w:r>
        <w:r>
          <w:rPr>
            <w:noProof/>
            <w:webHidden/>
          </w:rPr>
        </w:r>
        <w:r>
          <w:rPr>
            <w:noProof/>
            <w:webHidden/>
          </w:rPr>
          <w:fldChar w:fldCharType="separate"/>
        </w:r>
        <w:r w:rsidR="007A36DF">
          <w:rPr>
            <w:noProof/>
            <w:webHidden/>
          </w:rPr>
          <w:t>25</w:t>
        </w:r>
        <w:r>
          <w:rPr>
            <w:noProof/>
            <w:webHidden/>
          </w:rPr>
          <w:fldChar w:fldCharType="end"/>
        </w:r>
      </w:hyperlink>
    </w:p>
    <w:p w14:paraId="31A9D2E2" w14:textId="7BFD1C9B" w:rsidR="00ED0BAE" w:rsidRDefault="00ED0BAE">
      <w:pPr>
        <w:pStyle w:val="TOC3"/>
        <w:tabs>
          <w:tab w:val="right" w:leader="dot" w:pos="9348"/>
        </w:tabs>
        <w:rPr>
          <w:rFonts w:asciiTheme="minorHAnsi" w:eastAsiaTheme="minorEastAsia" w:hAnsiTheme="minorHAnsi" w:cstheme="minorBidi"/>
          <w:noProof/>
          <w:sz w:val="22"/>
          <w:lang w:val="en-US"/>
        </w:rPr>
      </w:pPr>
      <w:hyperlink w:anchor="_Toc193833350" w:history="1">
        <w:r w:rsidRPr="007C6856">
          <w:rPr>
            <w:rStyle w:val="Hyperlink"/>
            <w:noProof/>
          </w:rPr>
          <w:t>3.8. CHI TIẾT CHỨC NĂNG CÁC TRANG</w:t>
        </w:r>
        <w:r>
          <w:rPr>
            <w:noProof/>
            <w:webHidden/>
          </w:rPr>
          <w:tab/>
        </w:r>
        <w:r>
          <w:rPr>
            <w:noProof/>
            <w:webHidden/>
          </w:rPr>
          <w:fldChar w:fldCharType="begin"/>
        </w:r>
        <w:r>
          <w:rPr>
            <w:noProof/>
            <w:webHidden/>
          </w:rPr>
          <w:instrText xml:space="preserve"> PAGEREF _Toc193833350 \h </w:instrText>
        </w:r>
        <w:r>
          <w:rPr>
            <w:noProof/>
            <w:webHidden/>
          </w:rPr>
        </w:r>
        <w:r>
          <w:rPr>
            <w:noProof/>
            <w:webHidden/>
          </w:rPr>
          <w:fldChar w:fldCharType="separate"/>
        </w:r>
        <w:r w:rsidR="007A36DF">
          <w:rPr>
            <w:noProof/>
            <w:webHidden/>
          </w:rPr>
          <w:t>29</w:t>
        </w:r>
        <w:r>
          <w:rPr>
            <w:noProof/>
            <w:webHidden/>
          </w:rPr>
          <w:fldChar w:fldCharType="end"/>
        </w:r>
      </w:hyperlink>
    </w:p>
    <w:p w14:paraId="5B0BE6F7" w14:textId="74C23085" w:rsidR="00ED0BAE" w:rsidRDefault="00ED0BAE">
      <w:pPr>
        <w:pStyle w:val="TOC4"/>
        <w:tabs>
          <w:tab w:val="right" w:leader="dot" w:pos="9348"/>
        </w:tabs>
        <w:rPr>
          <w:noProof/>
        </w:rPr>
      </w:pPr>
      <w:hyperlink w:anchor="_Toc193833351" w:history="1">
        <w:r w:rsidRPr="007C6856">
          <w:rPr>
            <w:rStyle w:val="Hyperlink"/>
            <w:noProof/>
          </w:rPr>
          <w:t>3.8.1. Đối với khách hàng</w:t>
        </w:r>
        <w:r>
          <w:rPr>
            <w:noProof/>
            <w:webHidden/>
          </w:rPr>
          <w:tab/>
        </w:r>
        <w:r>
          <w:rPr>
            <w:noProof/>
            <w:webHidden/>
          </w:rPr>
          <w:fldChar w:fldCharType="begin"/>
        </w:r>
        <w:r>
          <w:rPr>
            <w:noProof/>
            <w:webHidden/>
          </w:rPr>
          <w:instrText xml:space="preserve"> PAGEREF _Toc193833351 \h </w:instrText>
        </w:r>
        <w:r>
          <w:rPr>
            <w:noProof/>
            <w:webHidden/>
          </w:rPr>
        </w:r>
        <w:r>
          <w:rPr>
            <w:noProof/>
            <w:webHidden/>
          </w:rPr>
          <w:fldChar w:fldCharType="separate"/>
        </w:r>
        <w:r w:rsidR="007A36DF">
          <w:rPr>
            <w:noProof/>
            <w:webHidden/>
          </w:rPr>
          <w:t>29</w:t>
        </w:r>
        <w:r>
          <w:rPr>
            <w:noProof/>
            <w:webHidden/>
          </w:rPr>
          <w:fldChar w:fldCharType="end"/>
        </w:r>
      </w:hyperlink>
    </w:p>
    <w:p w14:paraId="72A87AC7" w14:textId="3480B869" w:rsidR="00ED0BAE" w:rsidRDefault="00ED0BAE">
      <w:pPr>
        <w:pStyle w:val="TOC4"/>
        <w:tabs>
          <w:tab w:val="right" w:leader="dot" w:pos="9348"/>
        </w:tabs>
        <w:rPr>
          <w:noProof/>
        </w:rPr>
      </w:pPr>
      <w:hyperlink w:anchor="_Toc193833352" w:history="1">
        <w:r w:rsidRPr="007C6856">
          <w:rPr>
            <w:rStyle w:val="Hyperlink"/>
            <w:noProof/>
          </w:rPr>
          <w:t>3.8.2. Đối với Admin</w:t>
        </w:r>
        <w:r>
          <w:rPr>
            <w:noProof/>
            <w:webHidden/>
          </w:rPr>
          <w:tab/>
        </w:r>
        <w:r>
          <w:rPr>
            <w:noProof/>
            <w:webHidden/>
          </w:rPr>
          <w:fldChar w:fldCharType="begin"/>
        </w:r>
        <w:r>
          <w:rPr>
            <w:noProof/>
            <w:webHidden/>
          </w:rPr>
          <w:instrText xml:space="preserve"> PAGEREF _Toc193833352 \h </w:instrText>
        </w:r>
        <w:r>
          <w:rPr>
            <w:noProof/>
            <w:webHidden/>
          </w:rPr>
        </w:r>
        <w:r>
          <w:rPr>
            <w:noProof/>
            <w:webHidden/>
          </w:rPr>
          <w:fldChar w:fldCharType="separate"/>
        </w:r>
        <w:r w:rsidR="007A36DF">
          <w:rPr>
            <w:noProof/>
            <w:webHidden/>
          </w:rPr>
          <w:t>40</w:t>
        </w:r>
        <w:r>
          <w:rPr>
            <w:noProof/>
            <w:webHidden/>
          </w:rPr>
          <w:fldChar w:fldCharType="end"/>
        </w:r>
      </w:hyperlink>
    </w:p>
    <w:p w14:paraId="447B1775" w14:textId="39EEE17D" w:rsidR="00ED0BAE" w:rsidRDefault="00ED0BAE">
      <w:pPr>
        <w:pStyle w:val="TOC1"/>
        <w:tabs>
          <w:tab w:val="right" w:leader="dot" w:pos="9348"/>
        </w:tabs>
        <w:rPr>
          <w:rFonts w:asciiTheme="minorHAnsi" w:eastAsiaTheme="minorEastAsia" w:hAnsiTheme="minorHAnsi" w:cstheme="minorBidi"/>
          <w:noProof/>
          <w:sz w:val="22"/>
          <w:lang w:val="en-US"/>
        </w:rPr>
      </w:pPr>
      <w:hyperlink w:anchor="_Toc193833353" w:history="1">
        <w:r w:rsidRPr="007C6856">
          <w:rPr>
            <w:rStyle w:val="Hyperlink"/>
            <w:noProof/>
          </w:rPr>
          <w:t>CHƯƠNG 4: KẾT LUẬN VÀ KIẾN NGHỊ</w:t>
        </w:r>
        <w:r>
          <w:rPr>
            <w:noProof/>
            <w:webHidden/>
          </w:rPr>
          <w:tab/>
        </w:r>
        <w:r>
          <w:rPr>
            <w:noProof/>
            <w:webHidden/>
          </w:rPr>
          <w:fldChar w:fldCharType="begin"/>
        </w:r>
        <w:r>
          <w:rPr>
            <w:noProof/>
            <w:webHidden/>
          </w:rPr>
          <w:instrText xml:space="preserve"> PAGEREF _Toc193833353 \h </w:instrText>
        </w:r>
        <w:r>
          <w:rPr>
            <w:noProof/>
            <w:webHidden/>
          </w:rPr>
        </w:r>
        <w:r>
          <w:rPr>
            <w:noProof/>
            <w:webHidden/>
          </w:rPr>
          <w:fldChar w:fldCharType="separate"/>
        </w:r>
        <w:r w:rsidR="007A36DF">
          <w:rPr>
            <w:noProof/>
            <w:webHidden/>
          </w:rPr>
          <w:t>54</w:t>
        </w:r>
        <w:r>
          <w:rPr>
            <w:noProof/>
            <w:webHidden/>
          </w:rPr>
          <w:fldChar w:fldCharType="end"/>
        </w:r>
      </w:hyperlink>
    </w:p>
    <w:p w14:paraId="413FC463" w14:textId="5D50934F" w:rsidR="00ED0BAE" w:rsidRDefault="00ED0BAE">
      <w:pPr>
        <w:pStyle w:val="TOC3"/>
        <w:tabs>
          <w:tab w:val="right" w:leader="dot" w:pos="9348"/>
        </w:tabs>
        <w:rPr>
          <w:rFonts w:asciiTheme="minorHAnsi" w:eastAsiaTheme="minorEastAsia" w:hAnsiTheme="minorHAnsi" w:cstheme="minorBidi"/>
          <w:noProof/>
          <w:sz w:val="22"/>
          <w:lang w:val="en-US"/>
        </w:rPr>
      </w:pPr>
      <w:hyperlink w:anchor="_Toc193833354" w:history="1">
        <w:r w:rsidRPr="007C6856">
          <w:rPr>
            <w:rStyle w:val="Hyperlink"/>
            <w:noProof/>
          </w:rPr>
          <w:t>4.1. KẾT QUẢ ĐẠT ĐƯỢC</w:t>
        </w:r>
        <w:r>
          <w:rPr>
            <w:noProof/>
            <w:webHidden/>
          </w:rPr>
          <w:tab/>
        </w:r>
        <w:r>
          <w:rPr>
            <w:noProof/>
            <w:webHidden/>
          </w:rPr>
          <w:fldChar w:fldCharType="begin"/>
        </w:r>
        <w:r>
          <w:rPr>
            <w:noProof/>
            <w:webHidden/>
          </w:rPr>
          <w:instrText xml:space="preserve"> PAGEREF _Toc193833354 \h </w:instrText>
        </w:r>
        <w:r>
          <w:rPr>
            <w:noProof/>
            <w:webHidden/>
          </w:rPr>
        </w:r>
        <w:r>
          <w:rPr>
            <w:noProof/>
            <w:webHidden/>
          </w:rPr>
          <w:fldChar w:fldCharType="separate"/>
        </w:r>
        <w:r w:rsidR="007A36DF">
          <w:rPr>
            <w:noProof/>
            <w:webHidden/>
          </w:rPr>
          <w:t>54</w:t>
        </w:r>
        <w:r>
          <w:rPr>
            <w:noProof/>
            <w:webHidden/>
          </w:rPr>
          <w:fldChar w:fldCharType="end"/>
        </w:r>
      </w:hyperlink>
    </w:p>
    <w:p w14:paraId="465DDE7C" w14:textId="0CCCE63F" w:rsidR="00ED0BAE" w:rsidRDefault="00ED0BAE">
      <w:pPr>
        <w:pStyle w:val="TOC4"/>
        <w:tabs>
          <w:tab w:val="right" w:leader="dot" w:pos="9348"/>
        </w:tabs>
        <w:rPr>
          <w:noProof/>
        </w:rPr>
      </w:pPr>
      <w:hyperlink w:anchor="_Toc193833355" w:history="1">
        <w:r w:rsidRPr="007C6856">
          <w:rPr>
            <w:rStyle w:val="Hyperlink"/>
            <w:noProof/>
          </w:rPr>
          <w:t>4.1.1. Về kĩ năng</w:t>
        </w:r>
        <w:r>
          <w:rPr>
            <w:noProof/>
            <w:webHidden/>
          </w:rPr>
          <w:tab/>
        </w:r>
        <w:r>
          <w:rPr>
            <w:noProof/>
            <w:webHidden/>
          </w:rPr>
          <w:fldChar w:fldCharType="begin"/>
        </w:r>
        <w:r>
          <w:rPr>
            <w:noProof/>
            <w:webHidden/>
          </w:rPr>
          <w:instrText xml:space="preserve"> PAGEREF _Toc193833355 \h </w:instrText>
        </w:r>
        <w:r>
          <w:rPr>
            <w:noProof/>
            <w:webHidden/>
          </w:rPr>
        </w:r>
        <w:r>
          <w:rPr>
            <w:noProof/>
            <w:webHidden/>
          </w:rPr>
          <w:fldChar w:fldCharType="separate"/>
        </w:r>
        <w:r w:rsidR="007A36DF">
          <w:rPr>
            <w:noProof/>
            <w:webHidden/>
          </w:rPr>
          <w:t>54</w:t>
        </w:r>
        <w:r>
          <w:rPr>
            <w:noProof/>
            <w:webHidden/>
          </w:rPr>
          <w:fldChar w:fldCharType="end"/>
        </w:r>
      </w:hyperlink>
    </w:p>
    <w:p w14:paraId="1A2D10B1" w14:textId="27A83168" w:rsidR="00ED0BAE" w:rsidRDefault="00ED0BAE">
      <w:pPr>
        <w:pStyle w:val="TOC4"/>
        <w:tabs>
          <w:tab w:val="right" w:leader="dot" w:pos="9348"/>
        </w:tabs>
        <w:rPr>
          <w:noProof/>
        </w:rPr>
      </w:pPr>
      <w:hyperlink w:anchor="_Toc193833356" w:history="1">
        <w:r w:rsidRPr="007C6856">
          <w:rPr>
            <w:rStyle w:val="Hyperlink"/>
            <w:noProof/>
          </w:rPr>
          <w:t>4.1.2. Về ứng dụng</w:t>
        </w:r>
        <w:r>
          <w:rPr>
            <w:noProof/>
            <w:webHidden/>
          </w:rPr>
          <w:tab/>
        </w:r>
        <w:r>
          <w:rPr>
            <w:noProof/>
            <w:webHidden/>
          </w:rPr>
          <w:fldChar w:fldCharType="begin"/>
        </w:r>
        <w:r>
          <w:rPr>
            <w:noProof/>
            <w:webHidden/>
          </w:rPr>
          <w:instrText xml:space="preserve"> PAGEREF _Toc193833356 \h </w:instrText>
        </w:r>
        <w:r>
          <w:rPr>
            <w:noProof/>
            <w:webHidden/>
          </w:rPr>
        </w:r>
        <w:r>
          <w:rPr>
            <w:noProof/>
            <w:webHidden/>
          </w:rPr>
          <w:fldChar w:fldCharType="separate"/>
        </w:r>
        <w:r w:rsidR="007A36DF">
          <w:rPr>
            <w:noProof/>
            <w:webHidden/>
          </w:rPr>
          <w:t>54</w:t>
        </w:r>
        <w:r>
          <w:rPr>
            <w:noProof/>
            <w:webHidden/>
          </w:rPr>
          <w:fldChar w:fldCharType="end"/>
        </w:r>
      </w:hyperlink>
    </w:p>
    <w:p w14:paraId="4DE62161" w14:textId="0AC6F618" w:rsidR="00ED0BAE" w:rsidRDefault="00ED0BAE">
      <w:pPr>
        <w:pStyle w:val="TOC4"/>
        <w:tabs>
          <w:tab w:val="right" w:leader="dot" w:pos="9348"/>
        </w:tabs>
        <w:rPr>
          <w:noProof/>
        </w:rPr>
      </w:pPr>
      <w:hyperlink w:anchor="_Toc193833357" w:history="1">
        <w:r w:rsidRPr="007C6856">
          <w:rPr>
            <w:rStyle w:val="Hyperlink"/>
            <w:noProof/>
          </w:rPr>
          <w:t>4.1.3. Hạn chế</w:t>
        </w:r>
        <w:r>
          <w:rPr>
            <w:noProof/>
            <w:webHidden/>
          </w:rPr>
          <w:tab/>
        </w:r>
        <w:r>
          <w:rPr>
            <w:noProof/>
            <w:webHidden/>
          </w:rPr>
          <w:fldChar w:fldCharType="begin"/>
        </w:r>
        <w:r>
          <w:rPr>
            <w:noProof/>
            <w:webHidden/>
          </w:rPr>
          <w:instrText xml:space="preserve"> PAGEREF _Toc193833357 \h </w:instrText>
        </w:r>
        <w:r>
          <w:rPr>
            <w:noProof/>
            <w:webHidden/>
          </w:rPr>
        </w:r>
        <w:r>
          <w:rPr>
            <w:noProof/>
            <w:webHidden/>
          </w:rPr>
          <w:fldChar w:fldCharType="separate"/>
        </w:r>
        <w:r w:rsidR="007A36DF">
          <w:rPr>
            <w:noProof/>
            <w:webHidden/>
          </w:rPr>
          <w:t>54</w:t>
        </w:r>
        <w:r>
          <w:rPr>
            <w:noProof/>
            <w:webHidden/>
          </w:rPr>
          <w:fldChar w:fldCharType="end"/>
        </w:r>
      </w:hyperlink>
    </w:p>
    <w:p w14:paraId="109B603B" w14:textId="3E4E1B26" w:rsidR="00ED0BAE" w:rsidRDefault="00ED0BAE">
      <w:pPr>
        <w:pStyle w:val="TOC3"/>
        <w:tabs>
          <w:tab w:val="right" w:leader="dot" w:pos="9348"/>
        </w:tabs>
        <w:rPr>
          <w:rFonts w:asciiTheme="minorHAnsi" w:eastAsiaTheme="minorEastAsia" w:hAnsiTheme="minorHAnsi" w:cstheme="minorBidi"/>
          <w:noProof/>
          <w:sz w:val="22"/>
          <w:lang w:val="en-US"/>
        </w:rPr>
      </w:pPr>
      <w:hyperlink w:anchor="_Toc193833358" w:history="1">
        <w:r w:rsidRPr="007C6856">
          <w:rPr>
            <w:rStyle w:val="Hyperlink"/>
            <w:noProof/>
          </w:rPr>
          <w:t>4.2. HƯỚNG PHÁT TRIỂN</w:t>
        </w:r>
        <w:r>
          <w:rPr>
            <w:noProof/>
            <w:webHidden/>
          </w:rPr>
          <w:tab/>
        </w:r>
        <w:r>
          <w:rPr>
            <w:noProof/>
            <w:webHidden/>
          </w:rPr>
          <w:fldChar w:fldCharType="begin"/>
        </w:r>
        <w:r>
          <w:rPr>
            <w:noProof/>
            <w:webHidden/>
          </w:rPr>
          <w:instrText xml:space="preserve"> PAGEREF _Toc193833358 \h </w:instrText>
        </w:r>
        <w:r>
          <w:rPr>
            <w:noProof/>
            <w:webHidden/>
          </w:rPr>
        </w:r>
        <w:r>
          <w:rPr>
            <w:noProof/>
            <w:webHidden/>
          </w:rPr>
          <w:fldChar w:fldCharType="separate"/>
        </w:r>
        <w:r w:rsidR="007A36DF">
          <w:rPr>
            <w:noProof/>
            <w:webHidden/>
          </w:rPr>
          <w:t>54</w:t>
        </w:r>
        <w:r>
          <w:rPr>
            <w:noProof/>
            <w:webHidden/>
          </w:rPr>
          <w:fldChar w:fldCharType="end"/>
        </w:r>
      </w:hyperlink>
    </w:p>
    <w:p w14:paraId="33C770AE" w14:textId="6A2E0FFA" w:rsidR="00ED0BAE" w:rsidRDefault="00ED0BAE">
      <w:pPr>
        <w:pStyle w:val="TOC1"/>
        <w:tabs>
          <w:tab w:val="right" w:leader="dot" w:pos="9348"/>
        </w:tabs>
        <w:rPr>
          <w:rFonts w:asciiTheme="minorHAnsi" w:eastAsiaTheme="minorEastAsia" w:hAnsiTheme="minorHAnsi" w:cstheme="minorBidi"/>
          <w:noProof/>
          <w:sz w:val="22"/>
          <w:lang w:val="en-US"/>
        </w:rPr>
      </w:pPr>
      <w:hyperlink w:anchor="_Toc193833359" w:history="1">
        <w:r w:rsidRPr="007C6856">
          <w:rPr>
            <w:rStyle w:val="Hyperlink"/>
            <w:noProof/>
          </w:rPr>
          <w:t>Tài liệu tham</w:t>
        </w:r>
        <w:r>
          <w:rPr>
            <w:noProof/>
            <w:webHidden/>
          </w:rPr>
          <w:tab/>
        </w:r>
        <w:r>
          <w:rPr>
            <w:noProof/>
            <w:webHidden/>
          </w:rPr>
          <w:fldChar w:fldCharType="begin"/>
        </w:r>
        <w:r>
          <w:rPr>
            <w:noProof/>
            <w:webHidden/>
          </w:rPr>
          <w:instrText xml:space="preserve"> PAGEREF _Toc193833359 \h </w:instrText>
        </w:r>
        <w:r>
          <w:rPr>
            <w:noProof/>
            <w:webHidden/>
          </w:rPr>
        </w:r>
        <w:r>
          <w:rPr>
            <w:noProof/>
            <w:webHidden/>
          </w:rPr>
          <w:fldChar w:fldCharType="separate"/>
        </w:r>
        <w:r w:rsidR="007A36DF">
          <w:rPr>
            <w:noProof/>
            <w:webHidden/>
          </w:rPr>
          <w:t>55</w:t>
        </w:r>
        <w:r>
          <w:rPr>
            <w:noProof/>
            <w:webHidden/>
          </w:rPr>
          <w:fldChar w:fldCharType="end"/>
        </w:r>
      </w:hyperlink>
    </w:p>
    <w:p w14:paraId="2BAC6EB6" w14:textId="053A945D" w:rsidR="00705C3A" w:rsidRPr="008B31E4" w:rsidRDefault="00ED0BAE" w:rsidP="00FE5D01">
      <w:r>
        <w:fldChar w:fldCharType="end"/>
      </w:r>
    </w:p>
    <w:p w14:paraId="13378277" w14:textId="5FBB9E09" w:rsidR="0068076E" w:rsidRDefault="0068076E" w:rsidP="00FE5D01"/>
    <w:p w14:paraId="2BB4FFE0" w14:textId="77777777" w:rsidR="00250AFE" w:rsidRDefault="00250AFE" w:rsidP="00250AFE">
      <w:pPr>
        <w:pStyle w:val="danhmuc"/>
      </w:pPr>
    </w:p>
    <w:p w14:paraId="0D1714FD" w14:textId="77777777" w:rsidR="00250AFE" w:rsidRDefault="00250AFE" w:rsidP="00250AFE">
      <w:pPr>
        <w:pStyle w:val="danhmuc"/>
      </w:pPr>
    </w:p>
    <w:p w14:paraId="3E6FD076" w14:textId="77777777" w:rsidR="00250AFE" w:rsidRDefault="00250AFE" w:rsidP="00250AFE">
      <w:pPr>
        <w:pStyle w:val="danhmuc"/>
      </w:pPr>
    </w:p>
    <w:p w14:paraId="411CDA2A" w14:textId="77777777" w:rsidR="00250AFE" w:rsidRDefault="00250AFE" w:rsidP="00250AFE">
      <w:pPr>
        <w:pStyle w:val="danhmuc"/>
      </w:pPr>
    </w:p>
    <w:p w14:paraId="5CE8170F" w14:textId="77777777" w:rsidR="00250AFE" w:rsidRDefault="00250AFE" w:rsidP="00250AFE">
      <w:pPr>
        <w:pStyle w:val="danhmuc"/>
      </w:pPr>
    </w:p>
    <w:p w14:paraId="26199788" w14:textId="77777777" w:rsidR="00250AFE" w:rsidRDefault="00250AFE" w:rsidP="00250AFE">
      <w:pPr>
        <w:pStyle w:val="danhmuc"/>
      </w:pPr>
    </w:p>
    <w:p w14:paraId="5C2CC42E" w14:textId="77777777" w:rsidR="00250AFE" w:rsidRDefault="00250AFE" w:rsidP="00250AFE">
      <w:pPr>
        <w:pStyle w:val="danhmuc"/>
      </w:pPr>
    </w:p>
    <w:p w14:paraId="07561D28" w14:textId="77777777" w:rsidR="00250AFE" w:rsidRDefault="00250AFE" w:rsidP="00250AFE">
      <w:pPr>
        <w:pStyle w:val="danhmuc"/>
      </w:pPr>
    </w:p>
    <w:p w14:paraId="31747FF3" w14:textId="77777777" w:rsidR="00250AFE" w:rsidRDefault="00250AFE" w:rsidP="00250AFE">
      <w:pPr>
        <w:pStyle w:val="danhmuc"/>
      </w:pPr>
    </w:p>
    <w:p w14:paraId="623B87BA" w14:textId="77777777" w:rsidR="00250AFE" w:rsidRDefault="00250AFE" w:rsidP="00250AFE">
      <w:pPr>
        <w:pStyle w:val="danhmuc"/>
      </w:pPr>
    </w:p>
    <w:p w14:paraId="51443C20" w14:textId="77777777" w:rsidR="00250AFE" w:rsidRDefault="00250AFE" w:rsidP="00250AFE">
      <w:pPr>
        <w:pStyle w:val="danhmuc"/>
      </w:pPr>
    </w:p>
    <w:p w14:paraId="0365E294" w14:textId="77777777" w:rsidR="00250AFE" w:rsidRDefault="00250AFE" w:rsidP="00250AFE">
      <w:pPr>
        <w:pStyle w:val="danhmuc"/>
      </w:pPr>
    </w:p>
    <w:p w14:paraId="22AA6619" w14:textId="77777777" w:rsidR="00250AFE" w:rsidRDefault="00250AFE" w:rsidP="00250AFE">
      <w:pPr>
        <w:pStyle w:val="danhmuc"/>
      </w:pPr>
    </w:p>
    <w:p w14:paraId="020E2962" w14:textId="77777777" w:rsidR="00250AFE" w:rsidRDefault="00250AFE" w:rsidP="00250AFE">
      <w:pPr>
        <w:pStyle w:val="danhmuc"/>
      </w:pPr>
    </w:p>
    <w:p w14:paraId="2A4F1904" w14:textId="77777777" w:rsidR="00250AFE" w:rsidRDefault="00250AFE" w:rsidP="00250AFE">
      <w:pPr>
        <w:pStyle w:val="danhmuc"/>
      </w:pPr>
    </w:p>
    <w:p w14:paraId="2E2FE9E0" w14:textId="77777777" w:rsidR="00250AFE" w:rsidRDefault="00250AFE" w:rsidP="00250AFE">
      <w:pPr>
        <w:pStyle w:val="danhmuc"/>
      </w:pPr>
    </w:p>
    <w:p w14:paraId="54830D2D" w14:textId="77777777" w:rsidR="00250AFE" w:rsidRDefault="00250AFE" w:rsidP="00250AFE">
      <w:pPr>
        <w:pStyle w:val="danhmuc"/>
      </w:pPr>
    </w:p>
    <w:p w14:paraId="2720FD0B" w14:textId="77777777" w:rsidR="00250AFE" w:rsidRDefault="00250AFE" w:rsidP="00250AFE">
      <w:pPr>
        <w:pStyle w:val="danhmuc"/>
      </w:pPr>
    </w:p>
    <w:p w14:paraId="4211AC06" w14:textId="77777777" w:rsidR="00250AFE" w:rsidRDefault="00250AFE" w:rsidP="00ED0BAE">
      <w:pPr>
        <w:pStyle w:val="danhmuc"/>
        <w:jc w:val="both"/>
      </w:pPr>
    </w:p>
    <w:p w14:paraId="3BAAAEB0" w14:textId="54C26E63" w:rsidR="00250AFE" w:rsidRDefault="00250AFE" w:rsidP="00250AFE">
      <w:pPr>
        <w:pStyle w:val="danhmuc"/>
        <w:rPr>
          <w:lang w:val="vi-VN"/>
        </w:rPr>
      </w:pPr>
      <w:bookmarkStart w:id="3" w:name="_Toc193833304"/>
      <w:r>
        <w:t>Danh</w:t>
      </w:r>
      <w:r>
        <w:rPr>
          <w:lang w:val="vi-VN"/>
        </w:rPr>
        <w:t xml:space="preserve"> mục hình</w:t>
      </w:r>
      <w:bookmarkEnd w:id="3"/>
    </w:p>
    <w:p w14:paraId="0E2AD4FF" w14:textId="77777777" w:rsidR="00250AFE" w:rsidRPr="00250AFE" w:rsidRDefault="00250AFE" w:rsidP="00250AFE">
      <w:pPr>
        <w:pStyle w:val="danhmuc"/>
        <w:jc w:val="both"/>
        <w:rPr>
          <w:lang w:val="vi-VN"/>
        </w:rPr>
      </w:pPr>
    </w:p>
    <w:p w14:paraId="37EB7F0C" w14:textId="05EE6C09" w:rsidR="00250AFE" w:rsidRDefault="00250AFE">
      <w:pPr>
        <w:pStyle w:val="TOC1"/>
        <w:tabs>
          <w:tab w:val="right" w:leader="dot" w:pos="9348"/>
        </w:tabs>
        <w:rPr>
          <w:rFonts w:asciiTheme="minorHAnsi" w:eastAsiaTheme="minorEastAsia" w:hAnsiTheme="minorHAnsi" w:cstheme="minorBidi"/>
          <w:noProof/>
          <w:sz w:val="22"/>
          <w:lang w:val="en-US"/>
        </w:rPr>
      </w:pPr>
      <w:r>
        <w:fldChar w:fldCharType="begin"/>
      </w:r>
      <w:r>
        <w:instrText xml:space="preserve"> TOC \h \z \t "hình,1" </w:instrText>
      </w:r>
      <w:r>
        <w:fldChar w:fldCharType="separate"/>
      </w:r>
      <w:hyperlink w:anchor="_Toc193832971" w:history="1">
        <w:r w:rsidRPr="0055795F">
          <w:rPr>
            <w:rStyle w:val="Hyperlink"/>
            <w:noProof/>
          </w:rPr>
          <w:t>Hình 2.1 Sơ đồ mô hình MVC</w:t>
        </w:r>
        <w:r>
          <w:rPr>
            <w:noProof/>
            <w:webHidden/>
          </w:rPr>
          <w:tab/>
        </w:r>
        <w:r>
          <w:rPr>
            <w:noProof/>
            <w:webHidden/>
          </w:rPr>
          <w:fldChar w:fldCharType="begin"/>
        </w:r>
        <w:r>
          <w:rPr>
            <w:noProof/>
            <w:webHidden/>
          </w:rPr>
          <w:instrText xml:space="preserve"> PAGEREF _Toc193832971 \h </w:instrText>
        </w:r>
        <w:r>
          <w:rPr>
            <w:noProof/>
            <w:webHidden/>
          </w:rPr>
        </w:r>
        <w:r>
          <w:rPr>
            <w:noProof/>
            <w:webHidden/>
          </w:rPr>
          <w:fldChar w:fldCharType="separate"/>
        </w:r>
        <w:r w:rsidR="007A36DF">
          <w:rPr>
            <w:noProof/>
            <w:webHidden/>
          </w:rPr>
          <w:t>4</w:t>
        </w:r>
        <w:r>
          <w:rPr>
            <w:noProof/>
            <w:webHidden/>
          </w:rPr>
          <w:fldChar w:fldCharType="end"/>
        </w:r>
      </w:hyperlink>
    </w:p>
    <w:p w14:paraId="6075C6F3" w14:textId="4511EF0B" w:rsidR="00250AFE" w:rsidRDefault="00250AFE">
      <w:pPr>
        <w:pStyle w:val="TOC1"/>
        <w:tabs>
          <w:tab w:val="right" w:leader="dot" w:pos="9348"/>
        </w:tabs>
        <w:rPr>
          <w:rFonts w:asciiTheme="minorHAnsi" w:eastAsiaTheme="minorEastAsia" w:hAnsiTheme="minorHAnsi" w:cstheme="minorBidi"/>
          <w:noProof/>
          <w:sz w:val="22"/>
          <w:lang w:val="en-US"/>
        </w:rPr>
      </w:pPr>
      <w:hyperlink w:anchor="_Toc193832972" w:history="1">
        <w:r w:rsidRPr="0055795F">
          <w:rPr>
            <w:rStyle w:val="Hyperlink"/>
            <w:noProof/>
          </w:rPr>
          <w:t>Hình 3.1. Sơ đồ Use Case tổng quát</w:t>
        </w:r>
        <w:r>
          <w:rPr>
            <w:noProof/>
            <w:webHidden/>
          </w:rPr>
          <w:tab/>
        </w:r>
        <w:r>
          <w:rPr>
            <w:noProof/>
            <w:webHidden/>
          </w:rPr>
          <w:fldChar w:fldCharType="begin"/>
        </w:r>
        <w:r>
          <w:rPr>
            <w:noProof/>
            <w:webHidden/>
          </w:rPr>
          <w:instrText xml:space="preserve"> PAGEREF _Toc193832972 \h </w:instrText>
        </w:r>
        <w:r>
          <w:rPr>
            <w:noProof/>
            <w:webHidden/>
          </w:rPr>
        </w:r>
        <w:r>
          <w:rPr>
            <w:noProof/>
            <w:webHidden/>
          </w:rPr>
          <w:fldChar w:fldCharType="separate"/>
        </w:r>
        <w:r w:rsidR="007A36DF">
          <w:rPr>
            <w:noProof/>
            <w:webHidden/>
          </w:rPr>
          <w:t>9</w:t>
        </w:r>
        <w:r>
          <w:rPr>
            <w:noProof/>
            <w:webHidden/>
          </w:rPr>
          <w:fldChar w:fldCharType="end"/>
        </w:r>
      </w:hyperlink>
    </w:p>
    <w:p w14:paraId="215E3F15" w14:textId="61429CDC" w:rsidR="00250AFE" w:rsidRDefault="00250AFE">
      <w:pPr>
        <w:pStyle w:val="TOC1"/>
        <w:tabs>
          <w:tab w:val="right" w:leader="dot" w:pos="9348"/>
        </w:tabs>
        <w:rPr>
          <w:rFonts w:asciiTheme="minorHAnsi" w:eastAsiaTheme="minorEastAsia" w:hAnsiTheme="minorHAnsi" w:cstheme="minorBidi"/>
          <w:noProof/>
          <w:sz w:val="22"/>
          <w:lang w:val="en-US"/>
        </w:rPr>
      </w:pPr>
      <w:hyperlink w:anchor="_Toc193832973" w:history="1">
        <w:r w:rsidRPr="0055795F">
          <w:rPr>
            <w:rStyle w:val="Hyperlink"/>
            <w:noProof/>
          </w:rPr>
          <w:t>Hình 3.2. Sơ đồ Use Case quản trị viên</w:t>
        </w:r>
        <w:r>
          <w:rPr>
            <w:noProof/>
            <w:webHidden/>
          </w:rPr>
          <w:tab/>
        </w:r>
        <w:r>
          <w:rPr>
            <w:noProof/>
            <w:webHidden/>
          </w:rPr>
          <w:fldChar w:fldCharType="begin"/>
        </w:r>
        <w:r>
          <w:rPr>
            <w:noProof/>
            <w:webHidden/>
          </w:rPr>
          <w:instrText xml:space="preserve"> PAGEREF _Toc193832973 \h </w:instrText>
        </w:r>
        <w:r>
          <w:rPr>
            <w:noProof/>
            <w:webHidden/>
          </w:rPr>
        </w:r>
        <w:r>
          <w:rPr>
            <w:noProof/>
            <w:webHidden/>
          </w:rPr>
          <w:fldChar w:fldCharType="separate"/>
        </w:r>
        <w:r w:rsidR="007A36DF">
          <w:rPr>
            <w:noProof/>
            <w:webHidden/>
          </w:rPr>
          <w:t>10</w:t>
        </w:r>
        <w:r>
          <w:rPr>
            <w:noProof/>
            <w:webHidden/>
          </w:rPr>
          <w:fldChar w:fldCharType="end"/>
        </w:r>
      </w:hyperlink>
    </w:p>
    <w:p w14:paraId="37A6C433" w14:textId="37AC23BC" w:rsidR="00250AFE" w:rsidRDefault="00250AFE">
      <w:pPr>
        <w:pStyle w:val="TOC1"/>
        <w:tabs>
          <w:tab w:val="right" w:leader="dot" w:pos="9348"/>
        </w:tabs>
        <w:rPr>
          <w:rFonts w:asciiTheme="minorHAnsi" w:eastAsiaTheme="minorEastAsia" w:hAnsiTheme="minorHAnsi" w:cstheme="minorBidi"/>
          <w:noProof/>
          <w:sz w:val="22"/>
          <w:lang w:val="en-US"/>
        </w:rPr>
      </w:pPr>
      <w:hyperlink w:anchor="_Toc193832974" w:history="1">
        <w:r w:rsidRPr="0055795F">
          <w:rPr>
            <w:rStyle w:val="Hyperlink"/>
            <w:noProof/>
          </w:rPr>
          <w:t>Hình 3.3. Sơ đồ Use Case Khách hàng</w:t>
        </w:r>
        <w:r>
          <w:rPr>
            <w:noProof/>
            <w:webHidden/>
          </w:rPr>
          <w:tab/>
        </w:r>
        <w:r>
          <w:rPr>
            <w:noProof/>
            <w:webHidden/>
          </w:rPr>
          <w:fldChar w:fldCharType="begin"/>
        </w:r>
        <w:r>
          <w:rPr>
            <w:noProof/>
            <w:webHidden/>
          </w:rPr>
          <w:instrText xml:space="preserve"> PAGEREF _Toc193832974 \h </w:instrText>
        </w:r>
        <w:r>
          <w:rPr>
            <w:noProof/>
            <w:webHidden/>
          </w:rPr>
        </w:r>
        <w:r>
          <w:rPr>
            <w:noProof/>
            <w:webHidden/>
          </w:rPr>
          <w:fldChar w:fldCharType="separate"/>
        </w:r>
        <w:r w:rsidR="007A36DF">
          <w:rPr>
            <w:noProof/>
            <w:webHidden/>
          </w:rPr>
          <w:t>11</w:t>
        </w:r>
        <w:r>
          <w:rPr>
            <w:noProof/>
            <w:webHidden/>
          </w:rPr>
          <w:fldChar w:fldCharType="end"/>
        </w:r>
      </w:hyperlink>
    </w:p>
    <w:p w14:paraId="13C19B84" w14:textId="782F4125" w:rsidR="00250AFE" w:rsidRDefault="00250AFE">
      <w:pPr>
        <w:pStyle w:val="TOC1"/>
        <w:tabs>
          <w:tab w:val="right" w:leader="dot" w:pos="9348"/>
        </w:tabs>
        <w:rPr>
          <w:rFonts w:asciiTheme="minorHAnsi" w:eastAsiaTheme="minorEastAsia" w:hAnsiTheme="minorHAnsi" w:cstheme="minorBidi"/>
          <w:noProof/>
          <w:sz w:val="22"/>
          <w:lang w:val="en-US"/>
        </w:rPr>
      </w:pPr>
      <w:hyperlink w:anchor="_Toc193832975" w:history="1">
        <w:r w:rsidRPr="0055795F">
          <w:rPr>
            <w:rStyle w:val="Hyperlink"/>
            <w:noProof/>
          </w:rPr>
          <w:t>Hình 3.4. Sơ đồ phân rã chức năng</w:t>
        </w:r>
        <w:r>
          <w:rPr>
            <w:noProof/>
            <w:webHidden/>
          </w:rPr>
          <w:tab/>
        </w:r>
        <w:r>
          <w:rPr>
            <w:noProof/>
            <w:webHidden/>
          </w:rPr>
          <w:fldChar w:fldCharType="begin"/>
        </w:r>
        <w:r>
          <w:rPr>
            <w:noProof/>
            <w:webHidden/>
          </w:rPr>
          <w:instrText xml:space="preserve"> PAGEREF _Toc193832975 \h </w:instrText>
        </w:r>
        <w:r>
          <w:rPr>
            <w:noProof/>
            <w:webHidden/>
          </w:rPr>
        </w:r>
        <w:r>
          <w:rPr>
            <w:noProof/>
            <w:webHidden/>
          </w:rPr>
          <w:fldChar w:fldCharType="separate"/>
        </w:r>
        <w:r w:rsidR="007A36DF">
          <w:rPr>
            <w:noProof/>
            <w:webHidden/>
          </w:rPr>
          <w:t>11</w:t>
        </w:r>
        <w:r>
          <w:rPr>
            <w:noProof/>
            <w:webHidden/>
          </w:rPr>
          <w:fldChar w:fldCharType="end"/>
        </w:r>
      </w:hyperlink>
    </w:p>
    <w:p w14:paraId="0577D945" w14:textId="6D597931" w:rsidR="00250AFE" w:rsidRDefault="00250AFE">
      <w:pPr>
        <w:pStyle w:val="TOC1"/>
        <w:tabs>
          <w:tab w:val="right" w:leader="dot" w:pos="9348"/>
        </w:tabs>
        <w:rPr>
          <w:rFonts w:asciiTheme="minorHAnsi" w:eastAsiaTheme="minorEastAsia" w:hAnsiTheme="minorHAnsi" w:cstheme="minorBidi"/>
          <w:noProof/>
          <w:sz w:val="22"/>
          <w:lang w:val="en-US"/>
        </w:rPr>
      </w:pPr>
      <w:hyperlink w:anchor="_Toc193832976" w:history="1">
        <w:r w:rsidRPr="0055795F">
          <w:rPr>
            <w:rStyle w:val="Hyperlink"/>
            <w:noProof/>
          </w:rPr>
          <w:t>Hình 3.5. Mô hình thực thể kết hợp</w:t>
        </w:r>
        <w:r>
          <w:rPr>
            <w:noProof/>
            <w:webHidden/>
          </w:rPr>
          <w:tab/>
        </w:r>
        <w:r>
          <w:rPr>
            <w:noProof/>
            <w:webHidden/>
          </w:rPr>
          <w:fldChar w:fldCharType="begin"/>
        </w:r>
        <w:r>
          <w:rPr>
            <w:noProof/>
            <w:webHidden/>
          </w:rPr>
          <w:instrText xml:space="preserve"> PAGEREF _Toc193832976 \h </w:instrText>
        </w:r>
        <w:r>
          <w:rPr>
            <w:noProof/>
            <w:webHidden/>
          </w:rPr>
        </w:r>
        <w:r>
          <w:rPr>
            <w:noProof/>
            <w:webHidden/>
          </w:rPr>
          <w:fldChar w:fldCharType="separate"/>
        </w:r>
        <w:r w:rsidR="007A36DF">
          <w:rPr>
            <w:noProof/>
            <w:webHidden/>
          </w:rPr>
          <w:t>17</w:t>
        </w:r>
        <w:r>
          <w:rPr>
            <w:noProof/>
            <w:webHidden/>
          </w:rPr>
          <w:fldChar w:fldCharType="end"/>
        </w:r>
      </w:hyperlink>
    </w:p>
    <w:p w14:paraId="61D6D606" w14:textId="23307DEA" w:rsidR="00250AFE" w:rsidRDefault="00250AFE">
      <w:pPr>
        <w:pStyle w:val="TOC1"/>
        <w:tabs>
          <w:tab w:val="right" w:leader="dot" w:pos="9348"/>
        </w:tabs>
        <w:rPr>
          <w:rFonts w:asciiTheme="minorHAnsi" w:eastAsiaTheme="minorEastAsia" w:hAnsiTheme="minorHAnsi" w:cstheme="minorBidi"/>
          <w:noProof/>
          <w:sz w:val="22"/>
          <w:lang w:val="en-US"/>
        </w:rPr>
      </w:pPr>
      <w:hyperlink w:anchor="_Toc193832977" w:history="1">
        <w:r w:rsidRPr="0055795F">
          <w:rPr>
            <w:rStyle w:val="Hyperlink"/>
            <w:noProof/>
          </w:rPr>
          <w:t>Hình 3.6. Mô hình mô tả cơ sở dữ liệu quan hệ</w:t>
        </w:r>
        <w:r>
          <w:rPr>
            <w:noProof/>
            <w:webHidden/>
          </w:rPr>
          <w:tab/>
        </w:r>
        <w:r>
          <w:rPr>
            <w:noProof/>
            <w:webHidden/>
          </w:rPr>
          <w:fldChar w:fldCharType="begin"/>
        </w:r>
        <w:r>
          <w:rPr>
            <w:noProof/>
            <w:webHidden/>
          </w:rPr>
          <w:instrText xml:space="preserve"> PAGEREF _Toc193832977 \h </w:instrText>
        </w:r>
        <w:r>
          <w:rPr>
            <w:noProof/>
            <w:webHidden/>
          </w:rPr>
        </w:r>
        <w:r>
          <w:rPr>
            <w:noProof/>
            <w:webHidden/>
          </w:rPr>
          <w:fldChar w:fldCharType="separate"/>
        </w:r>
        <w:r w:rsidR="007A36DF">
          <w:rPr>
            <w:noProof/>
            <w:webHidden/>
          </w:rPr>
          <w:t>24</w:t>
        </w:r>
        <w:r>
          <w:rPr>
            <w:noProof/>
            <w:webHidden/>
          </w:rPr>
          <w:fldChar w:fldCharType="end"/>
        </w:r>
      </w:hyperlink>
    </w:p>
    <w:p w14:paraId="09DD9999" w14:textId="4470CE43" w:rsidR="00250AFE" w:rsidRDefault="00250AFE">
      <w:pPr>
        <w:pStyle w:val="TOC1"/>
        <w:tabs>
          <w:tab w:val="right" w:leader="dot" w:pos="9348"/>
        </w:tabs>
        <w:rPr>
          <w:rFonts w:asciiTheme="minorHAnsi" w:eastAsiaTheme="minorEastAsia" w:hAnsiTheme="minorHAnsi" w:cstheme="minorBidi"/>
          <w:noProof/>
          <w:sz w:val="22"/>
          <w:lang w:val="en-US"/>
        </w:rPr>
      </w:pPr>
      <w:hyperlink w:anchor="_Toc193832978" w:history="1">
        <w:r w:rsidRPr="0055795F">
          <w:rPr>
            <w:rStyle w:val="Hyperlink"/>
            <w:noProof/>
          </w:rPr>
          <w:t>Hình 3.7. Biểu đồ tuần tự tìm kiếm sản phẩm</w:t>
        </w:r>
        <w:r>
          <w:rPr>
            <w:noProof/>
            <w:webHidden/>
          </w:rPr>
          <w:tab/>
        </w:r>
        <w:r>
          <w:rPr>
            <w:noProof/>
            <w:webHidden/>
          </w:rPr>
          <w:fldChar w:fldCharType="begin"/>
        </w:r>
        <w:r>
          <w:rPr>
            <w:noProof/>
            <w:webHidden/>
          </w:rPr>
          <w:instrText xml:space="preserve"> PAGEREF _Toc193832978 \h </w:instrText>
        </w:r>
        <w:r>
          <w:rPr>
            <w:noProof/>
            <w:webHidden/>
          </w:rPr>
        </w:r>
        <w:r>
          <w:rPr>
            <w:noProof/>
            <w:webHidden/>
          </w:rPr>
          <w:fldChar w:fldCharType="separate"/>
        </w:r>
        <w:r w:rsidR="007A36DF">
          <w:rPr>
            <w:noProof/>
            <w:webHidden/>
          </w:rPr>
          <w:t>25</w:t>
        </w:r>
        <w:r>
          <w:rPr>
            <w:noProof/>
            <w:webHidden/>
          </w:rPr>
          <w:fldChar w:fldCharType="end"/>
        </w:r>
      </w:hyperlink>
    </w:p>
    <w:p w14:paraId="155A27E6" w14:textId="0BF04A66" w:rsidR="00250AFE" w:rsidRDefault="00250AFE">
      <w:pPr>
        <w:pStyle w:val="TOC1"/>
        <w:tabs>
          <w:tab w:val="right" w:leader="dot" w:pos="9348"/>
        </w:tabs>
        <w:rPr>
          <w:rFonts w:asciiTheme="minorHAnsi" w:eastAsiaTheme="minorEastAsia" w:hAnsiTheme="minorHAnsi" w:cstheme="minorBidi"/>
          <w:noProof/>
          <w:sz w:val="22"/>
          <w:lang w:val="en-US"/>
        </w:rPr>
      </w:pPr>
      <w:hyperlink w:anchor="_Toc193832979" w:history="1">
        <w:r w:rsidRPr="0055795F">
          <w:rPr>
            <w:rStyle w:val="Hyperlink"/>
            <w:noProof/>
          </w:rPr>
          <w:t>Hình 3.8. Biểu đồ tuần tự đăng nhập</w:t>
        </w:r>
        <w:r>
          <w:rPr>
            <w:noProof/>
            <w:webHidden/>
          </w:rPr>
          <w:tab/>
        </w:r>
        <w:r>
          <w:rPr>
            <w:noProof/>
            <w:webHidden/>
          </w:rPr>
          <w:fldChar w:fldCharType="begin"/>
        </w:r>
        <w:r>
          <w:rPr>
            <w:noProof/>
            <w:webHidden/>
          </w:rPr>
          <w:instrText xml:space="preserve"> PAGEREF _Toc193832979 \h </w:instrText>
        </w:r>
        <w:r>
          <w:rPr>
            <w:noProof/>
            <w:webHidden/>
          </w:rPr>
        </w:r>
        <w:r>
          <w:rPr>
            <w:noProof/>
            <w:webHidden/>
          </w:rPr>
          <w:fldChar w:fldCharType="separate"/>
        </w:r>
        <w:r w:rsidR="007A36DF">
          <w:rPr>
            <w:noProof/>
            <w:webHidden/>
          </w:rPr>
          <w:t>26</w:t>
        </w:r>
        <w:r>
          <w:rPr>
            <w:noProof/>
            <w:webHidden/>
          </w:rPr>
          <w:fldChar w:fldCharType="end"/>
        </w:r>
      </w:hyperlink>
    </w:p>
    <w:p w14:paraId="3EB96790" w14:textId="1961692C" w:rsidR="00250AFE" w:rsidRDefault="00250AFE">
      <w:pPr>
        <w:pStyle w:val="TOC1"/>
        <w:tabs>
          <w:tab w:val="right" w:leader="dot" w:pos="9348"/>
        </w:tabs>
        <w:rPr>
          <w:rFonts w:asciiTheme="minorHAnsi" w:eastAsiaTheme="minorEastAsia" w:hAnsiTheme="minorHAnsi" w:cstheme="minorBidi"/>
          <w:noProof/>
          <w:sz w:val="22"/>
          <w:lang w:val="en-US"/>
        </w:rPr>
      </w:pPr>
      <w:hyperlink w:anchor="_Toc193832980" w:history="1">
        <w:r w:rsidRPr="0055795F">
          <w:rPr>
            <w:rStyle w:val="Hyperlink"/>
            <w:noProof/>
          </w:rPr>
          <w:t>Hình 3.9.  Biểu đồ tuần tự cập nhật nhà cung cấp</w:t>
        </w:r>
        <w:r>
          <w:rPr>
            <w:noProof/>
            <w:webHidden/>
          </w:rPr>
          <w:tab/>
        </w:r>
        <w:r>
          <w:rPr>
            <w:noProof/>
            <w:webHidden/>
          </w:rPr>
          <w:fldChar w:fldCharType="begin"/>
        </w:r>
        <w:r>
          <w:rPr>
            <w:noProof/>
            <w:webHidden/>
          </w:rPr>
          <w:instrText xml:space="preserve"> PAGEREF _Toc193832980 \h </w:instrText>
        </w:r>
        <w:r>
          <w:rPr>
            <w:noProof/>
            <w:webHidden/>
          </w:rPr>
        </w:r>
        <w:r>
          <w:rPr>
            <w:noProof/>
            <w:webHidden/>
          </w:rPr>
          <w:fldChar w:fldCharType="separate"/>
        </w:r>
        <w:r w:rsidR="007A36DF">
          <w:rPr>
            <w:noProof/>
            <w:webHidden/>
          </w:rPr>
          <w:t>26</w:t>
        </w:r>
        <w:r>
          <w:rPr>
            <w:noProof/>
            <w:webHidden/>
          </w:rPr>
          <w:fldChar w:fldCharType="end"/>
        </w:r>
      </w:hyperlink>
    </w:p>
    <w:p w14:paraId="69C6E450" w14:textId="01B85D33" w:rsidR="00250AFE" w:rsidRDefault="00250AFE">
      <w:pPr>
        <w:pStyle w:val="TOC1"/>
        <w:tabs>
          <w:tab w:val="right" w:leader="dot" w:pos="9348"/>
        </w:tabs>
        <w:rPr>
          <w:rFonts w:asciiTheme="minorHAnsi" w:eastAsiaTheme="minorEastAsia" w:hAnsiTheme="minorHAnsi" w:cstheme="minorBidi"/>
          <w:noProof/>
          <w:sz w:val="22"/>
          <w:lang w:val="en-US"/>
        </w:rPr>
      </w:pPr>
      <w:hyperlink w:anchor="_Toc193832981" w:history="1">
        <w:r w:rsidRPr="0055795F">
          <w:rPr>
            <w:rStyle w:val="Hyperlink"/>
            <w:noProof/>
          </w:rPr>
          <w:t>Hình 3.10.  Biểu đồ tuần tự đánh giá sản phẩm</w:t>
        </w:r>
        <w:r>
          <w:rPr>
            <w:noProof/>
            <w:webHidden/>
          </w:rPr>
          <w:tab/>
        </w:r>
        <w:r>
          <w:rPr>
            <w:noProof/>
            <w:webHidden/>
          </w:rPr>
          <w:fldChar w:fldCharType="begin"/>
        </w:r>
        <w:r>
          <w:rPr>
            <w:noProof/>
            <w:webHidden/>
          </w:rPr>
          <w:instrText xml:space="preserve"> PAGEREF _Toc193832981 \h </w:instrText>
        </w:r>
        <w:r>
          <w:rPr>
            <w:noProof/>
            <w:webHidden/>
          </w:rPr>
        </w:r>
        <w:r>
          <w:rPr>
            <w:noProof/>
            <w:webHidden/>
          </w:rPr>
          <w:fldChar w:fldCharType="separate"/>
        </w:r>
        <w:r w:rsidR="007A36DF">
          <w:rPr>
            <w:noProof/>
            <w:webHidden/>
          </w:rPr>
          <w:t>27</w:t>
        </w:r>
        <w:r>
          <w:rPr>
            <w:noProof/>
            <w:webHidden/>
          </w:rPr>
          <w:fldChar w:fldCharType="end"/>
        </w:r>
      </w:hyperlink>
    </w:p>
    <w:p w14:paraId="0E31CB93" w14:textId="51E1FE68" w:rsidR="00250AFE" w:rsidRDefault="00250AFE">
      <w:pPr>
        <w:pStyle w:val="TOC1"/>
        <w:tabs>
          <w:tab w:val="right" w:leader="dot" w:pos="9348"/>
        </w:tabs>
        <w:rPr>
          <w:rFonts w:asciiTheme="minorHAnsi" w:eastAsiaTheme="minorEastAsia" w:hAnsiTheme="minorHAnsi" w:cstheme="minorBidi"/>
          <w:noProof/>
          <w:sz w:val="22"/>
          <w:lang w:val="en-US"/>
        </w:rPr>
      </w:pPr>
      <w:hyperlink w:anchor="_Toc193832982" w:history="1">
        <w:r w:rsidRPr="0055795F">
          <w:rPr>
            <w:rStyle w:val="Hyperlink"/>
            <w:noProof/>
          </w:rPr>
          <w:t>Hình 3.11.  Biểu đồ tuần tự xóa sản phẩm</w:t>
        </w:r>
        <w:r>
          <w:rPr>
            <w:noProof/>
            <w:webHidden/>
          </w:rPr>
          <w:tab/>
        </w:r>
        <w:r>
          <w:rPr>
            <w:noProof/>
            <w:webHidden/>
          </w:rPr>
          <w:fldChar w:fldCharType="begin"/>
        </w:r>
        <w:r>
          <w:rPr>
            <w:noProof/>
            <w:webHidden/>
          </w:rPr>
          <w:instrText xml:space="preserve"> PAGEREF _Toc193832982 \h </w:instrText>
        </w:r>
        <w:r>
          <w:rPr>
            <w:noProof/>
            <w:webHidden/>
          </w:rPr>
        </w:r>
        <w:r>
          <w:rPr>
            <w:noProof/>
            <w:webHidden/>
          </w:rPr>
          <w:fldChar w:fldCharType="separate"/>
        </w:r>
        <w:r w:rsidR="007A36DF">
          <w:rPr>
            <w:noProof/>
            <w:webHidden/>
          </w:rPr>
          <w:t>27</w:t>
        </w:r>
        <w:r>
          <w:rPr>
            <w:noProof/>
            <w:webHidden/>
          </w:rPr>
          <w:fldChar w:fldCharType="end"/>
        </w:r>
      </w:hyperlink>
    </w:p>
    <w:p w14:paraId="275B7935" w14:textId="50B2F466" w:rsidR="00250AFE" w:rsidRDefault="00250AFE">
      <w:pPr>
        <w:pStyle w:val="TOC1"/>
        <w:tabs>
          <w:tab w:val="right" w:leader="dot" w:pos="9348"/>
        </w:tabs>
        <w:rPr>
          <w:rFonts w:asciiTheme="minorHAnsi" w:eastAsiaTheme="minorEastAsia" w:hAnsiTheme="minorHAnsi" w:cstheme="minorBidi"/>
          <w:noProof/>
          <w:sz w:val="22"/>
          <w:lang w:val="en-US"/>
        </w:rPr>
      </w:pPr>
      <w:hyperlink w:anchor="_Toc193832983" w:history="1">
        <w:r w:rsidRPr="0055795F">
          <w:rPr>
            <w:rStyle w:val="Hyperlink"/>
            <w:noProof/>
          </w:rPr>
          <w:t>Hình 3.11.  Biểu đồ tuần tự đánh quy trình đặt hàng</w:t>
        </w:r>
        <w:r>
          <w:rPr>
            <w:noProof/>
            <w:webHidden/>
          </w:rPr>
          <w:tab/>
        </w:r>
        <w:r>
          <w:rPr>
            <w:noProof/>
            <w:webHidden/>
          </w:rPr>
          <w:fldChar w:fldCharType="begin"/>
        </w:r>
        <w:r>
          <w:rPr>
            <w:noProof/>
            <w:webHidden/>
          </w:rPr>
          <w:instrText xml:space="preserve"> PAGEREF _Toc193832983 \h </w:instrText>
        </w:r>
        <w:r>
          <w:rPr>
            <w:noProof/>
            <w:webHidden/>
          </w:rPr>
        </w:r>
        <w:r>
          <w:rPr>
            <w:noProof/>
            <w:webHidden/>
          </w:rPr>
          <w:fldChar w:fldCharType="separate"/>
        </w:r>
        <w:r w:rsidR="007A36DF">
          <w:rPr>
            <w:noProof/>
            <w:webHidden/>
          </w:rPr>
          <w:t>28</w:t>
        </w:r>
        <w:r>
          <w:rPr>
            <w:noProof/>
            <w:webHidden/>
          </w:rPr>
          <w:fldChar w:fldCharType="end"/>
        </w:r>
      </w:hyperlink>
    </w:p>
    <w:p w14:paraId="7B459F92" w14:textId="2B7D29CF" w:rsidR="00250AFE" w:rsidRDefault="00250AFE">
      <w:pPr>
        <w:pStyle w:val="TOC1"/>
        <w:tabs>
          <w:tab w:val="right" w:leader="dot" w:pos="9348"/>
        </w:tabs>
        <w:rPr>
          <w:rFonts w:asciiTheme="minorHAnsi" w:eastAsiaTheme="minorEastAsia" w:hAnsiTheme="minorHAnsi" w:cstheme="minorBidi"/>
          <w:noProof/>
          <w:sz w:val="22"/>
          <w:lang w:val="en-US"/>
        </w:rPr>
      </w:pPr>
      <w:hyperlink w:anchor="_Toc193832984" w:history="1">
        <w:r w:rsidRPr="0055795F">
          <w:rPr>
            <w:rStyle w:val="Hyperlink"/>
            <w:noProof/>
          </w:rPr>
          <w:t>Hình 3.12.  Biểu đồ tuần tự thêm sản phẩm</w:t>
        </w:r>
        <w:r>
          <w:rPr>
            <w:noProof/>
            <w:webHidden/>
          </w:rPr>
          <w:tab/>
        </w:r>
        <w:r>
          <w:rPr>
            <w:noProof/>
            <w:webHidden/>
          </w:rPr>
          <w:fldChar w:fldCharType="begin"/>
        </w:r>
        <w:r>
          <w:rPr>
            <w:noProof/>
            <w:webHidden/>
          </w:rPr>
          <w:instrText xml:space="preserve"> PAGEREF _Toc193832984 \h </w:instrText>
        </w:r>
        <w:r>
          <w:rPr>
            <w:noProof/>
            <w:webHidden/>
          </w:rPr>
        </w:r>
        <w:r>
          <w:rPr>
            <w:noProof/>
            <w:webHidden/>
          </w:rPr>
          <w:fldChar w:fldCharType="separate"/>
        </w:r>
        <w:r w:rsidR="007A36DF">
          <w:rPr>
            <w:noProof/>
            <w:webHidden/>
          </w:rPr>
          <w:t>28</w:t>
        </w:r>
        <w:r>
          <w:rPr>
            <w:noProof/>
            <w:webHidden/>
          </w:rPr>
          <w:fldChar w:fldCharType="end"/>
        </w:r>
      </w:hyperlink>
    </w:p>
    <w:p w14:paraId="3907A285" w14:textId="1E07A350" w:rsidR="00250AFE" w:rsidRDefault="00250AFE">
      <w:pPr>
        <w:pStyle w:val="TOC1"/>
        <w:tabs>
          <w:tab w:val="right" w:leader="dot" w:pos="9348"/>
        </w:tabs>
        <w:rPr>
          <w:rFonts w:asciiTheme="minorHAnsi" w:eastAsiaTheme="minorEastAsia" w:hAnsiTheme="minorHAnsi" w:cstheme="minorBidi"/>
          <w:noProof/>
          <w:sz w:val="22"/>
          <w:lang w:val="en-US"/>
        </w:rPr>
      </w:pPr>
      <w:hyperlink w:anchor="_Toc193832985" w:history="1">
        <w:r w:rsidRPr="0055795F">
          <w:rPr>
            <w:rStyle w:val="Hyperlink"/>
            <w:noProof/>
          </w:rPr>
          <w:t>Hình 3.13. Giao diện thanh option trang chủ khi chưa đăng nhập</w:t>
        </w:r>
        <w:r>
          <w:rPr>
            <w:noProof/>
            <w:webHidden/>
          </w:rPr>
          <w:tab/>
        </w:r>
        <w:r>
          <w:rPr>
            <w:noProof/>
            <w:webHidden/>
          </w:rPr>
          <w:fldChar w:fldCharType="begin"/>
        </w:r>
        <w:r>
          <w:rPr>
            <w:noProof/>
            <w:webHidden/>
          </w:rPr>
          <w:instrText xml:space="preserve"> PAGEREF _Toc193832985 \h </w:instrText>
        </w:r>
        <w:r>
          <w:rPr>
            <w:noProof/>
            <w:webHidden/>
          </w:rPr>
        </w:r>
        <w:r>
          <w:rPr>
            <w:noProof/>
            <w:webHidden/>
          </w:rPr>
          <w:fldChar w:fldCharType="separate"/>
        </w:r>
        <w:r w:rsidR="007A36DF">
          <w:rPr>
            <w:noProof/>
            <w:webHidden/>
          </w:rPr>
          <w:t>29</w:t>
        </w:r>
        <w:r>
          <w:rPr>
            <w:noProof/>
            <w:webHidden/>
          </w:rPr>
          <w:fldChar w:fldCharType="end"/>
        </w:r>
      </w:hyperlink>
    </w:p>
    <w:p w14:paraId="74F2932B" w14:textId="7110F07E" w:rsidR="00250AFE" w:rsidRDefault="00250AFE">
      <w:pPr>
        <w:pStyle w:val="TOC1"/>
        <w:tabs>
          <w:tab w:val="right" w:leader="dot" w:pos="9348"/>
        </w:tabs>
        <w:rPr>
          <w:rFonts w:asciiTheme="minorHAnsi" w:eastAsiaTheme="minorEastAsia" w:hAnsiTheme="minorHAnsi" w:cstheme="minorBidi"/>
          <w:noProof/>
          <w:sz w:val="22"/>
          <w:lang w:val="en-US"/>
        </w:rPr>
      </w:pPr>
      <w:hyperlink w:anchor="_Toc193832986" w:history="1">
        <w:r w:rsidRPr="0055795F">
          <w:rPr>
            <w:rStyle w:val="Hyperlink"/>
            <w:noProof/>
          </w:rPr>
          <w:t>Hình 3.14. Giao diện trang đăng ký tài khoản</w:t>
        </w:r>
        <w:r>
          <w:rPr>
            <w:noProof/>
            <w:webHidden/>
          </w:rPr>
          <w:tab/>
        </w:r>
        <w:r>
          <w:rPr>
            <w:noProof/>
            <w:webHidden/>
          </w:rPr>
          <w:fldChar w:fldCharType="begin"/>
        </w:r>
        <w:r>
          <w:rPr>
            <w:noProof/>
            <w:webHidden/>
          </w:rPr>
          <w:instrText xml:space="preserve"> PAGEREF _Toc193832986 \h </w:instrText>
        </w:r>
        <w:r>
          <w:rPr>
            <w:noProof/>
            <w:webHidden/>
          </w:rPr>
        </w:r>
        <w:r>
          <w:rPr>
            <w:noProof/>
            <w:webHidden/>
          </w:rPr>
          <w:fldChar w:fldCharType="separate"/>
        </w:r>
        <w:r w:rsidR="007A36DF">
          <w:rPr>
            <w:noProof/>
            <w:webHidden/>
          </w:rPr>
          <w:t>29</w:t>
        </w:r>
        <w:r>
          <w:rPr>
            <w:noProof/>
            <w:webHidden/>
          </w:rPr>
          <w:fldChar w:fldCharType="end"/>
        </w:r>
      </w:hyperlink>
    </w:p>
    <w:p w14:paraId="1904C412" w14:textId="0705C874" w:rsidR="00250AFE" w:rsidRDefault="00250AFE">
      <w:pPr>
        <w:pStyle w:val="TOC1"/>
        <w:tabs>
          <w:tab w:val="right" w:leader="dot" w:pos="9348"/>
        </w:tabs>
        <w:rPr>
          <w:rFonts w:asciiTheme="minorHAnsi" w:eastAsiaTheme="minorEastAsia" w:hAnsiTheme="minorHAnsi" w:cstheme="minorBidi"/>
          <w:noProof/>
          <w:sz w:val="22"/>
          <w:lang w:val="en-US"/>
        </w:rPr>
      </w:pPr>
      <w:hyperlink w:anchor="_Toc193832987" w:history="1">
        <w:r w:rsidRPr="0055795F">
          <w:rPr>
            <w:rStyle w:val="Hyperlink"/>
            <w:noProof/>
          </w:rPr>
          <w:t>Hình 3.15. Giao diện trang đăng nhập</w:t>
        </w:r>
        <w:r>
          <w:rPr>
            <w:noProof/>
            <w:webHidden/>
          </w:rPr>
          <w:tab/>
        </w:r>
        <w:r>
          <w:rPr>
            <w:noProof/>
            <w:webHidden/>
          </w:rPr>
          <w:fldChar w:fldCharType="begin"/>
        </w:r>
        <w:r>
          <w:rPr>
            <w:noProof/>
            <w:webHidden/>
          </w:rPr>
          <w:instrText xml:space="preserve"> PAGEREF _Toc193832987 \h </w:instrText>
        </w:r>
        <w:r>
          <w:rPr>
            <w:noProof/>
            <w:webHidden/>
          </w:rPr>
        </w:r>
        <w:r>
          <w:rPr>
            <w:noProof/>
            <w:webHidden/>
          </w:rPr>
          <w:fldChar w:fldCharType="separate"/>
        </w:r>
        <w:r w:rsidR="007A36DF">
          <w:rPr>
            <w:noProof/>
            <w:webHidden/>
          </w:rPr>
          <w:t>29</w:t>
        </w:r>
        <w:r>
          <w:rPr>
            <w:noProof/>
            <w:webHidden/>
          </w:rPr>
          <w:fldChar w:fldCharType="end"/>
        </w:r>
      </w:hyperlink>
    </w:p>
    <w:p w14:paraId="66E2AC4C" w14:textId="6B8A91C4" w:rsidR="00250AFE" w:rsidRDefault="00250AFE">
      <w:pPr>
        <w:pStyle w:val="TOC1"/>
        <w:tabs>
          <w:tab w:val="right" w:leader="dot" w:pos="9348"/>
        </w:tabs>
        <w:rPr>
          <w:rFonts w:asciiTheme="minorHAnsi" w:eastAsiaTheme="minorEastAsia" w:hAnsiTheme="minorHAnsi" w:cstheme="minorBidi"/>
          <w:noProof/>
          <w:sz w:val="22"/>
          <w:lang w:val="en-US"/>
        </w:rPr>
      </w:pPr>
      <w:hyperlink w:anchor="_Toc193832988" w:history="1">
        <w:r w:rsidRPr="0055795F">
          <w:rPr>
            <w:rStyle w:val="Hyperlink"/>
            <w:noProof/>
          </w:rPr>
          <w:t>Hình 3.16. Giao diện thanh option trang chủ khi đăng nhập</w:t>
        </w:r>
        <w:r>
          <w:rPr>
            <w:noProof/>
            <w:webHidden/>
          </w:rPr>
          <w:tab/>
        </w:r>
        <w:r>
          <w:rPr>
            <w:noProof/>
            <w:webHidden/>
          </w:rPr>
          <w:fldChar w:fldCharType="begin"/>
        </w:r>
        <w:r>
          <w:rPr>
            <w:noProof/>
            <w:webHidden/>
          </w:rPr>
          <w:instrText xml:space="preserve"> PAGEREF _Toc193832988 \h </w:instrText>
        </w:r>
        <w:r>
          <w:rPr>
            <w:noProof/>
            <w:webHidden/>
          </w:rPr>
        </w:r>
        <w:r>
          <w:rPr>
            <w:noProof/>
            <w:webHidden/>
          </w:rPr>
          <w:fldChar w:fldCharType="separate"/>
        </w:r>
        <w:r w:rsidR="007A36DF">
          <w:rPr>
            <w:noProof/>
            <w:webHidden/>
          </w:rPr>
          <w:t>30</w:t>
        </w:r>
        <w:r>
          <w:rPr>
            <w:noProof/>
            <w:webHidden/>
          </w:rPr>
          <w:fldChar w:fldCharType="end"/>
        </w:r>
      </w:hyperlink>
    </w:p>
    <w:p w14:paraId="20F8BD92" w14:textId="2FB5E0A1" w:rsidR="00250AFE" w:rsidRDefault="00250AFE">
      <w:pPr>
        <w:pStyle w:val="TOC1"/>
        <w:tabs>
          <w:tab w:val="right" w:leader="dot" w:pos="9348"/>
        </w:tabs>
        <w:rPr>
          <w:rFonts w:asciiTheme="minorHAnsi" w:eastAsiaTheme="minorEastAsia" w:hAnsiTheme="minorHAnsi" w:cstheme="minorBidi"/>
          <w:noProof/>
          <w:sz w:val="22"/>
          <w:lang w:val="en-US"/>
        </w:rPr>
      </w:pPr>
      <w:hyperlink w:anchor="_Toc193832989" w:history="1">
        <w:r w:rsidRPr="0055795F">
          <w:rPr>
            <w:rStyle w:val="Hyperlink"/>
            <w:noProof/>
          </w:rPr>
          <w:t>Hình 3.17. Trang sản phẩm</w:t>
        </w:r>
        <w:r>
          <w:rPr>
            <w:noProof/>
            <w:webHidden/>
          </w:rPr>
          <w:tab/>
        </w:r>
        <w:r>
          <w:rPr>
            <w:noProof/>
            <w:webHidden/>
          </w:rPr>
          <w:fldChar w:fldCharType="begin"/>
        </w:r>
        <w:r>
          <w:rPr>
            <w:noProof/>
            <w:webHidden/>
          </w:rPr>
          <w:instrText xml:space="preserve"> PAGEREF _Toc193832989 \h </w:instrText>
        </w:r>
        <w:r>
          <w:rPr>
            <w:noProof/>
            <w:webHidden/>
          </w:rPr>
        </w:r>
        <w:r>
          <w:rPr>
            <w:noProof/>
            <w:webHidden/>
          </w:rPr>
          <w:fldChar w:fldCharType="separate"/>
        </w:r>
        <w:r w:rsidR="007A36DF">
          <w:rPr>
            <w:noProof/>
            <w:webHidden/>
          </w:rPr>
          <w:t>30</w:t>
        </w:r>
        <w:r>
          <w:rPr>
            <w:noProof/>
            <w:webHidden/>
          </w:rPr>
          <w:fldChar w:fldCharType="end"/>
        </w:r>
      </w:hyperlink>
    </w:p>
    <w:p w14:paraId="018D5B57" w14:textId="5021C213" w:rsidR="00250AFE" w:rsidRDefault="00250AFE">
      <w:pPr>
        <w:pStyle w:val="TOC1"/>
        <w:tabs>
          <w:tab w:val="right" w:leader="dot" w:pos="9348"/>
        </w:tabs>
        <w:rPr>
          <w:rFonts w:asciiTheme="minorHAnsi" w:eastAsiaTheme="minorEastAsia" w:hAnsiTheme="minorHAnsi" w:cstheme="minorBidi"/>
          <w:noProof/>
          <w:sz w:val="22"/>
          <w:lang w:val="en-US"/>
        </w:rPr>
      </w:pPr>
      <w:hyperlink w:anchor="_Toc193832990" w:history="1">
        <w:r w:rsidRPr="0055795F">
          <w:rPr>
            <w:rStyle w:val="Hyperlink"/>
            <w:noProof/>
          </w:rPr>
          <w:t>Hình 3.18. Trang hồ sơ người dùng đã đăng nhập</w:t>
        </w:r>
        <w:r>
          <w:rPr>
            <w:noProof/>
            <w:webHidden/>
          </w:rPr>
          <w:tab/>
        </w:r>
        <w:r>
          <w:rPr>
            <w:noProof/>
            <w:webHidden/>
          </w:rPr>
          <w:fldChar w:fldCharType="begin"/>
        </w:r>
        <w:r>
          <w:rPr>
            <w:noProof/>
            <w:webHidden/>
          </w:rPr>
          <w:instrText xml:space="preserve"> PAGEREF _Toc193832990 \h </w:instrText>
        </w:r>
        <w:r>
          <w:rPr>
            <w:noProof/>
            <w:webHidden/>
          </w:rPr>
        </w:r>
        <w:r>
          <w:rPr>
            <w:noProof/>
            <w:webHidden/>
          </w:rPr>
          <w:fldChar w:fldCharType="separate"/>
        </w:r>
        <w:r w:rsidR="007A36DF">
          <w:rPr>
            <w:noProof/>
            <w:webHidden/>
          </w:rPr>
          <w:t>32</w:t>
        </w:r>
        <w:r>
          <w:rPr>
            <w:noProof/>
            <w:webHidden/>
          </w:rPr>
          <w:fldChar w:fldCharType="end"/>
        </w:r>
      </w:hyperlink>
    </w:p>
    <w:p w14:paraId="26F5CF28" w14:textId="5C2362BE" w:rsidR="00250AFE" w:rsidRDefault="00250AFE">
      <w:pPr>
        <w:pStyle w:val="TOC1"/>
        <w:tabs>
          <w:tab w:val="right" w:leader="dot" w:pos="9348"/>
        </w:tabs>
        <w:rPr>
          <w:rFonts w:asciiTheme="minorHAnsi" w:eastAsiaTheme="minorEastAsia" w:hAnsiTheme="minorHAnsi" w:cstheme="minorBidi"/>
          <w:noProof/>
          <w:sz w:val="22"/>
          <w:lang w:val="en-US"/>
        </w:rPr>
      </w:pPr>
      <w:hyperlink w:anchor="_Toc193832991" w:history="1">
        <w:r w:rsidRPr="0055795F">
          <w:rPr>
            <w:rStyle w:val="Hyperlink"/>
            <w:noProof/>
          </w:rPr>
          <w:t>Hình 3.19. Trang  chi tiết đơn hàng</w:t>
        </w:r>
        <w:r>
          <w:rPr>
            <w:noProof/>
            <w:webHidden/>
          </w:rPr>
          <w:tab/>
        </w:r>
        <w:r>
          <w:rPr>
            <w:noProof/>
            <w:webHidden/>
          </w:rPr>
          <w:fldChar w:fldCharType="begin"/>
        </w:r>
        <w:r>
          <w:rPr>
            <w:noProof/>
            <w:webHidden/>
          </w:rPr>
          <w:instrText xml:space="preserve"> PAGEREF _Toc193832991 \h </w:instrText>
        </w:r>
        <w:r>
          <w:rPr>
            <w:noProof/>
            <w:webHidden/>
          </w:rPr>
        </w:r>
        <w:r>
          <w:rPr>
            <w:noProof/>
            <w:webHidden/>
          </w:rPr>
          <w:fldChar w:fldCharType="separate"/>
        </w:r>
        <w:r w:rsidR="007A36DF">
          <w:rPr>
            <w:noProof/>
            <w:webHidden/>
          </w:rPr>
          <w:t>33</w:t>
        </w:r>
        <w:r>
          <w:rPr>
            <w:noProof/>
            <w:webHidden/>
          </w:rPr>
          <w:fldChar w:fldCharType="end"/>
        </w:r>
      </w:hyperlink>
    </w:p>
    <w:p w14:paraId="3F18EE00" w14:textId="3136A3AE" w:rsidR="00250AFE" w:rsidRDefault="00250AFE">
      <w:pPr>
        <w:pStyle w:val="TOC1"/>
        <w:tabs>
          <w:tab w:val="right" w:leader="dot" w:pos="9348"/>
        </w:tabs>
        <w:rPr>
          <w:rFonts w:asciiTheme="minorHAnsi" w:eastAsiaTheme="minorEastAsia" w:hAnsiTheme="minorHAnsi" w:cstheme="minorBidi"/>
          <w:noProof/>
          <w:sz w:val="22"/>
          <w:lang w:val="en-US"/>
        </w:rPr>
      </w:pPr>
      <w:hyperlink w:anchor="_Toc193832992" w:history="1">
        <w:r w:rsidRPr="0055795F">
          <w:rPr>
            <w:rStyle w:val="Hyperlink"/>
            <w:noProof/>
          </w:rPr>
          <w:t>Hình 3.20.  Trang   danh sách sản phẩm yêu thích</w:t>
        </w:r>
        <w:r>
          <w:rPr>
            <w:noProof/>
            <w:webHidden/>
          </w:rPr>
          <w:tab/>
        </w:r>
        <w:r>
          <w:rPr>
            <w:noProof/>
            <w:webHidden/>
          </w:rPr>
          <w:fldChar w:fldCharType="begin"/>
        </w:r>
        <w:r>
          <w:rPr>
            <w:noProof/>
            <w:webHidden/>
          </w:rPr>
          <w:instrText xml:space="preserve"> PAGEREF _Toc193832992 \h </w:instrText>
        </w:r>
        <w:r>
          <w:rPr>
            <w:noProof/>
            <w:webHidden/>
          </w:rPr>
        </w:r>
        <w:r>
          <w:rPr>
            <w:noProof/>
            <w:webHidden/>
          </w:rPr>
          <w:fldChar w:fldCharType="separate"/>
        </w:r>
        <w:r w:rsidR="007A36DF">
          <w:rPr>
            <w:noProof/>
            <w:webHidden/>
          </w:rPr>
          <w:t>33</w:t>
        </w:r>
        <w:r>
          <w:rPr>
            <w:noProof/>
            <w:webHidden/>
          </w:rPr>
          <w:fldChar w:fldCharType="end"/>
        </w:r>
      </w:hyperlink>
    </w:p>
    <w:p w14:paraId="3A6F4B62" w14:textId="574490E4" w:rsidR="00250AFE" w:rsidRDefault="00250AFE">
      <w:pPr>
        <w:pStyle w:val="TOC1"/>
        <w:tabs>
          <w:tab w:val="right" w:leader="dot" w:pos="9348"/>
        </w:tabs>
        <w:rPr>
          <w:rFonts w:asciiTheme="minorHAnsi" w:eastAsiaTheme="minorEastAsia" w:hAnsiTheme="minorHAnsi" w:cstheme="minorBidi"/>
          <w:noProof/>
          <w:sz w:val="22"/>
          <w:lang w:val="en-US"/>
        </w:rPr>
      </w:pPr>
      <w:hyperlink w:anchor="_Toc193832993" w:history="1">
        <w:r w:rsidRPr="0055795F">
          <w:rPr>
            <w:rStyle w:val="Hyperlink"/>
            <w:noProof/>
          </w:rPr>
          <w:t>Hình 3.21. Trang chi tiết sản phẩm</w:t>
        </w:r>
        <w:r>
          <w:rPr>
            <w:noProof/>
            <w:webHidden/>
          </w:rPr>
          <w:tab/>
        </w:r>
        <w:r>
          <w:rPr>
            <w:noProof/>
            <w:webHidden/>
          </w:rPr>
          <w:fldChar w:fldCharType="begin"/>
        </w:r>
        <w:r>
          <w:rPr>
            <w:noProof/>
            <w:webHidden/>
          </w:rPr>
          <w:instrText xml:space="preserve"> PAGEREF _Toc193832993 \h </w:instrText>
        </w:r>
        <w:r>
          <w:rPr>
            <w:noProof/>
            <w:webHidden/>
          </w:rPr>
        </w:r>
        <w:r>
          <w:rPr>
            <w:noProof/>
            <w:webHidden/>
          </w:rPr>
          <w:fldChar w:fldCharType="separate"/>
        </w:r>
        <w:r w:rsidR="007A36DF">
          <w:rPr>
            <w:noProof/>
            <w:webHidden/>
          </w:rPr>
          <w:t>34</w:t>
        </w:r>
        <w:r>
          <w:rPr>
            <w:noProof/>
            <w:webHidden/>
          </w:rPr>
          <w:fldChar w:fldCharType="end"/>
        </w:r>
      </w:hyperlink>
    </w:p>
    <w:p w14:paraId="5AABB46F" w14:textId="0D53439E" w:rsidR="00250AFE" w:rsidRDefault="00250AFE">
      <w:pPr>
        <w:pStyle w:val="TOC1"/>
        <w:tabs>
          <w:tab w:val="right" w:leader="dot" w:pos="9348"/>
        </w:tabs>
        <w:rPr>
          <w:rFonts w:asciiTheme="minorHAnsi" w:eastAsiaTheme="minorEastAsia" w:hAnsiTheme="minorHAnsi" w:cstheme="minorBidi"/>
          <w:noProof/>
          <w:sz w:val="22"/>
          <w:lang w:val="en-US"/>
        </w:rPr>
      </w:pPr>
      <w:hyperlink w:anchor="_Toc193832994" w:history="1">
        <w:r w:rsidRPr="0055795F">
          <w:rPr>
            <w:rStyle w:val="Hyperlink"/>
            <w:noProof/>
          </w:rPr>
          <w:t>Hình 3.22. Giao đánh giá sản phẩm</w:t>
        </w:r>
        <w:r>
          <w:rPr>
            <w:noProof/>
            <w:webHidden/>
          </w:rPr>
          <w:tab/>
        </w:r>
        <w:r>
          <w:rPr>
            <w:noProof/>
            <w:webHidden/>
          </w:rPr>
          <w:fldChar w:fldCharType="begin"/>
        </w:r>
        <w:r>
          <w:rPr>
            <w:noProof/>
            <w:webHidden/>
          </w:rPr>
          <w:instrText xml:space="preserve"> PAGEREF _Toc193832994 \h </w:instrText>
        </w:r>
        <w:r>
          <w:rPr>
            <w:noProof/>
            <w:webHidden/>
          </w:rPr>
        </w:r>
        <w:r>
          <w:rPr>
            <w:noProof/>
            <w:webHidden/>
          </w:rPr>
          <w:fldChar w:fldCharType="separate"/>
        </w:r>
        <w:r w:rsidR="007A36DF">
          <w:rPr>
            <w:noProof/>
            <w:webHidden/>
          </w:rPr>
          <w:t>34</w:t>
        </w:r>
        <w:r>
          <w:rPr>
            <w:noProof/>
            <w:webHidden/>
          </w:rPr>
          <w:fldChar w:fldCharType="end"/>
        </w:r>
      </w:hyperlink>
    </w:p>
    <w:p w14:paraId="0835EB42" w14:textId="4B47C95B" w:rsidR="00250AFE" w:rsidRDefault="00250AFE">
      <w:pPr>
        <w:pStyle w:val="TOC1"/>
        <w:tabs>
          <w:tab w:val="right" w:leader="dot" w:pos="9348"/>
        </w:tabs>
        <w:rPr>
          <w:rFonts w:asciiTheme="minorHAnsi" w:eastAsiaTheme="minorEastAsia" w:hAnsiTheme="minorHAnsi" w:cstheme="minorBidi"/>
          <w:noProof/>
          <w:sz w:val="22"/>
          <w:lang w:val="en-US"/>
        </w:rPr>
      </w:pPr>
      <w:hyperlink w:anchor="_Toc193832995" w:history="1">
        <w:r w:rsidRPr="0055795F">
          <w:rPr>
            <w:rStyle w:val="Hyperlink"/>
            <w:noProof/>
          </w:rPr>
          <w:t>Hình 3.23. Trang tinh trức bài viết</w:t>
        </w:r>
        <w:r>
          <w:rPr>
            <w:noProof/>
            <w:webHidden/>
          </w:rPr>
          <w:tab/>
        </w:r>
        <w:r>
          <w:rPr>
            <w:noProof/>
            <w:webHidden/>
          </w:rPr>
          <w:fldChar w:fldCharType="begin"/>
        </w:r>
        <w:r>
          <w:rPr>
            <w:noProof/>
            <w:webHidden/>
          </w:rPr>
          <w:instrText xml:space="preserve"> PAGEREF _Toc193832995 \h </w:instrText>
        </w:r>
        <w:r>
          <w:rPr>
            <w:noProof/>
            <w:webHidden/>
          </w:rPr>
        </w:r>
        <w:r>
          <w:rPr>
            <w:noProof/>
            <w:webHidden/>
          </w:rPr>
          <w:fldChar w:fldCharType="separate"/>
        </w:r>
        <w:r w:rsidR="007A36DF">
          <w:rPr>
            <w:noProof/>
            <w:webHidden/>
          </w:rPr>
          <w:t>35</w:t>
        </w:r>
        <w:r>
          <w:rPr>
            <w:noProof/>
            <w:webHidden/>
          </w:rPr>
          <w:fldChar w:fldCharType="end"/>
        </w:r>
      </w:hyperlink>
    </w:p>
    <w:p w14:paraId="178EE9CB" w14:textId="72D2F36A" w:rsidR="00250AFE" w:rsidRDefault="00250AFE">
      <w:pPr>
        <w:pStyle w:val="TOC1"/>
        <w:tabs>
          <w:tab w:val="right" w:leader="dot" w:pos="9348"/>
        </w:tabs>
        <w:rPr>
          <w:rFonts w:asciiTheme="minorHAnsi" w:eastAsiaTheme="minorEastAsia" w:hAnsiTheme="minorHAnsi" w:cstheme="minorBidi"/>
          <w:noProof/>
          <w:sz w:val="22"/>
          <w:lang w:val="en-US"/>
        </w:rPr>
      </w:pPr>
      <w:hyperlink w:anchor="_Toc193832996" w:history="1">
        <w:r w:rsidRPr="0055795F">
          <w:rPr>
            <w:rStyle w:val="Hyperlink"/>
            <w:noProof/>
          </w:rPr>
          <w:t>Hình 3.24. Trang chi tiết bài viết</w:t>
        </w:r>
        <w:r>
          <w:rPr>
            <w:noProof/>
            <w:webHidden/>
          </w:rPr>
          <w:tab/>
        </w:r>
        <w:r>
          <w:rPr>
            <w:noProof/>
            <w:webHidden/>
          </w:rPr>
          <w:fldChar w:fldCharType="begin"/>
        </w:r>
        <w:r>
          <w:rPr>
            <w:noProof/>
            <w:webHidden/>
          </w:rPr>
          <w:instrText xml:space="preserve"> PAGEREF _Toc193832996 \h </w:instrText>
        </w:r>
        <w:r>
          <w:rPr>
            <w:noProof/>
            <w:webHidden/>
          </w:rPr>
        </w:r>
        <w:r>
          <w:rPr>
            <w:noProof/>
            <w:webHidden/>
          </w:rPr>
          <w:fldChar w:fldCharType="separate"/>
        </w:r>
        <w:r w:rsidR="007A36DF">
          <w:rPr>
            <w:noProof/>
            <w:webHidden/>
          </w:rPr>
          <w:t>36</w:t>
        </w:r>
        <w:r>
          <w:rPr>
            <w:noProof/>
            <w:webHidden/>
          </w:rPr>
          <w:fldChar w:fldCharType="end"/>
        </w:r>
      </w:hyperlink>
    </w:p>
    <w:p w14:paraId="60ABC7AB" w14:textId="6FE9807C" w:rsidR="00250AFE" w:rsidRDefault="00250AFE">
      <w:pPr>
        <w:pStyle w:val="TOC1"/>
        <w:tabs>
          <w:tab w:val="right" w:leader="dot" w:pos="9348"/>
        </w:tabs>
        <w:rPr>
          <w:rFonts w:asciiTheme="minorHAnsi" w:eastAsiaTheme="minorEastAsia" w:hAnsiTheme="minorHAnsi" w:cstheme="minorBidi"/>
          <w:noProof/>
          <w:sz w:val="22"/>
          <w:lang w:val="en-US"/>
        </w:rPr>
      </w:pPr>
      <w:hyperlink w:anchor="_Toc193832997" w:history="1">
        <w:r w:rsidRPr="0055795F">
          <w:rPr>
            <w:rStyle w:val="Hyperlink"/>
            <w:noProof/>
          </w:rPr>
          <w:t>Hình 3.25. Trang giỏ hàng</w:t>
        </w:r>
        <w:r>
          <w:rPr>
            <w:noProof/>
            <w:webHidden/>
          </w:rPr>
          <w:tab/>
        </w:r>
        <w:r>
          <w:rPr>
            <w:noProof/>
            <w:webHidden/>
          </w:rPr>
          <w:fldChar w:fldCharType="begin"/>
        </w:r>
        <w:r>
          <w:rPr>
            <w:noProof/>
            <w:webHidden/>
          </w:rPr>
          <w:instrText xml:space="preserve"> PAGEREF _Toc193832997 \h </w:instrText>
        </w:r>
        <w:r>
          <w:rPr>
            <w:noProof/>
            <w:webHidden/>
          </w:rPr>
        </w:r>
        <w:r>
          <w:rPr>
            <w:noProof/>
            <w:webHidden/>
          </w:rPr>
          <w:fldChar w:fldCharType="separate"/>
        </w:r>
        <w:r w:rsidR="007A36DF">
          <w:rPr>
            <w:noProof/>
            <w:webHidden/>
          </w:rPr>
          <w:t>36</w:t>
        </w:r>
        <w:r>
          <w:rPr>
            <w:noProof/>
            <w:webHidden/>
          </w:rPr>
          <w:fldChar w:fldCharType="end"/>
        </w:r>
      </w:hyperlink>
    </w:p>
    <w:p w14:paraId="3917CA6E" w14:textId="62C8E084" w:rsidR="00250AFE" w:rsidRDefault="00250AFE">
      <w:pPr>
        <w:pStyle w:val="TOC1"/>
        <w:tabs>
          <w:tab w:val="right" w:leader="dot" w:pos="9348"/>
        </w:tabs>
        <w:rPr>
          <w:rFonts w:asciiTheme="minorHAnsi" w:eastAsiaTheme="minorEastAsia" w:hAnsiTheme="minorHAnsi" w:cstheme="minorBidi"/>
          <w:noProof/>
          <w:sz w:val="22"/>
          <w:lang w:val="en-US"/>
        </w:rPr>
      </w:pPr>
      <w:hyperlink w:anchor="_Toc193832998" w:history="1">
        <w:r w:rsidRPr="0055795F">
          <w:rPr>
            <w:rStyle w:val="Hyperlink"/>
            <w:noProof/>
          </w:rPr>
          <w:t>Hình 3.26. Trang thanh toán</w:t>
        </w:r>
        <w:r>
          <w:rPr>
            <w:noProof/>
            <w:webHidden/>
          </w:rPr>
          <w:tab/>
        </w:r>
        <w:r>
          <w:rPr>
            <w:noProof/>
            <w:webHidden/>
          </w:rPr>
          <w:fldChar w:fldCharType="begin"/>
        </w:r>
        <w:r>
          <w:rPr>
            <w:noProof/>
            <w:webHidden/>
          </w:rPr>
          <w:instrText xml:space="preserve"> PAGEREF _Toc193832998 \h </w:instrText>
        </w:r>
        <w:r>
          <w:rPr>
            <w:noProof/>
            <w:webHidden/>
          </w:rPr>
        </w:r>
        <w:r>
          <w:rPr>
            <w:noProof/>
            <w:webHidden/>
          </w:rPr>
          <w:fldChar w:fldCharType="separate"/>
        </w:r>
        <w:r w:rsidR="007A36DF">
          <w:rPr>
            <w:noProof/>
            <w:webHidden/>
          </w:rPr>
          <w:t>37</w:t>
        </w:r>
        <w:r>
          <w:rPr>
            <w:noProof/>
            <w:webHidden/>
          </w:rPr>
          <w:fldChar w:fldCharType="end"/>
        </w:r>
      </w:hyperlink>
    </w:p>
    <w:p w14:paraId="60BDB999" w14:textId="4E567423" w:rsidR="00250AFE" w:rsidRDefault="00250AFE">
      <w:pPr>
        <w:pStyle w:val="TOC1"/>
        <w:tabs>
          <w:tab w:val="right" w:leader="dot" w:pos="9348"/>
        </w:tabs>
        <w:rPr>
          <w:rFonts w:asciiTheme="minorHAnsi" w:eastAsiaTheme="minorEastAsia" w:hAnsiTheme="minorHAnsi" w:cstheme="minorBidi"/>
          <w:noProof/>
          <w:sz w:val="22"/>
          <w:lang w:val="en-US"/>
        </w:rPr>
      </w:pPr>
      <w:hyperlink w:anchor="_Toc193832999" w:history="1">
        <w:r w:rsidRPr="0055795F">
          <w:rPr>
            <w:rStyle w:val="Hyperlink"/>
            <w:noProof/>
          </w:rPr>
          <w:t>Hình 3.27. Hình ảnh email hóa đơn</w:t>
        </w:r>
        <w:r>
          <w:rPr>
            <w:noProof/>
            <w:webHidden/>
          </w:rPr>
          <w:tab/>
        </w:r>
        <w:r>
          <w:rPr>
            <w:noProof/>
            <w:webHidden/>
          </w:rPr>
          <w:fldChar w:fldCharType="begin"/>
        </w:r>
        <w:r>
          <w:rPr>
            <w:noProof/>
            <w:webHidden/>
          </w:rPr>
          <w:instrText xml:space="preserve"> PAGEREF _Toc193832999 \h </w:instrText>
        </w:r>
        <w:r>
          <w:rPr>
            <w:noProof/>
            <w:webHidden/>
          </w:rPr>
        </w:r>
        <w:r>
          <w:rPr>
            <w:noProof/>
            <w:webHidden/>
          </w:rPr>
          <w:fldChar w:fldCharType="separate"/>
        </w:r>
        <w:r w:rsidR="007A36DF">
          <w:rPr>
            <w:noProof/>
            <w:webHidden/>
          </w:rPr>
          <w:t>38</w:t>
        </w:r>
        <w:r>
          <w:rPr>
            <w:noProof/>
            <w:webHidden/>
          </w:rPr>
          <w:fldChar w:fldCharType="end"/>
        </w:r>
      </w:hyperlink>
    </w:p>
    <w:p w14:paraId="6986020A" w14:textId="02E39897" w:rsidR="00250AFE" w:rsidRDefault="00250AFE">
      <w:pPr>
        <w:pStyle w:val="TOC1"/>
        <w:tabs>
          <w:tab w:val="right" w:leader="dot" w:pos="9348"/>
        </w:tabs>
        <w:rPr>
          <w:rFonts w:asciiTheme="minorHAnsi" w:eastAsiaTheme="minorEastAsia" w:hAnsiTheme="minorHAnsi" w:cstheme="minorBidi"/>
          <w:noProof/>
          <w:sz w:val="22"/>
          <w:lang w:val="en-US"/>
        </w:rPr>
      </w:pPr>
      <w:hyperlink w:anchor="_Toc193833000" w:history="1">
        <w:r w:rsidRPr="0055795F">
          <w:rPr>
            <w:rStyle w:val="Hyperlink"/>
            <w:noProof/>
          </w:rPr>
          <w:t>Hình 3.28. Trang liên hệ</w:t>
        </w:r>
        <w:r>
          <w:rPr>
            <w:noProof/>
            <w:webHidden/>
          </w:rPr>
          <w:tab/>
        </w:r>
        <w:r>
          <w:rPr>
            <w:noProof/>
            <w:webHidden/>
          </w:rPr>
          <w:fldChar w:fldCharType="begin"/>
        </w:r>
        <w:r>
          <w:rPr>
            <w:noProof/>
            <w:webHidden/>
          </w:rPr>
          <w:instrText xml:space="preserve"> PAGEREF _Toc193833000 \h </w:instrText>
        </w:r>
        <w:r>
          <w:rPr>
            <w:noProof/>
            <w:webHidden/>
          </w:rPr>
        </w:r>
        <w:r>
          <w:rPr>
            <w:noProof/>
            <w:webHidden/>
          </w:rPr>
          <w:fldChar w:fldCharType="separate"/>
        </w:r>
        <w:r w:rsidR="007A36DF">
          <w:rPr>
            <w:noProof/>
            <w:webHidden/>
          </w:rPr>
          <w:t>39</w:t>
        </w:r>
        <w:r>
          <w:rPr>
            <w:noProof/>
            <w:webHidden/>
          </w:rPr>
          <w:fldChar w:fldCharType="end"/>
        </w:r>
      </w:hyperlink>
    </w:p>
    <w:p w14:paraId="55092335" w14:textId="66380E3F" w:rsidR="00250AFE" w:rsidRDefault="00250AFE">
      <w:pPr>
        <w:pStyle w:val="TOC1"/>
        <w:tabs>
          <w:tab w:val="right" w:leader="dot" w:pos="9348"/>
        </w:tabs>
        <w:rPr>
          <w:rFonts w:asciiTheme="minorHAnsi" w:eastAsiaTheme="minorEastAsia" w:hAnsiTheme="minorHAnsi" w:cstheme="minorBidi"/>
          <w:noProof/>
          <w:sz w:val="22"/>
          <w:lang w:val="en-US"/>
        </w:rPr>
      </w:pPr>
      <w:hyperlink w:anchor="_Toc193833001" w:history="1">
        <w:r w:rsidRPr="0055795F">
          <w:rPr>
            <w:rStyle w:val="Hyperlink"/>
            <w:noProof/>
          </w:rPr>
          <w:t>Hình 3.29. Giao diện chatbot</w:t>
        </w:r>
        <w:r>
          <w:rPr>
            <w:noProof/>
            <w:webHidden/>
          </w:rPr>
          <w:tab/>
        </w:r>
        <w:r>
          <w:rPr>
            <w:noProof/>
            <w:webHidden/>
          </w:rPr>
          <w:fldChar w:fldCharType="begin"/>
        </w:r>
        <w:r>
          <w:rPr>
            <w:noProof/>
            <w:webHidden/>
          </w:rPr>
          <w:instrText xml:space="preserve"> PAGEREF _Toc193833001 \h </w:instrText>
        </w:r>
        <w:r>
          <w:rPr>
            <w:noProof/>
            <w:webHidden/>
          </w:rPr>
        </w:r>
        <w:r>
          <w:rPr>
            <w:noProof/>
            <w:webHidden/>
          </w:rPr>
          <w:fldChar w:fldCharType="separate"/>
        </w:r>
        <w:r w:rsidR="007A36DF">
          <w:rPr>
            <w:noProof/>
            <w:webHidden/>
          </w:rPr>
          <w:t>39</w:t>
        </w:r>
        <w:r>
          <w:rPr>
            <w:noProof/>
            <w:webHidden/>
          </w:rPr>
          <w:fldChar w:fldCharType="end"/>
        </w:r>
      </w:hyperlink>
    </w:p>
    <w:p w14:paraId="5A987F78" w14:textId="58F54177" w:rsidR="00250AFE" w:rsidRDefault="00250AFE">
      <w:pPr>
        <w:pStyle w:val="TOC1"/>
        <w:tabs>
          <w:tab w:val="right" w:leader="dot" w:pos="9348"/>
        </w:tabs>
        <w:rPr>
          <w:rFonts w:asciiTheme="minorHAnsi" w:eastAsiaTheme="minorEastAsia" w:hAnsiTheme="minorHAnsi" w:cstheme="minorBidi"/>
          <w:noProof/>
          <w:sz w:val="22"/>
          <w:lang w:val="en-US"/>
        </w:rPr>
      </w:pPr>
      <w:hyperlink w:anchor="_Toc193833002" w:history="1">
        <w:r w:rsidRPr="0055795F">
          <w:rPr>
            <w:rStyle w:val="Hyperlink"/>
            <w:noProof/>
          </w:rPr>
          <w:t>Hình 3.30. Trang chủ với baner quảng cáo</w:t>
        </w:r>
        <w:r>
          <w:rPr>
            <w:noProof/>
            <w:webHidden/>
          </w:rPr>
          <w:tab/>
        </w:r>
        <w:r>
          <w:rPr>
            <w:noProof/>
            <w:webHidden/>
          </w:rPr>
          <w:fldChar w:fldCharType="begin"/>
        </w:r>
        <w:r>
          <w:rPr>
            <w:noProof/>
            <w:webHidden/>
          </w:rPr>
          <w:instrText xml:space="preserve"> PAGEREF _Toc193833002 \h </w:instrText>
        </w:r>
        <w:r>
          <w:rPr>
            <w:noProof/>
            <w:webHidden/>
          </w:rPr>
        </w:r>
        <w:r>
          <w:rPr>
            <w:noProof/>
            <w:webHidden/>
          </w:rPr>
          <w:fldChar w:fldCharType="separate"/>
        </w:r>
        <w:r w:rsidR="007A36DF">
          <w:rPr>
            <w:noProof/>
            <w:webHidden/>
          </w:rPr>
          <w:t>40</w:t>
        </w:r>
        <w:r>
          <w:rPr>
            <w:noProof/>
            <w:webHidden/>
          </w:rPr>
          <w:fldChar w:fldCharType="end"/>
        </w:r>
      </w:hyperlink>
    </w:p>
    <w:p w14:paraId="275F08EB" w14:textId="6B0FA7F8" w:rsidR="00250AFE" w:rsidRDefault="00250AFE">
      <w:pPr>
        <w:pStyle w:val="TOC1"/>
        <w:tabs>
          <w:tab w:val="right" w:leader="dot" w:pos="9348"/>
        </w:tabs>
        <w:rPr>
          <w:rFonts w:asciiTheme="minorHAnsi" w:eastAsiaTheme="minorEastAsia" w:hAnsiTheme="minorHAnsi" w:cstheme="minorBidi"/>
          <w:noProof/>
          <w:sz w:val="22"/>
          <w:lang w:val="en-US"/>
        </w:rPr>
      </w:pPr>
      <w:hyperlink w:anchor="_Toc193833003" w:history="1">
        <w:r w:rsidRPr="0055795F">
          <w:rPr>
            <w:rStyle w:val="Hyperlink"/>
            <w:noProof/>
          </w:rPr>
          <w:t>Hình 3.31. Trang đăng nhập Admin</w:t>
        </w:r>
        <w:r>
          <w:rPr>
            <w:noProof/>
            <w:webHidden/>
          </w:rPr>
          <w:tab/>
        </w:r>
        <w:r>
          <w:rPr>
            <w:noProof/>
            <w:webHidden/>
          </w:rPr>
          <w:fldChar w:fldCharType="begin"/>
        </w:r>
        <w:r>
          <w:rPr>
            <w:noProof/>
            <w:webHidden/>
          </w:rPr>
          <w:instrText xml:space="preserve"> PAGEREF _Toc193833003 \h </w:instrText>
        </w:r>
        <w:r>
          <w:rPr>
            <w:noProof/>
            <w:webHidden/>
          </w:rPr>
        </w:r>
        <w:r>
          <w:rPr>
            <w:noProof/>
            <w:webHidden/>
          </w:rPr>
          <w:fldChar w:fldCharType="separate"/>
        </w:r>
        <w:r w:rsidR="007A36DF">
          <w:rPr>
            <w:noProof/>
            <w:webHidden/>
          </w:rPr>
          <w:t>40</w:t>
        </w:r>
        <w:r>
          <w:rPr>
            <w:noProof/>
            <w:webHidden/>
          </w:rPr>
          <w:fldChar w:fldCharType="end"/>
        </w:r>
      </w:hyperlink>
    </w:p>
    <w:p w14:paraId="03E5EF8C" w14:textId="21E0FBDD" w:rsidR="00250AFE" w:rsidRDefault="00250AFE">
      <w:pPr>
        <w:pStyle w:val="TOC1"/>
        <w:tabs>
          <w:tab w:val="right" w:leader="dot" w:pos="9348"/>
        </w:tabs>
        <w:rPr>
          <w:rFonts w:asciiTheme="minorHAnsi" w:eastAsiaTheme="minorEastAsia" w:hAnsiTheme="minorHAnsi" w:cstheme="minorBidi"/>
          <w:noProof/>
          <w:sz w:val="22"/>
          <w:lang w:val="en-US"/>
        </w:rPr>
      </w:pPr>
      <w:hyperlink w:anchor="_Toc193833004" w:history="1">
        <w:r w:rsidRPr="0055795F">
          <w:rPr>
            <w:rStyle w:val="Hyperlink"/>
            <w:noProof/>
          </w:rPr>
          <w:t>Hình 30.32. Giao diện Admin</w:t>
        </w:r>
        <w:r>
          <w:rPr>
            <w:noProof/>
            <w:webHidden/>
          </w:rPr>
          <w:tab/>
        </w:r>
        <w:r>
          <w:rPr>
            <w:noProof/>
            <w:webHidden/>
          </w:rPr>
          <w:fldChar w:fldCharType="begin"/>
        </w:r>
        <w:r>
          <w:rPr>
            <w:noProof/>
            <w:webHidden/>
          </w:rPr>
          <w:instrText xml:space="preserve"> PAGEREF _Toc193833004 \h </w:instrText>
        </w:r>
        <w:r>
          <w:rPr>
            <w:noProof/>
            <w:webHidden/>
          </w:rPr>
        </w:r>
        <w:r>
          <w:rPr>
            <w:noProof/>
            <w:webHidden/>
          </w:rPr>
          <w:fldChar w:fldCharType="separate"/>
        </w:r>
        <w:r w:rsidR="007A36DF">
          <w:rPr>
            <w:noProof/>
            <w:webHidden/>
          </w:rPr>
          <w:t>41</w:t>
        </w:r>
        <w:r>
          <w:rPr>
            <w:noProof/>
            <w:webHidden/>
          </w:rPr>
          <w:fldChar w:fldCharType="end"/>
        </w:r>
      </w:hyperlink>
    </w:p>
    <w:p w14:paraId="27238EF9" w14:textId="41A3552C" w:rsidR="00250AFE" w:rsidRDefault="00250AFE">
      <w:pPr>
        <w:pStyle w:val="TOC1"/>
        <w:tabs>
          <w:tab w:val="right" w:leader="dot" w:pos="9348"/>
        </w:tabs>
        <w:rPr>
          <w:rFonts w:asciiTheme="minorHAnsi" w:eastAsiaTheme="minorEastAsia" w:hAnsiTheme="minorHAnsi" w:cstheme="minorBidi"/>
          <w:noProof/>
          <w:sz w:val="22"/>
          <w:lang w:val="en-US"/>
        </w:rPr>
      </w:pPr>
      <w:hyperlink w:anchor="_Toc193833005" w:history="1">
        <w:r w:rsidRPr="0055795F">
          <w:rPr>
            <w:rStyle w:val="Hyperlink"/>
            <w:noProof/>
          </w:rPr>
          <w:t>Hình 3.33. Trang quản lí vai trò người dùng</w:t>
        </w:r>
        <w:r>
          <w:rPr>
            <w:noProof/>
            <w:webHidden/>
          </w:rPr>
          <w:tab/>
        </w:r>
        <w:r>
          <w:rPr>
            <w:noProof/>
            <w:webHidden/>
          </w:rPr>
          <w:fldChar w:fldCharType="begin"/>
        </w:r>
        <w:r>
          <w:rPr>
            <w:noProof/>
            <w:webHidden/>
          </w:rPr>
          <w:instrText xml:space="preserve"> PAGEREF _Toc193833005 \h </w:instrText>
        </w:r>
        <w:r>
          <w:rPr>
            <w:noProof/>
            <w:webHidden/>
          </w:rPr>
        </w:r>
        <w:r>
          <w:rPr>
            <w:noProof/>
            <w:webHidden/>
          </w:rPr>
          <w:fldChar w:fldCharType="separate"/>
        </w:r>
        <w:r w:rsidR="007A36DF">
          <w:rPr>
            <w:noProof/>
            <w:webHidden/>
          </w:rPr>
          <w:t>41</w:t>
        </w:r>
        <w:r>
          <w:rPr>
            <w:noProof/>
            <w:webHidden/>
          </w:rPr>
          <w:fldChar w:fldCharType="end"/>
        </w:r>
      </w:hyperlink>
    </w:p>
    <w:p w14:paraId="1A30BA61" w14:textId="5F8548DD" w:rsidR="00250AFE" w:rsidRDefault="00250AFE">
      <w:pPr>
        <w:pStyle w:val="TOC1"/>
        <w:tabs>
          <w:tab w:val="right" w:leader="dot" w:pos="9348"/>
        </w:tabs>
        <w:rPr>
          <w:rFonts w:asciiTheme="minorHAnsi" w:eastAsiaTheme="minorEastAsia" w:hAnsiTheme="minorHAnsi" w:cstheme="minorBidi"/>
          <w:noProof/>
          <w:sz w:val="22"/>
          <w:lang w:val="en-US"/>
        </w:rPr>
      </w:pPr>
      <w:hyperlink w:anchor="_Toc193833006" w:history="1">
        <w:r w:rsidRPr="0055795F">
          <w:rPr>
            <w:rStyle w:val="Hyperlink"/>
            <w:noProof/>
          </w:rPr>
          <w:t>Hình 3.34. Trang thêm quản lí quyền</w:t>
        </w:r>
        <w:r>
          <w:rPr>
            <w:noProof/>
            <w:webHidden/>
          </w:rPr>
          <w:tab/>
        </w:r>
        <w:r>
          <w:rPr>
            <w:noProof/>
            <w:webHidden/>
          </w:rPr>
          <w:fldChar w:fldCharType="begin"/>
        </w:r>
        <w:r>
          <w:rPr>
            <w:noProof/>
            <w:webHidden/>
          </w:rPr>
          <w:instrText xml:space="preserve"> PAGEREF _Toc193833006 \h </w:instrText>
        </w:r>
        <w:r>
          <w:rPr>
            <w:noProof/>
            <w:webHidden/>
          </w:rPr>
        </w:r>
        <w:r>
          <w:rPr>
            <w:noProof/>
            <w:webHidden/>
          </w:rPr>
          <w:fldChar w:fldCharType="separate"/>
        </w:r>
        <w:r w:rsidR="007A36DF">
          <w:rPr>
            <w:noProof/>
            <w:webHidden/>
          </w:rPr>
          <w:t>41</w:t>
        </w:r>
        <w:r>
          <w:rPr>
            <w:noProof/>
            <w:webHidden/>
          </w:rPr>
          <w:fldChar w:fldCharType="end"/>
        </w:r>
      </w:hyperlink>
    </w:p>
    <w:p w14:paraId="5A6ADF7F" w14:textId="6E2DFD18" w:rsidR="00250AFE" w:rsidRDefault="00250AFE">
      <w:pPr>
        <w:pStyle w:val="TOC1"/>
        <w:tabs>
          <w:tab w:val="right" w:leader="dot" w:pos="9348"/>
        </w:tabs>
        <w:rPr>
          <w:rFonts w:asciiTheme="minorHAnsi" w:eastAsiaTheme="minorEastAsia" w:hAnsiTheme="minorHAnsi" w:cstheme="minorBidi"/>
          <w:noProof/>
          <w:sz w:val="22"/>
          <w:lang w:val="en-US"/>
        </w:rPr>
      </w:pPr>
      <w:hyperlink w:anchor="_Toc193833007" w:history="1">
        <w:r w:rsidRPr="0055795F">
          <w:rPr>
            <w:rStyle w:val="Hyperlink"/>
            <w:noProof/>
          </w:rPr>
          <w:t>Hình 3.35. Trang chỉnh sửa vai trò</w:t>
        </w:r>
        <w:r>
          <w:rPr>
            <w:noProof/>
            <w:webHidden/>
          </w:rPr>
          <w:tab/>
        </w:r>
        <w:r>
          <w:rPr>
            <w:noProof/>
            <w:webHidden/>
          </w:rPr>
          <w:fldChar w:fldCharType="begin"/>
        </w:r>
        <w:r>
          <w:rPr>
            <w:noProof/>
            <w:webHidden/>
          </w:rPr>
          <w:instrText xml:space="preserve"> PAGEREF _Toc193833007 \h </w:instrText>
        </w:r>
        <w:r>
          <w:rPr>
            <w:noProof/>
            <w:webHidden/>
          </w:rPr>
        </w:r>
        <w:r>
          <w:rPr>
            <w:noProof/>
            <w:webHidden/>
          </w:rPr>
          <w:fldChar w:fldCharType="separate"/>
        </w:r>
        <w:r w:rsidR="007A36DF">
          <w:rPr>
            <w:noProof/>
            <w:webHidden/>
          </w:rPr>
          <w:t>42</w:t>
        </w:r>
        <w:r>
          <w:rPr>
            <w:noProof/>
            <w:webHidden/>
          </w:rPr>
          <w:fldChar w:fldCharType="end"/>
        </w:r>
      </w:hyperlink>
    </w:p>
    <w:p w14:paraId="510CF72F" w14:textId="1B4DDEDE" w:rsidR="00250AFE" w:rsidRDefault="00250AFE">
      <w:pPr>
        <w:pStyle w:val="TOC1"/>
        <w:tabs>
          <w:tab w:val="right" w:leader="dot" w:pos="9348"/>
        </w:tabs>
        <w:rPr>
          <w:rFonts w:asciiTheme="minorHAnsi" w:eastAsiaTheme="minorEastAsia" w:hAnsiTheme="minorHAnsi" w:cstheme="minorBidi"/>
          <w:noProof/>
          <w:sz w:val="22"/>
          <w:lang w:val="en-US"/>
        </w:rPr>
      </w:pPr>
      <w:hyperlink w:anchor="_Toc193833008" w:history="1">
        <w:r w:rsidRPr="0055795F">
          <w:rPr>
            <w:rStyle w:val="Hyperlink"/>
            <w:noProof/>
          </w:rPr>
          <w:t>Hình 3.36. Trang quản lý sản phẩm</w:t>
        </w:r>
        <w:r>
          <w:rPr>
            <w:noProof/>
            <w:webHidden/>
          </w:rPr>
          <w:tab/>
        </w:r>
        <w:r>
          <w:rPr>
            <w:noProof/>
            <w:webHidden/>
          </w:rPr>
          <w:fldChar w:fldCharType="begin"/>
        </w:r>
        <w:r>
          <w:rPr>
            <w:noProof/>
            <w:webHidden/>
          </w:rPr>
          <w:instrText xml:space="preserve"> PAGEREF _Toc193833008 \h </w:instrText>
        </w:r>
        <w:r>
          <w:rPr>
            <w:noProof/>
            <w:webHidden/>
          </w:rPr>
        </w:r>
        <w:r>
          <w:rPr>
            <w:noProof/>
            <w:webHidden/>
          </w:rPr>
          <w:fldChar w:fldCharType="separate"/>
        </w:r>
        <w:r w:rsidR="007A36DF">
          <w:rPr>
            <w:noProof/>
            <w:webHidden/>
          </w:rPr>
          <w:t>42</w:t>
        </w:r>
        <w:r>
          <w:rPr>
            <w:noProof/>
            <w:webHidden/>
          </w:rPr>
          <w:fldChar w:fldCharType="end"/>
        </w:r>
      </w:hyperlink>
    </w:p>
    <w:p w14:paraId="79739D10" w14:textId="5D6CF9FC" w:rsidR="00250AFE" w:rsidRDefault="00250AFE">
      <w:pPr>
        <w:pStyle w:val="TOC1"/>
        <w:tabs>
          <w:tab w:val="right" w:leader="dot" w:pos="9348"/>
        </w:tabs>
        <w:rPr>
          <w:rFonts w:asciiTheme="minorHAnsi" w:eastAsiaTheme="minorEastAsia" w:hAnsiTheme="minorHAnsi" w:cstheme="minorBidi"/>
          <w:noProof/>
          <w:sz w:val="22"/>
          <w:lang w:val="en-US"/>
        </w:rPr>
      </w:pPr>
      <w:hyperlink w:anchor="_Toc193833009" w:history="1">
        <w:r w:rsidRPr="0055795F">
          <w:rPr>
            <w:rStyle w:val="Hyperlink"/>
            <w:noProof/>
          </w:rPr>
          <w:t>Hình 3.37. Trang quản lý sản phẩm chức năng tìm kiếm</w:t>
        </w:r>
        <w:r>
          <w:rPr>
            <w:noProof/>
            <w:webHidden/>
          </w:rPr>
          <w:tab/>
        </w:r>
        <w:r>
          <w:rPr>
            <w:noProof/>
            <w:webHidden/>
          </w:rPr>
          <w:fldChar w:fldCharType="begin"/>
        </w:r>
        <w:r>
          <w:rPr>
            <w:noProof/>
            <w:webHidden/>
          </w:rPr>
          <w:instrText xml:space="preserve"> PAGEREF _Toc193833009 \h </w:instrText>
        </w:r>
        <w:r>
          <w:rPr>
            <w:noProof/>
            <w:webHidden/>
          </w:rPr>
        </w:r>
        <w:r>
          <w:rPr>
            <w:noProof/>
            <w:webHidden/>
          </w:rPr>
          <w:fldChar w:fldCharType="separate"/>
        </w:r>
        <w:r w:rsidR="007A36DF">
          <w:rPr>
            <w:noProof/>
            <w:webHidden/>
          </w:rPr>
          <w:t>43</w:t>
        </w:r>
        <w:r>
          <w:rPr>
            <w:noProof/>
            <w:webHidden/>
          </w:rPr>
          <w:fldChar w:fldCharType="end"/>
        </w:r>
      </w:hyperlink>
    </w:p>
    <w:p w14:paraId="635D6A98" w14:textId="16A6E0D4" w:rsidR="00250AFE" w:rsidRDefault="00250AFE">
      <w:pPr>
        <w:pStyle w:val="TOC1"/>
        <w:tabs>
          <w:tab w:val="right" w:leader="dot" w:pos="9348"/>
        </w:tabs>
        <w:rPr>
          <w:rFonts w:asciiTheme="minorHAnsi" w:eastAsiaTheme="minorEastAsia" w:hAnsiTheme="minorHAnsi" w:cstheme="minorBidi"/>
          <w:noProof/>
          <w:sz w:val="22"/>
          <w:lang w:val="en-US"/>
        </w:rPr>
      </w:pPr>
      <w:hyperlink w:anchor="_Toc193833010" w:history="1">
        <w:r w:rsidRPr="0055795F">
          <w:rPr>
            <w:rStyle w:val="Hyperlink"/>
            <w:noProof/>
          </w:rPr>
          <w:t>Hình 3.38. Trang thêm mới sản phẩm</w:t>
        </w:r>
        <w:r>
          <w:rPr>
            <w:noProof/>
            <w:webHidden/>
          </w:rPr>
          <w:tab/>
        </w:r>
        <w:r>
          <w:rPr>
            <w:noProof/>
            <w:webHidden/>
          </w:rPr>
          <w:fldChar w:fldCharType="begin"/>
        </w:r>
        <w:r>
          <w:rPr>
            <w:noProof/>
            <w:webHidden/>
          </w:rPr>
          <w:instrText xml:space="preserve"> PAGEREF _Toc193833010 \h </w:instrText>
        </w:r>
        <w:r>
          <w:rPr>
            <w:noProof/>
            <w:webHidden/>
          </w:rPr>
        </w:r>
        <w:r>
          <w:rPr>
            <w:noProof/>
            <w:webHidden/>
          </w:rPr>
          <w:fldChar w:fldCharType="separate"/>
        </w:r>
        <w:r w:rsidR="007A36DF">
          <w:rPr>
            <w:noProof/>
            <w:webHidden/>
          </w:rPr>
          <w:t>43</w:t>
        </w:r>
        <w:r>
          <w:rPr>
            <w:noProof/>
            <w:webHidden/>
          </w:rPr>
          <w:fldChar w:fldCharType="end"/>
        </w:r>
      </w:hyperlink>
    </w:p>
    <w:p w14:paraId="11CF25C2" w14:textId="309FA9E5" w:rsidR="00250AFE" w:rsidRDefault="00250AFE">
      <w:pPr>
        <w:pStyle w:val="TOC1"/>
        <w:tabs>
          <w:tab w:val="right" w:leader="dot" w:pos="9348"/>
        </w:tabs>
        <w:rPr>
          <w:rFonts w:asciiTheme="minorHAnsi" w:eastAsiaTheme="minorEastAsia" w:hAnsiTheme="minorHAnsi" w:cstheme="minorBidi"/>
          <w:noProof/>
          <w:sz w:val="22"/>
          <w:lang w:val="en-US"/>
        </w:rPr>
      </w:pPr>
      <w:hyperlink w:anchor="_Toc193833011" w:history="1">
        <w:r w:rsidRPr="0055795F">
          <w:rPr>
            <w:rStyle w:val="Hyperlink"/>
            <w:noProof/>
          </w:rPr>
          <w:t>Hình 3.39. Trang cập nhật thông tin sản phẩm</w:t>
        </w:r>
        <w:r>
          <w:rPr>
            <w:noProof/>
            <w:webHidden/>
          </w:rPr>
          <w:tab/>
        </w:r>
        <w:r>
          <w:rPr>
            <w:noProof/>
            <w:webHidden/>
          </w:rPr>
          <w:fldChar w:fldCharType="begin"/>
        </w:r>
        <w:r>
          <w:rPr>
            <w:noProof/>
            <w:webHidden/>
          </w:rPr>
          <w:instrText xml:space="preserve"> PAGEREF _Toc193833011 \h </w:instrText>
        </w:r>
        <w:r>
          <w:rPr>
            <w:noProof/>
            <w:webHidden/>
          </w:rPr>
        </w:r>
        <w:r>
          <w:rPr>
            <w:noProof/>
            <w:webHidden/>
          </w:rPr>
          <w:fldChar w:fldCharType="separate"/>
        </w:r>
        <w:r w:rsidR="007A36DF">
          <w:rPr>
            <w:noProof/>
            <w:webHidden/>
          </w:rPr>
          <w:t>44</w:t>
        </w:r>
        <w:r>
          <w:rPr>
            <w:noProof/>
            <w:webHidden/>
          </w:rPr>
          <w:fldChar w:fldCharType="end"/>
        </w:r>
      </w:hyperlink>
    </w:p>
    <w:p w14:paraId="52E84377" w14:textId="1DF8A87F" w:rsidR="00250AFE" w:rsidRDefault="00250AFE">
      <w:pPr>
        <w:pStyle w:val="TOC1"/>
        <w:tabs>
          <w:tab w:val="right" w:leader="dot" w:pos="9348"/>
        </w:tabs>
        <w:rPr>
          <w:rFonts w:asciiTheme="minorHAnsi" w:eastAsiaTheme="minorEastAsia" w:hAnsiTheme="minorHAnsi" w:cstheme="minorBidi"/>
          <w:noProof/>
          <w:sz w:val="22"/>
          <w:lang w:val="en-US"/>
        </w:rPr>
      </w:pPr>
      <w:hyperlink w:anchor="_Toc193833012" w:history="1">
        <w:r w:rsidRPr="0055795F">
          <w:rPr>
            <w:rStyle w:val="Hyperlink"/>
            <w:noProof/>
          </w:rPr>
          <w:t>Hình 3.40. Trang chỉnh sửa hình ảnh sản phẩm</w:t>
        </w:r>
        <w:r>
          <w:rPr>
            <w:noProof/>
            <w:webHidden/>
          </w:rPr>
          <w:tab/>
        </w:r>
        <w:r>
          <w:rPr>
            <w:noProof/>
            <w:webHidden/>
          </w:rPr>
          <w:fldChar w:fldCharType="begin"/>
        </w:r>
        <w:r>
          <w:rPr>
            <w:noProof/>
            <w:webHidden/>
          </w:rPr>
          <w:instrText xml:space="preserve"> PAGEREF _Toc193833012 \h </w:instrText>
        </w:r>
        <w:r>
          <w:rPr>
            <w:noProof/>
            <w:webHidden/>
          </w:rPr>
        </w:r>
        <w:r>
          <w:rPr>
            <w:noProof/>
            <w:webHidden/>
          </w:rPr>
          <w:fldChar w:fldCharType="separate"/>
        </w:r>
        <w:r w:rsidR="007A36DF">
          <w:rPr>
            <w:noProof/>
            <w:webHidden/>
          </w:rPr>
          <w:t>44</w:t>
        </w:r>
        <w:r>
          <w:rPr>
            <w:noProof/>
            <w:webHidden/>
          </w:rPr>
          <w:fldChar w:fldCharType="end"/>
        </w:r>
      </w:hyperlink>
    </w:p>
    <w:p w14:paraId="33710AB7" w14:textId="22BF0C88" w:rsidR="00250AFE" w:rsidRDefault="00250AFE">
      <w:pPr>
        <w:pStyle w:val="TOC1"/>
        <w:tabs>
          <w:tab w:val="right" w:leader="dot" w:pos="9348"/>
        </w:tabs>
        <w:rPr>
          <w:rFonts w:asciiTheme="minorHAnsi" w:eastAsiaTheme="minorEastAsia" w:hAnsiTheme="minorHAnsi" w:cstheme="minorBidi"/>
          <w:noProof/>
          <w:sz w:val="22"/>
          <w:lang w:val="en-US"/>
        </w:rPr>
      </w:pPr>
      <w:hyperlink w:anchor="_Toc193833013" w:history="1">
        <w:r w:rsidRPr="0055795F">
          <w:rPr>
            <w:rStyle w:val="Hyperlink"/>
            <w:noProof/>
          </w:rPr>
          <w:t>Hình 3.41. Trang quản lý danh mục sản phẩm</w:t>
        </w:r>
        <w:r>
          <w:rPr>
            <w:noProof/>
            <w:webHidden/>
          </w:rPr>
          <w:tab/>
        </w:r>
        <w:r>
          <w:rPr>
            <w:noProof/>
            <w:webHidden/>
          </w:rPr>
          <w:fldChar w:fldCharType="begin"/>
        </w:r>
        <w:r>
          <w:rPr>
            <w:noProof/>
            <w:webHidden/>
          </w:rPr>
          <w:instrText xml:space="preserve"> PAGEREF _Toc193833013 \h </w:instrText>
        </w:r>
        <w:r>
          <w:rPr>
            <w:noProof/>
            <w:webHidden/>
          </w:rPr>
        </w:r>
        <w:r>
          <w:rPr>
            <w:noProof/>
            <w:webHidden/>
          </w:rPr>
          <w:fldChar w:fldCharType="separate"/>
        </w:r>
        <w:r w:rsidR="007A36DF">
          <w:rPr>
            <w:noProof/>
            <w:webHidden/>
          </w:rPr>
          <w:t>45</w:t>
        </w:r>
        <w:r>
          <w:rPr>
            <w:noProof/>
            <w:webHidden/>
          </w:rPr>
          <w:fldChar w:fldCharType="end"/>
        </w:r>
      </w:hyperlink>
    </w:p>
    <w:p w14:paraId="12B4EA32" w14:textId="2B73ECD2" w:rsidR="00250AFE" w:rsidRDefault="00250AFE">
      <w:pPr>
        <w:pStyle w:val="TOC1"/>
        <w:tabs>
          <w:tab w:val="right" w:leader="dot" w:pos="9348"/>
        </w:tabs>
        <w:rPr>
          <w:rFonts w:asciiTheme="minorHAnsi" w:eastAsiaTheme="minorEastAsia" w:hAnsiTheme="minorHAnsi" w:cstheme="minorBidi"/>
          <w:noProof/>
          <w:sz w:val="22"/>
          <w:lang w:val="en-US"/>
        </w:rPr>
      </w:pPr>
      <w:hyperlink w:anchor="_Toc193833014" w:history="1">
        <w:r w:rsidRPr="0055795F">
          <w:rPr>
            <w:rStyle w:val="Hyperlink"/>
            <w:noProof/>
          </w:rPr>
          <w:t>Hình 3.42. Trang thêm danh mục sản phẩm</w:t>
        </w:r>
        <w:r>
          <w:rPr>
            <w:noProof/>
            <w:webHidden/>
          </w:rPr>
          <w:tab/>
        </w:r>
        <w:r>
          <w:rPr>
            <w:noProof/>
            <w:webHidden/>
          </w:rPr>
          <w:fldChar w:fldCharType="begin"/>
        </w:r>
        <w:r>
          <w:rPr>
            <w:noProof/>
            <w:webHidden/>
          </w:rPr>
          <w:instrText xml:space="preserve"> PAGEREF _Toc193833014 \h </w:instrText>
        </w:r>
        <w:r>
          <w:rPr>
            <w:noProof/>
            <w:webHidden/>
          </w:rPr>
        </w:r>
        <w:r>
          <w:rPr>
            <w:noProof/>
            <w:webHidden/>
          </w:rPr>
          <w:fldChar w:fldCharType="separate"/>
        </w:r>
        <w:r w:rsidR="007A36DF">
          <w:rPr>
            <w:noProof/>
            <w:webHidden/>
          </w:rPr>
          <w:t>45</w:t>
        </w:r>
        <w:r>
          <w:rPr>
            <w:noProof/>
            <w:webHidden/>
          </w:rPr>
          <w:fldChar w:fldCharType="end"/>
        </w:r>
      </w:hyperlink>
    </w:p>
    <w:p w14:paraId="4189403A" w14:textId="53A96FE7" w:rsidR="00250AFE" w:rsidRDefault="00250AFE">
      <w:pPr>
        <w:pStyle w:val="TOC1"/>
        <w:tabs>
          <w:tab w:val="right" w:leader="dot" w:pos="9348"/>
        </w:tabs>
        <w:rPr>
          <w:rFonts w:asciiTheme="minorHAnsi" w:eastAsiaTheme="minorEastAsia" w:hAnsiTheme="minorHAnsi" w:cstheme="minorBidi"/>
          <w:noProof/>
          <w:sz w:val="22"/>
          <w:lang w:val="en-US"/>
        </w:rPr>
      </w:pPr>
      <w:hyperlink w:anchor="_Toc193833015" w:history="1">
        <w:r w:rsidRPr="0055795F">
          <w:rPr>
            <w:rStyle w:val="Hyperlink"/>
            <w:noProof/>
          </w:rPr>
          <w:t>Hình  3.43.  Quản lý phiếu nhập</w:t>
        </w:r>
        <w:r>
          <w:rPr>
            <w:noProof/>
            <w:webHidden/>
          </w:rPr>
          <w:tab/>
        </w:r>
        <w:r>
          <w:rPr>
            <w:noProof/>
            <w:webHidden/>
          </w:rPr>
          <w:fldChar w:fldCharType="begin"/>
        </w:r>
        <w:r>
          <w:rPr>
            <w:noProof/>
            <w:webHidden/>
          </w:rPr>
          <w:instrText xml:space="preserve"> PAGEREF _Toc193833015 \h </w:instrText>
        </w:r>
        <w:r>
          <w:rPr>
            <w:noProof/>
            <w:webHidden/>
          </w:rPr>
        </w:r>
        <w:r>
          <w:rPr>
            <w:noProof/>
            <w:webHidden/>
          </w:rPr>
          <w:fldChar w:fldCharType="separate"/>
        </w:r>
        <w:r w:rsidR="007A36DF">
          <w:rPr>
            <w:noProof/>
            <w:webHidden/>
          </w:rPr>
          <w:t>45</w:t>
        </w:r>
        <w:r>
          <w:rPr>
            <w:noProof/>
            <w:webHidden/>
          </w:rPr>
          <w:fldChar w:fldCharType="end"/>
        </w:r>
      </w:hyperlink>
    </w:p>
    <w:p w14:paraId="4971D686" w14:textId="21B9675F" w:rsidR="00250AFE" w:rsidRDefault="00250AFE">
      <w:pPr>
        <w:pStyle w:val="TOC1"/>
        <w:tabs>
          <w:tab w:val="right" w:leader="dot" w:pos="9348"/>
        </w:tabs>
        <w:rPr>
          <w:rFonts w:asciiTheme="minorHAnsi" w:eastAsiaTheme="minorEastAsia" w:hAnsiTheme="minorHAnsi" w:cstheme="minorBidi"/>
          <w:noProof/>
          <w:sz w:val="22"/>
          <w:lang w:val="en-US"/>
        </w:rPr>
      </w:pPr>
      <w:hyperlink w:anchor="_Toc193833016" w:history="1">
        <w:r w:rsidRPr="0055795F">
          <w:rPr>
            <w:rStyle w:val="Hyperlink"/>
            <w:noProof/>
          </w:rPr>
          <w:t>Hình 3.44. Trang chi tiết phiếu nhập</w:t>
        </w:r>
        <w:r>
          <w:rPr>
            <w:noProof/>
            <w:webHidden/>
          </w:rPr>
          <w:tab/>
        </w:r>
        <w:r>
          <w:rPr>
            <w:noProof/>
            <w:webHidden/>
          </w:rPr>
          <w:fldChar w:fldCharType="begin"/>
        </w:r>
        <w:r>
          <w:rPr>
            <w:noProof/>
            <w:webHidden/>
          </w:rPr>
          <w:instrText xml:space="preserve"> PAGEREF _Toc193833016 \h </w:instrText>
        </w:r>
        <w:r>
          <w:rPr>
            <w:noProof/>
            <w:webHidden/>
          </w:rPr>
        </w:r>
        <w:r>
          <w:rPr>
            <w:noProof/>
            <w:webHidden/>
          </w:rPr>
          <w:fldChar w:fldCharType="separate"/>
        </w:r>
        <w:r w:rsidR="007A36DF">
          <w:rPr>
            <w:noProof/>
            <w:webHidden/>
          </w:rPr>
          <w:t>46</w:t>
        </w:r>
        <w:r>
          <w:rPr>
            <w:noProof/>
            <w:webHidden/>
          </w:rPr>
          <w:fldChar w:fldCharType="end"/>
        </w:r>
      </w:hyperlink>
    </w:p>
    <w:p w14:paraId="2F3FAA46" w14:textId="2A7F51A6" w:rsidR="00250AFE" w:rsidRDefault="00250AFE">
      <w:pPr>
        <w:pStyle w:val="TOC1"/>
        <w:tabs>
          <w:tab w:val="right" w:leader="dot" w:pos="9348"/>
        </w:tabs>
        <w:rPr>
          <w:rFonts w:asciiTheme="minorHAnsi" w:eastAsiaTheme="minorEastAsia" w:hAnsiTheme="minorHAnsi" w:cstheme="minorBidi"/>
          <w:noProof/>
          <w:sz w:val="22"/>
          <w:lang w:val="en-US"/>
        </w:rPr>
      </w:pPr>
      <w:hyperlink w:anchor="_Toc193833017" w:history="1">
        <w:r w:rsidRPr="0055795F">
          <w:rPr>
            <w:rStyle w:val="Hyperlink"/>
            <w:noProof/>
          </w:rPr>
          <w:t>Hình 4.45. Trang thêm phiếu nhập</w:t>
        </w:r>
        <w:r>
          <w:rPr>
            <w:noProof/>
            <w:webHidden/>
          </w:rPr>
          <w:tab/>
        </w:r>
        <w:r>
          <w:rPr>
            <w:noProof/>
            <w:webHidden/>
          </w:rPr>
          <w:fldChar w:fldCharType="begin"/>
        </w:r>
        <w:r>
          <w:rPr>
            <w:noProof/>
            <w:webHidden/>
          </w:rPr>
          <w:instrText xml:space="preserve"> PAGEREF _Toc193833017 \h </w:instrText>
        </w:r>
        <w:r>
          <w:rPr>
            <w:noProof/>
            <w:webHidden/>
          </w:rPr>
        </w:r>
        <w:r>
          <w:rPr>
            <w:noProof/>
            <w:webHidden/>
          </w:rPr>
          <w:fldChar w:fldCharType="separate"/>
        </w:r>
        <w:r w:rsidR="007A36DF">
          <w:rPr>
            <w:noProof/>
            <w:webHidden/>
          </w:rPr>
          <w:t>46</w:t>
        </w:r>
        <w:r>
          <w:rPr>
            <w:noProof/>
            <w:webHidden/>
          </w:rPr>
          <w:fldChar w:fldCharType="end"/>
        </w:r>
      </w:hyperlink>
    </w:p>
    <w:p w14:paraId="3873FFDE" w14:textId="5BEA5656" w:rsidR="00250AFE" w:rsidRDefault="00250AFE">
      <w:pPr>
        <w:pStyle w:val="TOC1"/>
        <w:tabs>
          <w:tab w:val="right" w:leader="dot" w:pos="9348"/>
        </w:tabs>
        <w:rPr>
          <w:rFonts w:asciiTheme="minorHAnsi" w:eastAsiaTheme="minorEastAsia" w:hAnsiTheme="minorHAnsi" w:cstheme="minorBidi"/>
          <w:noProof/>
          <w:sz w:val="22"/>
          <w:lang w:val="en-US"/>
        </w:rPr>
      </w:pPr>
      <w:hyperlink w:anchor="_Toc193833018" w:history="1">
        <w:r w:rsidRPr="0055795F">
          <w:rPr>
            <w:rStyle w:val="Hyperlink"/>
            <w:noProof/>
          </w:rPr>
          <w:t>Hình 4.46. Hộp thoại cập nhật trạng thái phiếu nhập.</w:t>
        </w:r>
        <w:r>
          <w:rPr>
            <w:noProof/>
            <w:webHidden/>
          </w:rPr>
          <w:tab/>
        </w:r>
        <w:r>
          <w:rPr>
            <w:noProof/>
            <w:webHidden/>
          </w:rPr>
          <w:fldChar w:fldCharType="begin"/>
        </w:r>
        <w:r>
          <w:rPr>
            <w:noProof/>
            <w:webHidden/>
          </w:rPr>
          <w:instrText xml:space="preserve"> PAGEREF _Toc193833018 \h </w:instrText>
        </w:r>
        <w:r>
          <w:rPr>
            <w:noProof/>
            <w:webHidden/>
          </w:rPr>
        </w:r>
        <w:r>
          <w:rPr>
            <w:noProof/>
            <w:webHidden/>
          </w:rPr>
          <w:fldChar w:fldCharType="separate"/>
        </w:r>
        <w:r w:rsidR="007A36DF">
          <w:rPr>
            <w:noProof/>
            <w:webHidden/>
          </w:rPr>
          <w:t>47</w:t>
        </w:r>
        <w:r>
          <w:rPr>
            <w:noProof/>
            <w:webHidden/>
          </w:rPr>
          <w:fldChar w:fldCharType="end"/>
        </w:r>
      </w:hyperlink>
    </w:p>
    <w:p w14:paraId="552BC994" w14:textId="20937105" w:rsidR="00250AFE" w:rsidRDefault="00250AFE">
      <w:pPr>
        <w:pStyle w:val="TOC1"/>
        <w:tabs>
          <w:tab w:val="right" w:leader="dot" w:pos="9348"/>
        </w:tabs>
        <w:rPr>
          <w:rFonts w:asciiTheme="minorHAnsi" w:eastAsiaTheme="minorEastAsia" w:hAnsiTheme="minorHAnsi" w:cstheme="minorBidi"/>
          <w:noProof/>
          <w:sz w:val="22"/>
          <w:lang w:val="en-US"/>
        </w:rPr>
      </w:pPr>
      <w:hyperlink w:anchor="_Toc193833019" w:history="1">
        <w:r w:rsidRPr="0055795F">
          <w:rPr>
            <w:rStyle w:val="Hyperlink"/>
            <w:noProof/>
          </w:rPr>
          <w:t>Hình 4.47. Trang danh sách tài khoản</w:t>
        </w:r>
        <w:r>
          <w:rPr>
            <w:noProof/>
            <w:webHidden/>
          </w:rPr>
          <w:tab/>
        </w:r>
        <w:r>
          <w:rPr>
            <w:noProof/>
            <w:webHidden/>
          </w:rPr>
          <w:fldChar w:fldCharType="begin"/>
        </w:r>
        <w:r>
          <w:rPr>
            <w:noProof/>
            <w:webHidden/>
          </w:rPr>
          <w:instrText xml:space="preserve"> PAGEREF _Toc193833019 \h </w:instrText>
        </w:r>
        <w:r>
          <w:rPr>
            <w:noProof/>
            <w:webHidden/>
          </w:rPr>
        </w:r>
        <w:r>
          <w:rPr>
            <w:noProof/>
            <w:webHidden/>
          </w:rPr>
          <w:fldChar w:fldCharType="separate"/>
        </w:r>
        <w:r w:rsidR="007A36DF">
          <w:rPr>
            <w:noProof/>
            <w:webHidden/>
          </w:rPr>
          <w:t>47</w:t>
        </w:r>
        <w:r>
          <w:rPr>
            <w:noProof/>
            <w:webHidden/>
          </w:rPr>
          <w:fldChar w:fldCharType="end"/>
        </w:r>
      </w:hyperlink>
    </w:p>
    <w:p w14:paraId="0BE11C1E" w14:textId="2F709E8D" w:rsidR="00250AFE" w:rsidRDefault="00250AFE">
      <w:pPr>
        <w:pStyle w:val="TOC1"/>
        <w:tabs>
          <w:tab w:val="right" w:leader="dot" w:pos="9348"/>
        </w:tabs>
        <w:rPr>
          <w:rFonts w:asciiTheme="minorHAnsi" w:eastAsiaTheme="minorEastAsia" w:hAnsiTheme="minorHAnsi" w:cstheme="minorBidi"/>
          <w:noProof/>
          <w:sz w:val="22"/>
          <w:lang w:val="en-US"/>
        </w:rPr>
      </w:pPr>
      <w:hyperlink w:anchor="_Toc193833020" w:history="1">
        <w:r w:rsidRPr="0055795F">
          <w:rPr>
            <w:rStyle w:val="Hyperlink"/>
            <w:noProof/>
          </w:rPr>
          <w:t>Hình 3.48. Trang thêm tài khoản mới</w:t>
        </w:r>
        <w:r>
          <w:rPr>
            <w:noProof/>
            <w:webHidden/>
          </w:rPr>
          <w:tab/>
        </w:r>
        <w:r>
          <w:rPr>
            <w:noProof/>
            <w:webHidden/>
          </w:rPr>
          <w:fldChar w:fldCharType="begin"/>
        </w:r>
        <w:r>
          <w:rPr>
            <w:noProof/>
            <w:webHidden/>
          </w:rPr>
          <w:instrText xml:space="preserve"> PAGEREF _Toc193833020 \h </w:instrText>
        </w:r>
        <w:r>
          <w:rPr>
            <w:noProof/>
            <w:webHidden/>
          </w:rPr>
        </w:r>
        <w:r>
          <w:rPr>
            <w:noProof/>
            <w:webHidden/>
          </w:rPr>
          <w:fldChar w:fldCharType="separate"/>
        </w:r>
        <w:r w:rsidR="007A36DF">
          <w:rPr>
            <w:noProof/>
            <w:webHidden/>
          </w:rPr>
          <w:t>48</w:t>
        </w:r>
        <w:r>
          <w:rPr>
            <w:noProof/>
            <w:webHidden/>
          </w:rPr>
          <w:fldChar w:fldCharType="end"/>
        </w:r>
      </w:hyperlink>
    </w:p>
    <w:p w14:paraId="56006D35" w14:textId="46A780E6" w:rsidR="00250AFE" w:rsidRDefault="00250AFE">
      <w:pPr>
        <w:pStyle w:val="TOC1"/>
        <w:tabs>
          <w:tab w:val="right" w:leader="dot" w:pos="9348"/>
        </w:tabs>
        <w:rPr>
          <w:rFonts w:asciiTheme="minorHAnsi" w:eastAsiaTheme="minorEastAsia" w:hAnsiTheme="minorHAnsi" w:cstheme="minorBidi"/>
          <w:noProof/>
          <w:sz w:val="22"/>
          <w:lang w:val="en-US"/>
        </w:rPr>
      </w:pPr>
      <w:hyperlink w:anchor="_Toc193833021" w:history="1">
        <w:r w:rsidRPr="0055795F">
          <w:rPr>
            <w:rStyle w:val="Hyperlink"/>
            <w:noProof/>
          </w:rPr>
          <w:t>Hình 3.49. Trang chỉnh sửa tài khoản</w:t>
        </w:r>
        <w:r>
          <w:rPr>
            <w:noProof/>
            <w:webHidden/>
          </w:rPr>
          <w:tab/>
        </w:r>
        <w:r>
          <w:rPr>
            <w:noProof/>
            <w:webHidden/>
          </w:rPr>
          <w:fldChar w:fldCharType="begin"/>
        </w:r>
        <w:r>
          <w:rPr>
            <w:noProof/>
            <w:webHidden/>
          </w:rPr>
          <w:instrText xml:space="preserve"> PAGEREF _Toc193833021 \h </w:instrText>
        </w:r>
        <w:r>
          <w:rPr>
            <w:noProof/>
            <w:webHidden/>
          </w:rPr>
        </w:r>
        <w:r>
          <w:rPr>
            <w:noProof/>
            <w:webHidden/>
          </w:rPr>
          <w:fldChar w:fldCharType="separate"/>
        </w:r>
        <w:r w:rsidR="007A36DF">
          <w:rPr>
            <w:noProof/>
            <w:webHidden/>
          </w:rPr>
          <w:t>48</w:t>
        </w:r>
        <w:r>
          <w:rPr>
            <w:noProof/>
            <w:webHidden/>
          </w:rPr>
          <w:fldChar w:fldCharType="end"/>
        </w:r>
      </w:hyperlink>
    </w:p>
    <w:p w14:paraId="696A80F0" w14:textId="26108D73" w:rsidR="00250AFE" w:rsidRDefault="00250AFE">
      <w:pPr>
        <w:pStyle w:val="TOC1"/>
        <w:tabs>
          <w:tab w:val="right" w:leader="dot" w:pos="9348"/>
        </w:tabs>
        <w:rPr>
          <w:rFonts w:asciiTheme="minorHAnsi" w:eastAsiaTheme="minorEastAsia" w:hAnsiTheme="minorHAnsi" w:cstheme="minorBidi"/>
          <w:noProof/>
          <w:sz w:val="22"/>
          <w:lang w:val="en-US"/>
        </w:rPr>
      </w:pPr>
      <w:hyperlink w:anchor="_Toc193833022" w:history="1">
        <w:r w:rsidRPr="0055795F">
          <w:rPr>
            <w:rStyle w:val="Hyperlink"/>
            <w:noProof/>
          </w:rPr>
          <w:t>Hình 3.50. Trang quản lí tin tức bài viết</w:t>
        </w:r>
        <w:r>
          <w:rPr>
            <w:noProof/>
            <w:webHidden/>
          </w:rPr>
          <w:tab/>
        </w:r>
        <w:r>
          <w:rPr>
            <w:noProof/>
            <w:webHidden/>
          </w:rPr>
          <w:fldChar w:fldCharType="begin"/>
        </w:r>
        <w:r>
          <w:rPr>
            <w:noProof/>
            <w:webHidden/>
          </w:rPr>
          <w:instrText xml:space="preserve"> PAGEREF _Toc193833022 \h </w:instrText>
        </w:r>
        <w:r>
          <w:rPr>
            <w:noProof/>
            <w:webHidden/>
          </w:rPr>
        </w:r>
        <w:r>
          <w:rPr>
            <w:noProof/>
            <w:webHidden/>
          </w:rPr>
          <w:fldChar w:fldCharType="separate"/>
        </w:r>
        <w:r w:rsidR="007A36DF">
          <w:rPr>
            <w:noProof/>
            <w:webHidden/>
          </w:rPr>
          <w:t>49</w:t>
        </w:r>
        <w:r>
          <w:rPr>
            <w:noProof/>
            <w:webHidden/>
          </w:rPr>
          <w:fldChar w:fldCharType="end"/>
        </w:r>
      </w:hyperlink>
    </w:p>
    <w:p w14:paraId="35E16C9A" w14:textId="371779CD" w:rsidR="00250AFE" w:rsidRDefault="00250AFE">
      <w:pPr>
        <w:pStyle w:val="TOC1"/>
        <w:tabs>
          <w:tab w:val="right" w:leader="dot" w:pos="9348"/>
        </w:tabs>
        <w:rPr>
          <w:rFonts w:asciiTheme="minorHAnsi" w:eastAsiaTheme="minorEastAsia" w:hAnsiTheme="minorHAnsi" w:cstheme="minorBidi"/>
          <w:noProof/>
          <w:sz w:val="22"/>
          <w:lang w:val="en-US"/>
        </w:rPr>
      </w:pPr>
      <w:hyperlink w:anchor="_Toc193833023" w:history="1">
        <w:r w:rsidRPr="0055795F">
          <w:rPr>
            <w:rStyle w:val="Hyperlink"/>
            <w:noProof/>
          </w:rPr>
          <w:t>Hình 3.51. Trang thêm bài viết</w:t>
        </w:r>
        <w:r>
          <w:rPr>
            <w:noProof/>
            <w:webHidden/>
          </w:rPr>
          <w:tab/>
        </w:r>
        <w:r>
          <w:rPr>
            <w:noProof/>
            <w:webHidden/>
          </w:rPr>
          <w:fldChar w:fldCharType="begin"/>
        </w:r>
        <w:r>
          <w:rPr>
            <w:noProof/>
            <w:webHidden/>
          </w:rPr>
          <w:instrText xml:space="preserve"> PAGEREF _Toc193833023 \h </w:instrText>
        </w:r>
        <w:r>
          <w:rPr>
            <w:noProof/>
            <w:webHidden/>
          </w:rPr>
        </w:r>
        <w:r>
          <w:rPr>
            <w:noProof/>
            <w:webHidden/>
          </w:rPr>
          <w:fldChar w:fldCharType="separate"/>
        </w:r>
        <w:r w:rsidR="007A36DF">
          <w:rPr>
            <w:noProof/>
            <w:webHidden/>
          </w:rPr>
          <w:t>49</w:t>
        </w:r>
        <w:r>
          <w:rPr>
            <w:noProof/>
            <w:webHidden/>
          </w:rPr>
          <w:fldChar w:fldCharType="end"/>
        </w:r>
      </w:hyperlink>
    </w:p>
    <w:p w14:paraId="24101BA0" w14:textId="4B763B1A" w:rsidR="00250AFE" w:rsidRDefault="00250AFE">
      <w:pPr>
        <w:pStyle w:val="TOC1"/>
        <w:tabs>
          <w:tab w:val="right" w:leader="dot" w:pos="9348"/>
        </w:tabs>
        <w:rPr>
          <w:rFonts w:asciiTheme="minorHAnsi" w:eastAsiaTheme="minorEastAsia" w:hAnsiTheme="minorHAnsi" w:cstheme="minorBidi"/>
          <w:noProof/>
          <w:sz w:val="22"/>
          <w:lang w:val="en-US"/>
        </w:rPr>
      </w:pPr>
      <w:hyperlink w:anchor="_Toc193833024" w:history="1">
        <w:r w:rsidRPr="0055795F">
          <w:rPr>
            <w:rStyle w:val="Hyperlink"/>
            <w:noProof/>
          </w:rPr>
          <w:t>Hình 3.52. Trang chỉnh sửa bài viết</w:t>
        </w:r>
        <w:r>
          <w:rPr>
            <w:noProof/>
            <w:webHidden/>
          </w:rPr>
          <w:tab/>
        </w:r>
        <w:r>
          <w:rPr>
            <w:noProof/>
            <w:webHidden/>
          </w:rPr>
          <w:fldChar w:fldCharType="begin"/>
        </w:r>
        <w:r>
          <w:rPr>
            <w:noProof/>
            <w:webHidden/>
          </w:rPr>
          <w:instrText xml:space="preserve"> PAGEREF _Toc193833024 \h </w:instrText>
        </w:r>
        <w:r>
          <w:rPr>
            <w:noProof/>
            <w:webHidden/>
          </w:rPr>
        </w:r>
        <w:r>
          <w:rPr>
            <w:noProof/>
            <w:webHidden/>
          </w:rPr>
          <w:fldChar w:fldCharType="separate"/>
        </w:r>
        <w:r w:rsidR="007A36DF">
          <w:rPr>
            <w:noProof/>
            <w:webHidden/>
          </w:rPr>
          <w:t>50</w:t>
        </w:r>
        <w:r>
          <w:rPr>
            <w:noProof/>
            <w:webHidden/>
          </w:rPr>
          <w:fldChar w:fldCharType="end"/>
        </w:r>
      </w:hyperlink>
    </w:p>
    <w:p w14:paraId="19008E23" w14:textId="79358BD9" w:rsidR="00250AFE" w:rsidRDefault="00250AFE">
      <w:pPr>
        <w:pStyle w:val="TOC1"/>
        <w:tabs>
          <w:tab w:val="right" w:leader="dot" w:pos="9348"/>
        </w:tabs>
        <w:rPr>
          <w:rFonts w:asciiTheme="minorHAnsi" w:eastAsiaTheme="minorEastAsia" w:hAnsiTheme="minorHAnsi" w:cstheme="minorBidi"/>
          <w:noProof/>
          <w:sz w:val="22"/>
          <w:lang w:val="en-US"/>
        </w:rPr>
      </w:pPr>
      <w:hyperlink w:anchor="_Toc193833025" w:history="1">
        <w:r w:rsidRPr="0055795F">
          <w:rPr>
            <w:rStyle w:val="Hyperlink"/>
            <w:noProof/>
          </w:rPr>
          <w:t>Hình 3.53. Trang quản lí đơn hàng</w:t>
        </w:r>
        <w:r>
          <w:rPr>
            <w:noProof/>
            <w:webHidden/>
          </w:rPr>
          <w:tab/>
        </w:r>
        <w:r>
          <w:rPr>
            <w:noProof/>
            <w:webHidden/>
          </w:rPr>
          <w:fldChar w:fldCharType="begin"/>
        </w:r>
        <w:r>
          <w:rPr>
            <w:noProof/>
            <w:webHidden/>
          </w:rPr>
          <w:instrText xml:space="preserve"> PAGEREF _Toc193833025 \h </w:instrText>
        </w:r>
        <w:r>
          <w:rPr>
            <w:noProof/>
            <w:webHidden/>
          </w:rPr>
        </w:r>
        <w:r>
          <w:rPr>
            <w:noProof/>
            <w:webHidden/>
          </w:rPr>
          <w:fldChar w:fldCharType="separate"/>
        </w:r>
        <w:r w:rsidR="007A36DF">
          <w:rPr>
            <w:noProof/>
            <w:webHidden/>
          </w:rPr>
          <w:t>50</w:t>
        </w:r>
        <w:r>
          <w:rPr>
            <w:noProof/>
            <w:webHidden/>
          </w:rPr>
          <w:fldChar w:fldCharType="end"/>
        </w:r>
      </w:hyperlink>
    </w:p>
    <w:p w14:paraId="4559935B" w14:textId="20108C48" w:rsidR="00250AFE" w:rsidRDefault="00250AFE">
      <w:pPr>
        <w:pStyle w:val="TOC1"/>
        <w:tabs>
          <w:tab w:val="right" w:leader="dot" w:pos="9348"/>
        </w:tabs>
        <w:rPr>
          <w:rFonts w:asciiTheme="minorHAnsi" w:eastAsiaTheme="minorEastAsia" w:hAnsiTheme="minorHAnsi" w:cstheme="minorBidi"/>
          <w:noProof/>
          <w:sz w:val="22"/>
          <w:lang w:val="en-US"/>
        </w:rPr>
      </w:pPr>
      <w:hyperlink w:anchor="_Toc193833026" w:history="1">
        <w:r w:rsidRPr="0055795F">
          <w:rPr>
            <w:rStyle w:val="Hyperlink"/>
            <w:noProof/>
          </w:rPr>
          <w:t>Hình 3.54. Trang chi tiết đơn hàng</w:t>
        </w:r>
        <w:r>
          <w:rPr>
            <w:noProof/>
            <w:webHidden/>
          </w:rPr>
          <w:tab/>
        </w:r>
        <w:r>
          <w:rPr>
            <w:noProof/>
            <w:webHidden/>
          </w:rPr>
          <w:fldChar w:fldCharType="begin"/>
        </w:r>
        <w:r>
          <w:rPr>
            <w:noProof/>
            <w:webHidden/>
          </w:rPr>
          <w:instrText xml:space="preserve"> PAGEREF _Toc193833026 \h </w:instrText>
        </w:r>
        <w:r>
          <w:rPr>
            <w:noProof/>
            <w:webHidden/>
          </w:rPr>
        </w:r>
        <w:r>
          <w:rPr>
            <w:noProof/>
            <w:webHidden/>
          </w:rPr>
          <w:fldChar w:fldCharType="separate"/>
        </w:r>
        <w:r w:rsidR="007A36DF">
          <w:rPr>
            <w:noProof/>
            <w:webHidden/>
          </w:rPr>
          <w:t>51</w:t>
        </w:r>
        <w:r>
          <w:rPr>
            <w:noProof/>
            <w:webHidden/>
          </w:rPr>
          <w:fldChar w:fldCharType="end"/>
        </w:r>
      </w:hyperlink>
    </w:p>
    <w:p w14:paraId="1876DE35" w14:textId="4BFF1AB3" w:rsidR="00250AFE" w:rsidRDefault="00250AFE">
      <w:pPr>
        <w:pStyle w:val="TOC1"/>
        <w:tabs>
          <w:tab w:val="right" w:leader="dot" w:pos="9348"/>
        </w:tabs>
        <w:rPr>
          <w:rFonts w:asciiTheme="minorHAnsi" w:eastAsiaTheme="minorEastAsia" w:hAnsiTheme="minorHAnsi" w:cstheme="minorBidi"/>
          <w:noProof/>
          <w:sz w:val="22"/>
          <w:lang w:val="en-US"/>
        </w:rPr>
      </w:pPr>
      <w:hyperlink w:anchor="_Toc193833027" w:history="1">
        <w:r w:rsidRPr="0055795F">
          <w:rPr>
            <w:rStyle w:val="Hyperlink"/>
            <w:noProof/>
          </w:rPr>
          <w:t>Hình 3.55. Hội thoại cập nhập trạng thái đơn hàng</w:t>
        </w:r>
        <w:r>
          <w:rPr>
            <w:noProof/>
            <w:webHidden/>
          </w:rPr>
          <w:tab/>
        </w:r>
        <w:r>
          <w:rPr>
            <w:noProof/>
            <w:webHidden/>
          </w:rPr>
          <w:fldChar w:fldCharType="begin"/>
        </w:r>
        <w:r>
          <w:rPr>
            <w:noProof/>
            <w:webHidden/>
          </w:rPr>
          <w:instrText xml:space="preserve"> PAGEREF _Toc193833027 \h </w:instrText>
        </w:r>
        <w:r>
          <w:rPr>
            <w:noProof/>
            <w:webHidden/>
          </w:rPr>
        </w:r>
        <w:r>
          <w:rPr>
            <w:noProof/>
            <w:webHidden/>
          </w:rPr>
          <w:fldChar w:fldCharType="separate"/>
        </w:r>
        <w:r w:rsidR="007A36DF">
          <w:rPr>
            <w:noProof/>
            <w:webHidden/>
          </w:rPr>
          <w:t>51</w:t>
        </w:r>
        <w:r>
          <w:rPr>
            <w:noProof/>
            <w:webHidden/>
          </w:rPr>
          <w:fldChar w:fldCharType="end"/>
        </w:r>
      </w:hyperlink>
    </w:p>
    <w:p w14:paraId="23374A0F" w14:textId="424CAB74" w:rsidR="00250AFE" w:rsidRDefault="00250AFE">
      <w:pPr>
        <w:pStyle w:val="TOC1"/>
        <w:tabs>
          <w:tab w:val="right" w:leader="dot" w:pos="9348"/>
        </w:tabs>
        <w:rPr>
          <w:rFonts w:asciiTheme="minorHAnsi" w:eastAsiaTheme="minorEastAsia" w:hAnsiTheme="minorHAnsi" w:cstheme="minorBidi"/>
          <w:noProof/>
          <w:sz w:val="22"/>
          <w:lang w:val="en-US"/>
        </w:rPr>
      </w:pPr>
      <w:hyperlink w:anchor="_Toc193833028" w:history="1">
        <w:r w:rsidRPr="0055795F">
          <w:rPr>
            <w:rStyle w:val="Hyperlink"/>
            <w:noProof/>
          </w:rPr>
          <w:t>Hình 3.56. Trang quản lý nhà cung cấp</w:t>
        </w:r>
        <w:r>
          <w:rPr>
            <w:noProof/>
            <w:webHidden/>
          </w:rPr>
          <w:tab/>
        </w:r>
        <w:r>
          <w:rPr>
            <w:noProof/>
            <w:webHidden/>
          </w:rPr>
          <w:fldChar w:fldCharType="begin"/>
        </w:r>
        <w:r>
          <w:rPr>
            <w:noProof/>
            <w:webHidden/>
          </w:rPr>
          <w:instrText xml:space="preserve"> PAGEREF _Toc193833028 \h </w:instrText>
        </w:r>
        <w:r>
          <w:rPr>
            <w:noProof/>
            <w:webHidden/>
          </w:rPr>
        </w:r>
        <w:r>
          <w:rPr>
            <w:noProof/>
            <w:webHidden/>
          </w:rPr>
          <w:fldChar w:fldCharType="separate"/>
        </w:r>
        <w:r w:rsidR="007A36DF">
          <w:rPr>
            <w:noProof/>
            <w:webHidden/>
          </w:rPr>
          <w:t>52</w:t>
        </w:r>
        <w:r>
          <w:rPr>
            <w:noProof/>
            <w:webHidden/>
          </w:rPr>
          <w:fldChar w:fldCharType="end"/>
        </w:r>
      </w:hyperlink>
    </w:p>
    <w:p w14:paraId="1B20DAC6" w14:textId="2CD49E37" w:rsidR="00250AFE" w:rsidRDefault="00250AFE">
      <w:pPr>
        <w:pStyle w:val="TOC1"/>
        <w:tabs>
          <w:tab w:val="right" w:leader="dot" w:pos="9348"/>
        </w:tabs>
        <w:rPr>
          <w:rFonts w:asciiTheme="minorHAnsi" w:eastAsiaTheme="minorEastAsia" w:hAnsiTheme="minorHAnsi" w:cstheme="minorBidi"/>
          <w:noProof/>
          <w:sz w:val="22"/>
          <w:lang w:val="en-US"/>
        </w:rPr>
      </w:pPr>
      <w:hyperlink w:anchor="_Toc193833029" w:history="1">
        <w:r w:rsidRPr="0055795F">
          <w:rPr>
            <w:rStyle w:val="Hyperlink"/>
            <w:noProof/>
          </w:rPr>
          <w:t>Hình 3.57. Trang thêm nhà cung cấp</w:t>
        </w:r>
        <w:r>
          <w:rPr>
            <w:noProof/>
            <w:webHidden/>
          </w:rPr>
          <w:tab/>
        </w:r>
        <w:r>
          <w:rPr>
            <w:noProof/>
            <w:webHidden/>
          </w:rPr>
          <w:fldChar w:fldCharType="begin"/>
        </w:r>
        <w:r>
          <w:rPr>
            <w:noProof/>
            <w:webHidden/>
          </w:rPr>
          <w:instrText xml:space="preserve"> PAGEREF _Toc193833029 \h </w:instrText>
        </w:r>
        <w:r>
          <w:rPr>
            <w:noProof/>
            <w:webHidden/>
          </w:rPr>
        </w:r>
        <w:r>
          <w:rPr>
            <w:noProof/>
            <w:webHidden/>
          </w:rPr>
          <w:fldChar w:fldCharType="separate"/>
        </w:r>
        <w:r w:rsidR="007A36DF">
          <w:rPr>
            <w:noProof/>
            <w:webHidden/>
          </w:rPr>
          <w:t>52</w:t>
        </w:r>
        <w:r>
          <w:rPr>
            <w:noProof/>
            <w:webHidden/>
          </w:rPr>
          <w:fldChar w:fldCharType="end"/>
        </w:r>
      </w:hyperlink>
    </w:p>
    <w:p w14:paraId="56758FAE" w14:textId="1D3AFC7A" w:rsidR="00250AFE" w:rsidRDefault="00250AFE">
      <w:pPr>
        <w:pStyle w:val="TOC1"/>
        <w:tabs>
          <w:tab w:val="right" w:leader="dot" w:pos="9348"/>
        </w:tabs>
        <w:rPr>
          <w:rFonts w:asciiTheme="minorHAnsi" w:eastAsiaTheme="minorEastAsia" w:hAnsiTheme="minorHAnsi" w:cstheme="minorBidi"/>
          <w:noProof/>
          <w:sz w:val="22"/>
          <w:lang w:val="en-US"/>
        </w:rPr>
      </w:pPr>
      <w:hyperlink w:anchor="_Toc193833030" w:history="1">
        <w:r w:rsidRPr="0055795F">
          <w:rPr>
            <w:rStyle w:val="Hyperlink"/>
            <w:noProof/>
          </w:rPr>
          <w:t>Hình 3.58. Trang chỉnh sửa nhà cung cấp</w:t>
        </w:r>
        <w:r>
          <w:rPr>
            <w:noProof/>
            <w:webHidden/>
          </w:rPr>
          <w:tab/>
        </w:r>
        <w:r>
          <w:rPr>
            <w:noProof/>
            <w:webHidden/>
          </w:rPr>
          <w:fldChar w:fldCharType="begin"/>
        </w:r>
        <w:r>
          <w:rPr>
            <w:noProof/>
            <w:webHidden/>
          </w:rPr>
          <w:instrText xml:space="preserve"> PAGEREF _Toc193833030 \h </w:instrText>
        </w:r>
        <w:r>
          <w:rPr>
            <w:noProof/>
            <w:webHidden/>
          </w:rPr>
        </w:r>
        <w:r>
          <w:rPr>
            <w:noProof/>
            <w:webHidden/>
          </w:rPr>
          <w:fldChar w:fldCharType="separate"/>
        </w:r>
        <w:r w:rsidR="007A36DF">
          <w:rPr>
            <w:noProof/>
            <w:webHidden/>
          </w:rPr>
          <w:t>53</w:t>
        </w:r>
        <w:r>
          <w:rPr>
            <w:noProof/>
            <w:webHidden/>
          </w:rPr>
          <w:fldChar w:fldCharType="end"/>
        </w:r>
      </w:hyperlink>
    </w:p>
    <w:p w14:paraId="7715F76D" w14:textId="14C20F7D" w:rsidR="00250AFE" w:rsidRDefault="00250AFE">
      <w:pPr>
        <w:pStyle w:val="TOC1"/>
        <w:tabs>
          <w:tab w:val="right" w:leader="dot" w:pos="9348"/>
        </w:tabs>
        <w:rPr>
          <w:rFonts w:asciiTheme="minorHAnsi" w:eastAsiaTheme="minorEastAsia" w:hAnsiTheme="minorHAnsi" w:cstheme="minorBidi"/>
          <w:noProof/>
          <w:sz w:val="22"/>
          <w:lang w:val="en-US"/>
        </w:rPr>
      </w:pPr>
      <w:hyperlink w:anchor="_Toc193833031" w:history="1">
        <w:r w:rsidRPr="0055795F">
          <w:rPr>
            <w:rStyle w:val="Hyperlink"/>
            <w:noProof/>
          </w:rPr>
          <w:t>Hình 3.34. Trang thống kê</w:t>
        </w:r>
        <w:r>
          <w:rPr>
            <w:noProof/>
            <w:webHidden/>
          </w:rPr>
          <w:tab/>
        </w:r>
        <w:r>
          <w:rPr>
            <w:noProof/>
            <w:webHidden/>
          </w:rPr>
          <w:fldChar w:fldCharType="begin"/>
        </w:r>
        <w:r>
          <w:rPr>
            <w:noProof/>
            <w:webHidden/>
          </w:rPr>
          <w:instrText xml:space="preserve"> PAGEREF _Toc193833031 \h </w:instrText>
        </w:r>
        <w:r>
          <w:rPr>
            <w:noProof/>
            <w:webHidden/>
          </w:rPr>
        </w:r>
        <w:r>
          <w:rPr>
            <w:noProof/>
            <w:webHidden/>
          </w:rPr>
          <w:fldChar w:fldCharType="separate"/>
        </w:r>
        <w:r w:rsidR="007A36DF">
          <w:rPr>
            <w:noProof/>
            <w:webHidden/>
          </w:rPr>
          <w:t>53</w:t>
        </w:r>
        <w:r>
          <w:rPr>
            <w:noProof/>
            <w:webHidden/>
          </w:rPr>
          <w:fldChar w:fldCharType="end"/>
        </w:r>
      </w:hyperlink>
    </w:p>
    <w:p w14:paraId="098F99F8" w14:textId="20C1FC0C" w:rsidR="00705C3A" w:rsidRPr="008B31E4" w:rsidRDefault="00250AFE" w:rsidP="00FE5D01">
      <w:r>
        <w:fldChar w:fldCharType="end"/>
      </w:r>
    </w:p>
    <w:p w14:paraId="752749A3" w14:textId="7F40E72D" w:rsidR="00705C3A" w:rsidRPr="008B31E4" w:rsidRDefault="00705C3A" w:rsidP="00FE5D01"/>
    <w:p w14:paraId="77F19803" w14:textId="0A61B63C" w:rsidR="00705C3A" w:rsidRPr="008B31E4" w:rsidRDefault="00705C3A" w:rsidP="00FE5D01"/>
    <w:p w14:paraId="6198DB1C" w14:textId="401AADAB" w:rsidR="00705C3A" w:rsidRPr="008B31E4" w:rsidRDefault="00705C3A" w:rsidP="00FE5D01"/>
    <w:p w14:paraId="5A85538F" w14:textId="47E37801" w:rsidR="00705C3A" w:rsidRPr="008B31E4" w:rsidRDefault="00705C3A" w:rsidP="00FE5D01"/>
    <w:p w14:paraId="7C7F9D25" w14:textId="46BC8C07" w:rsidR="00705C3A" w:rsidRPr="008B31E4" w:rsidRDefault="00705C3A" w:rsidP="00FE5D01"/>
    <w:p w14:paraId="4A54BE7C" w14:textId="301C8200" w:rsidR="00705C3A" w:rsidRPr="008B31E4" w:rsidRDefault="00705C3A" w:rsidP="00FE5D01"/>
    <w:p w14:paraId="50B40381" w14:textId="24F74CF9" w:rsidR="00705C3A" w:rsidRPr="008B31E4" w:rsidRDefault="00705C3A" w:rsidP="00FE5D01"/>
    <w:p w14:paraId="3E50AF85" w14:textId="386A4A99" w:rsidR="00705C3A" w:rsidRPr="008B31E4" w:rsidRDefault="00705C3A" w:rsidP="00FE5D01"/>
    <w:p w14:paraId="60BC9BC8" w14:textId="3EB13D72" w:rsidR="00705C3A" w:rsidRPr="008B31E4" w:rsidRDefault="00705C3A" w:rsidP="00FE5D01"/>
    <w:p w14:paraId="308F0692" w14:textId="79FBE5CE" w:rsidR="00705C3A" w:rsidRPr="008B31E4" w:rsidRDefault="00705C3A" w:rsidP="00FE5D01"/>
    <w:p w14:paraId="4FABF6B6" w14:textId="13248D18" w:rsidR="00705C3A" w:rsidRPr="008B31E4" w:rsidRDefault="00705C3A" w:rsidP="00FE5D01"/>
    <w:p w14:paraId="7C45978C" w14:textId="14D3E127" w:rsidR="00705C3A" w:rsidRPr="008B31E4" w:rsidRDefault="00705C3A" w:rsidP="00FE5D01"/>
    <w:p w14:paraId="1F71626C" w14:textId="5BD98720" w:rsidR="00705C3A" w:rsidRPr="008B31E4" w:rsidRDefault="00705C3A" w:rsidP="00FE5D01"/>
    <w:p w14:paraId="4321B1D0" w14:textId="7EAF5492" w:rsidR="00705C3A" w:rsidRPr="008B31E4" w:rsidRDefault="00705C3A" w:rsidP="00FE5D01"/>
    <w:p w14:paraId="274C6757" w14:textId="392549A6" w:rsidR="00705C3A" w:rsidRPr="008B31E4" w:rsidRDefault="00705C3A" w:rsidP="00FE5D01"/>
    <w:p w14:paraId="6687455C" w14:textId="6E7CD560" w:rsidR="00705C3A" w:rsidRPr="008B31E4" w:rsidRDefault="00705C3A" w:rsidP="00FE5D01"/>
    <w:p w14:paraId="4612C6D9" w14:textId="59636027" w:rsidR="00705C3A" w:rsidRPr="008B31E4" w:rsidRDefault="00705C3A" w:rsidP="00FE5D01"/>
    <w:p w14:paraId="546C9288" w14:textId="643E477E" w:rsidR="00705C3A" w:rsidRPr="008B31E4" w:rsidRDefault="00705C3A" w:rsidP="00FE5D01"/>
    <w:p w14:paraId="44498FAE" w14:textId="5519D70F" w:rsidR="00705C3A" w:rsidRPr="008B31E4" w:rsidRDefault="00705C3A" w:rsidP="00FE5D01"/>
    <w:p w14:paraId="5B5C33EA" w14:textId="3B0136C6" w:rsidR="00705C3A" w:rsidRDefault="00705C3A" w:rsidP="00FE5D01"/>
    <w:p w14:paraId="389F268B" w14:textId="4C966974" w:rsidR="00250AFE" w:rsidRDefault="00250AFE" w:rsidP="00FE5D01"/>
    <w:p w14:paraId="41586181" w14:textId="76A16DF2" w:rsidR="00250AFE" w:rsidRDefault="00250AFE" w:rsidP="00FE5D01"/>
    <w:p w14:paraId="2A03E62F" w14:textId="678D5B14" w:rsidR="00250AFE" w:rsidRDefault="00250AFE" w:rsidP="00250AFE">
      <w:pPr>
        <w:pStyle w:val="danhmuc"/>
        <w:rPr>
          <w:lang w:val="vi-VN"/>
        </w:rPr>
      </w:pPr>
      <w:bookmarkStart w:id="4" w:name="_Toc193833305"/>
      <w:r>
        <w:t>Danh</w:t>
      </w:r>
      <w:r>
        <w:rPr>
          <w:lang w:val="vi-VN"/>
        </w:rPr>
        <w:t xml:space="preserve"> mục bảng</w:t>
      </w:r>
      <w:bookmarkEnd w:id="4"/>
    </w:p>
    <w:p w14:paraId="22077BD8" w14:textId="625313A7" w:rsidR="00250AFE" w:rsidRDefault="00250AFE">
      <w:pPr>
        <w:pStyle w:val="TOC1"/>
        <w:tabs>
          <w:tab w:val="right" w:leader="dot" w:pos="9348"/>
        </w:tabs>
        <w:rPr>
          <w:rFonts w:asciiTheme="minorHAnsi" w:eastAsiaTheme="minorEastAsia" w:hAnsiTheme="minorHAnsi" w:cstheme="minorBidi"/>
          <w:noProof/>
          <w:sz w:val="22"/>
          <w:lang w:val="en-US"/>
        </w:rPr>
      </w:pPr>
      <w:r>
        <w:rPr>
          <w:lang w:val="vi-VN"/>
        </w:rPr>
        <w:fldChar w:fldCharType="begin"/>
      </w:r>
      <w:r>
        <w:rPr>
          <w:lang w:val="vi-VN"/>
        </w:rPr>
        <w:instrText xml:space="preserve"> TOC \h \z \t "bang,1" </w:instrText>
      </w:r>
      <w:r>
        <w:rPr>
          <w:lang w:val="vi-VN"/>
        </w:rPr>
        <w:fldChar w:fldCharType="separate"/>
      </w:r>
      <w:hyperlink w:anchor="_Toc193833065" w:history="1">
        <w:r w:rsidRPr="00057661">
          <w:rPr>
            <w:rStyle w:val="Hyperlink"/>
            <w:noProof/>
          </w:rPr>
          <w:t>Bảng 3.1 Kịch bản tìm kiếm sản phẩm</w:t>
        </w:r>
        <w:r>
          <w:rPr>
            <w:noProof/>
            <w:webHidden/>
          </w:rPr>
          <w:tab/>
        </w:r>
        <w:r>
          <w:rPr>
            <w:noProof/>
            <w:webHidden/>
          </w:rPr>
          <w:fldChar w:fldCharType="begin"/>
        </w:r>
        <w:r>
          <w:rPr>
            <w:noProof/>
            <w:webHidden/>
          </w:rPr>
          <w:instrText xml:space="preserve"> PAGEREF _Toc193833065 \h </w:instrText>
        </w:r>
        <w:r>
          <w:rPr>
            <w:noProof/>
            <w:webHidden/>
          </w:rPr>
        </w:r>
        <w:r>
          <w:rPr>
            <w:noProof/>
            <w:webHidden/>
          </w:rPr>
          <w:fldChar w:fldCharType="separate"/>
        </w:r>
        <w:r w:rsidR="007A36DF">
          <w:rPr>
            <w:noProof/>
            <w:webHidden/>
          </w:rPr>
          <w:t>12</w:t>
        </w:r>
        <w:r>
          <w:rPr>
            <w:noProof/>
            <w:webHidden/>
          </w:rPr>
          <w:fldChar w:fldCharType="end"/>
        </w:r>
      </w:hyperlink>
    </w:p>
    <w:p w14:paraId="1426CF42" w14:textId="4ED07BF7" w:rsidR="00250AFE" w:rsidRDefault="00250AFE">
      <w:pPr>
        <w:pStyle w:val="TOC1"/>
        <w:tabs>
          <w:tab w:val="right" w:leader="dot" w:pos="9348"/>
        </w:tabs>
        <w:rPr>
          <w:rFonts w:asciiTheme="minorHAnsi" w:eastAsiaTheme="minorEastAsia" w:hAnsiTheme="minorHAnsi" w:cstheme="minorBidi"/>
          <w:noProof/>
          <w:sz w:val="22"/>
          <w:lang w:val="en-US"/>
        </w:rPr>
      </w:pPr>
      <w:hyperlink w:anchor="_Toc193833066" w:history="1">
        <w:r w:rsidRPr="00057661">
          <w:rPr>
            <w:rStyle w:val="Hyperlink"/>
            <w:noProof/>
          </w:rPr>
          <w:t>Bảng 3.2 Kịch bản đánh giá sản phẩm</w:t>
        </w:r>
        <w:r>
          <w:rPr>
            <w:noProof/>
            <w:webHidden/>
          </w:rPr>
          <w:tab/>
        </w:r>
        <w:r>
          <w:rPr>
            <w:noProof/>
            <w:webHidden/>
          </w:rPr>
          <w:fldChar w:fldCharType="begin"/>
        </w:r>
        <w:r>
          <w:rPr>
            <w:noProof/>
            <w:webHidden/>
          </w:rPr>
          <w:instrText xml:space="preserve"> PAGEREF _Toc193833066 \h </w:instrText>
        </w:r>
        <w:r>
          <w:rPr>
            <w:noProof/>
            <w:webHidden/>
          </w:rPr>
        </w:r>
        <w:r>
          <w:rPr>
            <w:noProof/>
            <w:webHidden/>
          </w:rPr>
          <w:fldChar w:fldCharType="separate"/>
        </w:r>
        <w:r w:rsidR="007A36DF">
          <w:rPr>
            <w:noProof/>
            <w:webHidden/>
          </w:rPr>
          <w:t>13</w:t>
        </w:r>
        <w:r>
          <w:rPr>
            <w:noProof/>
            <w:webHidden/>
          </w:rPr>
          <w:fldChar w:fldCharType="end"/>
        </w:r>
      </w:hyperlink>
    </w:p>
    <w:p w14:paraId="2FE9DCE3" w14:textId="73515CEF" w:rsidR="00250AFE" w:rsidRDefault="00250AFE">
      <w:pPr>
        <w:pStyle w:val="TOC1"/>
        <w:tabs>
          <w:tab w:val="right" w:leader="dot" w:pos="9348"/>
        </w:tabs>
        <w:rPr>
          <w:rFonts w:asciiTheme="minorHAnsi" w:eastAsiaTheme="minorEastAsia" w:hAnsiTheme="minorHAnsi" w:cstheme="minorBidi"/>
          <w:noProof/>
          <w:sz w:val="22"/>
          <w:lang w:val="en-US"/>
        </w:rPr>
      </w:pPr>
      <w:hyperlink w:anchor="_Toc193833067" w:history="1">
        <w:r w:rsidRPr="00057661">
          <w:rPr>
            <w:rStyle w:val="Hyperlink"/>
            <w:noProof/>
          </w:rPr>
          <w:t>Bảng 3.3 Kịch bản thêm giỏ hàng</w:t>
        </w:r>
        <w:r>
          <w:rPr>
            <w:noProof/>
            <w:webHidden/>
          </w:rPr>
          <w:tab/>
        </w:r>
        <w:r>
          <w:rPr>
            <w:noProof/>
            <w:webHidden/>
          </w:rPr>
          <w:fldChar w:fldCharType="begin"/>
        </w:r>
        <w:r>
          <w:rPr>
            <w:noProof/>
            <w:webHidden/>
          </w:rPr>
          <w:instrText xml:space="preserve"> PAGEREF _Toc193833067 \h </w:instrText>
        </w:r>
        <w:r>
          <w:rPr>
            <w:noProof/>
            <w:webHidden/>
          </w:rPr>
        </w:r>
        <w:r>
          <w:rPr>
            <w:noProof/>
            <w:webHidden/>
          </w:rPr>
          <w:fldChar w:fldCharType="separate"/>
        </w:r>
        <w:r w:rsidR="007A36DF">
          <w:rPr>
            <w:noProof/>
            <w:webHidden/>
          </w:rPr>
          <w:t>13</w:t>
        </w:r>
        <w:r>
          <w:rPr>
            <w:noProof/>
            <w:webHidden/>
          </w:rPr>
          <w:fldChar w:fldCharType="end"/>
        </w:r>
      </w:hyperlink>
    </w:p>
    <w:p w14:paraId="39CBB600" w14:textId="797D9438" w:rsidR="00250AFE" w:rsidRDefault="00250AFE">
      <w:pPr>
        <w:pStyle w:val="TOC1"/>
        <w:tabs>
          <w:tab w:val="right" w:leader="dot" w:pos="9348"/>
        </w:tabs>
        <w:rPr>
          <w:rFonts w:asciiTheme="minorHAnsi" w:eastAsiaTheme="minorEastAsia" w:hAnsiTheme="minorHAnsi" w:cstheme="minorBidi"/>
          <w:noProof/>
          <w:sz w:val="22"/>
          <w:lang w:val="en-US"/>
        </w:rPr>
      </w:pPr>
      <w:hyperlink w:anchor="_Toc193833068" w:history="1">
        <w:r w:rsidRPr="00057661">
          <w:rPr>
            <w:rStyle w:val="Hyperlink"/>
            <w:noProof/>
          </w:rPr>
          <w:t>Bảng 3.4 Kịch bản thanh toán đơn hàng</w:t>
        </w:r>
        <w:r>
          <w:rPr>
            <w:noProof/>
            <w:webHidden/>
          </w:rPr>
          <w:tab/>
        </w:r>
        <w:r>
          <w:rPr>
            <w:noProof/>
            <w:webHidden/>
          </w:rPr>
          <w:fldChar w:fldCharType="begin"/>
        </w:r>
        <w:r>
          <w:rPr>
            <w:noProof/>
            <w:webHidden/>
          </w:rPr>
          <w:instrText xml:space="preserve"> PAGEREF _Toc193833068 \h </w:instrText>
        </w:r>
        <w:r>
          <w:rPr>
            <w:noProof/>
            <w:webHidden/>
          </w:rPr>
        </w:r>
        <w:r>
          <w:rPr>
            <w:noProof/>
            <w:webHidden/>
          </w:rPr>
          <w:fldChar w:fldCharType="separate"/>
        </w:r>
        <w:r w:rsidR="007A36DF">
          <w:rPr>
            <w:noProof/>
            <w:webHidden/>
          </w:rPr>
          <w:t>14</w:t>
        </w:r>
        <w:r>
          <w:rPr>
            <w:noProof/>
            <w:webHidden/>
          </w:rPr>
          <w:fldChar w:fldCharType="end"/>
        </w:r>
      </w:hyperlink>
    </w:p>
    <w:p w14:paraId="5711E70E" w14:textId="241AFA81" w:rsidR="00250AFE" w:rsidRDefault="00250AFE">
      <w:pPr>
        <w:pStyle w:val="TOC1"/>
        <w:tabs>
          <w:tab w:val="right" w:leader="dot" w:pos="9348"/>
        </w:tabs>
        <w:rPr>
          <w:rFonts w:asciiTheme="minorHAnsi" w:eastAsiaTheme="minorEastAsia" w:hAnsiTheme="minorHAnsi" w:cstheme="minorBidi"/>
          <w:noProof/>
          <w:sz w:val="22"/>
          <w:lang w:val="en-US"/>
        </w:rPr>
      </w:pPr>
      <w:hyperlink w:anchor="_Toc193833069" w:history="1">
        <w:r w:rsidRPr="00057661">
          <w:rPr>
            <w:rStyle w:val="Hyperlink"/>
            <w:noProof/>
          </w:rPr>
          <w:t>Bảng 3.5 Kịch bản xem chi tiết đơn hàng</w:t>
        </w:r>
        <w:r>
          <w:rPr>
            <w:noProof/>
            <w:webHidden/>
          </w:rPr>
          <w:tab/>
        </w:r>
        <w:r>
          <w:rPr>
            <w:noProof/>
            <w:webHidden/>
          </w:rPr>
          <w:fldChar w:fldCharType="begin"/>
        </w:r>
        <w:r>
          <w:rPr>
            <w:noProof/>
            <w:webHidden/>
          </w:rPr>
          <w:instrText xml:space="preserve"> PAGEREF _Toc193833069 \h </w:instrText>
        </w:r>
        <w:r>
          <w:rPr>
            <w:noProof/>
            <w:webHidden/>
          </w:rPr>
        </w:r>
        <w:r>
          <w:rPr>
            <w:noProof/>
            <w:webHidden/>
          </w:rPr>
          <w:fldChar w:fldCharType="separate"/>
        </w:r>
        <w:r w:rsidR="007A36DF">
          <w:rPr>
            <w:noProof/>
            <w:webHidden/>
          </w:rPr>
          <w:t>15</w:t>
        </w:r>
        <w:r>
          <w:rPr>
            <w:noProof/>
            <w:webHidden/>
          </w:rPr>
          <w:fldChar w:fldCharType="end"/>
        </w:r>
      </w:hyperlink>
    </w:p>
    <w:p w14:paraId="64D9E1BF" w14:textId="01BE20FF" w:rsidR="00250AFE" w:rsidRDefault="00250AFE">
      <w:pPr>
        <w:pStyle w:val="TOC1"/>
        <w:tabs>
          <w:tab w:val="right" w:leader="dot" w:pos="9348"/>
        </w:tabs>
        <w:rPr>
          <w:rFonts w:asciiTheme="minorHAnsi" w:eastAsiaTheme="minorEastAsia" w:hAnsiTheme="minorHAnsi" w:cstheme="minorBidi"/>
          <w:noProof/>
          <w:sz w:val="22"/>
          <w:lang w:val="en-US"/>
        </w:rPr>
      </w:pPr>
      <w:hyperlink w:anchor="_Toc193833070" w:history="1">
        <w:r w:rsidRPr="00057661">
          <w:rPr>
            <w:rStyle w:val="Hyperlink"/>
            <w:noProof/>
          </w:rPr>
          <w:t>Bảng 3.6 Kịch bản xem chi tiết đơn hàng</w:t>
        </w:r>
        <w:r>
          <w:rPr>
            <w:noProof/>
            <w:webHidden/>
          </w:rPr>
          <w:tab/>
        </w:r>
        <w:r>
          <w:rPr>
            <w:noProof/>
            <w:webHidden/>
          </w:rPr>
          <w:fldChar w:fldCharType="begin"/>
        </w:r>
        <w:r>
          <w:rPr>
            <w:noProof/>
            <w:webHidden/>
          </w:rPr>
          <w:instrText xml:space="preserve"> PAGEREF _Toc193833070 \h </w:instrText>
        </w:r>
        <w:r>
          <w:rPr>
            <w:noProof/>
            <w:webHidden/>
          </w:rPr>
        </w:r>
        <w:r>
          <w:rPr>
            <w:noProof/>
            <w:webHidden/>
          </w:rPr>
          <w:fldChar w:fldCharType="separate"/>
        </w:r>
        <w:r w:rsidR="007A36DF">
          <w:rPr>
            <w:noProof/>
            <w:webHidden/>
          </w:rPr>
          <w:t>15</w:t>
        </w:r>
        <w:r>
          <w:rPr>
            <w:noProof/>
            <w:webHidden/>
          </w:rPr>
          <w:fldChar w:fldCharType="end"/>
        </w:r>
      </w:hyperlink>
    </w:p>
    <w:p w14:paraId="15B6382D" w14:textId="25F43A91" w:rsidR="00250AFE" w:rsidRDefault="00250AFE">
      <w:pPr>
        <w:pStyle w:val="TOC1"/>
        <w:tabs>
          <w:tab w:val="right" w:leader="dot" w:pos="9348"/>
        </w:tabs>
        <w:rPr>
          <w:rFonts w:asciiTheme="minorHAnsi" w:eastAsiaTheme="minorEastAsia" w:hAnsiTheme="minorHAnsi" w:cstheme="minorBidi"/>
          <w:noProof/>
          <w:sz w:val="22"/>
          <w:lang w:val="en-US"/>
        </w:rPr>
      </w:pPr>
      <w:hyperlink w:anchor="_Toc193833071" w:history="1">
        <w:r w:rsidRPr="00057661">
          <w:rPr>
            <w:rStyle w:val="Hyperlink"/>
            <w:noProof/>
          </w:rPr>
          <w:t>Bảng 3.7 Kịch bản thêm sản phẩm</w:t>
        </w:r>
        <w:r>
          <w:rPr>
            <w:noProof/>
            <w:webHidden/>
          </w:rPr>
          <w:tab/>
        </w:r>
        <w:r>
          <w:rPr>
            <w:noProof/>
            <w:webHidden/>
          </w:rPr>
          <w:fldChar w:fldCharType="begin"/>
        </w:r>
        <w:r>
          <w:rPr>
            <w:noProof/>
            <w:webHidden/>
          </w:rPr>
          <w:instrText xml:space="preserve"> PAGEREF _Toc193833071 \h </w:instrText>
        </w:r>
        <w:r>
          <w:rPr>
            <w:noProof/>
            <w:webHidden/>
          </w:rPr>
        </w:r>
        <w:r>
          <w:rPr>
            <w:noProof/>
            <w:webHidden/>
          </w:rPr>
          <w:fldChar w:fldCharType="separate"/>
        </w:r>
        <w:r w:rsidR="007A36DF">
          <w:rPr>
            <w:noProof/>
            <w:webHidden/>
          </w:rPr>
          <w:t>16</w:t>
        </w:r>
        <w:r>
          <w:rPr>
            <w:noProof/>
            <w:webHidden/>
          </w:rPr>
          <w:fldChar w:fldCharType="end"/>
        </w:r>
      </w:hyperlink>
    </w:p>
    <w:p w14:paraId="0A95DD62" w14:textId="776D47F4" w:rsidR="00250AFE" w:rsidRDefault="00250AFE">
      <w:pPr>
        <w:pStyle w:val="TOC1"/>
        <w:tabs>
          <w:tab w:val="right" w:leader="dot" w:pos="9348"/>
        </w:tabs>
        <w:rPr>
          <w:rFonts w:asciiTheme="minorHAnsi" w:eastAsiaTheme="minorEastAsia" w:hAnsiTheme="minorHAnsi" w:cstheme="minorBidi"/>
          <w:noProof/>
          <w:sz w:val="22"/>
          <w:lang w:val="en-US"/>
        </w:rPr>
      </w:pPr>
      <w:hyperlink w:anchor="_Toc193833072" w:history="1">
        <w:r w:rsidRPr="00057661">
          <w:rPr>
            <w:rStyle w:val="Hyperlink"/>
            <w:noProof/>
          </w:rPr>
          <w:t>Bảng 3.8 Bảng Product – Lưu trữ thông tin sản phẩm</w:t>
        </w:r>
        <w:r>
          <w:rPr>
            <w:noProof/>
            <w:webHidden/>
          </w:rPr>
          <w:tab/>
        </w:r>
        <w:r>
          <w:rPr>
            <w:noProof/>
            <w:webHidden/>
          </w:rPr>
          <w:fldChar w:fldCharType="begin"/>
        </w:r>
        <w:r>
          <w:rPr>
            <w:noProof/>
            <w:webHidden/>
          </w:rPr>
          <w:instrText xml:space="preserve"> PAGEREF _Toc193833072 \h </w:instrText>
        </w:r>
        <w:r>
          <w:rPr>
            <w:noProof/>
            <w:webHidden/>
          </w:rPr>
        </w:r>
        <w:r>
          <w:rPr>
            <w:noProof/>
            <w:webHidden/>
          </w:rPr>
          <w:fldChar w:fldCharType="separate"/>
        </w:r>
        <w:r w:rsidR="007A36DF">
          <w:rPr>
            <w:noProof/>
            <w:webHidden/>
          </w:rPr>
          <w:t>17</w:t>
        </w:r>
        <w:r>
          <w:rPr>
            <w:noProof/>
            <w:webHidden/>
          </w:rPr>
          <w:fldChar w:fldCharType="end"/>
        </w:r>
      </w:hyperlink>
    </w:p>
    <w:p w14:paraId="325AB392" w14:textId="41E04990" w:rsidR="00250AFE" w:rsidRDefault="00250AFE">
      <w:pPr>
        <w:pStyle w:val="TOC1"/>
        <w:tabs>
          <w:tab w:val="right" w:leader="dot" w:pos="9348"/>
        </w:tabs>
        <w:rPr>
          <w:rFonts w:asciiTheme="minorHAnsi" w:eastAsiaTheme="minorEastAsia" w:hAnsiTheme="minorHAnsi" w:cstheme="minorBidi"/>
          <w:noProof/>
          <w:sz w:val="22"/>
          <w:lang w:val="en-US"/>
        </w:rPr>
      </w:pPr>
      <w:hyperlink w:anchor="_Toc193833073" w:history="1">
        <w:r w:rsidRPr="00057661">
          <w:rPr>
            <w:rStyle w:val="Hyperlink"/>
            <w:noProof/>
          </w:rPr>
          <w:t>Bảng 3.9 Bảng ProductImage – Lưu trữ hình ảnh của sản phẩm</w:t>
        </w:r>
        <w:r>
          <w:rPr>
            <w:noProof/>
            <w:webHidden/>
          </w:rPr>
          <w:tab/>
        </w:r>
        <w:r>
          <w:rPr>
            <w:noProof/>
            <w:webHidden/>
          </w:rPr>
          <w:fldChar w:fldCharType="begin"/>
        </w:r>
        <w:r>
          <w:rPr>
            <w:noProof/>
            <w:webHidden/>
          </w:rPr>
          <w:instrText xml:space="preserve"> PAGEREF _Toc193833073 \h </w:instrText>
        </w:r>
        <w:r>
          <w:rPr>
            <w:noProof/>
            <w:webHidden/>
          </w:rPr>
        </w:r>
        <w:r>
          <w:rPr>
            <w:noProof/>
            <w:webHidden/>
          </w:rPr>
          <w:fldChar w:fldCharType="separate"/>
        </w:r>
        <w:r w:rsidR="007A36DF">
          <w:rPr>
            <w:noProof/>
            <w:webHidden/>
          </w:rPr>
          <w:t>18</w:t>
        </w:r>
        <w:r>
          <w:rPr>
            <w:noProof/>
            <w:webHidden/>
          </w:rPr>
          <w:fldChar w:fldCharType="end"/>
        </w:r>
      </w:hyperlink>
    </w:p>
    <w:p w14:paraId="5CA7C001" w14:textId="578B207D" w:rsidR="00250AFE" w:rsidRDefault="00250AFE">
      <w:pPr>
        <w:pStyle w:val="TOC1"/>
        <w:tabs>
          <w:tab w:val="right" w:leader="dot" w:pos="9348"/>
        </w:tabs>
        <w:rPr>
          <w:rFonts w:asciiTheme="minorHAnsi" w:eastAsiaTheme="minorEastAsia" w:hAnsiTheme="minorHAnsi" w:cstheme="minorBidi"/>
          <w:noProof/>
          <w:sz w:val="22"/>
          <w:lang w:val="en-US"/>
        </w:rPr>
      </w:pPr>
      <w:hyperlink w:anchor="_Toc193833074" w:history="1">
        <w:r w:rsidRPr="00057661">
          <w:rPr>
            <w:rStyle w:val="Hyperlink"/>
            <w:noProof/>
          </w:rPr>
          <w:t>Bảng 3.10 Bảng ProductCategory – Lưu trữ thông tin loại sản phẩm</w:t>
        </w:r>
        <w:r>
          <w:rPr>
            <w:noProof/>
            <w:webHidden/>
          </w:rPr>
          <w:tab/>
        </w:r>
        <w:r>
          <w:rPr>
            <w:noProof/>
            <w:webHidden/>
          </w:rPr>
          <w:fldChar w:fldCharType="begin"/>
        </w:r>
        <w:r>
          <w:rPr>
            <w:noProof/>
            <w:webHidden/>
          </w:rPr>
          <w:instrText xml:space="preserve"> PAGEREF _Toc193833074 \h </w:instrText>
        </w:r>
        <w:r>
          <w:rPr>
            <w:noProof/>
            <w:webHidden/>
          </w:rPr>
        </w:r>
        <w:r>
          <w:rPr>
            <w:noProof/>
            <w:webHidden/>
          </w:rPr>
          <w:fldChar w:fldCharType="separate"/>
        </w:r>
        <w:r w:rsidR="007A36DF">
          <w:rPr>
            <w:noProof/>
            <w:webHidden/>
          </w:rPr>
          <w:t>18</w:t>
        </w:r>
        <w:r>
          <w:rPr>
            <w:noProof/>
            <w:webHidden/>
          </w:rPr>
          <w:fldChar w:fldCharType="end"/>
        </w:r>
      </w:hyperlink>
    </w:p>
    <w:p w14:paraId="2A7DC9A5" w14:textId="78758AD3" w:rsidR="00250AFE" w:rsidRDefault="00250AFE">
      <w:pPr>
        <w:pStyle w:val="TOC1"/>
        <w:tabs>
          <w:tab w:val="right" w:leader="dot" w:pos="9348"/>
        </w:tabs>
        <w:rPr>
          <w:rFonts w:asciiTheme="minorHAnsi" w:eastAsiaTheme="minorEastAsia" w:hAnsiTheme="minorHAnsi" w:cstheme="minorBidi"/>
          <w:noProof/>
          <w:sz w:val="22"/>
          <w:lang w:val="en-US"/>
        </w:rPr>
      </w:pPr>
      <w:hyperlink w:anchor="_Toc193833075" w:history="1">
        <w:r w:rsidRPr="00057661">
          <w:rPr>
            <w:rStyle w:val="Hyperlink"/>
            <w:noProof/>
          </w:rPr>
          <w:t>Bảng 3.11 Bảng AspNetUsers– Lưu trữ thông tin người dùng</w:t>
        </w:r>
        <w:r>
          <w:rPr>
            <w:noProof/>
            <w:webHidden/>
          </w:rPr>
          <w:tab/>
        </w:r>
        <w:r>
          <w:rPr>
            <w:noProof/>
            <w:webHidden/>
          </w:rPr>
          <w:fldChar w:fldCharType="begin"/>
        </w:r>
        <w:r>
          <w:rPr>
            <w:noProof/>
            <w:webHidden/>
          </w:rPr>
          <w:instrText xml:space="preserve"> PAGEREF _Toc193833075 \h </w:instrText>
        </w:r>
        <w:r>
          <w:rPr>
            <w:noProof/>
            <w:webHidden/>
          </w:rPr>
        </w:r>
        <w:r>
          <w:rPr>
            <w:noProof/>
            <w:webHidden/>
          </w:rPr>
          <w:fldChar w:fldCharType="separate"/>
        </w:r>
        <w:r w:rsidR="007A36DF">
          <w:rPr>
            <w:noProof/>
            <w:webHidden/>
          </w:rPr>
          <w:t>19</w:t>
        </w:r>
        <w:r>
          <w:rPr>
            <w:noProof/>
            <w:webHidden/>
          </w:rPr>
          <w:fldChar w:fldCharType="end"/>
        </w:r>
      </w:hyperlink>
    </w:p>
    <w:p w14:paraId="36AD8C45" w14:textId="69841494" w:rsidR="00250AFE" w:rsidRDefault="00250AFE">
      <w:pPr>
        <w:pStyle w:val="TOC1"/>
        <w:tabs>
          <w:tab w:val="right" w:leader="dot" w:pos="9348"/>
        </w:tabs>
        <w:rPr>
          <w:rFonts w:asciiTheme="minorHAnsi" w:eastAsiaTheme="minorEastAsia" w:hAnsiTheme="minorHAnsi" w:cstheme="minorBidi"/>
          <w:noProof/>
          <w:sz w:val="22"/>
          <w:lang w:val="en-US"/>
        </w:rPr>
      </w:pPr>
      <w:hyperlink w:anchor="_Toc193833076" w:history="1">
        <w:r w:rsidRPr="00057661">
          <w:rPr>
            <w:rStyle w:val="Hyperlink"/>
            <w:noProof/>
          </w:rPr>
          <w:t>Bảng 3.12 AspNetUserRoles – Lưu trữ người dùng và quyền</w:t>
        </w:r>
        <w:r>
          <w:rPr>
            <w:noProof/>
            <w:webHidden/>
          </w:rPr>
          <w:tab/>
        </w:r>
        <w:r>
          <w:rPr>
            <w:noProof/>
            <w:webHidden/>
          </w:rPr>
          <w:fldChar w:fldCharType="begin"/>
        </w:r>
        <w:r>
          <w:rPr>
            <w:noProof/>
            <w:webHidden/>
          </w:rPr>
          <w:instrText xml:space="preserve"> PAGEREF _Toc193833076 \h </w:instrText>
        </w:r>
        <w:r>
          <w:rPr>
            <w:noProof/>
            <w:webHidden/>
          </w:rPr>
        </w:r>
        <w:r>
          <w:rPr>
            <w:noProof/>
            <w:webHidden/>
          </w:rPr>
          <w:fldChar w:fldCharType="separate"/>
        </w:r>
        <w:r w:rsidR="007A36DF">
          <w:rPr>
            <w:noProof/>
            <w:webHidden/>
          </w:rPr>
          <w:t>19</w:t>
        </w:r>
        <w:r>
          <w:rPr>
            <w:noProof/>
            <w:webHidden/>
          </w:rPr>
          <w:fldChar w:fldCharType="end"/>
        </w:r>
      </w:hyperlink>
    </w:p>
    <w:p w14:paraId="3AEAF7ED" w14:textId="750B40B0" w:rsidR="00250AFE" w:rsidRDefault="00250AFE">
      <w:pPr>
        <w:pStyle w:val="TOC1"/>
        <w:tabs>
          <w:tab w:val="right" w:leader="dot" w:pos="9348"/>
        </w:tabs>
        <w:rPr>
          <w:rFonts w:asciiTheme="minorHAnsi" w:eastAsiaTheme="minorEastAsia" w:hAnsiTheme="minorHAnsi" w:cstheme="minorBidi"/>
          <w:noProof/>
          <w:sz w:val="22"/>
          <w:lang w:val="en-US"/>
        </w:rPr>
      </w:pPr>
      <w:hyperlink w:anchor="_Toc193833077" w:history="1">
        <w:r w:rsidRPr="00057661">
          <w:rPr>
            <w:rStyle w:val="Hyperlink"/>
            <w:noProof/>
          </w:rPr>
          <w:t>Bảng 3.13 AspNetRoles Lưu trữ quyền người dùng</w:t>
        </w:r>
        <w:r>
          <w:rPr>
            <w:noProof/>
            <w:webHidden/>
          </w:rPr>
          <w:tab/>
        </w:r>
        <w:r>
          <w:rPr>
            <w:noProof/>
            <w:webHidden/>
          </w:rPr>
          <w:fldChar w:fldCharType="begin"/>
        </w:r>
        <w:r>
          <w:rPr>
            <w:noProof/>
            <w:webHidden/>
          </w:rPr>
          <w:instrText xml:space="preserve"> PAGEREF _Toc193833077 \h </w:instrText>
        </w:r>
        <w:r>
          <w:rPr>
            <w:noProof/>
            <w:webHidden/>
          </w:rPr>
        </w:r>
        <w:r>
          <w:rPr>
            <w:noProof/>
            <w:webHidden/>
          </w:rPr>
          <w:fldChar w:fldCharType="separate"/>
        </w:r>
        <w:r w:rsidR="007A36DF">
          <w:rPr>
            <w:noProof/>
            <w:webHidden/>
          </w:rPr>
          <w:t>19</w:t>
        </w:r>
        <w:r>
          <w:rPr>
            <w:noProof/>
            <w:webHidden/>
          </w:rPr>
          <w:fldChar w:fldCharType="end"/>
        </w:r>
      </w:hyperlink>
    </w:p>
    <w:p w14:paraId="6336162A" w14:textId="43E93FEF" w:rsidR="00250AFE" w:rsidRDefault="00250AFE">
      <w:pPr>
        <w:pStyle w:val="TOC1"/>
        <w:tabs>
          <w:tab w:val="right" w:leader="dot" w:pos="9348"/>
        </w:tabs>
        <w:rPr>
          <w:rFonts w:asciiTheme="minorHAnsi" w:eastAsiaTheme="minorEastAsia" w:hAnsiTheme="minorHAnsi" w:cstheme="minorBidi"/>
          <w:noProof/>
          <w:sz w:val="22"/>
          <w:lang w:val="en-US"/>
        </w:rPr>
      </w:pPr>
      <w:hyperlink w:anchor="_Toc193833078" w:history="1">
        <w:r w:rsidRPr="00057661">
          <w:rPr>
            <w:rStyle w:val="Hyperlink"/>
            <w:noProof/>
          </w:rPr>
          <w:t>Bảng 3.13 Order – Lưu trữ thông tinh đơn hàng</w:t>
        </w:r>
        <w:r>
          <w:rPr>
            <w:noProof/>
            <w:webHidden/>
          </w:rPr>
          <w:tab/>
        </w:r>
        <w:r>
          <w:rPr>
            <w:noProof/>
            <w:webHidden/>
          </w:rPr>
          <w:fldChar w:fldCharType="begin"/>
        </w:r>
        <w:r>
          <w:rPr>
            <w:noProof/>
            <w:webHidden/>
          </w:rPr>
          <w:instrText xml:space="preserve"> PAGEREF _Toc193833078 \h </w:instrText>
        </w:r>
        <w:r>
          <w:rPr>
            <w:noProof/>
            <w:webHidden/>
          </w:rPr>
        </w:r>
        <w:r>
          <w:rPr>
            <w:noProof/>
            <w:webHidden/>
          </w:rPr>
          <w:fldChar w:fldCharType="separate"/>
        </w:r>
        <w:r w:rsidR="007A36DF">
          <w:rPr>
            <w:noProof/>
            <w:webHidden/>
          </w:rPr>
          <w:t>20</w:t>
        </w:r>
        <w:r>
          <w:rPr>
            <w:noProof/>
            <w:webHidden/>
          </w:rPr>
          <w:fldChar w:fldCharType="end"/>
        </w:r>
      </w:hyperlink>
    </w:p>
    <w:p w14:paraId="2CFD25A5" w14:textId="397F3DE8" w:rsidR="00250AFE" w:rsidRDefault="00250AFE">
      <w:pPr>
        <w:pStyle w:val="TOC1"/>
        <w:tabs>
          <w:tab w:val="right" w:leader="dot" w:pos="9348"/>
        </w:tabs>
        <w:rPr>
          <w:rFonts w:asciiTheme="minorHAnsi" w:eastAsiaTheme="minorEastAsia" w:hAnsiTheme="minorHAnsi" w:cstheme="minorBidi"/>
          <w:noProof/>
          <w:sz w:val="22"/>
          <w:lang w:val="en-US"/>
        </w:rPr>
      </w:pPr>
      <w:hyperlink w:anchor="_Toc193833079" w:history="1">
        <w:r w:rsidRPr="00057661">
          <w:rPr>
            <w:rStyle w:val="Hyperlink"/>
            <w:noProof/>
          </w:rPr>
          <w:t>Bảng 3.14 OrderDetail- Lưu trữ chi tiết đơn hàng</w:t>
        </w:r>
        <w:r>
          <w:rPr>
            <w:noProof/>
            <w:webHidden/>
          </w:rPr>
          <w:tab/>
        </w:r>
        <w:r>
          <w:rPr>
            <w:noProof/>
            <w:webHidden/>
          </w:rPr>
          <w:fldChar w:fldCharType="begin"/>
        </w:r>
        <w:r>
          <w:rPr>
            <w:noProof/>
            <w:webHidden/>
          </w:rPr>
          <w:instrText xml:space="preserve"> PAGEREF _Toc193833079 \h </w:instrText>
        </w:r>
        <w:r>
          <w:rPr>
            <w:noProof/>
            <w:webHidden/>
          </w:rPr>
        </w:r>
        <w:r>
          <w:rPr>
            <w:noProof/>
            <w:webHidden/>
          </w:rPr>
          <w:fldChar w:fldCharType="separate"/>
        </w:r>
        <w:r w:rsidR="007A36DF">
          <w:rPr>
            <w:noProof/>
            <w:webHidden/>
          </w:rPr>
          <w:t>20</w:t>
        </w:r>
        <w:r>
          <w:rPr>
            <w:noProof/>
            <w:webHidden/>
          </w:rPr>
          <w:fldChar w:fldCharType="end"/>
        </w:r>
      </w:hyperlink>
    </w:p>
    <w:p w14:paraId="069A035C" w14:textId="259F17FA" w:rsidR="00250AFE" w:rsidRDefault="00250AFE">
      <w:pPr>
        <w:pStyle w:val="TOC1"/>
        <w:tabs>
          <w:tab w:val="right" w:leader="dot" w:pos="9348"/>
        </w:tabs>
        <w:rPr>
          <w:rFonts w:asciiTheme="minorHAnsi" w:eastAsiaTheme="minorEastAsia" w:hAnsiTheme="minorHAnsi" w:cstheme="minorBidi"/>
          <w:noProof/>
          <w:sz w:val="22"/>
          <w:lang w:val="en-US"/>
        </w:rPr>
      </w:pPr>
      <w:hyperlink w:anchor="_Toc193833080" w:history="1">
        <w:r w:rsidRPr="00057661">
          <w:rPr>
            <w:rStyle w:val="Hyperlink"/>
            <w:noProof/>
          </w:rPr>
          <w:t>Bảng 3.15  AspNetLogins-Lưu trữ thông tin đăng nhập của người dùng</w:t>
        </w:r>
        <w:r>
          <w:rPr>
            <w:noProof/>
            <w:webHidden/>
          </w:rPr>
          <w:tab/>
        </w:r>
        <w:r>
          <w:rPr>
            <w:noProof/>
            <w:webHidden/>
          </w:rPr>
          <w:fldChar w:fldCharType="begin"/>
        </w:r>
        <w:r>
          <w:rPr>
            <w:noProof/>
            <w:webHidden/>
          </w:rPr>
          <w:instrText xml:space="preserve"> PAGEREF _Toc193833080 \h </w:instrText>
        </w:r>
        <w:r>
          <w:rPr>
            <w:noProof/>
            <w:webHidden/>
          </w:rPr>
        </w:r>
        <w:r>
          <w:rPr>
            <w:noProof/>
            <w:webHidden/>
          </w:rPr>
          <w:fldChar w:fldCharType="separate"/>
        </w:r>
        <w:r w:rsidR="007A36DF">
          <w:rPr>
            <w:noProof/>
            <w:webHidden/>
          </w:rPr>
          <w:t>20</w:t>
        </w:r>
        <w:r>
          <w:rPr>
            <w:noProof/>
            <w:webHidden/>
          </w:rPr>
          <w:fldChar w:fldCharType="end"/>
        </w:r>
      </w:hyperlink>
    </w:p>
    <w:p w14:paraId="5D7FA0C9" w14:textId="199076D2" w:rsidR="00250AFE" w:rsidRDefault="00250AFE">
      <w:pPr>
        <w:pStyle w:val="TOC1"/>
        <w:tabs>
          <w:tab w:val="right" w:leader="dot" w:pos="9348"/>
        </w:tabs>
        <w:rPr>
          <w:rFonts w:asciiTheme="minorHAnsi" w:eastAsiaTheme="minorEastAsia" w:hAnsiTheme="minorHAnsi" w:cstheme="minorBidi"/>
          <w:noProof/>
          <w:sz w:val="22"/>
          <w:lang w:val="en-US"/>
        </w:rPr>
      </w:pPr>
      <w:hyperlink w:anchor="_Toc193833081" w:history="1">
        <w:r w:rsidRPr="00057661">
          <w:rPr>
            <w:rStyle w:val="Hyperlink"/>
            <w:noProof/>
          </w:rPr>
          <w:t>Bảng 3.16 AspNetClaims -Lưu trữ các đặc quyền hoặc thuộc tính bổ sung của người dùng</w:t>
        </w:r>
        <w:r>
          <w:rPr>
            <w:noProof/>
            <w:webHidden/>
          </w:rPr>
          <w:tab/>
        </w:r>
        <w:r>
          <w:rPr>
            <w:noProof/>
            <w:webHidden/>
          </w:rPr>
          <w:fldChar w:fldCharType="begin"/>
        </w:r>
        <w:r>
          <w:rPr>
            <w:noProof/>
            <w:webHidden/>
          </w:rPr>
          <w:instrText xml:space="preserve"> PAGEREF _Toc193833081 \h </w:instrText>
        </w:r>
        <w:r>
          <w:rPr>
            <w:noProof/>
            <w:webHidden/>
          </w:rPr>
        </w:r>
        <w:r>
          <w:rPr>
            <w:noProof/>
            <w:webHidden/>
          </w:rPr>
          <w:fldChar w:fldCharType="separate"/>
        </w:r>
        <w:r w:rsidR="007A36DF">
          <w:rPr>
            <w:noProof/>
            <w:webHidden/>
          </w:rPr>
          <w:t>21</w:t>
        </w:r>
        <w:r>
          <w:rPr>
            <w:noProof/>
            <w:webHidden/>
          </w:rPr>
          <w:fldChar w:fldCharType="end"/>
        </w:r>
      </w:hyperlink>
    </w:p>
    <w:p w14:paraId="044819FD" w14:textId="4F613080" w:rsidR="00250AFE" w:rsidRDefault="00250AFE">
      <w:pPr>
        <w:pStyle w:val="TOC1"/>
        <w:tabs>
          <w:tab w:val="right" w:leader="dot" w:pos="9348"/>
        </w:tabs>
        <w:rPr>
          <w:rFonts w:asciiTheme="minorHAnsi" w:eastAsiaTheme="minorEastAsia" w:hAnsiTheme="minorHAnsi" w:cstheme="minorBidi"/>
          <w:noProof/>
          <w:sz w:val="22"/>
          <w:lang w:val="en-US"/>
        </w:rPr>
      </w:pPr>
      <w:hyperlink w:anchor="_Toc193833082" w:history="1">
        <w:r w:rsidRPr="00057661">
          <w:rPr>
            <w:rStyle w:val="Hyperlink"/>
            <w:noProof/>
          </w:rPr>
          <w:t>Bảng 3.17 News – Lưu trữ thông tin bài viết</w:t>
        </w:r>
        <w:r>
          <w:rPr>
            <w:noProof/>
            <w:webHidden/>
          </w:rPr>
          <w:tab/>
        </w:r>
        <w:r>
          <w:rPr>
            <w:noProof/>
            <w:webHidden/>
          </w:rPr>
          <w:fldChar w:fldCharType="begin"/>
        </w:r>
        <w:r>
          <w:rPr>
            <w:noProof/>
            <w:webHidden/>
          </w:rPr>
          <w:instrText xml:space="preserve"> PAGEREF _Toc193833082 \h </w:instrText>
        </w:r>
        <w:r>
          <w:rPr>
            <w:noProof/>
            <w:webHidden/>
          </w:rPr>
        </w:r>
        <w:r>
          <w:rPr>
            <w:noProof/>
            <w:webHidden/>
          </w:rPr>
          <w:fldChar w:fldCharType="separate"/>
        </w:r>
        <w:r w:rsidR="007A36DF">
          <w:rPr>
            <w:noProof/>
            <w:webHidden/>
          </w:rPr>
          <w:t>21</w:t>
        </w:r>
        <w:r>
          <w:rPr>
            <w:noProof/>
            <w:webHidden/>
          </w:rPr>
          <w:fldChar w:fldCharType="end"/>
        </w:r>
      </w:hyperlink>
    </w:p>
    <w:p w14:paraId="5D199FA7" w14:textId="1A581708" w:rsidR="00250AFE" w:rsidRDefault="00250AFE">
      <w:pPr>
        <w:pStyle w:val="TOC1"/>
        <w:tabs>
          <w:tab w:val="right" w:leader="dot" w:pos="9348"/>
        </w:tabs>
        <w:rPr>
          <w:rFonts w:asciiTheme="minorHAnsi" w:eastAsiaTheme="minorEastAsia" w:hAnsiTheme="minorHAnsi" w:cstheme="minorBidi"/>
          <w:noProof/>
          <w:sz w:val="22"/>
          <w:lang w:val="en-US"/>
        </w:rPr>
      </w:pPr>
      <w:hyperlink w:anchor="_Toc193833083" w:history="1">
        <w:r w:rsidRPr="00057661">
          <w:rPr>
            <w:rStyle w:val="Hyperlink"/>
            <w:noProof/>
          </w:rPr>
          <w:t>Bảng 3.18 ThongKes – Lưu trữ lượt truy cập người dùng</w:t>
        </w:r>
        <w:r>
          <w:rPr>
            <w:noProof/>
            <w:webHidden/>
          </w:rPr>
          <w:tab/>
        </w:r>
        <w:r>
          <w:rPr>
            <w:noProof/>
            <w:webHidden/>
          </w:rPr>
          <w:fldChar w:fldCharType="begin"/>
        </w:r>
        <w:r>
          <w:rPr>
            <w:noProof/>
            <w:webHidden/>
          </w:rPr>
          <w:instrText xml:space="preserve"> PAGEREF _Toc193833083 \h </w:instrText>
        </w:r>
        <w:r>
          <w:rPr>
            <w:noProof/>
            <w:webHidden/>
          </w:rPr>
        </w:r>
        <w:r>
          <w:rPr>
            <w:noProof/>
            <w:webHidden/>
          </w:rPr>
          <w:fldChar w:fldCharType="separate"/>
        </w:r>
        <w:r w:rsidR="007A36DF">
          <w:rPr>
            <w:noProof/>
            <w:webHidden/>
          </w:rPr>
          <w:t>21</w:t>
        </w:r>
        <w:r>
          <w:rPr>
            <w:noProof/>
            <w:webHidden/>
          </w:rPr>
          <w:fldChar w:fldCharType="end"/>
        </w:r>
      </w:hyperlink>
    </w:p>
    <w:p w14:paraId="3B0EB1F8" w14:textId="6109776B" w:rsidR="00250AFE" w:rsidRDefault="00250AFE">
      <w:pPr>
        <w:pStyle w:val="TOC1"/>
        <w:tabs>
          <w:tab w:val="right" w:leader="dot" w:pos="9348"/>
        </w:tabs>
        <w:rPr>
          <w:rFonts w:asciiTheme="minorHAnsi" w:eastAsiaTheme="minorEastAsia" w:hAnsiTheme="minorHAnsi" w:cstheme="minorBidi"/>
          <w:noProof/>
          <w:sz w:val="22"/>
          <w:lang w:val="en-US"/>
        </w:rPr>
      </w:pPr>
      <w:hyperlink w:anchor="_Toc193833084" w:history="1">
        <w:r w:rsidRPr="00057661">
          <w:rPr>
            <w:rStyle w:val="Hyperlink"/>
            <w:noProof/>
          </w:rPr>
          <w:t>Bảng 3.19 Supplier</w:t>
        </w:r>
        <w:r w:rsidRPr="00057661">
          <w:rPr>
            <w:rStyle w:val="Hyperlink"/>
            <w:noProof/>
          </w:rPr>
          <w:t xml:space="preserve"> </w:t>
        </w:r>
        <w:r w:rsidRPr="00057661">
          <w:rPr>
            <w:rStyle w:val="Hyperlink"/>
            <w:noProof/>
          </w:rPr>
          <w:t>– Lưu trữ nhà cung cấp sản phẩm</w:t>
        </w:r>
        <w:r>
          <w:rPr>
            <w:noProof/>
            <w:webHidden/>
          </w:rPr>
          <w:tab/>
        </w:r>
        <w:r>
          <w:rPr>
            <w:noProof/>
            <w:webHidden/>
          </w:rPr>
          <w:fldChar w:fldCharType="begin"/>
        </w:r>
        <w:r>
          <w:rPr>
            <w:noProof/>
            <w:webHidden/>
          </w:rPr>
          <w:instrText xml:space="preserve"> PAGEREF _Toc193833084 \h </w:instrText>
        </w:r>
        <w:r>
          <w:rPr>
            <w:noProof/>
            <w:webHidden/>
          </w:rPr>
        </w:r>
        <w:r>
          <w:rPr>
            <w:noProof/>
            <w:webHidden/>
          </w:rPr>
          <w:fldChar w:fldCharType="separate"/>
        </w:r>
        <w:r w:rsidR="007A36DF">
          <w:rPr>
            <w:noProof/>
            <w:webHidden/>
          </w:rPr>
          <w:t>22</w:t>
        </w:r>
        <w:r>
          <w:rPr>
            <w:noProof/>
            <w:webHidden/>
          </w:rPr>
          <w:fldChar w:fldCharType="end"/>
        </w:r>
      </w:hyperlink>
    </w:p>
    <w:p w14:paraId="3DCE4AF0" w14:textId="362DAD43" w:rsidR="00250AFE" w:rsidRDefault="00250AFE">
      <w:pPr>
        <w:pStyle w:val="TOC1"/>
        <w:tabs>
          <w:tab w:val="right" w:leader="dot" w:pos="9348"/>
        </w:tabs>
        <w:rPr>
          <w:rFonts w:asciiTheme="minorHAnsi" w:eastAsiaTheme="minorEastAsia" w:hAnsiTheme="minorHAnsi" w:cstheme="minorBidi"/>
          <w:noProof/>
          <w:sz w:val="22"/>
          <w:lang w:val="en-US"/>
        </w:rPr>
      </w:pPr>
      <w:hyperlink w:anchor="_Toc193833085" w:history="1">
        <w:r w:rsidRPr="00057661">
          <w:rPr>
            <w:rStyle w:val="Hyperlink"/>
            <w:noProof/>
          </w:rPr>
          <w:t>Bảng 3.20 ImportOrther – Lưu trữ phiếu nhập hàng</w:t>
        </w:r>
        <w:r>
          <w:rPr>
            <w:noProof/>
            <w:webHidden/>
          </w:rPr>
          <w:tab/>
        </w:r>
        <w:r>
          <w:rPr>
            <w:noProof/>
            <w:webHidden/>
          </w:rPr>
          <w:fldChar w:fldCharType="begin"/>
        </w:r>
        <w:r>
          <w:rPr>
            <w:noProof/>
            <w:webHidden/>
          </w:rPr>
          <w:instrText xml:space="preserve"> PAGEREF _Toc193833085 \h </w:instrText>
        </w:r>
        <w:r>
          <w:rPr>
            <w:noProof/>
            <w:webHidden/>
          </w:rPr>
        </w:r>
        <w:r>
          <w:rPr>
            <w:noProof/>
            <w:webHidden/>
          </w:rPr>
          <w:fldChar w:fldCharType="separate"/>
        </w:r>
        <w:r w:rsidR="007A36DF">
          <w:rPr>
            <w:noProof/>
            <w:webHidden/>
          </w:rPr>
          <w:t>22</w:t>
        </w:r>
        <w:r>
          <w:rPr>
            <w:noProof/>
            <w:webHidden/>
          </w:rPr>
          <w:fldChar w:fldCharType="end"/>
        </w:r>
      </w:hyperlink>
    </w:p>
    <w:p w14:paraId="2E1DBCD8" w14:textId="2C7C4EC6" w:rsidR="00250AFE" w:rsidRDefault="00250AFE">
      <w:pPr>
        <w:pStyle w:val="TOC1"/>
        <w:tabs>
          <w:tab w:val="right" w:leader="dot" w:pos="9348"/>
        </w:tabs>
        <w:rPr>
          <w:rFonts w:asciiTheme="minorHAnsi" w:eastAsiaTheme="minorEastAsia" w:hAnsiTheme="minorHAnsi" w:cstheme="minorBidi"/>
          <w:noProof/>
          <w:sz w:val="22"/>
          <w:lang w:val="en-US"/>
        </w:rPr>
      </w:pPr>
      <w:hyperlink w:anchor="_Toc193833086" w:history="1">
        <w:r w:rsidRPr="00057661">
          <w:rPr>
            <w:rStyle w:val="Hyperlink"/>
            <w:noProof/>
          </w:rPr>
          <w:t>Bảng 3.21 Wishlist – Lưu trữ sản phẩm yêu thích của người dùng</w:t>
        </w:r>
        <w:r>
          <w:rPr>
            <w:noProof/>
            <w:webHidden/>
          </w:rPr>
          <w:tab/>
        </w:r>
        <w:r>
          <w:rPr>
            <w:noProof/>
            <w:webHidden/>
          </w:rPr>
          <w:fldChar w:fldCharType="begin"/>
        </w:r>
        <w:r>
          <w:rPr>
            <w:noProof/>
            <w:webHidden/>
          </w:rPr>
          <w:instrText xml:space="preserve"> PAGEREF _Toc193833086 \h </w:instrText>
        </w:r>
        <w:r>
          <w:rPr>
            <w:noProof/>
            <w:webHidden/>
          </w:rPr>
        </w:r>
        <w:r>
          <w:rPr>
            <w:noProof/>
            <w:webHidden/>
          </w:rPr>
          <w:fldChar w:fldCharType="separate"/>
        </w:r>
        <w:r w:rsidR="007A36DF">
          <w:rPr>
            <w:noProof/>
            <w:webHidden/>
          </w:rPr>
          <w:t>22</w:t>
        </w:r>
        <w:r>
          <w:rPr>
            <w:noProof/>
            <w:webHidden/>
          </w:rPr>
          <w:fldChar w:fldCharType="end"/>
        </w:r>
      </w:hyperlink>
    </w:p>
    <w:p w14:paraId="45E27446" w14:textId="2D39955F" w:rsidR="00250AFE" w:rsidRDefault="00250AFE">
      <w:pPr>
        <w:pStyle w:val="TOC1"/>
        <w:tabs>
          <w:tab w:val="right" w:leader="dot" w:pos="9348"/>
        </w:tabs>
        <w:rPr>
          <w:rFonts w:asciiTheme="minorHAnsi" w:eastAsiaTheme="minorEastAsia" w:hAnsiTheme="minorHAnsi" w:cstheme="minorBidi"/>
          <w:noProof/>
          <w:sz w:val="22"/>
          <w:lang w:val="en-US"/>
        </w:rPr>
      </w:pPr>
      <w:hyperlink w:anchor="_Toc193833087" w:history="1">
        <w:r w:rsidRPr="00057661">
          <w:rPr>
            <w:rStyle w:val="Hyperlink"/>
            <w:noProof/>
          </w:rPr>
          <w:t>Bảng 3.22 ImportOrtherDetail– Lưu trữ chi tiết phiếu nhập hàng</w:t>
        </w:r>
        <w:r>
          <w:rPr>
            <w:noProof/>
            <w:webHidden/>
          </w:rPr>
          <w:tab/>
        </w:r>
        <w:r>
          <w:rPr>
            <w:noProof/>
            <w:webHidden/>
          </w:rPr>
          <w:fldChar w:fldCharType="begin"/>
        </w:r>
        <w:r>
          <w:rPr>
            <w:noProof/>
            <w:webHidden/>
          </w:rPr>
          <w:instrText xml:space="preserve"> PAGEREF _Toc193833087 \h </w:instrText>
        </w:r>
        <w:r>
          <w:rPr>
            <w:noProof/>
            <w:webHidden/>
          </w:rPr>
        </w:r>
        <w:r>
          <w:rPr>
            <w:noProof/>
            <w:webHidden/>
          </w:rPr>
          <w:fldChar w:fldCharType="separate"/>
        </w:r>
        <w:r w:rsidR="007A36DF">
          <w:rPr>
            <w:noProof/>
            <w:webHidden/>
          </w:rPr>
          <w:t>23</w:t>
        </w:r>
        <w:r>
          <w:rPr>
            <w:noProof/>
            <w:webHidden/>
          </w:rPr>
          <w:fldChar w:fldCharType="end"/>
        </w:r>
      </w:hyperlink>
    </w:p>
    <w:p w14:paraId="1B93780D" w14:textId="26DFC6BA" w:rsidR="00250AFE" w:rsidRDefault="00250AFE">
      <w:pPr>
        <w:pStyle w:val="TOC1"/>
        <w:tabs>
          <w:tab w:val="right" w:leader="dot" w:pos="9348"/>
        </w:tabs>
        <w:rPr>
          <w:rFonts w:asciiTheme="minorHAnsi" w:eastAsiaTheme="minorEastAsia" w:hAnsiTheme="minorHAnsi" w:cstheme="minorBidi"/>
          <w:noProof/>
          <w:sz w:val="22"/>
          <w:lang w:val="en-US"/>
        </w:rPr>
      </w:pPr>
      <w:hyperlink w:anchor="_Toc193833088" w:history="1">
        <w:r w:rsidRPr="00057661">
          <w:rPr>
            <w:rStyle w:val="Hyperlink"/>
            <w:noProof/>
          </w:rPr>
          <w:t>Bảng 3.23 Review– Lưu trữ đánh giá sản phẩm của người dùng</w:t>
        </w:r>
        <w:r>
          <w:rPr>
            <w:noProof/>
            <w:webHidden/>
          </w:rPr>
          <w:tab/>
        </w:r>
        <w:r>
          <w:rPr>
            <w:noProof/>
            <w:webHidden/>
          </w:rPr>
          <w:fldChar w:fldCharType="begin"/>
        </w:r>
        <w:r>
          <w:rPr>
            <w:noProof/>
            <w:webHidden/>
          </w:rPr>
          <w:instrText xml:space="preserve"> PAGEREF _Toc193833088 \h </w:instrText>
        </w:r>
        <w:r>
          <w:rPr>
            <w:noProof/>
            <w:webHidden/>
          </w:rPr>
        </w:r>
        <w:r>
          <w:rPr>
            <w:noProof/>
            <w:webHidden/>
          </w:rPr>
          <w:fldChar w:fldCharType="separate"/>
        </w:r>
        <w:r w:rsidR="007A36DF">
          <w:rPr>
            <w:noProof/>
            <w:webHidden/>
          </w:rPr>
          <w:t>23</w:t>
        </w:r>
        <w:r>
          <w:rPr>
            <w:noProof/>
            <w:webHidden/>
          </w:rPr>
          <w:fldChar w:fldCharType="end"/>
        </w:r>
      </w:hyperlink>
    </w:p>
    <w:p w14:paraId="34EC05DA" w14:textId="03713D4E" w:rsidR="00250AFE" w:rsidRPr="00250AFE" w:rsidRDefault="00250AFE" w:rsidP="00250AFE">
      <w:pPr>
        <w:pStyle w:val="danhmuc"/>
        <w:jc w:val="both"/>
        <w:rPr>
          <w:lang w:val="vi-VN"/>
        </w:rPr>
      </w:pPr>
      <w:r>
        <w:rPr>
          <w:lang w:val="vi-VN"/>
        </w:rPr>
        <w:fldChar w:fldCharType="end"/>
      </w:r>
    </w:p>
    <w:p w14:paraId="71AA2B85" w14:textId="28548009" w:rsidR="00705C3A" w:rsidRPr="008B31E4" w:rsidRDefault="00705C3A" w:rsidP="00FE5D01"/>
    <w:p w14:paraId="6F7F1C1B" w14:textId="1186615F" w:rsidR="00705C3A" w:rsidRPr="008B31E4" w:rsidRDefault="00705C3A" w:rsidP="00FE5D01"/>
    <w:p w14:paraId="6B522591" w14:textId="49782463" w:rsidR="00705C3A" w:rsidRPr="008B31E4" w:rsidRDefault="00705C3A" w:rsidP="00FE5D01"/>
    <w:p w14:paraId="2118B56B" w14:textId="0D141A81" w:rsidR="00705C3A" w:rsidRPr="008B31E4" w:rsidRDefault="00705C3A" w:rsidP="00250AFE">
      <w:pPr>
        <w:pStyle w:val="danhmuc"/>
      </w:pPr>
      <w:bookmarkStart w:id="5" w:name="_Toc193833306"/>
      <w:r w:rsidRPr="008B31E4">
        <w:t>Danh mục chữ viết tắt và ký hiệu</w:t>
      </w:r>
      <w:bookmarkEnd w:id="5"/>
    </w:p>
    <w:p w14:paraId="3C8E5349" w14:textId="3B1DEEF6" w:rsidR="00705C3A" w:rsidRPr="008B31E4" w:rsidRDefault="00705C3A" w:rsidP="00FE5D01"/>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86"/>
        <w:gridCol w:w="1889"/>
        <w:gridCol w:w="4772"/>
      </w:tblGrid>
      <w:tr w:rsidR="00705C3A" w:rsidRPr="008B31E4" w14:paraId="3FAB30ED" w14:textId="77777777" w:rsidTr="00ED0BAE">
        <w:trPr>
          <w:trHeight w:val="484"/>
          <w:jc w:val="center"/>
        </w:trPr>
        <w:tc>
          <w:tcPr>
            <w:tcW w:w="1886" w:type="dxa"/>
          </w:tcPr>
          <w:p w14:paraId="071BED21" w14:textId="77777777" w:rsidR="00705C3A" w:rsidRPr="00250AFE" w:rsidRDefault="00705C3A" w:rsidP="00250AFE">
            <w:pPr>
              <w:jc w:val="center"/>
              <w:rPr>
                <w:b/>
                <w:bCs/>
              </w:rPr>
            </w:pPr>
            <w:r w:rsidRPr="00250AFE">
              <w:rPr>
                <w:b/>
                <w:bCs/>
              </w:rPr>
              <w:t>STT</w:t>
            </w:r>
          </w:p>
        </w:tc>
        <w:tc>
          <w:tcPr>
            <w:tcW w:w="1889" w:type="dxa"/>
          </w:tcPr>
          <w:p w14:paraId="5564CF2C" w14:textId="77777777" w:rsidR="00705C3A" w:rsidRPr="00250AFE" w:rsidRDefault="00705C3A" w:rsidP="00250AFE">
            <w:pPr>
              <w:jc w:val="center"/>
              <w:rPr>
                <w:b/>
                <w:bCs/>
              </w:rPr>
            </w:pPr>
            <w:r w:rsidRPr="00250AFE">
              <w:rPr>
                <w:b/>
                <w:bCs/>
              </w:rPr>
              <w:t>Ký hiệu</w:t>
            </w:r>
          </w:p>
        </w:tc>
        <w:tc>
          <w:tcPr>
            <w:tcW w:w="4772" w:type="dxa"/>
          </w:tcPr>
          <w:p w14:paraId="176CB011" w14:textId="77777777" w:rsidR="00705C3A" w:rsidRPr="00250AFE" w:rsidRDefault="00705C3A" w:rsidP="00250AFE">
            <w:pPr>
              <w:jc w:val="center"/>
              <w:rPr>
                <w:b/>
                <w:bCs/>
              </w:rPr>
            </w:pPr>
            <w:r w:rsidRPr="00250AFE">
              <w:rPr>
                <w:b/>
                <w:bCs/>
              </w:rPr>
              <w:t>Ý nghĩa</w:t>
            </w:r>
          </w:p>
        </w:tc>
      </w:tr>
      <w:tr w:rsidR="00705C3A" w:rsidRPr="008B31E4" w14:paraId="5C50B44F" w14:textId="77777777" w:rsidTr="00ED0BAE">
        <w:trPr>
          <w:trHeight w:val="481"/>
          <w:jc w:val="center"/>
        </w:trPr>
        <w:tc>
          <w:tcPr>
            <w:tcW w:w="1886" w:type="dxa"/>
          </w:tcPr>
          <w:p w14:paraId="2580C925" w14:textId="77777777" w:rsidR="00705C3A" w:rsidRPr="008B31E4" w:rsidRDefault="00705C3A" w:rsidP="00250AFE">
            <w:pPr>
              <w:jc w:val="center"/>
            </w:pPr>
            <w:r w:rsidRPr="008B31E4">
              <w:t>1</w:t>
            </w:r>
          </w:p>
        </w:tc>
        <w:tc>
          <w:tcPr>
            <w:tcW w:w="1889" w:type="dxa"/>
          </w:tcPr>
          <w:p w14:paraId="58B14A23" w14:textId="77777777" w:rsidR="00705C3A" w:rsidRPr="008B31E4" w:rsidRDefault="00705C3A" w:rsidP="00250AFE">
            <w:pPr>
              <w:jc w:val="center"/>
            </w:pPr>
            <w:r w:rsidRPr="008B31E4">
              <w:t>HTML</w:t>
            </w:r>
          </w:p>
        </w:tc>
        <w:tc>
          <w:tcPr>
            <w:tcW w:w="4772" w:type="dxa"/>
          </w:tcPr>
          <w:p w14:paraId="2475F550" w14:textId="77777777" w:rsidR="00705C3A" w:rsidRPr="008B31E4" w:rsidRDefault="00705C3A" w:rsidP="00250AFE">
            <w:pPr>
              <w:jc w:val="center"/>
            </w:pPr>
            <w:r w:rsidRPr="008B31E4">
              <w:t>Hyper Text Markup Language</w:t>
            </w:r>
          </w:p>
        </w:tc>
      </w:tr>
      <w:tr w:rsidR="00705C3A" w:rsidRPr="008B31E4" w14:paraId="5122E717" w14:textId="77777777" w:rsidTr="00ED0BAE">
        <w:trPr>
          <w:trHeight w:val="482"/>
          <w:jc w:val="center"/>
        </w:trPr>
        <w:tc>
          <w:tcPr>
            <w:tcW w:w="1886" w:type="dxa"/>
          </w:tcPr>
          <w:p w14:paraId="1F222806" w14:textId="77777777" w:rsidR="00705C3A" w:rsidRPr="008B31E4" w:rsidRDefault="00705C3A" w:rsidP="00250AFE">
            <w:pPr>
              <w:jc w:val="center"/>
            </w:pPr>
            <w:r w:rsidRPr="008B31E4">
              <w:t>2</w:t>
            </w:r>
          </w:p>
        </w:tc>
        <w:tc>
          <w:tcPr>
            <w:tcW w:w="1889" w:type="dxa"/>
          </w:tcPr>
          <w:p w14:paraId="7C66222D" w14:textId="77777777" w:rsidR="00705C3A" w:rsidRPr="008B31E4" w:rsidRDefault="00705C3A" w:rsidP="00250AFE">
            <w:pPr>
              <w:jc w:val="center"/>
            </w:pPr>
            <w:r w:rsidRPr="008B31E4">
              <w:t>CSS</w:t>
            </w:r>
          </w:p>
        </w:tc>
        <w:tc>
          <w:tcPr>
            <w:tcW w:w="4772" w:type="dxa"/>
          </w:tcPr>
          <w:p w14:paraId="753A1ACB" w14:textId="77777777" w:rsidR="00705C3A" w:rsidRPr="008B31E4" w:rsidRDefault="00705C3A" w:rsidP="00250AFE">
            <w:pPr>
              <w:jc w:val="center"/>
            </w:pPr>
            <w:r w:rsidRPr="008B31E4">
              <w:t>Cascading Style Sheet</w:t>
            </w:r>
          </w:p>
        </w:tc>
      </w:tr>
      <w:tr w:rsidR="00705C3A" w:rsidRPr="008B31E4" w14:paraId="10EB3A4F" w14:textId="77777777" w:rsidTr="00ED0BAE">
        <w:trPr>
          <w:trHeight w:val="484"/>
          <w:jc w:val="center"/>
        </w:trPr>
        <w:tc>
          <w:tcPr>
            <w:tcW w:w="1886" w:type="dxa"/>
          </w:tcPr>
          <w:p w14:paraId="4308353F" w14:textId="77777777" w:rsidR="00705C3A" w:rsidRPr="008B31E4" w:rsidRDefault="00705C3A" w:rsidP="00250AFE">
            <w:pPr>
              <w:jc w:val="center"/>
            </w:pPr>
            <w:r w:rsidRPr="008B31E4">
              <w:t>3</w:t>
            </w:r>
          </w:p>
        </w:tc>
        <w:tc>
          <w:tcPr>
            <w:tcW w:w="1889" w:type="dxa"/>
          </w:tcPr>
          <w:p w14:paraId="2CEF8E33" w14:textId="77777777" w:rsidR="00705C3A" w:rsidRPr="008B31E4" w:rsidRDefault="00705C3A" w:rsidP="00250AFE">
            <w:pPr>
              <w:jc w:val="center"/>
            </w:pPr>
            <w:r w:rsidRPr="008B31E4">
              <w:t>ASP</w:t>
            </w:r>
          </w:p>
        </w:tc>
        <w:tc>
          <w:tcPr>
            <w:tcW w:w="4772" w:type="dxa"/>
          </w:tcPr>
          <w:p w14:paraId="7D2F0BF9" w14:textId="77777777" w:rsidR="00705C3A" w:rsidRPr="008B31E4" w:rsidRDefault="00705C3A" w:rsidP="00250AFE">
            <w:pPr>
              <w:jc w:val="center"/>
            </w:pPr>
            <w:r w:rsidRPr="008B31E4">
              <w:t>Active Server Pages</w:t>
            </w:r>
          </w:p>
        </w:tc>
      </w:tr>
      <w:tr w:rsidR="00705C3A" w:rsidRPr="008B31E4" w14:paraId="64A632E9" w14:textId="77777777" w:rsidTr="00ED0BAE">
        <w:trPr>
          <w:trHeight w:val="482"/>
          <w:jc w:val="center"/>
        </w:trPr>
        <w:tc>
          <w:tcPr>
            <w:tcW w:w="1886" w:type="dxa"/>
          </w:tcPr>
          <w:p w14:paraId="2B289D13" w14:textId="77777777" w:rsidR="00705C3A" w:rsidRPr="008B31E4" w:rsidRDefault="00705C3A" w:rsidP="00250AFE">
            <w:pPr>
              <w:jc w:val="center"/>
            </w:pPr>
            <w:r w:rsidRPr="008B31E4">
              <w:t>4</w:t>
            </w:r>
          </w:p>
        </w:tc>
        <w:tc>
          <w:tcPr>
            <w:tcW w:w="1889" w:type="dxa"/>
          </w:tcPr>
          <w:p w14:paraId="501EBA78" w14:textId="77777777" w:rsidR="00705C3A" w:rsidRPr="008B31E4" w:rsidRDefault="00705C3A" w:rsidP="00250AFE">
            <w:pPr>
              <w:jc w:val="center"/>
            </w:pPr>
            <w:r w:rsidRPr="008B31E4">
              <w:t>MVC</w:t>
            </w:r>
          </w:p>
        </w:tc>
        <w:tc>
          <w:tcPr>
            <w:tcW w:w="4772" w:type="dxa"/>
          </w:tcPr>
          <w:p w14:paraId="45E45BE5" w14:textId="77777777" w:rsidR="00705C3A" w:rsidRPr="008B31E4" w:rsidRDefault="00705C3A" w:rsidP="00250AFE">
            <w:pPr>
              <w:jc w:val="center"/>
            </w:pPr>
            <w:r w:rsidRPr="008B31E4">
              <w:t>Model-View-Controller</w:t>
            </w:r>
          </w:p>
        </w:tc>
      </w:tr>
      <w:tr w:rsidR="00705C3A" w:rsidRPr="008B31E4" w14:paraId="3CB2FB2D" w14:textId="77777777" w:rsidTr="00ED0BAE">
        <w:trPr>
          <w:trHeight w:val="484"/>
          <w:jc w:val="center"/>
        </w:trPr>
        <w:tc>
          <w:tcPr>
            <w:tcW w:w="1886" w:type="dxa"/>
          </w:tcPr>
          <w:p w14:paraId="56FC02DD" w14:textId="77777777" w:rsidR="00705C3A" w:rsidRPr="008B31E4" w:rsidRDefault="00705C3A" w:rsidP="00250AFE">
            <w:pPr>
              <w:jc w:val="center"/>
            </w:pPr>
            <w:r w:rsidRPr="008B31E4">
              <w:t>5</w:t>
            </w:r>
          </w:p>
        </w:tc>
        <w:tc>
          <w:tcPr>
            <w:tcW w:w="1889" w:type="dxa"/>
          </w:tcPr>
          <w:p w14:paraId="1D06B98B" w14:textId="77777777" w:rsidR="00705C3A" w:rsidRPr="008B31E4" w:rsidRDefault="00705C3A" w:rsidP="00250AFE">
            <w:pPr>
              <w:jc w:val="center"/>
            </w:pPr>
            <w:r w:rsidRPr="008B31E4">
              <w:t>SQL</w:t>
            </w:r>
          </w:p>
        </w:tc>
        <w:tc>
          <w:tcPr>
            <w:tcW w:w="4772" w:type="dxa"/>
          </w:tcPr>
          <w:p w14:paraId="2608DA7F" w14:textId="77777777" w:rsidR="00705C3A" w:rsidRPr="008B31E4" w:rsidRDefault="00705C3A" w:rsidP="00250AFE">
            <w:pPr>
              <w:jc w:val="center"/>
            </w:pPr>
            <w:r w:rsidRPr="008B31E4">
              <w:t>Structured Query Language</w:t>
            </w:r>
          </w:p>
        </w:tc>
      </w:tr>
      <w:tr w:rsidR="00705C3A" w:rsidRPr="008B31E4" w14:paraId="15DABCAA" w14:textId="77777777" w:rsidTr="00ED0BAE">
        <w:trPr>
          <w:trHeight w:val="482"/>
          <w:jc w:val="center"/>
        </w:trPr>
        <w:tc>
          <w:tcPr>
            <w:tcW w:w="1886" w:type="dxa"/>
          </w:tcPr>
          <w:p w14:paraId="395ABA4D" w14:textId="77777777" w:rsidR="00705C3A" w:rsidRPr="008B31E4" w:rsidRDefault="00705C3A" w:rsidP="00250AFE">
            <w:pPr>
              <w:jc w:val="center"/>
            </w:pPr>
            <w:r w:rsidRPr="008B31E4">
              <w:t>6</w:t>
            </w:r>
          </w:p>
        </w:tc>
        <w:tc>
          <w:tcPr>
            <w:tcW w:w="1889" w:type="dxa"/>
          </w:tcPr>
          <w:p w14:paraId="68A9E45A" w14:textId="77777777" w:rsidR="00705C3A" w:rsidRPr="008B31E4" w:rsidRDefault="00705C3A" w:rsidP="00250AFE">
            <w:pPr>
              <w:jc w:val="center"/>
            </w:pPr>
            <w:r w:rsidRPr="008B31E4">
              <w:t>ER</w:t>
            </w:r>
          </w:p>
        </w:tc>
        <w:tc>
          <w:tcPr>
            <w:tcW w:w="4772" w:type="dxa"/>
          </w:tcPr>
          <w:p w14:paraId="58AA3C5E" w14:textId="77777777" w:rsidR="00705C3A" w:rsidRPr="008B31E4" w:rsidRDefault="00705C3A" w:rsidP="00250AFE">
            <w:pPr>
              <w:jc w:val="center"/>
            </w:pPr>
            <w:r w:rsidRPr="008B31E4">
              <w:t>Entity Relationship</w:t>
            </w:r>
          </w:p>
        </w:tc>
      </w:tr>
    </w:tbl>
    <w:p w14:paraId="71139A2B" w14:textId="77777777" w:rsidR="00705C3A" w:rsidRPr="008B31E4" w:rsidRDefault="00705C3A" w:rsidP="00FE5D01"/>
    <w:p w14:paraId="60FE5523" w14:textId="57498E0B" w:rsidR="004C3212" w:rsidRPr="008B31E4" w:rsidRDefault="004C3212" w:rsidP="00FE5D01"/>
    <w:p w14:paraId="3BDB2B44" w14:textId="62179F6D" w:rsidR="00705C3A" w:rsidRPr="008B31E4" w:rsidRDefault="00705C3A" w:rsidP="00FE5D01"/>
    <w:p w14:paraId="3F4BFCA1" w14:textId="612772C5" w:rsidR="00705C3A" w:rsidRPr="008B31E4" w:rsidRDefault="00705C3A" w:rsidP="00FE5D01"/>
    <w:p w14:paraId="416AD7F1" w14:textId="3AEB135D" w:rsidR="00705C3A" w:rsidRPr="008B31E4" w:rsidRDefault="00705C3A" w:rsidP="00FE5D01"/>
    <w:p w14:paraId="6752B651" w14:textId="6B2931F7" w:rsidR="00705C3A" w:rsidRPr="008B31E4" w:rsidRDefault="00705C3A" w:rsidP="00FE5D01"/>
    <w:p w14:paraId="266ECA31" w14:textId="034F7E37" w:rsidR="00705C3A" w:rsidRPr="008B31E4" w:rsidRDefault="00705C3A" w:rsidP="00FE5D01"/>
    <w:p w14:paraId="1BA9B13D" w14:textId="58013FE9" w:rsidR="00705C3A" w:rsidRPr="008B31E4" w:rsidRDefault="00705C3A" w:rsidP="00FE5D01"/>
    <w:p w14:paraId="42FDBAD1" w14:textId="1AF4B05B" w:rsidR="00705C3A" w:rsidRPr="008B31E4" w:rsidRDefault="00705C3A" w:rsidP="00FE5D01"/>
    <w:p w14:paraId="381E5106" w14:textId="7E173555" w:rsidR="00705C3A" w:rsidRPr="008B31E4" w:rsidRDefault="00705C3A" w:rsidP="00FE5D01"/>
    <w:p w14:paraId="5B65FC22" w14:textId="728680BC" w:rsidR="00705C3A" w:rsidRPr="008B31E4" w:rsidRDefault="00705C3A" w:rsidP="00FE5D01"/>
    <w:p w14:paraId="2D05AB14" w14:textId="4D80DEA1" w:rsidR="00705C3A" w:rsidRPr="008B31E4" w:rsidRDefault="00705C3A" w:rsidP="00FE5D01"/>
    <w:p w14:paraId="63E9A173" w14:textId="14E3A640" w:rsidR="00705C3A" w:rsidRPr="008B31E4" w:rsidRDefault="00705C3A" w:rsidP="00FE5D01"/>
    <w:p w14:paraId="7C6DA72F" w14:textId="15B3B049" w:rsidR="00705C3A" w:rsidRPr="008B31E4" w:rsidRDefault="00705C3A" w:rsidP="00FE5D01"/>
    <w:p w14:paraId="297E9DE3" w14:textId="797BDE3C" w:rsidR="00705C3A" w:rsidRPr="008B31E4" w:rsidRDefault="00705C3A" w:rsidP="00FE5D01"/>
    <w:p w14:paraId="20099CA9" w14:textId="2BCBB26C" w:rsidR="00705C3A" w:rsidRPr="008B31E4" w:rsidRDefault="00705C3A" w:rsidP="00FE5D01"/>
    <w:p w14:paraId="4088A776" w14:textId="558D259E" w:rsidR="00705C3A" w:rsidRPr="008B31E4" w:rsidRDefault="00705C3A" w:rsidP="00FE5D01"/>
    <w:p w14:paraId="22E910BE" w14:textId="6234038A" w:rsidR="00705C3A" w:rsidRPr="008B31E4" w:rsidRDefault="00705C3A" w:rsidP="00FE5D01"/>
    <w:p w14:paraId="4E462483" w14:textId="73F38995" w:rsidR="00705C3A" w:rsidRPr="008B31E4" w:rsidRDefault="00705C3A" w:rsidP="00FE5D01"/>
    <w:p w14:paraId="3E52B8BE" w14:textId="77777777" w:rsidR="00ED0BAE" w:rsidRDefault="00ED0BAE" w:rsidP="00250AFE">
      <w:pPr>
        <w:pStyle w:val="Heading1"/>
        <w:sectPr w:rsidR="00ED0BAE" w:rsidSect="00ED0BAE">
          <w:type w:val="continuous"/>
          <w:pgSz w:w="11910" w:h="16840" w:code="9"/>
          <w:pgMar w:top="1134" w:right="1134" w:bottom="1134" w:left="1418" w:header="0" w:footer="1009" w:gutter="0"/>
          <w:pgNumType w:fmt="lowerRoman" w:start="1"/>
          <w:cols w:space="720"/>
          <w:docGrid w:linePitch="326"/>
        </w:sectPr>
      </w:pPr>
    </w:p>
    <w:p w14:paraId="24BCCA59" w14:textId="26344549" w:rsidR="00705C3A" w:rsidRPr="008B31E4" w:rsidRDefault="00705C3A" w:rsidP="00250AFE">
      <w:pPr>
        <w:pStyle w:val="Heading1"/>
      </w:pPr>
      <w:bookmarkStart w:id="6" w:name="_Toc193833307"/>
      <w:r w:rsidRPr="008B31E4">
        <w:lastRenderedPageBreak/>
        <w:t>CHƯƠNG 1: TỔNG QUAN</w:t>
      </w:r>
      <w:bookmarkEnd w:id="6"/>
    </w:p>
    <w:p w14:paraId="79AB7A6A" w14:textId="77777777" w:rsidR="00705C3A" w:rsidRPr="008B31E4" w:rsidRDefault="00705C3A" w:rsidP="00FE5D01">
      <w:pPr>
        <w:pStyle w:val="Heading2"/>
        <w:jc w:val="both"/>
      </w:pPr>
      <w:bookmarkStart w:id="7" w:name="_Toc193833308"/>
      <w:r w:rsidRPr="008B31E4">
        <w:t>1.1. ĐẶT VẤN ĐỀ</w:t>
      </w:r>
      <w:bookmarkEnd w:id="7"/>
    </w:p>
    <w:p w14:paraId="6A5D7581" w14:textId="7FE1473F" w:rsidR="00A3538C" w:rsidRPr="008B31E4" w:rsidRDefault="00705C3A" w:rsidP="00FE5D01">
      <w:pPr>
        <w:pStyle w:val="Heading3"/>
        <w:spacing w:line="360" w:lineRule="auto"/>
      </w:pPr>
      <w:bookmarkStart w:id="8" w:name="_Toc193833309"/>
      <w:r w:rsidRPr="008B31E4">
        <w:t>1.1.1. Hiện trạng</w:t>
      </w:r>
      <w:bookmarkEnd w:id="8"/>
    </w:p>
    <w:p w14:paraId="5643C745" w14:textId="77777777" w:rsidR="008B31E4" w:rsidRPr="008B31E4" w:rsidRDefault="008B31E4" w:rsidP="00250AFE">
      <w:pPr>
        <w:ind w:firstLine="720"/>
      </w:pPr>
      <w:r w:rsidRPr="008B31E4">
        <w:t xml:space="preserve"> </w:t>
      </w:r>
      <w:r>
        <w:rPr>
          <w:lang w:val="vi-VN"/>
        </w:rPr>
        <w:t xml:space="preserve">        </w:t>
      </w:r>
      <w:r w:rsidRPr="008B31E4">
        <w:t>Dựa trên thông tin bạn đã cung cấp, tôi sẽ tổng hợp và chia thành 4 đoạn văn như sau:Ngày nay, ứng dụng công nghệ thông tin đóng vai trò quyết định trong hoạt động củac chính phủ, tổ chức và doanh nghiệp. Công nghệ cho phép thực hiện nhiều công việc với tốc độ nhanh hơn và chi phí thấp hơn so với phương pháp truyền thống. Điều này đã thúc đẩy sự phát triển mạnh mẽ của thương mại điện tử trên toàn cầu. Trong bối cảnh kinh doanh hiện đại, thương mại điện tử đã trở thành yếu tố then chốt, thúc đẩy sự phát triển của các doanh nghiệp và mở ra nhiều cơ hội mới.</w:t>
      </w:r>
    </w:p>
    <w:p w14:paraId="01408041" w14:textId="77777777" w:rsidR="008B31E4" w:rsidRPr="008B31E4" w:rsidRDefault="008B31E4" w:rsidP="00250AFE">
      <w:pPr>
        <w:ind w:firstLine="720"/>
      </w:pPr>
      <w:r w:rsidRPr="008B31E4">
        <w:t>Đối với các cửa hàng và doanh nghiệp, việc xây dựng website không chỉ giúp quảng bá hình ảnh và giới thiệu sản phẩm đến khách hàng mà còn mang lại hiệu quả cao trong quản lý. Website giúp dễ dàng thống kê, báo cáo và đơn giản hóa nhiều tác vụ. Hơn nữa, thương mại điện tử còn giúp tiết kiệm đáng kể chi phí vận hành như thuê mặt bằng, mua sắm nội ngoại thất và thuê nhân công. Đặc biệt, website biến cửa hàng thành gian hàng online hoạt động 24/7, cho phép khách hàng tìm kiếm sản phẩm và đặt hàng bất cứ lúc nào mà không lo cửa hàng đóng cửa.</w:t>
      </w:r>
    </w:p>
    <w:p w14:paraId="7D557F2E" w14:textId="7AC01B5F" w:rsidR="008B31E4" w:rsidRPr="00D352AD" w:rsidRDefault="008B31E4" w:rsidP="00250AFE">
      <w:pPr>
        <w:ind w:firstLine="720"/>
      </w:pPr>
      <w:r w:rsidRPr="008B31E4">
        <w:t>Trong thời đại số hóa, website mang lại nhiều lợi ích to lớn cho doanh nghiệp. Nó giúp tiếp cận khách hàng toàn cầu, vượt qua rào cản địa lý và mở rộng thị trường tiềm năng. Website là công cụ hiệu quả để xây dựng thương hiệu và tăng cường uy tín của doanh nghiệp. Ngoài ra, nó còn tạo ra kênh tương tác và chăm sóc khách hàng hiệu quả thông qua các tính năng như chat trực tuyến hay form liên hệ. Website cho phép thu thập, phân tích dữ liệu khách hàng, từ đó giúp tối ưu hóa quy trình kinh doanh.</w:t>
      </w:r>
    </w:p>
    <w:p w14:paraId="631E0E99" w14:textId="77777777" w:rsidR="00705C3A" w:rsidRPr="008B31E4" w:rsidRDefault="00705C3A" w:rsidP="00250AFE">
      <w:pPr>
        <w:ind w:firstLine="720"/>
      </w:pPr>
      <w:r w:rsidRPr="008B31E4">
        <w:t>Với những lợi ích đó, việc xây dựng một website quản lý cửa hàng, đặc biệt là trong lĩnh vực trang trí nội thất, là rất cần thiết trong thời buổi hiện nay. Website không chỉ giúp doanh nghiệp cập nhật thông tin nhanh chóng, thực hiện marketing online hiệu quả mà còn hỗ trợ bán hàng đa kênh. Bằng cách cung cấp thông tin 24/7 cho khách hàng, website góp phần tăng cường tính cạnh tranh của doanh nghiệp trong môi trường kinh doanh số. Do đó, việc nghiên cứu và thực hiện đề tài "Xây dựng website quản lý cửa hàng trang trí nội thất trên nền tảng ASP.NET" là một bước đi đúng đắn, phù hợp với xu hướng phát triển của thị trường.</w:t>
      </w:r>
    </w:p>
    <w:p w14:paraId="3D6387FF" w14:textId="44E8BE8D" w:rsidR="00705C3A" w:rsidRPr="008B31E4" w:rsidRDefault="00705C3A" w:rsidP="00FE5D01"/>
    <w:p w14:paraId="2FE2FDEA" w14:textId="60C13691" w:rsidR="004579ED" w:rsidRPr="008B31E4" w:rsidRDefault="004579ED" w:rsidP="00FE5D01"/>
    <w:p w14:paraId="489264DA" w14:textId="77777777" w:rsidR="00CB47C5" w:rsidRPr="008B31E4" w:rsidRDefault="00CB47C5" w:rsidP="00FE5D01"/>
    <w:p w14:paraId="0A3BD308" w14:textId="77777777" w:rsidR="004579ED" w:rsidRPr="008B31E4" w:rsidRDefault="004579ED" w:rsidP="00ED0BAE">
      <w:pPr>
        <w:jc w:val="center"/>
      </w:pPr>
    </w:p>
    <w:p w14:paraId="02DD31E4" w14:textId="77777777" w:rsidR="00680EBF" w:rsidRPr="008B31E4" w:rsidRDefault="00680EBF" w:rsidP="00FE5D01">
      <w:pPr>
        <w:pStyle w:val="Heading3"/>
        <w:spacing w:line="360" w:lineRule="auto"/>
      </w:pPr>
      <w:bookmarkStart w:id="9" w:name="_Toc193833310"/>
      <w:r w:rsidRPr="008B31E4">
        <w:lastRenderedPageBreak/>
        <w:t>1.1.2. Mục tiêu đề tài</w:t>
      </w:r>
      <w:bookmarkEnd w:id="9"/>
    </w:p>
    <w:p w14:paraId="7ACFB5B7" w14:textId="77777777" w:rsidR="00680EBF" w:rsidRPr="008B31E4" w:rsidRDefault="00680EBF" w:rsidP="00250AFE">
      <w:pPr>
        <w:ind w:firstLine="720"/>
      </w:pPr>
      <w:r w:rsidRPr="008B31E4">
        <w:t>Đây là một website nhằm bán và giới thiệu rộng rãi các mặt hàng của công ty đến người tiêu dùng với các chi tiết mặt hàng cũng như giá cả một cách chính xác nhất.</w:t>
      </w:r>
    </w:p>
    <w:p w14:paraId="0D7B2F0A" w14:textId="77777777" w:rsidR="00680EBF" w:rsidRPr="008B31E4" w:rsidRDefault="00680EBF" w:rsidP="00250AFE">
      <w:pPr>
        <w:ind w:firstLine="720"/>
      </w:pPr>
      <w:r w:rsidRPr="008B31E4">
        <w:t>Một hệ thống cho phép người dùng sử dụng dễ dàng với phần tạo tài khoản và đăng nhập vào hệ thống, có phân quyền rõ ràng. Với vai trò người dùng quản lý có thể quản lý các hoạt động trên website một cách trực quan dễ dàng. Cụ thể là: quản lý được các dòng sản phẩm, thông tin khách hàng, quản lý đơn đặt hàng và doanh thu từ hệ thống. Đồng thời hệ thống cũng sẽ tạo ra một môi trường thân thiện với người mua giúp cho khách hàng có thể truy cập mua sắm dễ dàng với các chức năng như sau: tìm kiếm và lựa chọn sản phẩm theo yêu cầu, đặt mua hàng, xem chi tiết đơn mua hàng, cập nhật thông tin cá nhân.</w:t>
      </w:r>
    </w:p>
    <w:p w14:paraId="49C838EC" w14:textId="77777777" w:rsidR="00680EBF" w:rsidRPr="008B31E4" w:rsidRDefault="00680EBF" w:rsidP="00FE5D01">
      <w:pPr>
        <w:pStyle w:val="Heading2"/>
        <w:jc w:val="both"/>
      </w:pPr>
      <w:bookmarkStart w:id="10" w:name="_Toc193833311"/>
      <w:r w:rsidRPr="008B31E4">
        <w:t>1.2. PHẠM VI ĐỀ TÀI</w:t>
      </w:r>
      <w:bookmarkEnd w:id="10"/>
    </w:p>
    <w:p w14:paraId="213C889B" w14:textId="77777777" w:rsidR="00680EBF" w:rsidRPr="008B31E4" w:rsidRDefault="00680EBF" w:rsidP="00FE5D01">
      <w:pPr>
        <w:pStyle w:val="Heading3"/>
        <w:spacing w:line="360" w:lineRule="auto"/>
      </w:pPr>
      <w:bookmarkStart w:id="11" w:name="_Toc193833312"/>
      <w:r w:rsidRPr="008B31E4">
        <w:t>1.2.1. Về chức năng hệ thống</w:t>
      </w:r>
      <w:bookmarkEnd w:id="11"/>
    </w:p>
    <w:p w14:paraId="2A51781A" w14:textId="77777777" w:rsidR="00680EBF" w:rsidRPr="008B31E4" w:rsidRDefault="00680EBF" w:rsidP="00250AFE">
      <w:pPr>
        <w:ind w:firstLine="720"/>
      </w:pPr>
      <w:r w:rsidRPr="008B31E4">
        <w:t>Ứng dụng được xây dựng hướng đến hai đối tượng sử dụng chính đó là người quản trị website và khách hàng sử dụng website.</w:t>
      </w:r>
    </w:p>
    <w:p w14:paraId="6FCED6CA" w14:textId="77777777" w:rsidR="00680EBF" w:rsidRPr="008B31E4" w:rsidRDefault="00680EBF" w:rsidP="00250AFE">
      <w:pPr>
        <w:ind w:firstLine="720"/>
      </w:pPr>
      <w:r w:rsidRPr="008B31E4">
        <w:t xml:space="preserve">Đối với người quản trị (Admin, nhân viên, được ủy quyền): </w:t>
      </w:r>
    </w:p>
    <w:p w14:paraId="30117193" w14:textId="77777777" w:rsidR="00680EBF" w:rsidRPr="008B31E4" w:rsidRDefault="00680EBF" w:rsidP="00250AFE">
      <w:pPr>
        <w:ind w:firstLine="720"/>
      </w:pPr>
      <w:r w:rsidRPr="008B31E4">
        <w:t>Quản lý khách hàng.</w:t>
      </w:r>
    </w:p>
    <w:p w14:paraId="0F49C917" w14:textId="77777777" w:rsidR="00680EBF" w:rsidRPr="008B31E4" w:rsidRDefault="00680EBF" w:rsidP="00250AFE">
      <w:pPr>
        <w:ind w:firstLine="720"/>
      </w:pPr>
      <w:r w:rsidRPr="008B31E4">
        <w:t xml:space="preserve">Quản lý sản phẩm bao gồm loại sản phẩm, thông tin chi tiết sản phẩm. </w:t>
      </w:r>
    </w:p>
    <w:p w14:paraId="6F1AD900" w14:textId="77777777" w:rsidR="00680EBF" w:rsidRPr="008B31E4" w:rsidRDefault="00680EBF" w:rsidP="00250AFE">
      <w:pPr>
        <w:ind w:firstLine="720"/>
      </w:pPr>
      <w:r w:rsidRPr="008B31E4">
        <w:t>Quản lý phản hồi, liên hệ.</w:t>
      </w:r>
    </w:p>
    <w:p w14:paraId="5067D109" w14:textId="77777777" w:rsidR="00680EBF" w:rsidRPr="008B31E4" w:rsidRDefault="00680EBF" w:rsidP="00250AFE">
      <w:pPr>
        <w:ind w:firstLine="720"/>
      </w:pPr>
      <w:r w:rsidRPr="008B31E4">
        <w:t xml:space="preserve">Quản lý nhà cung cấp. </w:t>
      </w:r>
    </w:p>
    <w:p w14:paraId="1211D2E6" w14:textId="77777777" w:rsidR="00680EBF" w:rsidRPr="008B31E4" w:rsidRDefault="00680EBF" w:rsidP="00250AFE">
      <w:pPr>
        <w:ind w:firstLine="720"/>
      </w:pPr>
      <w:r w:rsidRPr="008B31E4">
        <w:t>Quản lý đơn hàng.</w:t>
      </w:r>
    </w:p>
    <w:p w14:paraId="43576744" w14:textId="77777777" w:rsidR="00680EBF" w:rsidRPr="008B31E4" w:rsidRDefault="00680EBF" w:rsidP="00250AFE">
      <w:pPr>
        <w:ind w:firstLine="720"/>
      </w:pPr>
      <w:r w:rsidRPr="008B31E4">
        <w:t>Đối với khách hàng:</w:t>
      </w:r>
    </w:p>
    <w:p w14:paraId="68CB63F7" w14:textId="77777777" w:rsidR="00680EBF" w:rsidRPr="008B31E4" w:rsidRDefault="00680EBF" w:rsidP="00250AFE">
      <w:pPr>
        <w:ind w:firstLine="720"/>
      </w:pPr>
      <w:r w:rsidRPr="008B31E4">
        <w:t>Khách vãng lai: xem sản phẩm, xem giá của sản phẩm, xem tin tức, gửi phản hồi nhưng phải đăng ký thành viên và đăng nhập để được sử dụng nhiều chức năng hơn như đặt mua sản phẩm, xem lịch sử đơn hàng.</w:t>
      </w:r>
    </w:p>
    <w:p w14:paraId="7BBF7FC1" w14:textId="4944A06D" w:rsidR="00680EBF" w:rsidRPr="008B31E4" w:rsidRDefault="00680EBF" w:rsidP="00250AFE">
      <w:pPr>
        <w:ind w:firstLine="720"/>
      </w:pPr>
      <w:r w:rsidRPr="008B31E4">
        <w:t>Thành viên: là những người đã đăng ký tài khoản trên hệ thống, có quyền xem sản phẩm, thêm sản phẩm vào giỏ hàng, đặt mua sản phẩm, xem lịch sử đơn hàng.</w:t>
      </w:r>
    </w:p>
    <w:p w14:paraId="7C951BD3" w14:textId="0372F369" w:rsidR="00680EBF" w:rsidRPr="008B31E4" w:rsidRDefault="00680EBF" w:rsidP="00FE5D01">
      <w:pPr>
        <w:pStyle w:val="Heading3"/>
        <w:spacing w:line="360" w:lineRule="auto"/>
      </w:pPr>
      <w:bookmarkStart w:id="12" w:name="_Toc193833313"/>
      <w:r w:rsidRPr="008B31E4">
        <w:t>1.2.2</w:t>
      </w:r>
      <w:r w:rsidR="00A43922" w:rsidRPr="008B31E4">
        <w:t>.</w:t>
      </w:r>
      <w:r w:rsidRPr="008B31E4">
        <w:t xml:space="preserve"> Về lý thuyết</w:t>
      </w:r>
      <w:bookmarkEnd w:id="12"/>
    </w:p>
    <w:p w14:paraId="7F5972A6" w14:textId="77777777" w:rsidR="00680EBF" w:rsidRPr="008B31E4" w:rsidRDefault="00680EBF" w:rsidP="00250AFE">
      <w:pPr>
        <w:ind w:firstLine="720"/>
      </w:pPr>
      <w:r w:rsidRPr="008B31E4">
        <w:t>Nắm vững kỹ thuật phân tích thiết kế hệ thống thông tin. Nắm vững cách tổ chức, thiết kế cơ sở dữ liệu.</w:t>
      </w:r>
    </w:p>
    <w:p w14:paraId="25903408" w14:textId="77777777" w:rsidR="00680EBF" w:rsidRPr="008B31E4" w:rsidRDefault="00680EBF" w:rsidP="00250AFE">
      <w:pPr>
        <w:ind w:firstLine="720"/>
      </w:pPr>
      <w:r w:rsidRPr="008B31E4">
        <w:t>Nắm vững kiến thức về công cụ PowerDesigner.</w:t>
      </w:r>
    </w:p>
    <w:p w14:paraId="03D48F9C" w14:textId="0B1E775D" w:rsidR="00680EBF" w:rsidRPr="008B31E4" w:rsidRDefault="00680EBF" w:rsidP="00250AFE">
      <w:pPr>
        <w:ind w:firstLine="720"/>
      </w:pPr>
      <w:r w:rsidRPr="008B31E4">
        <w:t>Nắm vững kiến thức về hệ quản trị cơ sở dữ liệu MS SQL Server. Nắm vững kỹ thuật lập trình ASP.NET MVC, công cụ Visual Studio.</w:t>
      </w:r>
    </w:p>
    <w:p w14:paraId="21B24744" w14:textId="77777777" w:rsidR="004579ED" w:rsidRPr="008B31E4" w:rsidRDefault="004579ED" w:rsidP="00FE5D01"/>
    <w:p w14:paraId="6296E9B3" w14:textId="1412F5EA" w:rsidR="00680EBF" w:rsidRPr="008B31E4" w:rsidRDefault="00680EBF" w:rsidP="00FE5D01">
      <w:pPr>
        <w:pStyle w:val="Heading2"/>
        <w:jc w:val="both"/>
      </w:pPr>
      <w:bookmarkStart w:id="13" w:name="_Toc193833314"/>
      <w:r w:rsidRPr="008B31E4">
        <w:lastRenderedPageBreak/>
        <w:t>1.3. VỀ KỸ THUẬT</w:t>
      </w:r>
      <w:bookmarkEnd w:id="13"/>
    </w:p>
    <w:p w14:paraId="52906473" w14:textId="77777777" w:rsidR="00680EBF" w:rsidRPr="008B31E4" w:rsidRDefault="00680EBF" w:rsidP="00250AFE">
      <w:pPr>
        <w:ind w:firstLine="720"/>
      </w:pPr>
      <w:r w:rsidRPr="008B31E4">
        <w:t>Giao diện thân thiện dễ sử dụng. Tốc độ truy xuất nhanh.</w:t>
      </w:r>
    </w:p>
    <w:p w14:paraId="086A6340" w14:textId="77777777" w:rsidR="00680EBF" w:rsidRPr="008B31E4" w:rsidRDefault="00680EBF" w:rsidP="00250AFE">
      <w:pPr>
        <w:ind w:firstLine="720"/>
      </w:pPr>
      <w:r w:rsidRPr="008B31E4">
        <w:t>Đảm bảo tính chính xác dữ liệu. Đảm bảo an toàn và bảo mật.</w:t>
      </w:r>
    </w:p>
    <w:p w14:paraId="746E4F0F" w14:textId="201E2EAB" w:rsidR="00680EBF" w:rsidRPr="008B31E4" w:rsidRDefault="00680EBF" w:rsidP="00250AFE">
      <w:pPr>
        <w:ind w:firstLine="720"/>
      </w:pPr>
      <w:r w:rsidRPr="008B31E4">
        <w:t>Chương trình dễ mở rộng và phát triển.</w:t>
      </w:r>
    </w:p>
    <w:p w14:paraId="7CBBE536" w14:textId="77777777" w:rsidR="00680EBF" w:rsidRPr="008B31E4" w:rsidRDefault="00680EBF" w:rsidP="00250AFE">
      <w:pPr>
        <w:ind w:firstLine="720"/>
      </w:pPr>
      <w:r w:rsidRPr="008B31E4">
        <w:t>Chạy tốt trên các trình duyệt thông dụng hiện nay như: Chrome, Firefox, Microsoft Edge, Safari, Cốc cốc...</w:t>
      </w:r>
    </w:p>
    <w:p w14:paraId="112F4636" w14:textId="1C22777C" w:rsidR="00A90975" w:rsidRPr="008B31E4" w:rsidRDefault="00A90975" w:rsidP="00FE5D01">
      <w:pPr>
        <w:pStyle w:val="Heading2"/>
        <w:jc w:val="both"/>
      </w:pPr>
      <w:bookmarkStart w:id="14" w:name="_Toc193833315"/>
      <w:r w:rsidRPr="008B31E4">
        <w:t>1.4. PHƯƠNG PHÁP NGUYÊN CỨU</w:t>
      </w:r>
      <w:bookmarkEnd w:id="14"/>
    </w:p>
    <w:p w14:paraId="5DA539B1" w14:textId="5AA7F24E" w:rsidR="00A90975" w:rsidRPr="008B31E4" w:rsidRDefault="00A90975" w:rsidP="00FE5D01">
      <w:pPr>
        <w:pStyle w:val="Heading3"/>
        <w:spacing w:line="360" w:lineRule="auto"/>
      </w:pPr>
      <w:bookmarkStart w:id="15" w:name="_bookmark14"/>
      <w:bookmarkStart w:id="16" w:name="_Toc193833316"/>
      <w:bookmarkEnd w:id="15"/>
      <w:r w:rsidRPr="008B31E4">
        <w:t>1.4.1. Thu thập dữ liệu</w:t>
      </w:r>
      <w:bookmarkEnd w:id="16"/>
    </w:p>
    <w:p w14:paraId="26A31E5C" w14:textId="77777777" w:rsidR="00A90975" w:rsidRPr="008B31E4" w:rsidRDefault="00A90975" w:rsidP="00250AFE">
      <w:pPr>
        <w:ind w:firstLine="720"/>
      </w:pPr>
      <w:r w:rsidRPr="008B31E4">
        <w:t>Thu thập dữ liệu thông qua các website bán hàng nội thất trên Internet, rút kinh nghiệm từ những hạn chế và hiệu quả thực tiễn bằng việc trực tiếp tham gia các hoạt động của website. Từ đó xem xét và lựa chọn các dữ liệu cần thiết cho website cần xây dựng.</w:t>
      </w:r>
    </w:p>
    <w:p w14:paraId="5AD067D7" w14:textId="06EB49FC" w:rsidR="00A90975" w:rsidRPr="008B31E4" w:rsidRDefault="00A90975" w:rsidP="00FE5D01">
      <w:pPr>
        <w:pStyle w:val="Heading3"/>
        <w:spacing w:line="360" w:lineRule="auto"/>
      </w:pPr>
      <w:bookmarkStart w:id="17" w:name="_bookmark15"/>
      <w:bookmarkStart w:id="18" w:name="_Toc193833317"/>
      <w:bookmarkEnd w:id="17"/>
      <w:r w:rsidRPr="008B31E4">
        <w:t>1.4.2 Nội dung nghiên cứu</w:t>
      </w:r>
      <w:bookmarkEnd w:id="18"/>
    </w:p>
    <w:p w14:paraId="638A49E5" w14:textId="77777777" w:rsidR="00A90975" w:rsidRPr="008B31E4" w:rsidRDefault="00A90975" w:rsidP="00250AFE">
      <w:pPr>
        <w:ind w:firstLine="720"/>
      </w:pPr>
      <w:r w:rsidRPr="008B31E4">
        <w:t xml:space="preserve">Tìm hiểu ngôn ngữ lập trình ASP.NET theo mô hình MVC. </w:t>
      </w:r>
    </w:p>
    <w:p w14:paraId="5E9319CF" w14:textId="5A1E9D6D" w:rsidR="00A90975" w:rsidRPr="008B31E4" w:rsidRDefault="00A90975" w:rsidP="00250AFE">
      <w:pPr>
        <w:ind w:firstLine="720"/>
      </w:pPr>
      <w:r w:rsidRPr="008B31E4">
        <w:t>Tìm hiểu và ứng dụng hệ quản trị cơ sở dữ liệu SQL Server .</w:t>
      </w:r>
    </w:p>
    <w:p w14:paraId="082C9AB2" w14:textId="33F524D7" w:rsidR="00A90975" w:rsidRPr="008B31E4" w:rsidRDefault="00A90975" w:rsidP="00250AFE">
      <w:pPr>
        <w:ind w:firstLine="720"/>
      </w:pPr>
      <w:r w:rsidRPr="008B31E4">
        <w:t xml:space="preserve"> Tìm hiểu về Entity Framework kết nối CSDL.</w:t>
      </w:r>
    </w:p>
    <w:p w14:paraId="32374E3F" w14:textId="77777777" w:rsidR="00A90975" w:rsidRPr="008B31E4" w:rsidRDefault="00A90975" w:rsidP="00250AFE">
      <w:pPr>
        <w:ind w:firstLine="720"/>
      </w:pPr>
      <w:r w:rsidRPr="008B31E4">
        <w:t>Tìm hiểu về jQuery, Ajax, Bootstrap 5 xây dựng các chức năng và giao diện cho website.</w:t>
      </w:r>
    </w:p>
    <w:p w14:paraId="32ABED56" w14:textId="77777777" w:rsidR="00A90975" w:rsidRPr="008B31E4" w:rsidRDefault="00A90975" w:rsidP="00FE5D01">
      <w:bookmarkStart w:id="19" w:name="_bookmark16"/>
      <w:bookmarkEnd w:id="19"/>
    </w:p>
    <w:p w14:paraId="4F45771C" w14:textId="77777777" w:rsidR="00A90975" w:rsidRPr="008B31E4" w:rsidRDefault="00A90975" w:rsidP="00FE5D01"/>
    <w:p w14:paraId="4A406F2C" w14:textId="77777777" w:rsidR="00A90975" w:rsidRPr="008B31E4" w:rsidRDefault="00A90975" w:rsidP="00FE5D01"/>
    <w:p w14:paraId="0313E9C3" w14:textId="77777777" w:rsidR="00A90975" w:rsidRPr="008B31E4" w:rsidRDefault="00A90975" w:rsidP="00FE5D01"/>
    <w:p w14:paraId="2422C336" w14:textId="77777777" w:rsidR="00A90975" w:rsidRPr="008B31E4" w:rsidRDefault="00A90975" w:rsidP="00FE5D01"/>
    <w:p w14:paraId="0E839E93" w14:textId="77777777" w:rsidR="00A90975" w:rsidRPr="008B31E4" w:rsidRDefault="00A90975" w:rsidP="00FE5D01"/>
    <w:p w14:paraId="12483F32" w14:textId="77777777" w:rsidR="00A90975" w:rsidRPr="008B31E4" w:rsidRDefault="00A90975" w:rsidP="00FE5D01"/>
    <w:p w14:paraId="25E06804" w14:textId="77777777" w:rsidR="00A90975" w:rsidRPr="008B31E4" w:rsidRDefault="00A90975" w:rsidP="00FE5D01"/>
    <w:p w14:paraId="6C7A26C8" w14:textId="77777777" w:rsidR="00A90975" w:rsidRPr="008B31E4" w:rsidRDefault="00A90975" w:rsidP="00FE5D01"/>
    <w:p w14:paraId="0E2DFC12" w14:textId="77777777" w:rsidR="00A90975" w:rsidRPr="008B31E4" w:rsidRDefault="00A90975" w:rsidP="00FE5D01"/>
    <w:p w14:paraId="50EAC0E5" w14:textId="77777777" w:rsidR="00A90975" w:rsidRPr="008B31E4" w:rsidRDefault="00A90975" w:rsidP="00FE5D01"/>
    <w:p w14:paraId="1247933B" w14:textId="77777777" w:rsidR="00A90975" w:rsidRPr="008B31E4" w:rsidRDefault="00A90975" w:rsidP="00FE5D01"/>
    <w:p w14:paraId="03242A3A" w14:textId="77777777" w:rsidR="00A90975" w:rsidRPr="008B31E4" w:rsidRDefault="00A90975" w:rsidP="00FE5D01"/>
    <w:p w14:paraId="1DA7CBBC" w14:textId="77777777" w:rsidR="00A90975" w:rsidRPr="008B31E4" w:rsidRDefault="00A90975" w:rsidP="00FE5D01"/>
    <w:p w14:paraId="2DC2A9AA" w14:textId="77777777" w:rsidR="00A90975" w:rsidRPr="008B31E4" w:rsidRDefault="00A90975" w:rsidP="00FE5D01"/>
    <w:p w14:paraId="6334604E" w14:textId="77777777" w:rsidR="00A90975" w:rsidRPr="008B31E4" w:rsidRDefault="00A90975" w:rsidP="00FE5D01"/>
    <w:p w14:paraId="49647065" w14:textId="77777777" w:rsidR="00A90975" w:rsidRPr="008B31E4" w:rsidRDefault="00A90975" w:rsidP="00FE5D01"/>
    <w:p w14:paraId="77A1A273" w14:textId="77777777" w:rsidR="00A90975" w:rsidRPr="008B31E4" w:rsidRDefault="00A90975" w:rsidP="00FE5D01"/>
    <w:p w14:paraId="0EC1877A" w14:textId="778D0264" w:rsidR="00A90975" w:rsidRPr="008B31E4" w:rsidRDefault="00A90975" w:rsidP="00250AFE">
      <w:pPr>
        <w:pStyle w:val="Heading1"/>
      </w:pPr>
      <w:bookmarkStart w:id="20" w:name="_Toc193833318"/>
      <w:r w:rsidRPr="008B31E4">
        <w:t>CHƯƠNG 2: CƠ SỞ LÝ THUYẾT</w:t>
      </w:r>
      <w:bookmarkEnd w:id="20"/>
    </w:p>
    <w:p w14:paraId="31771CD4" w14:textId="2381F543" w:rsidR="00A90975" w:rsidRPr="008B31E4" w:rsidRDefault="00A90975" w:rsidP="00FE5D01">
      <w:pPr>
        <w:pStyle w:val="Heading2"/>
        <w:jc w:val="both"/>
      </w:pPr>
      <w:bookmarkStart w:id="21" w:name="_bookmark17"/>
      <w:bookmarkStart w:id="22" w:name="_Toc193833319"/>
      <w:bookmarkEnd w:id="21"/>
      <w:r w:rsidRPr="008B31E4">
        <w:t>2.1. NỀN TẢNG ASP.NET MVC</w:t>
      </w:r>
      <w:bookmarkEnd w:id="22"/>
    </w:p>
    <w:p w14:paraId="4199ABC2" w14:textId="4CD831C7" w:rsidR="00A90975" w:rsidRPr="008B31E4" w:rsidRDefault="00A90975" w:rsidP="00FE5D01">
      <w:pPr>
        <w:pStyle w:val="Heading3"/>
        <w:spacing w:line="360" w:lineRule="auto"/>
      </w:pPr>
      <w:bookmarkStart w:id="23" w:name="_bookmark18"/>
      <w:bookmarkStart w:id="24" w:name="_Toc193833320"/>
      <w:bookmarkEnd w:id="23"/>
      <w:r w:rsidRPr="008B31E4">
        <w:t>2.1.1. Khái niệm ASP.NET</w:t>
      </w:r>
      <w:bookmarkEnd w:id="24"/>
    </w:p>
    <w:p w14:paraId="40F11B94" w14:textId="4CABB731" w:rsidR="00680EBF" w:rsidRPr="008B31E4" w:rsidRDefault="00A90975" w:rsidP="00C52041">
      <w:pPr>
        <w:ind w:firstLine="720"/>
      </w:pPr>
      <w:r w:rsidRPr="008B31E4">
        <w:t>ASP.NET là kỹ thuật xây dựng ứng dụng web phía máy chủ (server side) dựa trên nền tảng Microsoft .NET Framework. Là phiên bản kế tiếp của ASP (Active Server Page). Cho phép các nhà phát triển ứng dụng web xây dựng các web form một cách trực quan. Có thể sử dụng các ngôn ngữ khác nhau để xây dựng ứng dụng web như VB.NET, C#. Tách biệt giữa mã nguồn và giao diện (thẻ HTML, Javascript, CSS) giúp dễ đọc, dễ quản lý và bảo trì. Hỗ trợ nhiều server controls, đặc biệt là các validation controls dùng để kiểm tra dữ liệu nhập.</w:t>
      </w:r>
      <w:r w:rsidR="004579ED" w:rsidRPr="008B31E4">
        <w:fldChar w:fldCharType="begin"/>
      </w:r>
      <w:r w:rsidR="004579ED" w:rsidRPr="008B31E4">
        <w:instrText xml:space="preserve"> ADDIN ZOTERO_ITEM CSL_CITATION {"citationID":"mmCRaud2","properties":{"formattedCitation":"[1]","plainCitation":"[1]","noteIndex":0},"citationItems":[{"id":4,"uris":["http://zotero.org/users/16145706/items/KWN6P4AE"],"itemData":{"id":4,"type":"entry-encyclopedia","abstract":"Matthias (; Koine Greek: Ματθίας, Matthías [maθˈθi.as], from Hebrew מַתִּתְיָהוּ Mattiṯyāhū; Coptic: </w:instrText>
      </w:r>
      <w:r w:rsidR="004579ED" w:rsidRPr="008B31E4">
        <w:rPr>
          <w:rFonts w:ascii="Segoe UI Historic" w:hAnsi="Segoe UI Historic" w:cs="Segoe UI Historic"/>
        </w:rPr>
        <w:instrText>ⲙⲁⲑⲓⲁⲥ</w:instrText>
      </w:r>
      <w:r w:rsidR="004579ED" w:rsidRPr="008B31E4">
        <w:instrText xml:space="preserve">; died c. AD 80) was, according to the Acts of the Apostles, chosen by God through the apostles to replace Judas Iscariot following the latter's betrayal of Jesus and his subsequent death. His calling as an apostle is unique, in that his appointment was not made personally by Jesus (who had already ascended into heaven), and it came before the descent of the Holy Spirit upon the early Church.","container-title":"Wikipedia","language":"en","license":"Creative Commons Attribution-ShareAlike License","note":"Page Version ID: 1255","source":"Wikipedia","title":"Matthias the Apostle","URL":"https://en.wikipedia.org/w/index.php?title=Matthias_the_Apostle&amp;oldid=1255","accessed":{"date-parts":[["2025",3,25]]},"issued":{"date-parts":[["2002",1,28]]}}}],"schema":"https://github.com/citation-style-language/schema/raw/master/csl-citation.json"} </w:instrText>
      </w:r>
      <w:r w:rsidR="004579ED" w:rsidRPr="008B31E4">
        <w:fldChar w:fldCharType="separate"/>
      </w:r>
      <w:r w:rsidR="004579ED" w:rsidRPr="008B31E4">
        <w:t>[1]</w:t>
      </w:r>
      <w:r w:rsidR="004579ED" w:rsidRPr="008B31E4">
        <w:fldChar w:fldCharType="end"/>
      </w:r>
    </w:p>
    <w:p w14:paraId="4E5E9B08" w14:textId="2650BB90" w:rsidR="00A90975" w:rsidRPr="008B31E4" w:rsidRDefault="00A90975" w:rsidP="00FE5D01">
      <w:pPr>
        <w:pStyle w:val="Heading3"/>
        <w:spacing w:line="360" w:lineRule="auto"/>
      </w:pPr>
      <w:bookmarkStart w:id="25" w:name="_Toc193833321"/>
      <w:r w:rsidRPr="008B31E4">
        <w:t>2.1.2. Tổng quan về ASP.NET MVC</w:t>
      </w:r>
      <w:bookmarkEnd w:id="25"/>
    </w:p>
    <w:p w14:paraId="1E6E6A82" w14:textId="77777777" w:rsidR="00A90975" w:rsidRPr="008B31E4" w:rsidRDefault="00A90975" w:rsidP="00C52041">
      <w:pPr>
        <w:ind w:firstLine="720"/>
      </w:pPr>
      <w:r w:rsidRPr="008B31E4">
        <w:t>Mẫu kiến trúc Model - View - Controller được sử dụng nhằm chia ứng dụng thành ba thành phần chính: model, view và controller. Nền tảng ASP.NET MVC giúp cho chúng ta có thể tạo được các ứng dụng web áp dụng mô hình MVC thay vì tạo ứng dụng theo mẫu ASP.NET Web Forms. Nền tảng ASP.NET MVC có đặc điểm nổi bật là nhẹ, dễ kiểm thử phần giao diện (so với ứng dụng Web Forms), tích hợp các tính năng có sẵn của ASP.NET. Nền tảng ASP.NET MVC được định nghĩa trong namespace System.Web.Mvc và là một phần của namespace System.Web.</w:t>
      </w:r>
    </w:p>
    <w:p w14:paraId="0CF8C696" w14:textId="59D68456" w:rsidR="00A90975" w:rsidRPr="008B31E4" w:rsidRDefault="00A90975" w:rsidP="00C52041">
      <w:pPr>
        <w:ind w:firstLine="720"/>
      </w:pPr>
      <w:r w:rsidRPr="008B31E4">
        <w:drawing>
          <wp:anchor distT="0" distB="0" distL="0" distR="0" simplePos="0" relativeHeight="251663360" behindDoc="1" locked="0" layoutInCell="1" allowOverlap="1" wp14:anchorId="74BF75B7" wp14:editId="06F20028">
            <wp:simplePos x="0" y="0"/>
            <wp:positionH relativeFrom="page">
              <wp:posOffset>2951319</wp:posOffset>
            </wp:positionH>
            <wp:positionV relativeFrom="paragraph">
              <wp:posOffset>1085850</wp:posOffset>
            </wp:positionV>
            <wp:extent cx="2231213" cy="1441513"/>
            <wp:effectExtent l="0" t="0" r="0" b="0"/>
            <wp:wrapTopAndBottom/>
            <wp:docPr id="613" name="Image 6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13" name="Image 613"/>
                    <pic:cNvPicPr/>
                  </pic:nvPicPr>
                  <pic:blipFill>
                    <a:blip r:embed="rId10" cstate="print"/>
                    <a:stretch>
                      <a:fillRect/>
                    </a:stretch>
                  </pic:blipFill>
                  <pic:spPr>
                    <a:xfrm>
                      <a:off x="0" y="0"/>
                      <a:ext cx="2231213" cy="1441513"/>
                    </a:xfrm>
                    <a:prstGeom prst="rect">
                      <a:avLst/>
                    </a:prstGeom>
                  </pic:spPr>
                </pic:pic>
              </a:graphicData>
            </a:graphic>
          </wp:anchor>
        </w:drawing>
      </w:r>
      <w:r w:rsidRPr="008B31E4">
        <w:t>MVC là một mẫu thiết kế (design pattern) chuẩn mà nhiều lập trình viên đã quen thuộc. Một số loại ứng dụng web sẽ thích hợp với kiến trúc MVC. Một số khác vẫn thích hợp với ASP.NET Web Forms. Đôi khi có những ứng dụng kết hợp cả hai kiến trúc trên. Nền tảng MVC bao gồm các thành phần dưới đây:</w:t>
      </w:r>
    </w:p>
    <w:p w14:paraId="4228F647" w14:textId="77777777" w:rsidR="00A90975" w:rsidRPr="008B31E4" w:rsidRDefault="00A90975" w:rsidP="00FE5D01"/>
    <w:p w14:paraId="387CCA53" w14:textId="77777777" w:rsidR="00A90975" w:rsidRPr="008B31E4" w:rsidRDefault="00A90975" w:rsidP="00FE5D01">
      <w:pPr>
        <w:pStyle w:val="hnh"/>
      </w:pPr>
      <w:bookmarkStart w:id="26" w:name="_Toc193832971"/>
      <w:r w:rsidRPr="008B31E4">
        <w:t>Hình 2.1 Sơ đồ mô hình MVC</w:t>
      </w:r>
      <w:bookmarkEnd w:id="26"/>
    </w:p>
    <w:p w14:paraId="266AA566" w14:textId="77777777" w:rsidR="00A90975" w:rsidRPr="008B31E4" w:rsidRDefault="00A90975" w:rsidP="00C52041">
      <w:pPr>
        <w:ind w:firstLine="720"/>
      </w:pPr>
      <w:r w:rsidRPr="008B31E4">
        <w:t>Model: Các đối tượng Model là một phần của ứng dụng, chứa đối tượng này thiết lập logic của phần dữ liệu của ứng dụng. Thông thường, các đối tượng model lấy và lưu trữ dữ liệu từ model trong CSDL.</w:t>
      </w:r>
    </w:p>
    <w:p w14:paraId="64580C53" w14:textId="77777777" w:rsidR="00A90975" w:rsidRPr="008B31E4" w:rsidRDefault="00A90975" w:rsidP="00C52041">
      <w:pPr>
        <w:ind w:firstLine="720"/>
      </w:pPr>
      <w:r w:rsidRPr="008B31E4">
        <w:lastRenderedPageBreak/>
        <w:t>View: View là các thành phần dùng để hiển thị giao diện người dùng (UI - User Interface). Thông thường, view được tạo dựa vào thông tin dữ liệu model.</w:t>
      </w:r>
    </w:p>
    <w:p w14:paraId="1B86BA09" w14:textId="2AD5E0E3" w:rsidR="00A90975" w:rsidRPr="008B31E4" w:rsidRDefault="00A90975" w:rsidP="00C52041">
      <w:pPr>
        <w:ind w:firstLine="720"/>
      </w:pPr>
      <w:r w:rsidRPr="008B31E4">
        <w:t>Controller: Controller là các thành phần dùng để quản lý tương tác người dùng, làm việc với model và chọn view để hiển thị giao diện người dùng. Trong một ứng dụng MVC, view chỉ được dùng để hiển thị thông tin, controller chịu trách nhiệm quản lý và đáp trả nội dung người dùng nhập và tương tác với người dùng.</w:t>
      </w:r>
    </w:p>
    <w:p w14:paraId="26AC6470" w14:textId="71F77CC1" w:rsidR="00BC7A87" w:rsidRPr="008B31E4" w:rsidRDefault="00BC7A87" w:rsidP="00FE5D01">
      <w:pPr>
        <w:pStyle w:val="Heading3"/>
        <w:spacing w:line="360" w:lineRule="auto"/>
      </w:pPr>
      <w:bookmarkStart w:id="27" w:name="_Toc193833322"/>
      <w:r w:rsidRPr="008B31E4">
        <w:t>2.1.3. Công nghệ ASP.NET MVC</w:t>
      </w:r>
      <w:bookmarkEnd w:id="27"/>
    </w:p>
    <w:p w14:paraId="3E95F2DB" w14:textId="7D9775F1" w:rsidR="00BC7A87" w:rsidRPr="008B31E4" w:rsidRDefault="00BC7A87" w:rsidP="00C52041">
      <w:pPr>
        <w:ind w:firstLine="720"/>
      </w:pPr>
      <w:r w:rsidRPr="008B31E4">
        <w:t>ASP.NET MVC Framework là sự phát triển mới nhất của nền tảng web ASP.NET của Microsoft. Nó cung cấp một mô hình lập trình năng suất cao nhằm thúc đẩy kiến trúc mã sạch hơn, phát triển dựa trên thử nghiệm và khả năng mở rộng mạnh mẽ, kết hợp với tất cả các lợi ích của ASP.NET. ASP.NET MVC chứa một số tiến bộ so với các phiên bản trước, bao gồm khả năng xác định tuyến đường bằng các thuộc tính C# và khả năng ghi đè các bộ lọc. Trải nghiệm người dùng xây dựng các ứng dụng MVC cũng đã được cải thiện đáng kể.</w:t>
      </w:r>
      <w:r w:rsidR="004579ED" w:rsidRPr="008B31E4">
        <w:fldChar w:fldCharType="begin"/>
      </w:r>
      <w:r w:rsidR="004579ED" w:rsidRPr="008B31E4">
        <w:instrText xml:space="preserve"> ADDIN ZOTERO_ITEM CSL_CITATION {"citationID":"lq0WaDNH","properties":{"formattedCitation":"[2]","plainCitation":"[2]","noteIndex":0},"citationItems":[{"id":7,"uris":["http://zotero.org/users/16145706/items/JWPFB5MX"],"itemData":{"id":7,"type":"webpage","title":"Giới thiệu tổng quan công nghệ Web ASP.Net MVC | How Kteam","URL":"https://howkteam.vn/course/lap-trinh-website-voi-aspnet-mvc-co-ban/gioi-thieu-tong-quan-cong-nghe-web-aspnet-mvc-123","accessed":{"date-parts":[["2025",3,25]]}}}],"schema":"https://github.com/citation-style-language/schema/raw/master/csl-citation.json"} </w:instrText>
      </w:r>
      <w:r w:rsidR="004579ED" w:rsidRPr="008B31E4">
        <w:fldChar w:fldCharType="separate"/>
      </w:r>
      <w:r w:rsidR="004579ED" w:rsidRPr="008B31E4">
        <w:t>[2]</w:t>
      </w:r>
      <w:r w:rsidR="004579ED" w:rsidRPr="008B31E4">
        <w:fldChar w:fldCharType="end"/>
      </w:r>
    </w:p>
    <w:p w14:paraId="1992910E" w14:textId="5D08713E" w:rsidR="00BC7A87" w:rsidRPr="008B31E4" w:rsidRDefault="00BC7A87" w:rsidP="00FE5D01">
      <w:pPr>
        <w:pStyle w:val="Heading3"/>
        <w:spacing w:line="360" w:lineRule="auto"/>
      </w:pPr>
      <w:bookmarkStart w:id="28" w:name="_bookmark21"/>
      <w:bookmarkStart w:id="29" w:name="_Toc193833323"/>
      <w:bookmarkEnd w:id="28"/>
      <w:r w:rsidRPr="008B31E4">
        <w:t>2.1.4. Entity Framework</w:t>
      </w:r>
      <w:bookmarkEnd w:id="29"/>
    </w:p>
    <w:p w14:paraId="26D3833B" w14:textId="77777777" w:rsidR="00BC7A87" w:rsidRPr="008B31E4" w:rsidRDefault="00BC7A87" w:rsidP="00C52041">
      <w:pPr>
        <w:ind w:firstLine="720"/>
      </w:pPr>
      <w:r w:rsidRPr="008B31E4">
        <w:t>Entity Framework (viết tắt là EF) là một framework ánh xạ quan hệ đối tượng (ORM - Object Relational Mapping) dành cho ADO.NET, là một phần của</w:t>
      </w:r>
    </w:p>
    <w:p w14:paraId="1B5E2A4E" w14:textId="09D7200B" w:rsidR="00BC7A87" w:rsidRPr="008B31E4" w:rsidRDefault="00BC7A87" w:rsidP="00C52041">
      <w:pPr>
        <w:ind w:firstLine="720"/>
      </w:pPr>
      <w:r w:rsidRPr="008B31E4">
        <w:t>.NET Framework. EF cho phép các nhà phát triển Web tương tác với dữ liệu quan hệ theo phương pháp hướng đối tượng đặc trưng, EF giảm thiểu việc lập trình mã nguồn cần thiết để truy cập và tương tác với cơ sở dữ liệu. EF được Microsoft hỗ trợ phát triển lâu dài và bền vững, vì vậy EF là một framework mạnh nhất hiện nay để phát triển ứng dụng Web.</w:t>
      </w:r>
      <w:r w:rsidR="004579ED" w:rsidRPr="008B31E4">
        <w:fldChar w:fldCharType="begin"/>
      </w:r>
      <w:r w:rsidR="004579ED" w:rsidRPr="008B31E4">
        <w:instrText xml:space="preserve"> ADDIN ZOTERO_ITEM CSL_CITATION {"citationID":"jWc5OxIz","properties":{"formattedCitation":"[3]","plainCitation":"[3]","noteIndex":0},"citationItems":[{"id":9,"uris":["http://zotero.org/users/16145706/items/CS9N6LWA"],"itemData":{"id":9,"type":"webpage","title":"Tổng quan kiến thức về Entity Framework","URL":"https://viettelidc.com.vn/tin-tuc/tong-quan-kien-thuc-ve-entity-framework","accessed":{"date-parts":[["2025",3,25]]}}}],"schema":"https://github.com/citation-style-language/schema/raw/master/csl-citation.json"} </w:instrText>
      </w:r>
      <w:r w:rsidR="004579ED" w:rsidRPr="008B31E4">
        <w:fldChar w:fldCharType="separate"/>
      </w:r>
      <w:r w:rsidR="004579ED" w:rsidRPr="008B31E4">
        <w:t>[3]</w:t>
      </w:r>
      <w:r w:rsidR="004579ED" w:rsidRPr="008B31E4">
        <w:fldChar w:fldCharType="end"/>
      </w:r>
    </w:p>
    <w:p w14:paraId="0689AAD6" w14:textId="7516A414" w:rsidR="00BC7A87" w:rsidRPr="008B31E4" w:rsidRDefault="00BC7A87" w:rsidP="00FE5D01">
      <w:pPr>
        <w:pStyle w:val="Heading2"/>
        <w:jc w:val="both"/>
      </w:pPr>
      <w:bookmarkStart w:id="30" w:name="_bookmark22"/>
      <w:bookmarkStart w:id="31" w:name="_Toc193833324"/>
      <w:bookmarkEnd w:id="30"/>
      <w:r w:rsidRPr="008B31E4">
        <w:t>2.2. VISUAL STUDIO</w:t>
      </w:r>
      <w:bookmarkEnd w:id="31"/>
    </w:p>
    <w:p w14:paraId="6A6B8591" w14:textId="77777777" w:rsidR="00BC7A87" w:rsidRPr="008B31E4" w:rsidRDefault="00BC7A87" w:rsidP="00C52041">
      <w:pPr>
        <w:ind w:firstLine="720"/>
      </w:pPr>
      <w:r w:rsidRPr="008B31E4">
        <w:t>Microsoft Visual Studio là một môi trường phát triển tích hợp từ Microsoft. Visual Studio sử dụng nền tảng phát triển phần mềm Microsoft như Windows API, Windows Forms, Windows Presentation Foundation, Windows Store và Microsoft Silverlight. Ngoài ra, Visual Studio được sử dụng để phát triển các ứng dụng cho máy tính cũng như các trang web, các ứng dụng web và các dịch vụ web.</w:t>
      </w:r>
    </w:p>
    <w:p w14:paraId="472670EC" w14:textId="77777777" w:rsidR="00BC7A87" w:rsidRPr="008B31E4" w:rsidRDefault="00BC7A87" w:rsidP="00C52041">
      <w:pPr>
        <w:ind w:firstLine="720"/>
      </w:pPr>
      <w:r w:rsidRPr="008B31E4">
        <w:t>Visual Studio bao gồm một trình soạn thảo mã hỗ trợ IntelliSense cũng như tái cấu trúc mã nguồn. Các công cụ gỡ lỗi tích hợp hoạt động đồng thời như là một trình gỡ lỗi nguồn cấp và sửa lỗi máy cấp. Công cụ tích hợp khác bao gồm một giao diện thiết kế để xây dựng giao diện ứng dụng, thiết kế web, thiết kế lớp và thiết kế giản đồ cơ sở dữ liệu.</w:t>
      </w:r>
    </w:p>
    <w:p w14:paraId="28C6EDB8" w14:textId="77777777" w:rsidR="00BC7A87" w:rsidRPr="008B31E4" w:rsidRDefault="00BC7A87" w:rsidP="00C52041">
      <w:pPr>
        <w:ind w:firstLine="720"/>
      </w:pPr>
      <w:r w:rsidRPr="008B31E4">
        <w:t>Visual Studio hỗ trợ nhiều ngôn ngữ lập trình khác nhau và cho phép các lập trình viên biên tập mã và gỡ lỗi để hỗ trợ (mức độ khác nhau) với hầu hết các ngôn ngữ lập trình.</w:t>
      </w:r>
    </w:p>
    <w:p w14:paraId="729A7977" w14:textId="77777777" w:rsidR="00BC7A87" w:rsidRPr="008B31E4" w:rsidRDefault="00BC7A87" w:rsidP="00C52041">
      <w:pPr>
        <w:ind w:firstLine="720"/>
      </w:pPr>
      <w:r w:rsidRPr="008B31E4">
        <w:t xml:space="preserve">Với phiên bản Visual Studio 2022, nó có những tính năng mới như sau. Cửa sổ lúc khởi động được thiết kế lại để làm việc hiệu quả hơn trong việc mở một project gần đây, clone một </w:t>
      </w:r>
      <w:r w:rsidRPr="008B31E4">
        <w:lastRenderedPageBreak/>
        <w:t>nhánh project trên GitHub hay Azure, hoặc mở một project từ trong máy. Cả UI (User Interface) và UX (User Experience) đều được cải thiện tinh tế hơn, như các icon mới và thanh menu nhỏ gọn hơn. Thanh tìm kiếm Quick Launch cũng mang tới trải nghiệm tốt hơn, chúng ta có thể tìm kiếm mọi thứ: từ các đoạn mã, cài đặt, thậm chí với cả những từ gõ sai chính tả. Microsoft cũng đã tích hợp thêm một trợ lý AI để có thể tự động hoàn thiện các dòng code, nó được gọi là Visual Studio IntelliCode.</w:t>
      </w:r>
    </w:p>
    <w:p w14:paraId="43A58498" w14:textId="7E2FB7A1" w:rsidR="00BC7A87" w:rsidRPr="008B31E4" w:rsidRDefault="00BC7A87" w:rsidP="00C52041">
      <w:pPr>
        <w:ind w:firstLine="720"/>
      </w:pPr>
      <w:r w:rsidRPr="008B31E4">
        <w:t>Visual Studio 2022 còn mang lại hiệu suất cao hơn, hỗ trợ tốt hơn cho các dự án lớn và phức tạp, cùng với các công cụ phát triển hiện đại như :NET 6 và các cải tiến trong việc phát triển ứng dụng đa nền tảng.</w:t>
      </w:r>
      <w:r w:rsidR="004579ED" w:rsidRPr="008B31E4">
        <w:fldChar w:fldCharType="begin"/>
      </w:r>
      <w:r w:rsidR="004579ED" w:rsidRPr="008B31E4">
        <w:instrText xml:space="preserve"> ADDIN ZOTERO_ITEM CSL_CITATION {"citationID":"jVOWTkuq","properties":{"formattedCitation":"[4]","plainCitation":"[4]","noteIndex":0},"citationItems":[{"id":11,"uris":["http://zotero.org/users/16145706/items/32DG8X3K"],"itemData":{"id":11,"type":"webpage","title":"Cài đặt môi trường phát triển Visual Studio 2022 | How Kteam","URL":"https://howkteam.vn/course/huong-dan-cai-dat/cai-dat-moi-truong-phat-trien-visual-studio-2022-4422","accessed":{"date-parts":[["2025",3,25]]}}}],"schema":"https://github.com/citation-style-language/schema/raw/master/csl-citation.json"} </w:instrText>
      </w:r>
      <w:r w:rsidR="004579ED" w:rsidRPr="008B31E4">
        <w:fldChar w:fldCharType="separate"/>
      </w:r>
      <w:r w:rsidR="004579ED" w:rsidRPr="008B31E4">
        <w:t>[4]</w:t>
      </w:r>
      <w:r w:rsidR="004579ED" w:rsidRPr="008B31E4">
        <w:fldChar w:fldCharType="end"/>
      </w:r>
    </w:p>
    <w:p w14:paraId="57954A2C" w14:textId="58BAA4B5" w:rsidR="00BC7A87" w:rsidRPr="008B31E4" w:rsidRDefault="00BC7A87" w:rsidP="00FE5D01">
      <w:pPr>
        <w:pStyle w:val="Heading2"/>
        <w:jc w:val="both"/>
      </w:pPr>
      <w:bookmarkStart w:id="32" w:name="_bookmark23"/>
      <w:bookmarkStart w:id="33" w:name="_Toc193833325"/>
      <w:bookmarkEnd w:id="32"/>
      <w:r w:rsidRPr="008B31E4">
        <w:t>2.3. MICROSOFT SQL SERVER</w:t>
      </w:r>
      <w:bookmarkEnd w:id="33"/>
    </w:p>
    <w:p w14:paraId="7E7605B6" w14:textId="77777777" w:rsidR="00BC7A87" w:rsidRPr="008B31E4" w:rsidRDefault="00BC7A87" w:rsidP="00C52041">
      <w:pPr>
        <w:ind w:firstLine="720"/>
      </w:pPr>
      <w:r w:rsidRPr="008B31E4">
        <w:t xml:space="preserve">SQL Server là một hệ quản trị cơ sở dữ liệu quan hệ (RDBMS - Relational Database Management System) được phát triển bởi Microsoft, sử dụng câu lệnh SQL (Transact-SQL) để trao đổi dữ liệu giữa máy Client và máy cài SQL Server. </w:t>
      </w:r>
    </w:p>
    <w:p w14:paraId="188B0CC8" w14:textId="77777777" w:rsidR="00BC7A87" w:rsidRPr="008B31E4" w:rsidRDefault="00BC7A87" w:rsidP="00C52041">
      <w:pPr>
        <w:ind w:firstLine="720"/>
      </w:pPr>
      <w:r w:rsidRPr="008B31E4">
        <w:t xml:space="preserve">Một RDBMS bao gồm databases, database engine và các ứng dụng dùng để quản lý dữ liệu và các bộ phận khác nhau trong RDBMS. SQL Server được tối ưu để có thể chạy trên môi trường cơ sở dữ liệu rất lớn (Very Large Database Environment) lên đến Tera-Byte và có thể phục vụ cùng lúc cho hàng ngàn user. SQL Server có thể kết hợp ăn ý với các server khác như Microsoft Internet Information Server (IIS), E-Commerce Server, Proxy Server. </w:t>
      </w:r>
    </w:p>
    <w:p w14:paraId="759B8310" w14:textId="7C2AB835" w:rsidR="00BC7A87" w:rsidRPr="008B31E4" w:rsidRDefault="00BC7A87" w:rsidP="00C52041">
      <w:pPr>
        <w:ind w:firstLine="720"/>
      </w:pPr>
      <w:r w:rsidRPr="008B31E4">
        <w:t>SQL Server còn có những ưu điểm vượt trội như có thể cài nhiều phiên bản MS SQL khác nhau trên cùng một máy, duy trì riêng biệt các môi trường sản xuất, phát triển, thử nghiêmh giảm thiểu các vấn đề tạm thời trên cơ sở dữ liệu , tách biệt các đặc quyền bảo mật và duy trig máy chủ dự phòng.</w:t>
      </w:r>
      <w:r w:rsidR="00C51B97" w:rsidRPr="008B31E4">
        <w:fldChar w:fldCharType="begin"/>
      </w:r>
      <w:r w:rsidR="00C51B97" w:rsidRPr="008B31E4">
        <w:instrText xml:space="preserve"> ADDIN ZOTERO_ITEM CSL_CITATION {"citationID":"vSjFQhQD","properties":{"formattedCitation":"[5]","plainCitation":"[5]","noteIndex":0},"citationItems":[{"id":13,"uris":["http://zotero.org/users/16145706/items/7D4YRS2F"],"itemData":{"id":13,"type":"post-weblog","abstract":"SQL Server là gì? SQL Server là công cụ được sử dụng để thực hiện cơ chế của một hệ quản trị cơ sở dữ liệu quan hệ. Tìm hiểu chi tiết trong bài viết của TopDev!","container-title":"TopDev","language":"en-US","title":"SQL Server là gì? Giải đáp chi tiết &amp; hướng dẫn cài đặt SQL Server","title-short":"SQL Server là gì?","URL":"https://topdev.vn/blog/sql-server-la-gi/","author":[{"family":"Lucie","given":""}],"accessed":{"date-parts":[["2025",3,25]]},"issued":{"date-parts":[["2022",7,1]]}}}],"schema":"https://github.com/citation-style-language/schema/raw/master/csl-citation.json"} </w:instrText>
      </w:r>
      <w:r w:rsidR="00C51B97" w:rsidRPr="008B31E4">
        <w:fldChar w:fldCharType="separate"/>
      </w:r>
      <w:r w:rsidR="00C51B97" w:rsidRPr="008B31E4">
        <w:t>[5]</w:t>
      </w:r>
      <w:r w:rsidR="00C51B97" w:rsidRPr="008B31E4">
        <w:fldChar w:fldCharType="end"/>
      </w:r>
    </w:p>
    <w:p w14:paraId="69FFF06D" w14:textId="10AA514C" w:rsidR="00BC7A87" w:rsidRPr="008B31E4" w:rsidRDefault="00BC7A87" w:rsidP="00FE5D01">
      <w:pPr>
        <w:pStyle w:val="Heading2"/>
        <w:jc w:val="both"/>
      </w:pPr>
      <w:bookmarkStart w:id="34" w:name="_bookmark24"/>
      <w:bookmarkStart w:id="35" w:name="_Toc193833326"/>
      <w:bookmarkEnd w:id="34"/>
      <w:r w:rsidRPr="008B31E4">
        <w:t>2.4. CÁC THƯ VIỆN HỖ TRỢ CỦA JAVASCRIPT</w:t>
      </w:r>
      <w:bookmarkEnd w:id="35"/>
    </w:p>
    <w:p w14:paraId="1AB769EE" w14:textId="5B0860D2" w:rsidR="00BC7A87" w:rsidRPr="008B31E4" w:rsidRDefault="00BC7A87" w:rsidP="00FE5D01">
      <w:pPr>
        <w:pStyle w:val="Heading3"/>
        <w:spacing w:line="360" w:lineRule="auto"/>
      </w:pPr>
      <w:bookmarkStart w:id="36" w:name="_bookmark25"/>
      <w:bookmarkStart w:id="37" w:name="_Toc193833327"/>
      <w:bookmarkEnd w:id="36"/>
      <w:r w:rsidRPr="008B31E4">
        <w:t>2.4.1. JAVASCRIPT</w:t>
      </w:r>
      <w:bookmarkEnd w:id="37"/>
    </w:p>
    <w:p w14:paraId="4CF4C66E" w14:textId="77777777" w:rsidR="001B4B51" w:rsidRPr="008B31E4" w:rsidRDefault="00BC7A87" w:rsidP="00C52041">
      <w:pPr>
        <w:ind w:firstLine="720"/>
      </w:pPr>
      <w:r w:rsidRPr="008B31E4">
        <w:t xml:space="preserve">JavaScript (viết tắt là JS) là một ngôn ngữ lập trình gọn nhẹ, nhưng đa nền tảng (cross-platform) và là một ngôn ngữ lập trình kịch bản, hướng đối tượng. JavaScript được biết tới như một ngôn ngữ lập trình dành cho các website - tức là được thực thi trên trình duyệt, rất nhiều môi trường phi trình duyệt khác cũng sử dụng ngôn ngữ này, như là Node.js hay Apache CouchDB và Adobe Acrobat. </w:t>
      </w:r>
    </w:p>
    <w:p w14:paraId="09678B42" w14:textId="3292F6DA" w:rsidR="00BC7A87" w:rsidRPr="008B31E4" w:rsidRDefault="00BC7A87" w:rsidP="00C52041">
      <w:pPr>
        <w:ind w:firstLine="720"/>
      </w:pPr>
      <w:r w:rsidRPr="008B31E4">
        <w:t>Ngôn ngữ này có đặc điểm là một ngôn ngữ lập trình dựa trên nguyên mẫu (prototype-based), đa hình (multi-paradigm), đơn luồng nên khá linh động và hỗ trợ được cả các phong cách lập trình.</w:t>
      </w:r>
      <w:r w:rsidR="00C51B97" w:rsidRPr="008B31E4">
        <w:fldChar w:fldCharType="begin"/>
      </w:r>
      <w:r w:rsidR="00C51B97" w:rsidRPr="008B31E4">
        <w:instrText xml:space="preserve"> ADDIN ZOTERO_ITEM CSL_CITATION {"citationID":"BModDE95","properties":{"formattedCitation":"[6]","plainCitation":"[6]","noteIndex":0},"citationItems":[{"id":15,"uris":["http://zotero.org/users/16145706/items/YGZ75L3R"],"itemData":{"id":15,"type":"post-weblog","abstract":"JavaScript là gì? Viết tắt là JS, ngôn ngữ lập trình phổ biến dùng để tạo ra các trang web tương tác. Được tích hợp và nhúng vào HTML giúp website trở nên sống động","language":"vi","note":"section: Lập trình","title":"JavaScript là gì? Tổng quan kiến thức về JavaScript","title-short":"JavaScript là gì?","URL":"https://vietnix.vn/javascript-la-gi/","author":[{"family":"Tiến","given":"Cao Lê Viết"}],"accessed":{"date-parts":[["2025",3,25]]}}}],"schema":"https://github.com/citation-style-language/schema/raw/master/csl-citation.json"} </w:instrText>
      </w:r>
      <w:r w:rsidR="00C51B97" w:rsidRPr="008B31E4">
        <w:fldChar w:fldCharType="separate"/>
      </w:r>
      <w:r w:rsidR="00C51B97" w:rsidRPr="008B31E4">
        <w:t>[6]</w:t>
      </w:r>
      <w:r w:rsidR="00C51B97" w:rsidRPr="008B31E4">
        <w:fldChar w:fldCharType="end"/>
      </w:r>
    </w:p>
    <w:p w14:paraId="64561481" w14:textId="3460FBDC" w:rsidR="00BC7A87" w:rsidRPr="008B31E4" w:rsidRDefault="001B4B51" w:rsidP="00FE5D01">
      <w:pPr>
        <w:pStyle w:val="Heading3"/>
        <w:spacing w:line="360" w:lineRule="auto"/>
      </w:pPr>
      <w:bookmarkStart w:id="38" w:name="_bookmark26"/>
      <w:bookmarkStart w:id="39" w:name="_Toc193833328"/>
      <w:bookmarkEnd w:id="38"/>
      <w:r w:rsidRPr="008B31E4">
        <w:lastRenderedPageBreak/>
        <w:t xml:space="preserve">2.4.2. </w:t>
      </w:r>
      <w:r w:rsidR="00BC7A87" w:rsidRPr="008B31E4">
        <w:t>JQUERY</w:t>
      </w:r>
      <w:bookmarkEnd w:id="39"/>
    </w:p>
    <w:p w14:paraId="555D752D" w14:textId="66275AC8" w:rsidR="00BC7A87" w:rsidRPr="008B31E4" w:rsidRDefault="00BC7A87" w:rsidP="00C52041">
      <w:pPr>
        <w:ind w:firstLine="720"/>
      </w:pPr>
      <w:r w:rsidRPr="008B31E4">
        <w:t xml:space="preserve">JQuery là một thư viện JavaScript nhanh, nhỏ gọn và giàu tính năng. Giải quyết các vấn đề tương tác với HTML, xử lý sự kiện, hoạt ảnh và Ajax trở nên đơn giản hơn. Với một API dễ sử dụng hoạt động trên nhiều trình duyệt, sự kết hợp giữa tính linh hoạt và khả năng mở rộng, JQuery là thư viện javascript nổi bật nhất, phổ biến nhất trong lập trình </w:t>
      </w:r>
      <w:r w:rsidR="00C51B97" w:rsidRPr="008B31E4">
        <w:t>web.</w:t>
      </w:r>
      <w:r w:rsidR="00C51B97" w:rsidRPr="008B31E4">
        <w:fldChar w:fldCharType="begin"/>
      </w:r>
      <w:r w:rsidR="00C51B97" w:rsidRPr="008B31E4">
        <w:instrText xml:space="preserve"> ADDIN ZOTERO_ITEM CSL_CITATION {"citationID":"0iAzOW5s","properties":{"formattedCitation":"[7]","plainCitation":"[7]","noteIndex":0},"citationItems":[{"id":16,"uris":["http://zotero.org/users/16145706/items/ZBH3YB7E"],"itemData":{"id":16,"type":"post-weblog","abstract":"Bạn đã từng nghe qua thuật ngữ jQuery? jQuery là thư viện javascript nổi bật nhất, phổ biến nhất trong lập trình web, tìm hiểu cặn kẽ hơn về jQuery tại bài viết này","container-title":"TopDev","language":"en-US","title":"jQuery là gì? Tổng quan và hướng dẫn sử dụng chi tiết","title-short":"jQuery là gì?","URL":"https://topdev.vn/blog/jquery-la-gi/","author":[{"family":"Blog","given":"TopDev"}],"accessed":{"date-parts":[["2025",3,25]]},"issued":{"date-parts":[["2024",5,22]]}}}],"schema":"https://github.com/citation-style-language/schema/raw/master/csl-citation.json"} </w:instrText>
      </w:r>
      <w:r w:rsidR="00C51B97" w:rsidRPr="008B31E4">
        <w:fldChar w:fldCharType="separate"/>
      </w:r>
      <w:r w:rsidR="00C51B97" w:rsidRPr="008B31E4">
        <w:t>[7]</w:t>
      </w:r>
      <w:r w:rsidR="00C51B97" w:rsidRPr="008B31E4">
        <w:fldChar w:fldCharType="end"/>
      </w:r>
    </w:p>
    <w:p w14:paraId="7D6510CB" w14:textId="77777777" w:rsidR="00BC7A87" w:rsidRPr="008B31E4" w:rsidRDefault="00BC7A87" w:rsidP="00FE5D01">
      <w:pPr>
        <w:pStyle w:val="Heading2"/>
        <w:jc w:val="both"/>
      </w:pPr>
      <w:bookmarkStart w:id="40" w:name="_bookmark27"/>
      <w:bookmarkStart w:id="41" w:name="_Toc193833329"/>
      <w:bookmarkEnd w:id="40"/>
      <w:r w:rsidRPr="008B31E4">
        <w:t>2.5. BOOTSTRAP</w:t>
      </w:r>
      <w:bookmarkEnd w:id="41"/>
    </w:p>
    <w:p w14:paraId="16E5BEB1" w14:textId="77777777" w:rsidR="001B4B51" w:rsidRPr="008B31E4" w:rsidRDefault="00BC7A87" w:rsidP="00C52041">
      <w:pPr>
        <w:ind w:firstLine="720"/>
      </w:pPr>
      <w:r w:rsidRPr="008B31E4">
        <w:t>Bootstrap là một Frontend Framework giúp bạn phát triển nhanh chóng giao diện trang web, có thể sử dụng ngay lập tức Framework này mà không cần chỉnh sửa. Ban đầu, Bootstrap được gọi là Twitter Blueprint và được phát triển bởi một nhóm làm việc tại Twitter.</w:t>
      </w:r>
    </w:p>
    <w:p w14:paraId="3E7EEBE8" w14:textId="24C34E56" w:rsidR="001B4B51" w:rsidRPr="008B31E4" w:rsidRDefault="00BC7A87" w:rsidP="00C52041">
      <w:pPr>
        <w:ind w:firstLine="720"/>
      </w:pPr>
      <w:r w:rsidRPr="008B31E4">
        <w:t xml:space="preserve"> Bootstrap hỗ trợ thiết kế và có các mẫu thiết kế được</w:t>
      </w:r>
      <w:r w:rsidR="001B4B51" w:rsidRPr="008B31E4">
        <w:t xml:space="preserve">  xây dựng trước, bạn có thể sử dụng ngay lập tức hoặc tùy chỉnh theo nhu cầu. Bootstrap tương thích với hầu hết tất cả các trình duyệt hiện nay.</w:t>
      </w:r>
      <w:r w:rsidR="00C51B97" w:rsidRPr="008B31E4">
        <w:fldChar w:fldCharType="begin"/>
      </w:r>
      <w:r w:rsidR="00C51B97" w:rsidRPr="008B31E4">
        <w:instrText xml:space="preserve"> ADDIN ZOTERO_ITEM CSL_CITATION {"citationID":"U5LDFthg","properties":{"formattedCitation":"[8]","plainCitation":"[8]","noteIndex":0},"citationItems":[{"id":19,"uris":["http://zotero.org/users/16145706/items/8JCAUFNW"],"itemData":{"id":19,"type":"webpage","title":"Bootstrap là gì? Hướng dẫn cách sử dụng Bootstrap","URL":"https://stringee.com/vi/blog/post/boot-strap-la-gi","accessed":{"date-parts":[["2025",3,25]]}}}],"schema":"https://github.com/citation-style-language/schema/raw/master/csl-citation.json"} </w:instrText>
      </w:r>
      <w:r w:rsidR="00C51B97" w:rsidRPr="008B31E4">
        <w:fldChar w:fldCharType="separate"/>
      </w:r>
      <w:r w:rsidR="00C51B97" w:rsidRPr="008B31E4">
        <w:t>[8]</w:t>
      </w:r>
      <w:r w:rsidR="00C51B97" w:rsidRPr="008B31E4">
        <w:fldChar w:fldCharType="end"/>
      </w:r>
    </w:p>
    <w:p w14:paraId="25ADB9C7" w14:textId="14BCBBF8" w:rsidR="001B4B51" w:rsidRPr="008B31E4" w:rsidRDefault="001B4B51" w:rsidP="00FE5D01"/>
    <w:p w14:paraId="2783E72C" w14:textId="0A4840CE" w:rsidR="001B4B51" w:rsidRPr="008B31E4" w:rsidRDefault="001B4B51" w:rsidP="00FE5D01"/>
    <w:p w14:paraId="10EACCB2" w14:textId="320C5E2C" w:rsidR="001B4B51" w:rsidRPr="008B31E4" w:rsidRDefault="001B4B51" w:rsidP="00FE5D01"/>
    <w:p w14:paraId="1F858026" w14:textId="5F91F431" w:rsidR="0093389C" w:rsidRPr="008B31E4" w:rsidRDefault="0093389C" w:rsidP="00FE5D01"/>
    <w:p w14:paraId="7D51D317" w14:textId="471C0AA6" w:rsidR="0093389C" w:rsidRPr="008B31E4" w:rsidRDefault="0093389C" w:rsidP="00FE5D01"/>
    <w:p w14:paraId="19D14E5C" w14:textId="0DB7E0EA" w:rsidR="0093389C" w:rsidRPr="008B31E4" w:rsidRDefault="0093389C" w:rsidP="00FE5D01"/>
    <w:p w14:paraId="623C1B0A" w14:textId="215F5FA3" w:rsidR="0093389C" w:rsidRPr="008B31E4" w:rsidRDefault="0093389C" w:rsidP="00FE5D01"/>
    <w:p w14:paraId="62E4A796" w14:textId="78FE083F" w:rsidR="002865FF" w:rsidRPr="008B31E4" w:rsidRDefault="002865FF" w:rsidP="00FE5D01"/>
    <w:p w14:paraId="448F4229" w14:textId="46EA00AD" w:rsidR="002865FF" w:rsidRPr="008B31E4" w:rsidRDefault="002865FF" w:rsidP="00FE5D01"/>
    <w:p w14:paraId="1A28C843" w14:textId="29977CE5" w:rsidR="002865FF" w:rsidRPr="008B31E4" w:rsidRDefault="002865FF" w:rsidP="00FE5D01"/>
    <w:p w14:paraId="339F2CC4" w14:textId="7C85314B" w:rsidR="002865FF" w:rsidRPr="008B31E4" w:rsidRDefault="002865FF" w:rsidP="00FE5D01"/>
    <w:p w14:paraId="1CC0FF23" w14:textId="3308A2FA" w:rsidR="002865FF" w:rsidRPr="008B31E4" w:rsidRDefault="002865FF" w:rsidP="00FE5D01"/>
    <w:p w14:paraId="6D6132AD" w14:textId="44E1F93B" w:rsidR="002865FF" w:rsidRPr="008B31E4" w:rsidRDefault="002865FF" w:rsidP="00FE5D01"/>
    <w:p w14:paraId="2C2312F1" w14:textId="589A7E77" w:rsidR="002865FF" w:rsidRPr="008B31E4" w:rsidRDefault="002865FF" w:rsidP="00FE5D01"/>
    <w:p w14:paraId="39F2900B" w14:textId="298CD6A8" w:rsidR="002865FF" w:rsidRPr="008B31E4" w:rsidRDefault="002865FF" w:rsidP="00FE5D01"/>
    <w:p w14:paraId="1B13AAA6" w14:textId="5C865DF2" w:rsidR="002865FF" w:rsidRPr="008B31E4" w:rsidRDefault="002865FF" w:rsidP="00FE5D01"/>
    <w:p w14:paraId="29CEFD3C" w14:textId="04D5A4FE" w:rsidR="002865FF" w:rsidRPr="008B31E4" w:rsidRDefault="002865FF" w:rsidP="00FE5D01"/>
    <w:p w14:paraId="13274E9C" w14:textId="65FF8233" w:rsidR="002865FF" w:rsidRPr="008B31E4" w:rsidRDefault="002865FF" w:rsidP="00FE5D01"/>
    <w:p w14:paraId="1632BBF7" w14:textId="3361B99D" w:rsidR="002865FF" w:rsidRPr="008B31E4" w:rsidRDefault="002865FF" w:rsidP="00FE5D01"/>
    <w:p w14:paraId="471A8F6E" w14:textId="60FD4F2B" w:rsidR="002865FF" w:rsidRPr="008B31E4" w:rsidRDefault="002865FF" w:rsidP="00FE5D01"/>
    <w:p w14:paraId="70D30726" w14:textId="6AC63789" w:rsidR="002865FF" w:rsidRPr="008B31E4" w:rsidRDefault="002865FF" w:rsidP="00FE5D01"/>
    <w:p w14:paraId="3BD8A003" w14:textId="77777777" w:rsidR="0093389C" w:rsidRPr="008B31E4" w:rsidRDefault="0093389C" w:rsidP="00FE5D01"/>
    <w:p w14:paraId="74FDEE48" w14:textId="77777777" w:rsidR="001B4B51" w:rsidRPr="008B31E4" w:rsidRDefault="001B4B51" w:rsidP="00250AFE">
      <w:pPr>
        <w:pStyle w:val="Heading1"/>
      </w:pPr>
      <w:bookmarkStart w:id="42" w:name="_Toc193833330"/>
      <w:r w:rsidRPr="008B31E4">
        <w:lastRenderedPageBreak/>
        <w:t>CHƯƠNG 3: NỘI DỤNG VÀ KẾT QUẢ NGHIÊN CỨU</w:t>
      </w:r>
      <w:bookmarkEnd w:id="42"/>
    </w:p>
    <w:p w14:paraId="4CAB418F" w14:textId="572E1CE5" w:rsidR="001B4B51" w:rsidRPr="008B31E4" w:rsidRDefault="001B4B51" w:rsidP="00FE5D01">
      <w:pPr>
        <w:pStyle w:val="Heading2"/>
        <w:jc w:val="both"/>
      </w:pPr>
      <w:bookmarkStart w:id="43" w:name="_bookmark29"/>
      <w:bookmarkStart w:id="44" w:name="_Toc193833331"/>
      <w:bookmarkEnd w:id="43"/>
      <w:r w:rsidRPr="008B31E4">
        <w:t>3.1. MÔ TẢ HỆ THỐNG</w:t>
      </w:r>
      <w:bookmarkEnd w:id="44"/>
    </w:p>
    <w:p w14:paraId="2BDB7F3B" w14:textId="518CD065" w:rsidR="001B4B51" w:rsidRPr="008B31E4" w:rsidRDefault="001B4B51" w:rsidP="00C52041">
      <w:pPr>
        <w:ind w:firstLine="720"/>
      </w:pPr>
      <w:r w:rsidRPr="008B31E4">
        <w:t>Website kinh doanh nội thất bao gồm các hệ thống quản lý chức năng như</w:t>
      </w:r>
      <w:r w:rsidR="0093389C" w:rsidRPr="008B31E4">
        <w:t xml:space="preserve">   </w:t>
      </w:r>
      <w:r w:rsidRPr="008B31E4">
        <w:t>sau:</w:t>
      </w:r>
    </w:p>
    <w:p w14:paraId="1EACCA89" w14:textId="77777777" w:rsidR="001B4B51" w:rsidRPr="008B31E4" w:rsidRDefault="001B4B51" w:rsidP="00C52041">
      <w:pPr>
        <w:ind w:firstLine="720"/>
      </w:pPr>
      <w:r w:rsidRPr="008B31E4">
        <w:t>Quản lý sản phẩm như: mã sản phẩm, tên sản phẩm, loại sản phẩm, số lượng, đơn giá, hình ảnh và mô tả. Người dùng Admin có thể thêm sản phẩm mới bằng cách điền đầy đủ thông tin như mã, tên, loại, số lượng, đơn giá, tải lên hình ảnh và nhập mô tả chi tiết. Để cập nhật thông tin, admin chọn sản phẩm cần sửa, thay đổi các trường thông tin cần thiết và lưu lại. Xóa sản phẩm được thực hiện bằng cách chọn sản phẩm và nhấn nút xóa, sau đó xác nhận hành động. Admin có thể xem danh sách tất cả sản phẩm, sắp xếp theo các tiêu chí khác nhau để quản lý hiệu quả.</w:t>
      </w:r>
    </w:p>
    <w:p w14:paraId="34A2DCF8" w14:textId="7A756308" w:rsidR="001B4B51" w:rsidRPr="008B31E4" w:rsidRDefault="001B4B51" w:rsidP="00C52041">
      <w:pPr>
        <w:ind w:firstLine="720"/>
      </w:pPr>
      <w:r w:rsidRPr="008B31E4">
        <w:t>Quản lý khách hàng: mã khách hàng, tên khách hàng, số điện thoại, email. Khách hàng truy cập website có thể xem sản phẩm,tìm kiếm sản phẩm theo danh mục và giá theo mong muốn. Để đăng ký tài khoản, khách hàng cung cấp thông tin cá nhân bao gồm tên, số điện thoại, email, tên người dùng và mật khẩu. Sau khi đăng ký, khách hàng đăng nhập bằng tên tài khoản và mật khẩu đã tạo. Đăng nhập thành công cho phép khách hàng sử dụng giỏ hàng và các tính năng khác. Khi đặt hàng trang thanh toán sẽ tự động lấy thông tin người dùng đã đăng ký mà không cần phải nhập lại. Quy trình đăng ký và đăng nhập được thiết kế đơn giản, dễ sử dụng. Việc có tài khoản giúp cá nhân hóa trải nghiệm mua sắm và tăng tính thuận tiện cho khách hàng.</w:t>
      </w:r>
    </w:p>
    <w:p w14:paraId="34B4AC75" w14:textId="77777777" w:rsidR="001B4B51" w:rsidRPr="008B31E4" w:rsidRDefault="001B4B51" w:rsidP="00C52041">
      <w:pPr>
        <w:ind w:firstLine="720"/>
      </w:pPr>
      <w:r w:rsidRPr="008B31E4">
        <w:t>Quản lý đơn đặt hàng: mã hóa đơn, mã sản phẩm, số lượng, đơn giá, tên khách hàng, địa chỉ, số điện thoại, email. Việc quản lý đơn đặt cho phép nhân viên trạng thái của từng đơn hàng. Hệ thống quản lý đơn đặt hàng hoạt động như sau: Khi khách hàng đặt hàng, hệ thống tự động tạo và lưu trữ thông tin đơn hàng bao gồm mã hóa đơn, mã sản phẩm, số lượng, đơn giá, tên khách hàng, địa chỉ, số điện thoại và email. Nhân viên có quyền truy cập vào danh sách đơn hàng để xem từng đơn hàng xem có thanh toán hay chưa. Nếu thanh toán rồi thì xóa đơn hàng.</w:t>
      </w:r>
    </w:p>
    <w:p w14:paraId="1248E550" w14:textId="0633F737" w:rsidR="001B4B51" w:rsidRPr="008B31E4" w:rsidRDefault="001B4B51" w:rsidP="00C52041">
      <w:pPr>
        <w:ind w:firstLine="720"/>
      </w:pPr>
      <w:r w:rsidRPr="008B31E4">
        <w:t>Tìm kiếm sản phẩm cho phép người dùng, bao gồm cả khách hàng và người quản lý, dễ dàng tra cứu thông tin sản phẩm theo yêu cầu. Người dùng có thể tìm kiếm sản phẩm dựa vào loại sản phẩm hoặc các tiêu chí khác như mã sản phẩm, giá cả. Khách hàng có thể nhanh chóng lọc và tìm thấy sản phẩm mình cần, trong khi người quản lý dễ dàng tra cứu thông tin liên quan đến sản phẩm và khách hàng để phục vụ quản lý. Tính năng này giúp tiết kiệm thời gian, tối ưu trải nghiệm người dùng, và hỗ trợ quá trình ra quyết định trong kinh doanh.</w:t>
      </w:r>
    </w:p>
    <w:p w14:paraId="32158EB6" w14:textId="77777777" w:rsidR="003315B9" w:rsidRPr="008B31E4" w:rsidRDefault="003315B9" w:rsidP="00FE5D01"/>
    <w:p w14:paraId="19EB0328" w14:textId="77777777" w:rsidR="003315B9" w:rsidRPr="008B31E4" w:rsidRDefault="003315B9" w:rsidP="00FE5D01"/>
    <w:p w14:paraId="758A6529" w14:textId="13E44295" w:rsidR="003315B9" w:rsidRPr="008B31E4" w:rsidRDefault="003315B9" w:rsidP="00FE5D01"/>
    <w:p w14:paraId="36DB18FC" w14:textId="77777777" w:rsidR="002865FF" w:rsidRPr="008B31E4" w:rsidRDefault="002865FF" w:rsidP="00FE5D01"/>
    <w:p w14:paraId="37E9E066" w14:textId="388DABC9" w:rsidR="001B4B51" w:rsidRPr="008B31E4" w:rsidRDefault="003315B9" w:rsidP="00FE5D01">
      <w:pPr>
        <w:pStyle w:val="Heading2"/>
        <w:jc w:val="both"/>
      </w:pPr>
      <w:bookmarkStart w:id="45" w:name="_Toc193833332"/>
      <w:r w:rsidRPr="008B31E4">
        <w:lastRenderedPageBreak/>
        <w:t xml:space="preserve">3.2. </w:t>
      </w:r>
      <w:r w:rsidR="001B4B51" w:rsidRPr="008B31E4">
        <w:t>SƠ ĐỒ USE CASE</w:t>
      </w:r>
      <w:bookmarkEnd w:id="45"/>
    </w:p>
    <w:p w14:paraId="22527B1A" w14:textId="55031A9F" w:rsidR="001B4B51" w:rsidRPr="008B31E4" w:rsidRDefault="003315B9" w:rsidP="00FE5D01">
      <w:pPr>
        <w:pStyle w:val="Heading3"/>
        <w:spacing w:line="360" w:lineRule="auto"/>
      </w:pPr>
      <w:bookmarkStart w:id="46" w:name="_bookmark31"/>
      <w:bookmarkStart w:id="47" w:name="_Toc193833333"/>
      <w:bookmarkEnd w:id="46"/>
      <w:r w:rsidRPr="008B31E4">
        <w:t xml:space="preserve">3.2.1. </w:t>
      </w:r>
      <w:r w:rsidR="001B4B51" w:rsidRPr="008B31E4">
        <w:t>Sơ đồ use case tổng quát</w:t>
      </w:r>
      <w:bookmarkEnd w:id="47"/>
    </w:p>
    <w:p w14:paraId="51496A50" w14:textId="77777777" w:rsidR="001B4B51" w:rsidRPr="008B31E4" w:rsidRDefault="001B4B51" w:rsidP="00C52041">
      <w:pPr>
        <w:ind w:firstLine="720"/>
      </w:pPr>
      <w:r w:rsidRPr="008B31E4">
        <w:t>Đối với người quản trị sau khi đăng nhập hệ thống có các chức năng sau: quản lý sản phẩm, quản lý khách hàng, quản lý đơn đặt hàng.</w:t>
      </w:r>
    </w:p>
    <w:p w14:paraId="129FB201" w14:textId="4EFB3B5C" w:rsidR="001B4B51" w:rsidRPr="008B31E4" w:rsidRDefault="001B4B51" w:rsidP="00C52041">
      <w:pPr>
        <w:ind w:firstLine="720"/>
      </w:pPr>
      <w:r w:rsidRPr="008B31E4">
        <w:t>Đối với khách hàng cho phép tìm kiếm xem sản phẩm và đăng ký tài khoản mới rồi thực hiện đăng nhập để thêm giỏ hàng và đặt hàng.</w:t>
      </w:r>
    </w:p>
    <w:p w14:paraId="1770096B" w14:textId="172123F2" w:rsidR="003315B9" w:rsidRPr="008B31E4" w:rsidRDefault="003315B9" w:rsidP="00FE5D01">
      <w:r w:rsidRPr="008B31E4">
        <w:drawing>
          <wp:anchor distT="0" distB="0" distL="114300" distR="114300" simplePos="0" relativeHeight="251664384" behindDoc="0" locked="0" layoutInCell="1" allowOverlap="1" wp14:anchorId="1B6571C9" wp14:editId="5DD5A1C8">
            <wp:simplePos x="0" y="0"/>
            <wp:positionH relativeFrom="margin">
              <wp:align>left</wp:align>
            </wp:positionH>
            <wp:positionV relativeFrom="paragraph">
              <wp:posOffset>246380</wp:posOffset>
            </wp:positionV>
            <wp:extent cx="6015355" cy="3281045"/>
            <wp:effectExtent l="0" t="0" r="4445" b="0"/>
            <wp:wrapTopAndBottom/>
            <wp:docPr id="611" name="Picture 6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6015355" cy="3281045"/>
                    </a:xfrm>
                    <a:prstGeom prst="rect">
                      <a:avLst/>
                    </a:prstGeom>
                  </pic:spPr>
                </pic:pic>
              </a:graphicData>
            </a:graphic>
            <wp14:sizeRelH relativeFrom="margin">
              <wp14:pctWidth>0</wp14:pctWidth>
            </wp14:sizeRelH>
            <wp14:sizeRelV relativeFrom="margin">
              <wp14:pctHeight>0</wp14:pctHeight>
            </wp14:sizeRelV>
          </wp:anchor>
        </w:drawing>
      </w:r>
    </w:p>
    <w:p w14:paraId="393AEA01" w14:textId="4B085A13" w:rsidR="003315B9" w:rsidRPr="008B31E4" w:rsidRDefault="003315B9" w:rsidP="00FE5D01"/>
    <w:p w14:paraId="0CA6C8BF" w14:textId="77777777" w:rsidR="003315B9" w:rsidRPr="008B31E4" w:rsidRDefault="003315B9" w:rsidP="00FE5D01">
      <w:pPr>
        <w:pStyle w:val="hnh"/>
      </w:pPr>
      <w:bookmarkStart w:id="48" w:name="_Hlk193751371"/>
      <w:bookmarkStart w:id="49" w:name="_Toc193832972"/>
      <w:r w:rsidRPr="008B31E4">
        <w:t>Hình 3.1. Sơ đồ Use Case tổng quát</w:t>
      </w:r>
      <w:bookmarkEnd w:id="49"/>
    </w:p>
    <w:p w14:paraId="756FF970" w14:textId="67B1EDA0" w:rsidR="003315B9" w:rsidRPr="008B31E4" w:rsidRDefault="00411853" w:rsidP="00FE5D01">
      <w:pPr>
        <w:pStyle w:val="Heading3"/>
        <w:spacing w:line="360" w:lineRule="auto"/>
      </w:pPr>
      <w:bookmarkStart w:id="50" w:name="_bookmark32"/>
      <w:bookmarkStart w:id="51" w:name="_Toc193833334"/>
      <w:bookmarkEnd w:id="48"/>
      <w:bookmarkEnd w:id="50"/>
      <w:r w:rsidRPr="008B31E4">
        <w:t xml:space="preserve">3.2.2. </w:t>
      </w:r>
      <w:r w:rsidR="003315B9" w:rsidRPr="008B31E4">
        <w:t>Sơ đồ use case Admin</w:t>
      </w:r>
      <w:bookmarkEnd w:id="51"/>
    </w:p>
    <w:p w14:paraId="039ED18D" w14:textId="2A50780C" w:rsidR="003315B9" w:rsidRPr="008B31E4" w:rsidRDefault="003315B9" w:rsidP="005C732B">
      <w:pPr>
        <w:pStyle w:val="ListParagraph"/>
        <w:numPr>
          <w:ilvl w:val="0"/>
          <w:numId w:val="21"/>
        </w:numPr>
      </w:pPr>
      <w:r w:rsidRPr="008B31E4">
        <w:t>Xem danh sách tài khoản</w:t>
      </w:r>
    </w:p>
    <w:p w14:paraId="0430680E" w14:textId="77777777" w:rsidR="002865FF" w:rsidRPr="008B31E4" w:rsidRDefault="003315B9" w:rsidP="005C732B">
      <w:pPr>
        <w:pStyle w:val="ListParagraph"/>
        <w:numPr>
          <w:ilvl w:val="0"/>
          <w:numId w:val="21"/>
        </w:numPr>
      </w:pPr>
      <w:r w:rsidRPr="008B31E4">
        <w:t xml:space="preserve">Quản lý danh sách hàng hóa: Thêm, sửa, xóa sản phẩm, cập nhật thông tin chi tiết </w:t>
      </w:r>
    </w:p>
    <w:p w14:paraId="7ED9B5EE" w14:textId="7A9012DB" w:rsidR="003315B9" w:rsidRPr="008B31E4" w:rsidRDefault="003315B9" w:rsidP="005C732B">
      <w:pPr>
        <w:pStyle w:val="ListParagraph"/>
        <w:numPr>
          <w:ilvl w:val="0"/>
          <w:numId w:val="21"/>
        </w:numPr>
      </w:pPr>
      <w:r w:rsidRPr="008B31E4">
        <w:t>sản phẩm</w:t>
      </w:r>
    </w:p>
    <w:p w14:paraId="442D4F15" w14:textId="77777777" w:rsidR="003315B9" w:rsidRPr="008B31E4" w:rsidRDefault="003315B9" w:rsidP="005C732B">
      <w:pPr>
        <w:pStyle w:val="ListParagraph"/>
        <w:numPr>
          <w:ilvl w:val="0"/>
          <w:numId w:val="21"/>
        </w:numPr>
      </w:pPr>
      <w:r w:rsidRPr="008B31E4">
        <w:t xml:space="preserve">Quản lý đơn đặt hàng: xem đơn hàng, xóa đơn hàng khi đã thanh toán. </w:t>
      </w:r>
    </w:p>
    <w:p w14:paraId="5C190256" w14:textId="46D865D1" w:rsidR="003315B9" w:rsidRPr="008B31E4" w:rsidRDefault="003315B9" w:rsidP="005C732B">
      <w:pPr>
        <w:pStyle w:val="ListParagraph"/>
        <w:numPr>
          <w:ilvl w:val="0"/>
          <w:numId w:val="21"/>
        </w:numPr>
      </w:pPr>
      <w:r w:rsidRPr="008B31E4">
        <w:t>Tìm kiếm sản phẩm theo tên và loại sản phẩm.</w:t>
      </w:r>
    </w:p>
    <w:p w14:paraId="76C6DC03" w14:textId="277F61BB" w:rsidR="003315B9" w:rsidRPr="008B31E4" w:rsidRDefault="003315B9" w:rsidP="005C732B">
      <w:pPr>
        <w:pStyle w:val="ListParagraph"/>
        <w:numPr>
          <w:ilvl w:val="0"/>
          <w:numId w:val="21"/>
        </w:numPr>
      </w:pPr>
      <w:r w:rsidRPr="008B31E4">
        <w:t>Duyệt bình luận.</w:t>
      </w:r>
    </w:p>
    <w:p w14:paraId="5CD51DE5" w14:textId="0E9B74EB" w:rsidR="003315B9" w:rsidRPr="008B31E4" w:rsidRDefault="003315B9" w:rsidP="005C732B">
      <w:pPr>
        <w:pStyle w:val="ListParagraph"/>
        <w:numPr>
          <w:ilvl w:val="0"/>
          <w:numId w:val="21"/>
        </w:numPr>
      </w:pPr>
      <w:r w:rsidRPr="008B31E4">
        <w:t>Quản lý phiếu nhập: thêm</w:t>
      </w:r>
      <w:r w:rsidR="00411853" w:rsidRPr="008B31E4">
        <w:t xml:space="preserve"> phiếu nhập</w:t>
      </w:r>
      <w:r w:rsidRPr="008B31E4">
        <w:t>,xem chi tiết phiếu nhập, xóa phiếu nhập.</w:t>
      </w:r>
    </w:p>
    <w:p w14:paraId="7CE109AC" w14:textId="41A965DF" w:rsidR="00411853" w:rsidRPr="008B31E4" w:rsidRDefault="00411853" w:rsidP="005C732B">
      <w:pPr>
        <w:pStyle w:val="ListParagraph"/>
        <w:numPr>
          <w:ilvl w:val="0"/>
          <w:numId w:val="21"/>
        </w:numPr>
      </w:pPr>
      <w:r w:rsidRPr="008B31E4">
        <w:t>Quản lý bài đăng: thêm, sửa, xóa bài đăng.</w:t>
      </w:r>
    </w:p>
    <w:p w14:paraId="1AB604EA" w14:textId="29AC3688" w:rsidR="00411853" w:rsidRPr="008B31E4" w:rsidRDefault="00411853" w:rsidP="005C732B">
      <w:pPr>
        <w:pStyle w:val="ListParagraph"/>
        <w:numPr>
          <w:ilvl w:val="0"/>
          <w:numId w:val="21"/>
        </w:numPr>
      </w:pPr>
      <w:r w:rsidRPr="008B31E4">
        <w:t>Quản lý nhà cung cấp: thêm, sửa, xóa nhà cung cấp.</w:t>
      </w:r>
    </w:p>
    <w:p w14:paraId="4EB4BEF2" w14:textId="77777777" w:rsidR="00411853" w:rsidRPr="008B31E4" w:rsidRDefault="00411853" w:rsidP="00FE5D01"/>
    <w:p w14:paraId="046513C9" w14:textId="0B9094FF" w:rsidR="001B4B51" w:rsidRPr="008B31E4" w:rsidRDefault="001B4B51" w:rsidP="00FE5D01"/>
    <w:p w14:paraId="44B0AAE4" w14:textId="4898C5C5" w:rsidR="00411853" w:rsidRPr="008B31E4" w:rsidRDefault="00411853" w:rsidP="00FE5D01"/>
    <w:p w14:paraId="6D321BF0" w14:textId="66E3FD37" w:rsidR="002865FF" w:rsidRPr="008B31E4" w:rsidRDefault="00DF48D8" w:rsidP="00FE5D01">
      <w:r w:rsidRPr="008B31E4">
        <w:drawing>
          <wp:anchor distT="0" distB="0" distL="114300" distR="114300" simplePos="0" relativeHeight="251665408" behindDoc="0" locked="0" layoutInCell="1" allowOverlap="1" wp14:anchorId="2BD78D8F" wp14:editId="7A4CC0BB">
            <wp:simplePos x="0" y="0"/>
            <wp:positionH relativeFrom="margin">
              <wp:posOffset>293646</wp:posOffset>
            </wp:positionH>
            <wp:positionV relativeFrom="paragraph">
              <wp:posOffset>0</wp:posOffset>
            </wp:positionV>
            <wp:extent cx="5248910" cy="3652520"/>
            <wp:effectExtent l="0" t="0" r="8890" b="5080"/>
            <wp:wrapTopAndBottom/>
            <wp:docPr id="612" name="Picture 6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5248910" cy="3652520"/>
                    </a:xfrm>
                    <a:prstGeom prst="rect">
                      <a:avLst/>
                    </a:prstGeom>
                  </pic:spPr>
                </pic:pic>
              </a:graphicData>
            </a:graphic>
            <wp14:sizeRelH relativeFrom="margin">
              <wp14:pctWidth>0</wp14:pctWidth>
            </wp14:sizeRelH>
            <wp14:sizeRelV relativeFrom="margin">
              <wp14:pctHeight>0</wp14:pctHeight>
            </wp14:sizeRelV>
          </wp:anchor>
        </w:drawing>
      </w:r>
    </w:p>
    <w:p w14:paraId="234E6900" w14:textId="55710DFA" w:rsidR="00411853" w:rsidRPr="008B31E4" w:rsidRDefault="00411853" w:rsidP="00FE5D01">
      <w:pPr>
        <w:pStyle w:val="hnh"/>
      </w:pPr>
      <w:bookmarkStart w:id="52" w:name="_Toc193832973"/>
      <w:r w:rsidRPr="008B31E4">
        <w:t>Hình 3.2. Sơ đồ Use Case quản trị viên</w:t>
      </w:r>
      <w:bookmarkEnd w:id="52"/>
    </w:p>
    <w:p w14:paraId="210F69D5" w14:textId="776154B0" w:rsidR="00411853" w:rsidRPr="008B31E4" w:rsidRDefault="00411853" w:rsidP="00FE5D01">
      <w:pPr>
        <w:pStyle w:val="Heading3"/>
        <w:spacing w:line="360" w:lineRule="auto"/>
      </w:pPr>
      <w:bookmarkStart w:id="53" w:name="_Toc193833335"/>
      <w:r w:rsidRPr="008B31E4">
        <w:t>3.2.3. Sơ đồ use case Khách hàng</w:t>
      </w:r>
      <w:bookmarkEnd w:id="53"/>
    </w:p>
    <w:p w14:paraId="258DE984" w14:textId="77777777" w:rsidR="00C52041" w:rsidRDefault="00411853" w:rsidP="00C52041">
      <w:pPr>
        <w:ind w:firstLine="720"/>
      </w:pPr>
      <w:r w:rsidRPr="008B31E4">
        <w:t xml:space="preserve">Khách hàng: </w:t>
      </w:r>
    </w:p>
    <w:p w14:paraId="6542F817" w14:textId="77777777" w:rsidR="00C52041" w:rsidRDefault="00411853" w:rsidP="005C732B">
      <w:pPr>
        <w:pStyle w:val="ListParagraph"/>
        <w:numPr>
          <w:ilvl w:val="0"/>
          <w:numId w:val="20"/>
        </w:numPr>
      </w:pPr>
      <w:r w:rsidRPr="008B31E4">
        <w:t xml:space="preserve">Tìm kiếm sản phẩm theo nhu cầu. </w:t>
      </w:r>
    </w:p>
    <w:p w14:paraId="58EB81B1" w14:textId="77777777" w:rsidR="00C52041" w:rsidRDefault="00411853" w:rsidP="005C732B">
      <w:pPr>
        <w:pStyle w:val="ListParagraph"/>
        <w:numPr>
          <w:ilvl w:val="0"/>
          <w:numId w:val="20"/>
        </w:numPr>
      </w:pPr>
      <w:r w:rsidRPr="008B31E4">
        <w:t>Sau khi đăng ký tài khoản và đăng nhập vào hệ thống khác hàng có thể mua sản phẩm, theo dõi đơn hàng trong giỏ hàng.</w:t>
      </w:r>
    </w:p>
    <w:p w14:paraId="3266BB42" w14:textId="553477F9" w:rsidR="00411853" w:rsidRPr="008B31E4" w:rsidRDefault="0093389C" w:rsidP="005C732B">
      <w:pPr>
        <w:pStyle w:val="ListParagraph"/>
        <w:numPr>
          <w:ilvl w:val="0"/>
          <w:numId w:val="20"/>
        </w:numPr>
      </w:pPr>
      <w:r w:rsidRPr="008B31E4">
        <w:t>Cập nhật thông tin tài khoản</w:t>
      </w:r>
    </w:p>
    <w:p w14:paraId="62430B98" w14:textId="77777777" w:rsidR="00C52041" w:rsidRDefault="00411853" w:rsidP="005C732B">
      <w:pPr>
        <w:pStyle w:val="ListParagraph"/>
        <w:numPr>
          <w:ilvl w:val="0"/>
          <w:numId w:val="20"/>
        </w:numPr>
      </w:pPr>
      <w:r w:rsidRPr="008B31E4">
        <w:t xml:space="preserve">Đánh giá bình luận sản phẩm. </w:t>
      </w:r>
    </w:p>
    <w:p w14:paraId="61BAF950" w14:textId="4120BDBB" w:rsidR="00A90975" w:rsidRDefault="00411853" w:rsidP="005C732B">
      <w:pPr>
        <w:pStyle w:val="ListParagraph"/>
        <w:numPr>
          <w:ilvl w:val="0"/>
          <w:numId w:val="20"/>
        </w:numPr>
      </w:pPr>
      <w:r w:rsidRPr="008B31E4">
        <w:t xml:space="preserve">Thêm sản phẩm </w:t>
      </w:r>
      <w:r w:rsidR="0093389C" w:rsidRPr="008B31E4">
        <w:t>yêu thích và xem lịch sử mua hàng.</w:t>
      </w:r>
    </w:p>
    <w:p w14:paraId="201B7DE9" w14:textId="1E8A2A12" w:rsidR="00C52041" w:rsidRDefault="00C52041" w:rsidP="00FE5D01"/>
    <w:p w14:paraId="357CA5D8" w14:textId="09F316E1" w:rsidR="00C52041" w:rsidRDefault="00C52041" w:rsidP="00FE5D01"/>
    <w:p w14:paraId="4DC16D2F" w14:textId="10868DCD" w:rsidR="00C52041" w:rsidRDefault="00C52041" w:rsidP="00FE5D01"/>
    <w:p w14:paraId="14FAB044" w14:textId="7048DC6B" w:rsidR="00C52041" w:rsidRDefault="00C52041" w:rsidP="00FE5D01"/>
    <w:p w14:paraId="363CEC28" w14:textId="5A3C9AF6" w:rsidR="00C52041" w:rsidRDefault="00C52041" w:rsidP="00FE5D01"/>
    <w:p w14:paraId="6211C6CD" w14:textId="5F0494D7" w:rsidR="00C52041" w:rsidRDefault="00C52041" w:rsidP="00FE5D01"/>
    <w:p w14:paraId="4DCEEB4C" w14:textId="1625B1BB" w:rsidR="00C52041" w:rsidRDefault="00C52041" w:rsidP="00FE5D01"/>
    <w:p w14:paraId="3F2014B9" w14:textId="4CC7C31D" w:rsidR="00C52041" w:rsidRDefault="00C52041" w:rsidP="00FE5D01"/>
    <w:p w14:paraId="26951B6F" w14:textId="414A3A61" w:rsidR="00C52041" w:rsidRDefault="00C52041" w:rsidP="00FE5D01"/>
    <w:p w14:paraId="57AE78E6" w14:textId="5B60EB57" w:rsidR="00C52041" w:rsidRDefault="00C52041" w:rsidP="00FE5D01"/>
    <w:p w14:paraId="30315601" w14:textId="6FBD1F54" w:rsidR="00C52041" w:rsidRDefault="00C52041" w:rsidP="00FE5D01"/>
    <w:p w14:paraId="4567D7D8" w14:textId="3BD05CE6" w:rsidR="00C52041" w:rsidRPr="008B31E4" w:rsidRDefault="00C52041" w:rsidP="00FE5D01">
      <w:r w:rsidRPr="008B31E4">
        <w:drawing>
          <wp:anchor distT="0" distB="0" distL="114300" distR="114300" simplePos="0" relativeHeight="251764736" behindDoc="0" locked="0" layoutInCell="1" allowOverlap="1" wp14:anchorId="4388BED1" wp14:editId="731F1944">
            <wp:simplePos x="0" y="0"/>
            <wp:positionH relativeFrom="page">
              <wp:posOffset>1253458</wp:posOffset>
            </wp:positionH>
            <wp:positionV relativeFrom="paragraph">
              <wp:posOffset>265499</wp:posOffset>
            </wp:positionV>
            <wp:extent cx="4901878" cy="3290711"/>
            <wp:effectExtent l="0" t="0" r="0" b="5080"/>
            <wp:wrapTopAndBottom/>
            <wp:docPr id="614" name="Picture 6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4901878" cy="3290711"/>
                    </a:xfrm>
                    <a:prstGeom prst="rect">
                      <a:avLst/>
                    </a:prstGeom>
                  </pic:spPr>
                </pic:pic>
              </a:graphicData>
            </a:graphic>
            <wp14:sizeRelH relativeFrom="margin">
              <wp14:pctWidth>0</wp14:pctWidth>
            </wp14:sizeRelH>
            <wp14:sizeRelV relativeFrom="margin">
              <wp14:pctHeight>0</wp14:pctHeight>
            </wp14:sizeRelV>
          </wp:anchor>
        </w:drawing>
      </w:r>
    </w:p>
    <w:p w14:paraId="7E842E2E" w14:textId="0CFCBF1F" w:rsidR="00DF48D8" w:rsidRPr="008B31E4" w:rsidRDefault="0093389C" w:rsidP="00FE5D01">
      <w:pPr>
        <w:pStyle w:val="hnh"/>
      </w:pPr>
      <w:bookmarkStart w:id="54" w:name="_Toc193832974"/>
      <w:r w:rsidRPr="008B31E4">
        <w:t>Hình 3.3. Sơ đồ Use Case Khách hàng</w:t>
      </w:r>
      <w:bookmarkEnd w:id="54"/>
    </w:p>
    <w:p w14:paraId="7EA5DA3F" w14:textId="6D8ABD11" w:rsidR="002D357A" w:rsidRPr="008B31E4" w:rsidRDefault="002D357A" w:rsidP="00FE5D01">
      <w:pPr>
        <w:pStyle w:val="Heading2"/>
        <w:jc w:val="both"/>
      </w:pPr>
      <w:bookmarkStart w:id="55" w:name="_Toc193833336"/>
      <w:r w:rsidRPr="008B31E4">
        <w:t>3.3. Sơ đồ phân rã chức năng</w:t>
      </w:r>
      <w:bookmarkEnd w:id="55"/>
    </w:p>
    <w:p w14:paraId="6B20EA10" w14:textId="51BD3F60" w:rsidR="002D357A" w:rsidRPr="008B31E4" w:rsidRDefault="002D357A" w:rsidP="00FE5D01">
      <w:r w:rsidRPr="008B31E4">
        <w:drawing>
          <wp:anchor distT="0" distB="0" distL="114300" distR="114300" simplePos="0" relativeHeight="251667456" behindDoc="0" locked="0" layoutInCell="1" allowOverlap="1" wp14:anchorId="504594F6" wp14:editId="03552B23">
            <wp:simplePos x="0" y="0"/>
            <wp:positionH relativeFrom="margin">
              <wp:align>right</wp:align>
            </wp:positionH>
            <wp:positionV relativeFrom="paragraph">
              <wp:posOffset>278219</wp:posOffset>
            </wp:positionV>
            <wp:extent cx="5955030" cy="2378075"/>
            <wp:effectExtent l="0" t="0" r="7620" b="3175"/>
            <wp:wrapTopAndBottom/>
            <wp:docPr id="615" name="Picture 6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5955030" cy="2378075"/>
                    </a:xfrm>
                    <a:prstGeom prst="rect">
                      <a:avLst/>
                    </a:prstGeom>
                  </pic:spPr>
                </pic:pic>
              </a:graphicData>
            </a:graphic>
            <wp14:sizeRelH relativeFrom="margin">
              <wp14:pctWidth>0</wp14:pctWidth>
            </wp14:sizeRelH>
            <wp14:sizeRelV relativeFrom="margin">
              <wp14:pctHeight>0</wp14:pctHeight>
            </wp14:sizeRelV>
          </wp:anchor>
        </w:drawing>
      </w:r>
    </w:p>
    <w:p w14:paraId="363E2BD4" w14:textId="0A67F8B7" w:rsidR="002D357A" w:rsidRPr="008B31E4" w:rsidRDefault="002D357A" w:rsidP="00FE5D01"/>
    <w:p w14:paraId="77436F09" w14:textId="40A5BB97" w:rsidR="0089008F" w:rsidRDefault="002D357A" w:rsidP="00FE5D01">
      <w:pPr>
        <w:pStyle w:val="hnh"/>
      </w:pPr>
      <w:bookmarkStart w:id="56" w:name="_Toc193832975"/>
      <w:r w:rsidRPr="008B31E4">
        <w:t>Hình 3.</w:t>
      </w:r>
      <w:r w:rsidR="0089008F" w:rsidRPr="008B31E4">
        <w:t>4.</w:t>
      </w:r>
      <w:r w:rsidRPr="008B31E4">
        <w:t xml:space="preserve"> Sơ đồ phân rã chức năng</w:t>
      </w:r>
      <w:bookmarkEnd w:id="56"/>
    </w:p>
    <w:p w14:paraId="311A619A" w14:textId="5C1F314D" w:rsidR="00B444FF" w:rsidRDefault="00B444FF" w:rsidP="00FE5D01">
      <w:pPr>
        <w:pStyle w:val="hnh"/>
      </w:pPr>
    </w:p>
    <w:p w14:paraId="33B34771" w14:textId="36464CF9" w:rsidR="00B444FF" w:rsidRDefault="00B444FF" w:rsidP="00FE5D01">
      <w:pPr>
        <w:pStyle w:val="hnh"/>
      </w:pPr>
    </w:p>
    <w:p w14:paraId="4203C9D1" w14:textId="2ED2349E" w:rsidR="00B444FF" w:rsidRDefault="00B444FF" w:rsidP="00FE5D01">
      <w:pPr>
        <w:pStyle w:val="hnh"/>
      </w:pPr>
    </w:p>
    <w:p w14:paraId="51395116" w14:textId="0851A508" w:rsidR="00B444FF" w:rsidRDefault="00B444FF" w:rsidP="00FE5D01">
      <w:pPr>
        <w:pStyle w:val="hnh"/>
      </w:pPr>
    </w:p>
    <w:p w14:paraId="3F34CAB8" w14:textId="77777777" w:rsidR="00B444FF" w:rsidRPr="008B31E4" w:rsidRDefault="00B444FF" w:rsidP="00FE5D01">
      <w:pPr>
        <w:pStyle w:val="hnh"/>
      </w:pPr>
    </w:p>
    <w:p w14:paraId="0669899B" w14:textId="4356CAAF" w:rsidR="0093389C" w:rsidRPr="008B31E4" w:rsidRDefault="0093389C" w:rsidP="00FE5D01">
      <w:pPr>
        <w:pStyle w:val="Heading2"/>
        <w:jc w:val="both"/>
      </w:pPr>
      <w:bookmarkStart w:id="57" w:name="_Toc193833337"/>
      <w:r w:rsidRPr="008B31E4">
        <w:t>3.</w:t>
      </w:r>
      <w:r w:rsidR="0089008F" w:rsidRPr="008B31E4">
        <w:t>4</w:t>
      </w:r>
      <w:r w:rsidRPr="008B31E4">
        <w:t xml:space="preserve">. </w:t>
      </w:r>
      <w:r w:rsidR="00A85ABA" w:rsidRPr="008B31E4">
        <w:t>Xây dựng lịch bản</w:t>
      </w:r>
      <w:bookmarkEnd w:id="57"/>
    </w:p>
    <w:p w14:paraId="206BD632" w14:textId="4ADF0E3F" w:rsidR="00B444FF" w:rsidRDefault="00A85ABA" w:rsidP="00FE5D01">
      <w:pPr>
        <w:pStyle w:val="Heading3"/>
        <w:spacing w:line="360" w:lineRule="auto"/>
      </w:pPr>
      <w:bookmarkStart w:id="58" w:name="_Toc193833338"/>
      <w:r w:rsidRPr="008B31E4">
        <w:t>3.</w:t>
      </w:r>
      <w:r w:rsidR="0089008F" w:rsidRPr="008B31E4">
        <w:t>4</w:t>
      </w:r>
      <w:r w:rsidRPr="008B31E4">
        <w:t>.1. Kịch bản tìm kiếm  sản phẩm</w:t>
      </w:r>
      <w:bookmarkEnd w:id="58"/>
    </w:p>
    <w:p w14:paraId="3E0C9914" w14:textId="689B146F" w:rsidR="0089008F" w:rsidRPr="008B31E4" w:rsidRDefault="00E43D71" w:rsidP="00FE5D01">
      <w:pPr>
        <w:pStyle w:val="bang"/>
      </w:pPr>
      <w:bookmarkStart w:id="59" w:name="_Toc193833065"/>
      <w:r w:rsidRPr="008B31E4">
        <w:t>Bảng 3.1 Kịch bản tìm kiếm sản phẩm</w:t>
      </w:r>
      <w:bookmarkEnd w:id="59"/>
    </w:p>
    <w:tbl>
      <w:tblPr>
        <w:tblpPr w:leftFromText="180" w:rightFromText="180" w:vertAnchor="text" w:horzAnchor="margin" w:tblpY="139"/>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260"/>
        <w:gridCol w:w="4262"/>
      </w:tblGrid>
      <w:tr w:rsidR="00A85ABA" w:rsidRPr="008B31E4" w14:paraId="5270EA2D" w14:textId="77777777" w:rsidTr="003B48AB">
        <w:trPr>
          <w:trHeight w:val="414"/>
        </w:trPr>
        <w:tc>
          <w:tcPr>
            <w:tcW w:w="4260" w:type="dxa"/>
          </w:tcPr>
          <w:p w14:paraId="07E6C76D" w14:textId="7F3CDA8C" w:rsidR="00A85ABA" w:rsidRPr="008B31E4" w:rsidRDefault="00FD0F9B" w:rsidP="00FE5D01">
            <w:pPr>
              <w:pStyle w:val="Style1"/>
              <w:framePr w:hSpace="0" w:wrap="auto" w:vAnchor="margin" w:hAnchor="text" w:yAlign="inline"/>
            </w:pPr>
            <w:r w:rsidRPr="008B31E4">
              <w:t xml:space="preserve"> </w:t>
            </w:r>
            <w:r w:rsidR="00A85ABA" w:rsidRPr="008B31E4">
              <w:t>Tên usecase</w:t>
            </w:r>
          </w:p>
        </w:tc>
        <w:tc>
          <w:tcPr>
            <w:tcW w:w="4262" w:type="dxa"/>
          </w:tcPr>
          <w:p w14:paraId="3B7D569F" w14:textId="5C993407" w:rsidR="00A85ABA" w:rsidRPr="008B31E4" w:rsidRDefault="00FD0F9B" w:rsidP="00FE5D01">
            <w:pPr>
              <w:pStyle w:val="Style1"/>
              <w:framePr w:hSpace="0" w:wrap="auto" w:vAnchor="margin" w:hAnchor="text" w:yAlign="inline"/>
            </w:pPr>
            <w:r w:rsidRPr="008B31E4">
              <w:t xml:space="preserve"> </w:t>
            </w:r>
            <w:r w:rsidR="00A85ABA" w:rsidRPr="008B31E4">
              <w:t>Tìm kiếm sản phẩm</w:t>
            </w:r>
          </w:p>
        </w:tc>
      </w:tr>
      <w:tr w:rsidR="00A85ABA" w:rsidRPr="008B31E4" w14:paraId="53B631C1" w14:textId="77777777" w:rsidTr="003B48AB">
        <w:trPr>
          <w:trHeight w:val="413"/>
        </w:trPr>
        <w:tc>
          <w:tcPr>
            <w:tcW w:w="4260" w:type="dxa"/>
          </w:tcPr>
          <w:p w14:paraId="50D4A713" w14:textId="7BDDB2FB" w:rsidR="00A85ABA" w:rsidRPr="008B31E4" w:rsidRDefault="00A85ABA" w:rsidP="00FE5D01">
            <w:pPr>
              <w:pStyle w:val="Style1"/>
              <w:framePr w:hSpace="0" w:wrap="auto" w:vAnchor="margin" w:hAnchor="text" w:yAlign="inline"/>
            </w:pPr>
            <w:r w:rsidRPr="008B31E4">
              <w:t xml:space="preserve"> Tác nhân chính</w:t>
            </w:r>
          </w:p>
        </w:tc>
        <w:tc>
          <w:tcPr>
            <w:tcW w:w="4262" w:type="dxa"/>
          </w:tcPr>
          <w:p w14:paraId="091A5EDE" w14:textId="3B3DEFA9" w:rsidR="00A85ABA" w:rsidRPr="008B31E4" w:rsidRDefault="00A85ABA" w:rsidP="00FE5D01">
            <w:pPr>
              <w:pStyle w:val="Style1"/>
              <w:framePr w:hSpace="0" w:wrap="auto" w:vAnchor="margin" w:hAnchor="text" w:yAlign="inline"/>
            </w:pPr>
            <w:r w:rsidRPr="008B31E4">
              <w:t xml:space="preserve"> Khách hàng</w:t>
            </w:r>
          </w:p>
        </w:tc>
      </w:tr>
      <w:tr w:rsidR="00A85ABA" w:rsidRPr="008B31E4" w14:paraId="74BEE759" w14:textId="77777777" w:rsidTr="003B48AB">
        <w:trPr>
          <w:trHeight w:val="413"/>
        </w:trPr>
        <w:tc>
          <w:tcPr>
            <w:tcW w:w="4260" w:type="dxa"/>
          </w:tcPr>
          <w:p w14:paraId="0F9FA16B" w14:textId="03284DFC" w:rsidR="00A85ABA" w:rsidRPr="008B31E4" w:rsidRDefault="00A85ABA" w:rsidP="00FE5D01">
            <w:pPr>
              <w:pStyle w:val="Style1"/>
              <w:framePr w:hSpace="0" w:wrap="auto" w:vAnchor="margin" w:hAnchor="text" w:yAlign="inline"/>
            </w:pPr>
            <w:r w:rsidRPr="008B31E4">
              <w:t xml:space="preserve"> Tiền điều kiện</w:t>
            </w:r>
          </w:p>
        </w:tc>
        <w:tc>
          <w:tcPr>
            <w:tcW w:w="4262" w:type="dxa"/>
          </w:tcPr>
          <w:p w14:paraId="7A003359" w14:textId="52200D32" w:rsidR="00A85ABA" w:rsidRPr="008B31E4" w:rsidRDefault="00A85ABA" w:rsidP="00FE5D01">
            <w:pPr>
              <w:pStyle w:val="Style1"/>
              <w:framePr w:hSpace="0" w:wrap="auto" w:vAnchor="margin" w:hAnchor="text" w:yAlign="inline"/>
            </w:pPr>
            <w:r w:rsidRPr="008B31E4">
              <w:t xml:space="preserve"> Khách hàng đăng nhập vào hệ thống</w:t>
            </w:r>
          </w:p>
        </w:tc>
      </w:tr>
      <w:tr w:rsidR="00A85ABA" w:rsidRPr="008B31E4" w14:paraId="62168A2E" w14:textId="77777777" w:rsidTr="00E43D71">
        <w:trPr>
          <w:trHeight w:val="428"/>
        </w:trPr>
        <w:tc>
          <w:tcPr>
            <w:tcW w:w="4260" w:type="dxa"/>
          </w:tcPr>
          <w:p w14:paraId="5ABE31A6" w14:textId="3C446755" w:rsidR="00A85ABA" w:rsidRPr="008B31E4" w:rsidRDefault="00A85ABA" w:rsidP="00FE5D01">
            <w:pPr>
              <w:pStyle w:val="Style1"/>
              <w:framePr w:hSpace="0" w:wrap="auto" w:vAnchor="margin" w:hAnchor="text" w:yAlign="inline"/>
            </w:pPr>
            <w:r w:rsidRPr="008B31E4">
              <w:t xml:space="preserve"> Hậu điều kiện</w:t>
            </w:r>
          </w:p>
        </w:tc>
        <w:tc>
          <w:tcPr>
            <w:tcW w:w="4262" w:type="dxa"/>
          </w:tcPr>
          <w:p w14:paraId="431CBDAF" w14:textId="77777777" w:rsidR="00B444FF" w:rsidRDefault="00A85ABA" w:rsidP="00FE5D01">
            <w:pPr>
              <w:pStyle w:val="Style1"/>
              <w:framePr w:hSpace="0" w:wrap="auto" w:vAnchor="margin" w:hAnchor="text" w:yAlign="inline"/>
            </w:pPr>
            <w:r w:rsidRPr="008B31E4">
              <w:t xml:space="preserve"> Khách hàng tìm thấy sản phẩm </w:t>
            </w:r>
          </w:p>
          <w:p w14:paraId="4B82557D" w14:textId="4DCCC134" w:rsidR="00A85ABA" w:rsidRPr="008B31E4" w:rsidRDefault="00A85ABA" w:rsidP="00FE5D01">
            <w:pPr>
              <w:pStyle w:val="Style1"/>
              <w:framePr w:hSpace="0" w:wrap="auto" w:vAnchor="margin" w:hAnchor="text" w:yAlign="inline"/>
            </w:pPr>
            <w:r w:rsidRPr="008B31E4">
              <w:t>cần  tìm</w:t>
            </w:r>
          </w:p>
        </w:tc>
      </w:tr>
      <w:tr w:rsidR="00A85ABA" w:rsidRPr="008B31E4" w14:paraId="4BF997A2" w14:textId="77777777" w:rsidTr="002D357A">
        <w:trPr>
          <w:trHeight w:val="3378"/>
        </w:trPr>
        <w:tc>
          <w:tcPr>
            <w:tcW w:w="8522" w:type="dxa"/>
            <w:gridSpan w:val="2"/>
          </w:tcPr>
          <w:p w14:paraId="15BFE486" w14:textId="273CF6DC" w:rsidR="00A85ABA" w:rsidRPr="008B31E4" w:rsidRDefault="00A85ABA" w:rsidP="00FE5D01">
            <w:pPr>
              <w:pStyle w:val="Style1"/>
              <w:framePr w:hSpace="0" w:wrap="auto" w:vAnchor="margin" w:hAnchor="text" w:yAlign="inline"/>
            </w:pPr>
            <w:r w:rsidRPr="008B31E4">
              <w:t xml:space="preserve"> Kịch bản chính</w:t>
            </w:r>
          </w:p>
          <w:p w14:paraId="4A237859" w14:textId="77777777" w:rsidR="00B444FF" w:rsidRDefault="00A85ABA" w:rsidP="00FE5D01">
            <w:pPr>
              <w:pStyle w:val="Style1"/>
              <w:framePr w:hSpace="0" w:wrap="auto" w:vAnchor="margin" w:hAnchor="text" w:yAlign="inline"/>
            </w:pPr>
            <w:r w:rsidRPr="008B31E4">
              <w:t xml:space="preserve"> 1. Tại giao diện chính khách hàng nhập tên sản phẩm cần tìm kiếm sau đó</w:t>
            </w:r>
          </w:p>
          <w:p w14:paraId="714F7D81" w14:textId="405CFB5A" w:rsidR="00A85ABA" w:rsidRPr="008B31E4" w:rsidRDefault="00A85ABA" w:rsidP="00FE5D01">
            <w:pPr>
              <w:pStyle w:val="Style1"/>
              <w:framePr w:hSpace="0" w:wrap="auto" w:vAnchor="margin" w:hAnchor="text" w:yAlign="inline"/>
            </w:pPr>
            <w:r w:rsidRPr="008B31E4">
              <w:t xml:space="preserve"> click icon có biểu</w:t>
            </w:r>
          </w:p>
          <w:p w14:paraId="7DAEAC09" w14:textId="2CFE99D6" w:rsidR="00A85ABA" w:rsidRPr="008B31E4" w:rsidRDefault="00A85ABA" w:rsidP="00FE5D01">
            <w:pPr>
              <w:pStyle w:val="Style1"/>
              <w:framePr w:hSpace="0" w:wrap="auto" w:vAnchor="margin" w:hAnchor="text" w:yAlign="inline"/>
            </w:pPr>
            <w:r w:rsidRPr="008B31E4">
              <w:t xml:space="preserve"> tượng tìm kiếm hoặc ấn enter để tìm kiếm sản phẩm.</w:t>
            </w:r>
          </w:p>
          <w:p w14:paraId="310AE0CA" w14:textId="0770D8A8" w:rsidR="00A85ABA" w:rsidRPr="008B31E4" w:rsidRDefault="00A85ABA" w:rsidP="00FE5D01">
            <w:pPr>
              <w:pStyle w:val="Style1"/>
              <w:framePr w:hSpace="0" w:wrap="auto" w:vAnchor="margin" w:hAnchor="text" w:yAlign="inline"/>
            </w:pPr>
            <w:r w:rsidRPr="008B31E4">
              <w:t xml:space="preserve"> 2. Hệ thống hiển thị giao diện danh sách sản phẩm tìm được có chứa tên kí tự</w:t>
            </w:r>
          </w:p>
          <w:p w14:paraId="095E6141" w14:textId="15FE13A4" w:rsidR="00A85ABA" w:rsidRPr="008B31E4" w:rsidRDefault="00A85ABA" w:rsidP="00FE5D01">
            <w:pPr>
              <w:pStyle w:val="Style1"/>
              <w:framePr w:hSpace="0" w:wrap="auto" w:vAnchor="margin" w:hAnchor="text" w:yAlign="inline"/>
            </w:pPr>
            <w:r w:rsidRPr="008B31E4">
              <w:t xml:space="preserve"> khách hàng đã nhập.</w:t>
            </w:r>
          </w:p>
          <w:p w14:paraId="04C5B31D" w14:textId="137B9787" w:rsidR="00A85ABA" w:rsidRPr="008B31E4" w:rsidRDefault="00A85ABA" w:rsidP="00FE5D01">
            <w:pPr>
              <w:pStyle w:val="Style1"/>
              <w:framePr w:hSpace="0" w:wrap="auto" w:vAnchor="margin" w:hAnchor="text" w:yAlign="inline"/>
            </w:pPr>
            <w:r w:rsidRPr="008B31E4">
              <w:t xml:space="preserve"> 3. Khách hàng bấm “Xem chi tiết” 1 sản phẩm trong danh sách.</w:t>
            </w:r>
          </w:p>
          <w:p w14:paraId="2F75115D" w14:textId="086DA0D1" w:rsidR="00A85ABA" w:rsidRPr="008B31E4" w:rsidRDefault="00A85ABA" w:rsidP="00FE5D01">
            <w:pPr>
              <w:pStyle w:val="Style1"/>
              <w:framePr w:hSpace="0" w:wrap="auto" w:vAnchor="margin" w:hAnchor="text" w:yAlign="inline"/>
            </w:pPr>
            <w:r w:rsidRPr="008B31E4">
              <w:t xml:space="preserve"> Hệ thống hiển thị giao diện chi tiết sản phẩm.</w:t>
            </w:r>
          </w:p>
          <w:p w14:paraId="3927EE9C" w14:textId="77777777" w:rsidR="00A85ABA" w:rsidRPr="008B31E4" w:rsidRDefault="00A85ABA" w:rsidP="00FE5D01">
            <w:pPr>
              <w:pStyle w:val="Style1"/>
              <w:framePr w:hSpace="0" w:wrap="auto" w:vAnchor="margin" w:hAnchor="text" w:yAlign="inline"/>
            </w:pPr>
          </w:p>
        </w:tc>
      </w:tr>
      <w:tr w:rsidR="00A85ABA" w:rsidRPr="008B31E4" w14:paraId="6FC581C2" w14:textId="77777777" w:rsidTr="002D357A">
        <w:trPr>
          <w:trHeight w:val="1348"/>
        </w:trPr>
        <w:tc>
          <w:tcPr>
            <w:tcW w:w="8522" w:type="dxa"/>
            <w:gridSpan w:val="2"/>
          </w:tcPr>
          <w:p w14:paraId="119C8708" w14:textId="791DF51A" w:rsidR="00A85ABA" w:rsidRPr="008B31E4" w:rsidRDefault="00A85ABA" w:rsidP="00FE5D01">
            <w:pPr>
              <w:pStyle w:val="Style1"/>
              <w:framePr w:hSpace="0" w:wrap="auto" w:vAnchor="margin" w:hAnchor="text" w:yAlign="inline"/>
            </w:pPr>
            <w:r w:rsidRPr="008B31E4">
              <w:t xml:space="preserve"> Ngoại lệ</w:t>
            </w:r>
          </w:p>
          <w:p w14:paraId="3CF502D7" w14:textId="321D855E" w:rsidR="00A85ABA" w:rsidRPr="008B31E4" w:rsidRDefault="00A85ABA" w:rsidP="00FE5D01">
            <w:pPr>
              <w:pStyle w:val="Style1"/>
              <w:framePr w:hSpace="0" w:wrap="auto" w:vAnchor="margin" w:hAnchor="text" w:yAlign="inline"/>
            </w:pPr>
            <w:r w:rsidRPr="008B31E4">
              <w:t xml:space="preserve"> </w:t>
            </w:r>
            <w:r w:rsidR="002865FF" w:rsidRPr="008B31E4">
              <w:t xml:space="preserve">2. </w:t>
            </w:r>
            <w:r w:rsidRPr="008B31E4">
              <w:t>Hệ thống thông báo không tìm thấy sản phẩm nào.</w:t>
            </w:r>
          </w:p>
          <w:p w14:paraId="1E7AD025" w14:textId="0710BC23" w:rsidR="00A85ABA" w:rsidRPr="008B31E4" w:rsidRDefault="00A85ABA" w:rsidP="00FE5D01">
            <w:pPr>
              <w:pStyle w:val="Style1"/>
              <w:framePr w:hSpace="0" w:wrap="auto" w:vAnchor="margin" w:hAnchor="text" w:yAlign="inline"/>
            </w:pPr>
            <w:r w:rsidRPr="008B31E4">
              <w:t xml:space="preserve"> </w:t>
            </w:r>
            <w:r w:rsidR="002865FF" w:rsidRPr="008B31E4">
              <w:t xml:space="preserve">2.1 </w:t>
            </w:r>
            <w:r w:rsidRPr="008B31E4">
              <w:t>Khách hàng tìm kiếm lại theo tên khác.</w:t>
            </w:r>
          </w:p>
          <w:p w14:paraId="688FCD57" w14:textId="77777777" w:rsidR="00A85ABA" w:rsidRPr="008B31E4" w:rsidRDefault="00A85ABA" w:rsidP="00FE5D01">
            <w:pPr>
              <w:pStyle w:val="Style1"/>
              <w:framePr w:hSpace="0" w:wrap="auto" w:vAnchor="margin" w:hAnchor="text" w:yAlign="inline"/>
            </w:pPr>
          </w:p>
        </w:tc>
      </w:tr>
    </w:tbl>
    <w:p w14:paraId="45FC7CE7" w14:textId="77777777" w:rsidR="0089008F" w:rsidRPr="008B31E4" w:rsidRDefault="0089008F" w:rsidP="00FE5D01"/>
    <w:p w14:paraId="67D56463" w14:textId="1B2F6224" w:rsidR="0089008F" w:rsidRDefault="0089008F" w:rsidP="00FE5D01"/>
    <w:p w14:paraId="03D4BD0C" w14:textId="13653128" w:rsidR="00B444FF" w:rsidRDefault="00B444FF" w:rsidP="00FE5D01"/>
    <w:p w14:paraId="2C1B7D0F" w14:textId="1ED6215F" w:rsidR="00B444FF" w:rsidRDefault="00B444FF" w:rsidP="00FE5D01"/>
    <w:p w14:paraId="17CAEDBD" w14:textId="27CBA692" w:rsidR="00B444FF" w:rsidRDefault="00B444FF" w:rsidP="00FE5D01"/>
    <w:p w14:paraId="4AC1FDF0" w14:textId="5ED47264" w:rsidR="00B444FF" w:rsidRDefault="00B444FF" w:rsidP="00FE5D01"/>
    <w:p w14:paraId="17354185" w14:textId="0727B82B" w:rsidR="00B444FF" w:rsidRDefault="00B444FF" w:rsidP="00FE5D01"/>
    <w:p w14:paraId="19D10352" w14:textId="7656B5EB" w:rsidR="00B444FF" w:rsidRDefault="00B444FF" w:rsidP="00FE5D01"/>
    <w:p w14:paraId="778DE9BC" w14:textId="3C923016" w:rsidR="00B444FF" w:rsidRDefault="00B444FF" w:rsidP="00FE5D01"/>
    <w:p w14:paraId="4F4B8ABE" w14:textId="022632C1" w:rsidR="00B444FF" w:rsidRDefault="00B444FF" w:rsidP="00FE5D01"/>
    <w:p w14:paraId="0E75D1FC" w14:textId="5442B28E" w:rsidR="00B444FF" w:rsidRDefault="00B444FF" w:rsidP="00FE5D01"/>
    <w:p w14:paraId="1DC8D9BD" w14:textId="06CD3376" w:rsidR="00B444FF" w:rsidRDefault="00B444FF" w:rsidP="00FE5D01"/>
    <w:p w14:paraId="093BED2B" w14:textId="6E6184A8" w:rsidR="00B444FF" w:rsidRDefault="00B444FF" w:rsidP="00FE5D01"/>
    <w:p w14:paraId="2E2B1F5D" w14:textId="2D88C07C" w:rsidR="00B444FF" w:rsidRDefault="00B444FF" w:rsidP="00FE5D01"/>
    <w:p w14:paraId="50649DF3" w14:textId="29202C13" w:rsidR="00B444FF" w:rsidRDefault="00B444FF" w:rsidP="00FE5D01"/>
    <w:p w14:paraId="524798C9" w14:textId="1FBD4697" w:rsidR="00C52041" w:rsidRDefault="00C52041" w:rsidP="00FE5D01"/>
    <w:p w14:paraId="3B49D417" w14:textId="5425AF51" w:rsidR="00C52041" w:rsidRDefault="00C52041" w:rsidP="00FE5D01"/>
    <w:p w14:paraId="44C38B8B" w14:textId="3EF87028" w:rsidR="00C52041" w:rsidRDefault="00C52041" w:rsidP="00FE5D01"/>
    <w:p w14:paraId="5BF371F7" w14:textId="64A470D4" w:rsidR="00C52041" w:rsidRDefault="00C52041" w:rsidP="00FE5D01"/>
    <w:p w14:paraId="138951EE" w14:textId="4730B631" w:rsidR="00C52041" w:rsidRDefault="00C52041" w:rsidP="00FE5D01"/>
    <w:p w14:paraId="32CA4A9F" w14:textId="598BEC37" w:rsidR="00C52041" w:rsidRDefault="00C52041" w:rsidP="00FE5D01"/>
    <w:p w14:paraId="67F1F1DD" w14:textId="64021002" w:rsidR="00C52041" w:rsidRDefault="00C52041" w:rsidP="00FE5D01"/>
    <w:p w14:paraId="3E2D161C" w14:textId="1FB239CD" w:rsidR="00C52041" w:rsidRDefault="00C52041" w:rsidP="00FE5D01"/>
    <w:p w14:paraId="13602080" w14:textId="494AD721" w:rsidR="00C52041" w:rsidRDefault="00C52041" w:rsidP="00FE5D01"/>
    <w:p w14:paraId="572BEDDF" w14:textId="3D1FD0CD" w:rsidR="00C52041" w:rsidRDefault="00C52041" w:rsidP="00FE5D01"/>
    <w:p w14:paraId="089A2277" w14:textId="7A870791" w:rsidR="00C52041" w:rsidRDefault="00C52041" w:rsidP="00FE5D01"/>
    <w:p w14:paraId="293A30C0" w14:textId="1B9171B5" w:rsidR="00C52041" w:rsidRDefault="00C52041" w:rsidP="00FE5D01"/>
    <w:p w14:paraId="35C3F489" w14:textId="7C989BB3" w:rsidR="00C52041" w:rsidRDefault="00C52041" w:rsidP="00FE5D01"/>
    <w:p w14:paraId="059A18DE" w14:textId="17D8A931" w:rsidR="00C52041" w:rsidRDefault="00C52041" w:rsidP="00FE5D01"/>
    <w:p w14:paraId="6DDF7525" w14:textId="77777777" w:rsidR="00C52041" w:rsidRPr="008B31E4" w:rsidRDefault="00C52041" w:rsidP="00FE5D01"/>
    <w:p w14:paraId="245193AD" w14:textId="4E7BDDFF" w:rsidR="00B444FF" w:rsidRDefault="00A85ABA" w:rsidP="00FE5D01">
      <w:pPr>
        <w:pStyle w:val="Heading3"/>
        <w:spacing w:line="360" w:lineRule="auto"/>
      </w:pPr>
      <w:bookmarkStart w:id="60" w:name="_Toc193833339"/>
      <w:r w:rsidRPr="008B31E4">
        <w:lastRenderedPageBreak/>
        <w:t>3.</w:t>
      </w:r>
      <w:r w:rsidR="0089008F" w:rsidRPr="008B31E4">
        <w:t>4</w:t>
      </w:r>
      <w:r w:rsidRPr="008B31E4">
        <w:t>.2. Kịch bản đánh giá sản phẩm</w:t>
      </w:r>
      <w:bookmarkEnd w:id="60"/>
    </w:p>
    <w:p w14:paraId="126FA39A" w14:textId="18EF02F8" w:rsidR="00E43D71" w:rsidRPr="008B31E4" w:rsidRDefault="00E43D71" w:rsidP="00FE5D01">
      <w:pPr>
        <w:pStyle w:val="bang"/>
      </w:pPr>
      <w:bookmarkStart w:id="61" w:name="_Toc193833066"/>
      <w:r w:rsidRPr="008B31E4">
        <w:t>Bảng 3.2 Kịch bản đánh giá sản phẩm</w:t>
      </w:r>
      <w:bookmarkEnd w:id="61"/>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260"/>
        <w:gridCol w:w="4262"/>
      </w:tblGrid>
      <w:tr w:rsidR="00A85ABA" w:rsidRPr="008B31E4" w14:paraId="5806677B" w14:textId="77777777" w:rsidTr="003B48AB">
        <w:trPr>
          <w:trHeight w:val="414"/>
        </w:trPr>
        <w:tc>
          <w:tcPr>
            <w:tcW w:w="4260" w:type="dxa"/>
          </w:tcPr>
          <w:p w14:paraId="337E82A4" w14:textId="50D122FB" w:rsidR="00A85ABA" w:rsidRPr="008B31E4" w:rsidRDefault="00E43D71" w:rsidP="00FE5D01">
            <w:pPr>
              <w:pStyle w:val="Style1"/>
              <w:framePr w:wrap="around"/>
            </w:pPr>
            <w:r w:rsidRPr="008B31E4">
              <w:t xml:space="preserve"> </w:t>
            </w:r>
            <w:r w:rsidR="00A85ABA" w:rsidRPr="008B31E4">
              <w:t>Tên usecase</w:t>
            </w:r>
          </w:p>
        </w:tc>
        <w:tc>
          <w:tcPr>
            <w:tcW w:w="4262" w:type="dxa"/>
          </w:tcPr>
          <w:p w14:paraId="1766A64C" w14:textId="0237DB11" w:rsidR="00A85ABA" w:rsidRPr="008B31E4" w:rsidRDefault="00E43D71" w:rsidP="00FE5D01">
            <w:pPr>
              <w:pStyle w:val="Style1"/>
              <w:framePr w:wrap="around"/>
            </w:pPr>
            <w:r w:rsidRPr="008B31E4">
              <w:t xml:space="preserve"> </w:t>
            </w:r>
            <w:r w:rsidR="00A85ABA" w:rsidRPr="008B31E4">
              <w:t>Đánh giá sản phẩm</w:t>
            </w:r>
          </w:p>
        </w:tc>
      </w:tr>
      <w:tr w:rsidR="00A85ABA" w:rsidRPr="008B31E4" w14:paraId="4FF26B85" w14:textId="77777777" w:rsidTr="003B48AB">
        <w:trPr>
          <w:trHeight w:val="414"/>
        </w:trPr>
        <w:tc>
          <w:tcPr>
            <w:tcW w:w="4260" w:type="dxa"/>
          </w:tcPr>
          <w:p w14:paraId="08BCCA88" w14:textId="33DBD386" w:rsidR="00A85ABA" w:rsidRPr="008B31E4" w:rsidRDefault="00E43D71" w:rsidP="00FE5D01">
            <w:pPr>
              <w:pStyle w:val="Style1"/>
              <w:framePr w:wrap="around"/>
            </w:pPr>
            <w:r w:rsidRPr="008B31E4">
              <w:t xml:space="preserve"> </w:t>
            </w:r>
            <w:r w:rsidR="00A85ABA" w:rsidRPr="008B31E4">
              <w:t>Tác nhân chính</w:t>
            </w:r>
          </w:p>
        </w:tc>
        <w:tc>
          <w:tcPr>
            <w:tcW w:w="4262" w:type="dxa"/>
          </w:tcPr>
          <w:p w14:paraId="4DB265A6" w14:textId="14629257" w:rsidR="00A85ABA" w:rsidRPr="008B31E4" w:rsidRDefault="00E43D71" w:rsidP="00FE5D01">
            <w:pPr>
              <w:pStyle w:val="Style1"/>
              <w:framePr w:wrap="around"/>
            </w:pPr>
            <w:r w:rsidRPr="008B31E4">
              <w:t xml:space="preserve"> </w:t>
            </w:r>
            <w:r w:rsidR="00A85ABA" w:rsidRPr="008B31E4">
              <w:t>Người dùng</w:t>
            </w:r>
          </w:p>
        </w:tc>
      </w:tr>
      <w:tr w:rsidR="00A85ABA" w:rsidRPr="008B31E4" w14:paraId="659ACC56" w14:textId="77777777" w:rsidTr="003B48AB">
        <w:trPr>
          <w:trHeight w:val="413"/>
        </w:trPr>
        <w:tc>
          <w:tcPr>
            <w:tcW w:w="4260" w:type="dxa"/>
          </w:tcPr>
          <w:p w14:paraId="22139B78" w14:textId="134E85F0" w:rsidR="00A85ABA" w:rsidRPr="008B31E4" w:rsidRDefault="00E43D71" w:rsidP="00FE5D01">
            <w:pPr>
              <w:pStyle w:val="Style1"/>
              <w:framePr w:wrap="around"/>
            </w:pPr>
            <w:r w:rsidRPr="008B31E4">
              <w:t xml:space="preserve"> </w:t>
            </w:r>
            <w:r w:rsidR="00A85ABA" w:rsidRPr="008B31E4">
              <w:t>Tiền điều kiện</w:t>
            </w:r>
          </w:p>
        </w:tc>
        <w:tc>
          <w:tcPr>
            <w:tcW w:w="4262" w:type="dxa"/>
          </w:tcPr>
          <w:p w14:paraId="65400F60" w14:textId="2494E175" w:rsidR="00A85ABA" w:rsidRPr="008B31E4" w:rsidRDefault="00E43D71" w:rsidP="00FE5D01">
            <w:pPr>
              <w:pStyle w:val="Style1"/>
              <w:framePr w:wrap="around"/>
            </w:pPr>
            <w:r w:rsidRPr="008B31E4">
              <w:t xml:space="preserve"> </w:t>
            </w:r>
            <w:r w:rsidR="00A85ABA" w:rsidRPr="008B31E4">
              <w:t>Người dùng đăng nhập vào hệ thống</w:t>
            </w:r>
          </w:p>
        </w:tc>
      </w:tr>
      <w:tr w:rsidR="00A85ABA" w:rsidRPr="008B31E4" w14:paraId="2EB4A2EE" w14:textId="77777777" w:rsidTr="00E43D71">
        <w:trPr>
          <w:trHeight w:val="552"/>
        </w:trPr>
        <w:tc>
          <w:tcPr>
            <w:tcW w:w="4260" w:type="dxa"/>
          </w:tcPr>
          <w:p w14:paraId="7E9DDFBF" w14:textId="467512E4" w:rsidR="00A85ABA" w:rsidRPr="008B31E4" w:rsidRDefault="00E43D71" w:rsidP="00FE5D01">
            <w:pPr>
              <w:pStyle w:val="Style1"/>
              <w:framePr w:wrap="around"/>
            </w:pPr>
            <w:r w:rsidRPr="008B31E4">
              <w:t xml:space="preserve"> </w:t>
            </w:r>
            <w:r w:rsidR="00A85ABA" w:rsidRPr="008B31E4">
              <w:t>Hậu điều kiện</w:t>
            </w:r>
          </w:p>
        </w:tc>
        <w:tc>
          <w:tcPr>
            <w:tcW w:w="4262" w:type="dxa"/>
          </w:tcPr>
          <w:p w14:paraId="6902393D" w14:textId="77777777" w:rsidR="002342A9" w:rsidRDefault="00A85ABA" w:rsidP="00FE5D01">
            <w:pPr>
              <w:pStyle w:val="Style1"/>
              <w:framePr w:wrap="around"/>
              <w:rPr>
                <w:lang w:val="vi-VN"/>
              </w:rPr>
            </w:pPr>
            <w:r w:rsidRPr="008B31E4">
              <w:t xml:space="preserve">Người dùng đánh giá sản phẩm </w:t>
            </w:r>
            <w:r w:rsidR="00B444FF">
              <w:rPr>
                <w:lang w:val="vi-VN"/>
              </w:rPr>
              <w:t xml:space="preserve"> </w:t>
            </w:r>
          </w:p>
          <w:p w14:paraId="7F2E4FB4" w14:textId="59A6A484" w:rsidR="00A85ABA" w:rsidRPr="008B31E4" w:rsidRDefault="00A85ABA" w:rsidP="00FE5D01">
            <w:pPr>
              <w:pStyle w:val="Style1"/>
              <w:framePr w:wrap="around"/>
            </w:pPr>
            <w:r w:rsidRPr="008B31E4">
              <w:t>thành</w:t>
            </w:r>
            <w:r w:rsidR="00E43D71" w:rsidRPr="008B31E4">
              <w:t xml:space="preserve"> </w:t>
            </w:r>
            <w:r w:rsidRPr="008B31E4">
              <w:t>công</w:t>
            </w:r>
          </w:p>
        </w:tc>
      </w:tr>
      <w:tr w:rsidR="00A85ABA" w:rsidRPr="008B31E4" w14:paraId="77731DF1" w14:textId="77777777" w:rsidTr="002342A9">
        <w:trPr>
          <w:trHeight w:val="2135"/>
        </w:trPr>
        <w:tc>
          <w:tcPr>
            <w:tcW w:w="8522" w:type="dxa"/>
            <w:gridSpan w:val="2"/>
          </w:tcPr>
          <w:p w14:paraId="62DB45B9" w14:textId="7FBE827B" w:rsidR="00A85ABA" w:rsidRPr="008B31E4" w:rsidRDefault="00E43D71" w:rsidP="00FE5D01">
            <w:pPr>
              <w:pStyle w:val="Style1"/>
              <w:framePr w:wrap="around"/>
            </w:pPr>
            <w:r w:rsidRPr="008B31E4">
              <w:t xml:space="preserve"> </w:t>
            </w:r>
            <w:r w:rsidR="00A85ABA" w:rsidRPr="008B31E4">
              <w:t>Kịch bản chính</w:t>
            </w:r>
          </w:p>
          <w:p w14:paraId="110EAC11" w14:textId="2DA02048" w:rsidR="00A85ABA" w:rsidRPr="008B31E4" w:rsidRDefault="00E43D71" w:rsidP="00FE5D01">
            <w:pPr>
              <w:pStyle w:val="Style1"/>
              <w:framePr w:wrap="around"/>
            </w:pPr>
            <w:r w:rsidRPr="008B31E4">
              <w:t xml:space="preserve"> 1. </w:t>
            </w:r>
            <w:r w:rsidR="00A85ABA" w:rsidRPr="008B31E4">
              <w:t>Người dùng chọn bộ lọc, tìm kiếm theo tên sản phẩm.</w:t>
            </w:r>
          </w:p>
          <w:p w14:paraId="7AEBC431" w14:textId="60C6FCDB" w:rsidR="00A85ABA" w:rsidRPr="008B31E4" w:rsidRDefault="00E43D71" w:rsidP="00FE5D01">
            <w:pPr>
              <w:pStyle w:val="Style1"/>
              <w:framePr w:wrap="around"/>
            </w:pPr>
            <w:r w:rsidRPr="008B31E4">
              <w:t xml:space="preserve"> 2. </w:t>
            </w:r>
            <w:r w:rsidR="00A85ABA" w:rsidRPr="008B31E4">
              <w:t>Hệ thống hiển thị giao diện danh sách sản phẩm tìm được.</w:t>
            </w:r>
          </w:p>
          <w:p w14:paraId="41D27899" w14:textId="074F9B33" w:rsidR="00A85ABA" w:rsidRPr="008B31E4" w:rsidRDefault="00E43D71" w:rsidP="00FE5D01">
            <w:pPr>
              <w:pStyle w:val="Style1"/>
              <w:framePr w:wrap="around"/>
            </w:pPr>
            <w:r w:rsidRPr="008B31E4">
              <w:t xml:space="preserve"> 3. </w:t>
            </w:r>
            <w:r w:rsidR="00A85ABA" w:rsidRPr="008B31E4">
              <w:t>Người dùng bấm “Xem chi tiết” 1 sản phẩm trong danh sách.</w:t>
            </w:r>
          </w:p>
          <w:p w14:paraId="42695588" w14:textId="6459E95D" w:rsidR="00A85ABA" w:rsidRPr="008B31E4" w:rsidRDefault="00E43D71" w:rsidP="00FE5D01">
            <w:pPr>
              <w:pStyle w:val="Style1"/>
              <w:framePr w:wrap="around"/>
            </w:pPr>
            <w:r w:rsidRPr="008B31E4">
              <w:t xml:space="preserve"> 4. </w:t>
            </w:r>
            <w:r w:rsidR="00A85ABA" w:rsidRPr="008B31E4">
              <w:t>Hệ thống hiển thị giao diện chi tiết sản phẩm.</w:t>
            </w:r>
          </w:p>
          <w:p w14:paraId="5E0314FA" w14:textId="359ABB82" w:rsidR="00A85ABA" w:rsidRPr="008B31E4" w:rsidRDefault="00E43D71" w:rsidP="00FE5D01">
            <w:pPr>
              <w:pStyle w:val="Style1"/>
              <w:framePr w:wrap="around"/>
            </w:pPr>
            <w:r w:rsidRPr="008B31E4">
              <w:t xml:space="preserve"> 5. </w:t>
            </w:r>
            <w:r w:rsidR="00A85ABA" w:rsidRPr="008B31E4">
              <w:t>Người dùng chọn số sao, nhập bình luận và bấm gửi.</w:t>
            </w:r>
          </w:p>
          <w:p w14:paraId="37489B1B" w14:textId="6B285682" w:rsidR="00A85ABA" w:rsidRPr="008B31E4" w:rsidRDefault="00E43D71" w:rsidP="00FE5D01">
            <w:pPr>
              <w:pStyle w:val="Style1"/>
              <w:framePr w:wrap="around"/>
            </w:pPr>
            <w:r w:rsidRPr="008B31E4">
              <w:t xml:space="preserve"> 6. </w:t>
            </w:r>
            <w:r w:rsidR="00A85ABA" w:rsidRPr="008B31E4">
              <w:t>Đánh giá được hiện ngây sao đó.</w:t>
            </w:r>
          </w:p>
        </w:tc>
      </w:tr>
      <w:tr w:rsidR="00A85ABA" w:rsidRPr="008B31E4" w14:paraId="0D38954F" w14:textId="77777777" w:rsidTr="003B48AB">
        <w:trPr>
          <w:trHeight w:val="1310"/>
        </w:trPr>
        <w:tc>
          <w:tcPr>
            <w:tcW w:w="8522" w:type="dxa"/>
            <w:gridSpan w:val="2"/>
          </w:tcPr>
          <w:p w14:paraId="01E6C850" w14:textId="339BE8C0" w:rsidR="00FD0F9B" w:rsidRPr="008B31E4" w:rsidRDefault="002865FF" w:rsidP="00FE5D01">
            <w:pPr>
              <w:pStyle w:val="Style1"/>
              <w:framePr w:wrap="around"/>
            </w:pPr>
            <w:r w:rsidRPr="008B31E4">
              <w:t xml:space="preserve"> </w:t>
            </w:r>
            <w:r w:rsidR="00FD0F9B" w:rsidRPr="008B31E4">
              <w:t xml:space="preserve"> </w:t>
            </w:r>
            <w:r w:rsidR="00A85ABA" w:rsidRPr="008B31E4">
              <w:t>Ngoại lệ</w:t>
            </w:r>
          </w:p>
          <w:p w14:paraId="2DAA1C6A" w14:textId="0D9F4EBA" w:rsidR="00A85ABA" w:rsidRPr="008B31E4" w:rsidRDefault="00FD0F9B" w:rsidP="00FE5D01">
            <w:pPr>
              <w:pStyle w:val="Style1"/>
              <w:framePr w:wrap="around"/>
            </w:pPr>
            <w:r w:rsidRPr="008B31E4">
              <w:t xml:space="preserve"> </w:t>
            </w:r>
            <w:r w:rsidR="002865FF" w:rsidRPr="008B31E4">
              <w:t xml:space="preserve">2. </w:t>
            </w:r>
            <w:r w:rsidR="00A85ABA" w:rsidRPr="008B31E4">
              <w:t xml:space="preserve">Hệ thống thông báo không tìm thấy sản phẩm nào. </w:t>
            </w:r>
          </w:p>
          <w:p w14:paraId="7210E546" w14:textId="62B0BB18" w:rsidR="00A85ABA" w:rsidRPr="008B31E4" w:rsidRDefault="002865FF" w:rsidP="00FE5D01">
            <w:pPr>
              <w:pStyle w:val="Style1"/>
              <w:framePr w:wrap="around"/>
            </w:pPr>
            <w:r w:rsidRPr="008B31E4">
              <w:t xml:space="preserve"> </w:t>
            </w:r>
            <w:r w:rsidR="00A85ABA" w:rsidRPr="008B31E4">
              <w:t>2.</w:t>
            </w:r>
            <w:r w:rsidRPr="008B31E4">
              <w:t xml:space="preserve">1. </w:t>
            </w:r>
            <w:r w:rsidR="00A85ABA" w:rsidRPr="008B31E4">
              <w:t>Người dùng chọn bộ lọc, tìm kiếm lại theo tên khác.</w:t>
            </w:r>
          </w:p>
        </w:tc>
      </w:tr>
    </w:tbl>
    <w:p w14:paraId="33F6596C" w14:textId="55E6C19B" w:rsidR="002865FF" w:rsidRPr="008B31E4" w:rsidRDefault="002865FF" w:rsidP="00FE5D01">
      <w:pPr>
        <w:pStyle w:val="Heading3"/>
        <w:spacing w:line="360" w:lineRule="auto"/>
      </w:pPr>
      <w:bookmarkStart w:id="62" w:name="_Toc193833340"/>
      <w:r w:rsidRPr="008B31E4">
        <w:t>3.</w:t>
      </w:r>
      <w:r w:rsidR="0089008F" w:rsidRPr="008B31E4">
        <w:t>4</w:t>
      </w:r>
      <w:r w:rsidRPr="008B31E4">
        <w:t>.3 Kịch bản thêm giỏ hàng</w:t>
      </w:r>
      <w:bookmarkEnd w:id="62"/>
    </w:p>
    <w:p w14:paraId="77F7A47A" w14:textId="3921EEC2" w:rsidR="002865FF" w:rsidRPr="008B31E4" w:rsidRDefault="002865FF" w:rsidP="00FE5D01">
      <w:pPr>
        <w:pStyle w:val="bang"/>
      </w:pPr>
      <w:bookmarkStart w:id="63" w:name="_Toc193833067"/>
      <w:r w:rsidRPr="008B31E4">
        <w:t>Bảng 3.3 Kịch bản thêm giỏ hàng</w:t>
      </w:r>
      <w:bookmarkEnd w:id="63"/>
    </w:p>
    <w:tbl>
      <w:tblPr>
        <w:tblpPr w:leftFromText="180" w:rightFromText="180" w:vertAnchor="text" w:horzAnchor="margin" w:tblpY="136"/>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260"/>
        <w:gridCol w:w="4262"/>
      </w:tblGrid>
      <w:tr w:rsidR="002865FF" w:rsidRPr="008B31E4" w14:paraId="46E6EC45" w14:textId="77777777" w:rsidTr="003B48AB">
        <w:trPr>
          <w:trHeight w:val="414"/>
        </w:trPr>
        <w:tc>
          <w:tcPr>
            <w:tcW w:w="4260" w:type="dxa"/>
          </w:tcPr>
          <w:p w14:paraId="1B9ADA3A" w14:textId="6748BFEB" w:rsidR="002865FF" w:rsidRPr="008B31E4" w:rsidRDefault="00FD0F9B" w:rsidP="00FE5D01">
            <w:pPr>
              <w:pStyle w:val="Style1"/>
              <w:framePr w:hSpace="0" w:wrap="auto" w:vAnchor="margin" w:hAnchor="text" w:yAlign="inline"/>
            </w:pPr>
            <w:r w:rsidRPr="008B31E4">
              <w:t xml:space="preserve"> </w:t>
            </w:r>
            <w:r w:rsidR="002865FF" w:rsidRPr="008B31E4">
              <w:t>Tên usecase</w:t>
            </w:r>
          </w:p>
        </w:tc>
        <w:tc>
          <w:tcPr>
            <w:tcW w:w="4262" w:type="dxa"/>
          </w:tcPr>
          <w:p w14:paraId="1EB2A815" w14:textId="48D3412B" w:rsidR="002865FF" w:rsidRPr="008B31E4" w:rsidRDefault="00FD0F9B" w:rsidP="00FE5D01">
            <w:pPr>
              <w:pStyle w:val="Style1"/>
              <w:framePr w:hSpace="0" w:wrap="auto" w:vAnchor="margin" w:hAnchor="text" w:yAlign="inline"/>
            </w:pPr>
            <w:r w:rsidRPr="008B31E4">
              <w:t xml:space="preserve"> </w:t>
            </w:r>
            <w:r w:rsidR="002865FF" w:rsidRPr="008B31E4">
              <w:t>Thêm sản phẩm vào giỏ hàng</w:t>
            </w:r>
          </w:p>
        </w:tc>
      </w:tr>
      <w:tr w:rsidR="002865FF" w:rsidRPr="008B31E4" w14:paraId="51386757" w14:textId="77777777" w:rsidTr="003B48AB">
        <w:trPr>
          <w:trHeight w:val="413"/>
        </w:trPr>
        <w:tc>
          <w:tcPr>
            <w:tcW w:w="4260" w:type="dxa"/>
          </w:tcPr>
          <w:p w14:paraId="2402E737" w14:textId="6CF785D1" w:rsidR="002865FF" w:rsidRPr="008B31E4" w:rsidRDefault="00FD0F9B" w:rsidP="00FE5D01">
            <w:pPr>
              <w:pStyle w:val="Style1"/>
              <w:framePr w:hSpace="0" w:wrap="auto" w:vAnchor="margin" w:hAnchor="text" w:yAlign="inline"/>
            </w:pPr>
            <w:r w:rsidRPr="008B31E4">
              <w:t xml:space="preserve">  </w:t>
            </w:r>
            <w:r w:rsidR="002865FF" w:rsidRPr="008B31E4">
              <w:t>Tác nhân chính</w:t>
            </w:r>
          </w:p>
        </w:tc>
        <w:tc>
          <w:tcPr>
            <w:tcW w:w="4262" w:type="dxa"/>
          </w:tcPr>
          <w:p w14:paraId="1E6CDBC9" w14:textId="1640A3A9" w:rsidR="002865FF" w:rsidRPr="008B31E4" w:rsidRDefault="00FD0F9B" w:rsidP="00FE5D01">
            <w:pPr>
              <w:pStyle w:val="Style1"/>
              <w:framePr w:hSpace="0" w:wrap="auto" w:vAnchor="margin" w:hAnchor="text" w:yAlign="inline"/>
            </w:pPr>
            <w:r w:rsidRPr="008B31E4">
              <w:t xml:space="preserve"> </w:t>
            </w:r>
            <w:r w:rsidR="002865FF" w:rsidRPr="008B31E4">
              <w:t>Khách hàng</w:t>
            </w:r>
          </w:p>
        </w:tc>
      </w:tr>
      <w:tr w:rsidR="002865FF" w:rsidRPr="008B31E4" w14:paraId="495FCAF9" w14:textId="77777777" w:rsidTr="003B48AB">
        <w:trPr>
          <w:trHeight w:val="414"/>
        </w:trPr>
        <w:tc>
          <w:tcPr>
            <w:tcW w:w="4260" w:type="dxa"/>
          </w:tcPr>
          <w:p w14:paraId="7BE14CB8" w14:textId="6ED58EE5" w:rsidR="002865FF" w:rsidRPr="008B31E4" w:rsidRDefault="00FD0F9B" w:rsidP="00FE5D01">
            <w:pPr>
              <w:pStyle w:val="Style1"/>
              <w:framePr w:hSpace="0" w:wrap="auto" w:vAnchor="margin" w:hAnchor="text" w:yAlign="inline"/>
            </w:pPr>
            <w:r w:rsidRPr="008B31E4">
              <w:t xml:space="preserve"> </w:t>
            </w:r>
            <w:r w:rsidR="002865FF" w:rsidRPr="008B31E4">
              <w:t>Tiền điều kiện</w:t>
            </w:r>
          </w:p>
        </w:tc>
        <w:tc>
          <w:tcPr>
            <w:tcW w:w="4262" w:type="dxa"/>
          </w:tcPr>
          <w:p w14:paraId="0D492010" w14:textId="6B77DFFE" w:rsidR="002865FF" w:rsidRPr="008B31E4" w:rsidRDefault="00FD0F9B" w:rsidP="00FE5D01">
            <w:pPr>
              <w:pStyle w:val="Style1"/>
              <w:framePr w:hSpace="0" w:wrap="auto" w:vAnchor="margin" w:hAnchor="text" w:yAlign="inline"/>
            </w:pPr>
            <w:r w:rsidRPr="008B31E4">
              <w:t xml:space="preserve"> </w:t>
            </w:r>
            <w:r w:rsidR="002865FF" w:rsidRPr="008B31E4">
              <w:t>Khách hàng đăng nhập vào hệ thống</w:t>
            </w:r>
          </w:p>
        </w:tc>
      </w:tr>
      <w:tr w:rsidR="002865FF" w:rsidRPr="008B31E4" w14:paraId="6590C523" w14:textId="77777777" w:rsidTr="003B48AB">
        <w:trPr>
          <w:trHeight w:val="861"/>
        </w:trPr>
        <w:tc>
          <w:tcPr>
            <w:tcW w:w="4260" w:type="dxa"/>
          </w:tcPr>
          <w:p w14:paraId="7AFA7F08" w14:textId="11D7DDA8" w:rsidR="002865FF" w:rsidRPr="008B31E4" w:rsidRDefault="00FD0F9B" w:rsidP="00FE5D01">
            <w:pPr>
              <w:pStyle w:val="Style1"/>
              <w:framePr w:hSpace="0" w:wrap="auto" w:vAnchor="margin" w:hAnchor="text" w:yAlign="inline"/>
            </w:pPr>
            <w:r w:rsidRPr="008B31E4">
              <w:t xml:space="preserve"> </w:t>
            </w:r>
            <w:r w:rsidR="002865FF" w:rsidRPr="008B31E4">
              <w:t>Hậu điều kiện</w:t>
            </w:r>
          </w:p>
        </w:tc>
        <w:tc>
          <w:tcPr>
            <w:tcW w:w="4262" w:type="dxa"/>
          </w:tcPr>
          <w:p w14:paraId="76E8482B" w14:textId="70D8F726" w:rsidR="002865FF" w:rsidRPr="008B31E4" w:rsidRDefault="00FD0F9B" w:rsidP="00FE5D01">
            <w:pPr>
              <w:pStyle w:val="Style1"/>
              <w:framePr w:hSpace="0" w:wrap="auto" w:vAnchor="margin" w:hAnchor="text" w:yAlign="inline"/>
            </w:pPr>
            <w:r w:rsidRPr="008B31E4">
              <w:t xml:space="preserve"> </w:t>
            </w:r>
            <w:r w:rsidR="002865FF" w:rsidRPr="008B31E4">
              <w:t>Khách  hàng  thêm  thành  công  sản</w:t>
            </w:r>
          </w:p>
          <w:p w14:paraId="482599F9" w14:textId="4E8E71F4" w:rsidR="002865FF" w:rsidRPr="008B31E4" w:rsidRDefault="00FD0F9B" w:rsidP="00FE5D01">
            <w:pPr>
              <w:pStyle w:val="Style1"/>
              <w:framePr w:hSpace="0" w:wrap="auto" w:vAnchor="margin" w:hAnchor="text" w:yAlign="inline"/>
            </w:pPr>
            <w:r w:rsidRPr="008B31E4">
              <w:t xml:space="preserve"> </w:t>
            </w:r>
            <w:r w:rsidR="002865FF" w:rsidRPr="008B31E4">
              <w:t>phẩm vào giỏ hàng</w:t>
            </w:r>
          </w:p>
        </w:tc>
      </w:tr>
      <w:tr w:rsidR="002865FF" w:rsidRPr="008B31E4" w14:paraId="7FEFAAF4" w14:textId="77777777" w:rsidTr="003B48AB">
        <w:trPr>
          <w:trHeight w:val="413"/>
        </w:trPr>
        <w:tc>
          <w:tcPr>
            <w:tcW w:w="8522" w:type="dxa"/>
            <w:gridSpan w:val="2"/>
          </w:tcPr>
          <w:p w14:paraId="24CB582B" w14:textId="51DAEFF5" w:rsidR="004E56CE" w:rsidRPr="008B31E4" w:rsidRDefault="00FD0F9B" w:rsidP="00FE5D01">
            <w:pPr>
              <w:pStyle w:val="Style1"/>
              <w:framePr w:hSpace="0" w:wrap="auto" w:vAnchor="margin" w:hAnchor="text" w:yAlign="inline"/>
            </w:pPr>
            <w:r w:rsidRPr="008B31E4">
              <w:t xml:space="preserve"> </w:t>
            </w:r>
            <w:r w:rsidR="004E56CE" w:rsidRPr="008B31E4">
              <w:t>1. Khách hàng chọn bộ lọc, tìm kiếm theo tên sản phẩm.</w:t>
            </w:r>
          </w:p>
          <w:p w14:paraId="7802CD22" w14:textId="77777777" w:rsidR="004E56CE" w:rsidRPr="008B31E4" w:rsidRDefault="004E56CE" w:rsidP="00FE5D01">
            <w:pPr>
              <w:pStyle w:val="Style1"/>
              <w:framePr w:hSpace="0" w:wrap="auto" w:vAnchor="margin" w:hAnchor="text" w:yAlign="inline"/>
            </w:pPr>
            <w:r w:rsidRPr="008B31E4">
              <w:t xml:space="preserve"> 2. Hệ thống hiển thị giao diện danh sách sản phẩm tìm được. </w:t>
            </w:r>
          </w:p>
          <w:p w14:paraId="1A2B1D28" w14:textId="77777777" w:rsidR="004E56CE" w:rsidRPr="008B31E4" w:rsidRDefault="004E56CE" w:rsidP="00FE5D01">
            <w:pPr>
              <w:pStyle w:val="Style1"/>
              <w:framePr w:hSpace="0" w:wrap="auto" w:vAnchor="margin" w:hAnchor="text" w:yAlign="inline"/>
            </w:pPr>
            <w:r w:rsidRPr="008B31E4">
              <w:t xml:space="preserve"> 3. Khách hàng bấm “Xem chi tiết” 1 sản phẩm trong danh sách. </w:t>
            </w:r>
          </w:p>
          <w:p w14:paraId="0BF900AC" w14:textId="77777777" w:rsidR="004E56CE" w:rsidRPr="008B31E4" w:rsidRDefault="004E56CE" w:rsidP="00FE5D01">
            <w:pPr>
              <w:pStyle w:val="Style1"/>
              <w:framePr w:hSpace="0" w:wrap="auto" w:vAnchor="margin" w:hAnchor="text" w:yAlign="inline"/>
            </w:pPr>
            <w:r w:rsidRPr="008B31E4">
              <w:t xml:space="preserve"> 4. Hệ thống hiển thị giao diện chi tiết sản phẩm. </w:t>
            </w:r>
          </w:p>
          <w:p w14:paraId="15BB3E7E" w14:textId="77777777" w:rsidR="004E56CE" w:rsidRPr="008B31E4" w:rsidRDefault="004E56CE" w:rsidP="00FE5D01">
            <w:pPr>
              <w:pStyle w:val="Style1"/>
              <w:framePr w:hSpace="0" w:wrap="auto" w:vAnchor="margin" w:hAnchor="text" w:yAlign="inline"/>
            </w:pPr>
            <w:r w:rsidRPr="008B31E4">
              <w:t xml:space="preserve"> 5. Khách hàng bấm “Thêm vào giỏ hàng”. </w:t>
            </w:r>
          </w:p>
          <w:p w14:paraId="7CFC8E65" w14:textId="6EC7CB69" w:rsidR="002865FF" w:rsidRPr="008B31E4" w:rsidRDefault="004E56CE" w:rsidP="00FE5D01">
            <w:pPr>
              <w:pStyle w:val="Style1"/>
              <w:framePr w:hSpace="0" w:wrap="auto" w:vAnchor="margin" w:hAnchor="text" w:yAlign="inline"/>
            </w:pPr>
            <w:r w:rsidRPr="008B31E4">
              <w:t xml:space="preserve"> 6. Hệ thống thông báo thêm vào giỏ hàng thành công.</w:t>
            </w:r>
          </w:p>
        </w:tc>
      </w:tr>
      <w:tr w:rsidR="002865FF" w:rsidRPr="008B31E4" w14:paraId="1A58D7FC" w14:textId="77777777" w:rsidTr="003B48AB">
        <w:trPr>
          <w:trHeight w:val="413"/>
        </w:trPr>
        <w:tc>
          <w:tcPr>
            <w:tcW w:w="8522" w:type="dxa"/>
            <w:gridSpan w:val="2"/>
          </w:tcPr>
          <w:p w14:paraId="2968C215" w14:textId="77777777" w:rsidR="004E56CE" w:rsidRPr="008B31E4" w:rsidRDefault="00FD0F9B" w:rsidP="00FE5D01">
            <w:pPr>
              <w:pStyle w:val="Style1"/>
              <w:framePr w:hSpace="0" w:wrap="auto" w:vAnchor="margin" w:hAnchor="text" w:yAlign="inline"/>
            </w:pPr>
            <w:r w:rsidRPr="008B31E4">
              <w:t xml:space="preserve"> </w:t>
            </w:r>
            <w:r w:rsidR="004E56CE" w:rsidRPr="008B31E4">
              <w:t xml:space="preserve"> Ngoại lệ</w:t>
            </w:r>
          </w:p>
          <w:p w14:paraId="6415725F" w14:textId="77777777" w:rsidR="004E56CE" w:rsidRPr="008B31E4" w:rsidRDefault="004E56CE" w:rsidP="00FE5D01">
            <w:pPr>
              <w:pStyle w:val="Style1"/>
              <w:framePr w:hSpace="0" w:wrap="auto" w:vAnchor="margin" w:hAnchor="text" w:yAlign="inline"/>
            </w:pPr>
            <w:r w:rsidRPr="008B31E4">
              <w:t xml:space="preserve"> 2. Hệ thống thông báo không tìm thấy sản phẩm nào.</w:t>
            </w:r>
          </w:p>
          <w:p w14:paraId="36A31EF6" w14:textId="77777777" w:rsidR="004E56CE" w:rsidRPr="008B31E4" w:rsidRDefault="004E56CE" w:rsidP="00FE5D01">
            <w:pPr>
              <w:pStyle w:val="Style1"/>
              <w:framePr w:hSpace="0" w:wrap="auto" w:vAnchor="margin" w:hAnchor="text" w:yAlign="inline"/>
            </w:pPr>
            <w:r w:rsidRPr="008B31E4">
              <w:lastRenderedPageBreak/>
              <w:t xml:space="preserve"> 2.1 Người dùng chọn bộ lọc, tìm kiếm lại theo tên khác. 6. Hệ thống thông báo </w:t>
            </w:r>
          </w:p>
          <w:p w14:paraId="2E44A41E" w14:textId="296A5919" w:rsidR="002865FF" w:rsidRPr="008B31E4" w:rsidRDefault="004E56CE" w:rsidP="00FE5D01">
            <w:pPr>
              <w:pStyle w:val="Style1"/>
              <w:framePr w:hSpace="0" w:wrap="auto" w:vAnchor="margin" w:hAnchor="text" w:yAlign="inline"/>
            </w:pPr>
            <w:r w:rsidRPr="008B31E4">
              <w:t xml:space="preserve"> hết số lượng.</w:t>
            </w:r>
          </w:p>
        </w:tc>
      </w:tr>
    </w:tbl>
    <w:p w14:paraId="0FE10518" w14:textId="77777777" w:rsidR="00D84ED0" w:rsidRPr="008B31E4" w:rsidRDefault="00D84ED0" w:rsidP="00FE5D01"/>
    <w:p w14:paraId="27A0F0D4" w14:textId="77777777" w:rsidR="00D84ED0" w:rsidRPr="008B31E4" w:rsidRDefault="00D84ED0" w:rsidP="00FE5D01"/>
    <w:p w14:paraId="7E706E18" w14:textId="1D338E06" w:rsidR="004E56CE" w:rsidRPr="008B31E4" w:rsidRDefault="0089008F" w:rsidP="00FE5D01">
      <w:pPr>
        <w:pStyle w:val="Heading3"/>
        <w:spacing w:line="360" w:lineRule="auto"/>
      </w:pPr>
      <w:bookmarkStart w:id="64" w:name="_Toc193833341"/>
      <w:r w:rsidRPr="008B31E4">
        <w:t>3.4</w:t>
      </w:r>
      <w:r w:rsidR="004E56CE" w:rsidRPr="008B31E4">
        <w:t>.4. Kịch bản thanh toán đơn hàng</w:t>
      </w:r>
      <w:bookmarkEnd w:id="64"/>
    </w:p>
    <w:p w14:paraId="572B5F7A" w14:textId="77777777" w:rsidR="004E56CE" w:rsidRPr="008B31E4" w:rsidRDefault="004E56CE" w:rsidP="00FE5D01">
      <w:pPr>
        <w:pStyle w:val="bang"/>
      </w:pPr>
      <w:bookmarkStart w:id="65" w:name="_Toc193833068"/>
      <w:r w:rsidRPr="008B31E4">
        <w:t>Bảng 3.4 Kịch bản thanh toán đơn hàng</w:t>
      </w:r>
      <w:bookmarkEnd w:id="65"/>
    </w:p>
    <w:tbl>
      <w:tblPr>
        <w:tblW w:w="0" w:type="auto"/>
        <w:tblInd w:w="1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260"/>
        <w:gridCol w:w="4262"/>
      </w:tblGrid>
      <w:tr w:rsidR="004E56CE" w:rsidRPr="008B31E4" w14:paraId="3AE30868" w14:textId="77777777" w:rsidTr="003B48AB">
        <w:trPr>
          <w:trHeight w:val="413"/>
        </w:trPr>
        <w:tc>
          <w:tcPr>
            <w:tcW w:w="4260" w:type="dxa"/>
            <w:tcBorders>
              <w:top w:val="single" w:sz="4" w:space="0" w:color="000000"/>
              <w:left w:val="single" w:sz="4" w:space="0" w:color="000000"/>
              <w:bottom w:val="single" w:sz="4" w:space="0" w:color="000000"/>
              <w:right w:val="single" w:sz="4" w:space="0" w:color="000000"/>
            </w:tcBorders>
            <w:hideMark/>
          </w:tcPr>
          <w:p w14:paraId="12FB4901" w14:textId="77777777" w:rsidR="004E56CE" w:rsidRPr="008B31E4" w:rsidRDefault="004E56CE" w:rsidP="00FE5D01">
            <w:pPr>
              <w:pStyle w:val="Style1"/>
              <w:framePr w:wrap="around"/>
            </w:pPr>
            <w:r w:rsidRPr="008B31E4">
              <w:t>Tên usecase</w:t>
            </w:r>
          </w:p>
        </w:tc>
        <w:tc>
          <w:tcPr>
            <w:tcW w:w="4262" w:type="dxa"/>
            <w:tcBorders>
              <w:top w:val="single" w:sz="4" w:space="0" w:color="000000"/>
              <w:left w:val="single" w:sz="4" w:space="0" w:color="000000"/>
              <w:bottom w:val="single" w:sz="4" w:space="0" w:color="000000"/>
              <w:right w:val="single" w:sz="4" w:space="0" w:color="000000"/>
            </w:tcBorders>
            <w:hideMark/>
          </w:tcPr>
          <w:p w14:paraId="4D2C631C" w14:textId="2CA0D904" w:rsidR="004E56CE" w:rsidRPr="008B31E4" w:rsidRDefault="00EB3E2E" w:rsidP="00FE5D01">
            <w:pPr>
              <w:pStyle w:val="Style1"/>
              <w:framePr w:wrap="around"/>
            </w:pPr>
            <w:r w:rsidRPr="008B31E4">
              <w:t xml:space="preserve"> </w:t>
            </w:r>
            <w:r w:rsidR="004E56CE" w:rsidRPr="008B31E4">
              <w:t>Thanh toán</w:t>
            </w:r>
          </w:p>
        </w:tc>
      </w:tr>
      <w:tr w:rsidR="004E56CE" w:rsidRPr="008B31E4" w14:paraId="63E63142" w14:textId="77777777" w:rsidTr="003B48AB">
        <w:trPr>
          <w:trHeight w:val="414"/>
        </w:trPr>
        <w:tc>
          <w:tcPr>
            <w:tcW w:w="4260" w:type="dxa"/>
            <w:tcBorders>
              <w:top w:val="single" w:sz="4" w:space="0" w:color="000000"/>
              <w:left w:val="single" w:sz="4" w:space="0" w:color="000000"/>
              <w:bottom w:val="single" w:sz="4" w:space="0" w:color="000000"/>
              <w:right w:val="single" w:sz="4" w:space="0" w:color="000000"/>
            </w:tcBorders>
            <w:hideMark/>
          </w:tcPr>
          <w:p w14:paraId="32C65274" w14:textId="3712407A" w:rsidR="004E56CE" w:rsidRPr="008B31E4" w:rsidRDefault="004E56CE" w:rsidP="00FE5D01">
            <w:pPr>
              <w:pStyle w:val="Style1"/>
              <w:framePr w:wrap="around"/>
            </w:pPr>
            <w:r w:rsidRPr="008B31E4">
              <w:t>Tác nhân chính</w:t>
            </w:r>
          </w:p>
        </w:tc>
        <w:tc>
          <w:tcPr>
            <w:tcW w:w="4262" w:type="dxa"/>
            <w:tcBorders>
              <w:top w:val="single" w:sz="4" w:space="0" w:color="000000"/>
              <w:left w:val="single" w:sz="4" w:space="0" w:color="000000"/>
              <w:bottom w:val="single" w:sz="4" w:space="0" w:color="000000"/>
              <w:right w:val="single" w:sz="4" w:space="0" w:color="000000"/>
            </w:tcBorders>
            <w:hideMark/>
          </w:tcPr>
          <w:p w14:paraId="7D55E95B" w14:textId="311F75BB" w:rsidR="004E56CE" w:rsidRPr="008B31E4" w:rsidRDefault="00EB3E2E" w:rsidP="00FE5D01">
            <w:pPr>
              <w:pStyle w:val="Style1"/>
              <w:framePr w:wrap="around"/>
            </w:pPr>
            <w:r w:rsidRPr="008B31E4">
              <w:t xml:space="preserve"> </w:t>
            </w:r>
            <w:r w:rsidR="004E56CE" w:rsidRPr="008B31E4">
              <w:t>Người dùng</w:t>
            </w:r>
          </w:p>
        </w:tc>
      </w:tr>
      <w:tr w:rsidR="004E56CE" w:rsidRPr="008B31E4" w14:paraId="70D5CEA8" w14:textId="77777777" w:rsidTr="003B48AB">
        <w:trPr>
          <w:trHeight w:val="413"/>
        </w:trPr>
        <w:tc>
          <w:tcPr>
            <w:tcW w:w="4260" w:type="dxa"/>
            <w:tcBorders>
              <w:top w:val="single" w:sz="4" w:space="0" w:color="000000"/>
              <w:left w:val="single" w:sz="4" w:space="0" w:color="000000"/>
              <w:bottom w:val="single" w:sz="4" w:space="0" w:color="000000"/>
              <w:right w:val="single" w:sz="4" w:space="0" w:color="000000"/>
            </w:tcBorders>
            <w:hideMark/>
          </w:tcPr>
          <w:p w14:paraId="10FC8BB8" w14:textId="1D5E9002" w:rsidR="004E56CE" w:rsidRPr="008B31E4" w:rsidRDefault="00EB3E2E" w:rsidP="00FE5D01">
            <w:pPr>
              <w:pStyle w:val="Style1"/>
              <w:framePr w:wrap="around"/>
            </w:pPr>
            <w:r w:rsidRPr="008B31E4">
              <w:t xml:space="preserve"> </w:t>
            </w:r>
            <w:r w:rsidR="004E56CE" w:rsidRPr="008B31E4">
              <w:t>Tiền điều kiện</w:t>
            </w:r>
          </w:p>
        </w:tc>
        <w:tc>
          <w:tcPr>
            <w:tcW w:w="4262" w:type="dxa"/>
            <w:tcBorders>
              <w:top w:val="single" w:sz="4" w:space="0" w:color="000000"/>
              <w:left w:val="single" w:sz="4" w:space="0" w:color="000000"/>
              <w:bottom w:val="single" w:sz="4" w:space="0" w:color="000000"/>
              <w:right w:val="single" w:sz="4" w:space="0" w:color="000000"/>
            </w:tcBorders>
            <w:hideMark/>
          </w:tcPr>
          <w:p w14:paraId="4388C40C" w14:textId="1EF44B58" w:rsidR="004E56CE" w:rsidRPr="008B31E4" w:rsidRDefault="00EB3E2E" w:rsidP="00FE5D01">
            <w:pPr>
              <w:pStyle w:val="Style1"/>
              <w:framePr w:wrap="around"/>
            </w:pPr>
            <w:r w:rsidRPr="008B31E4">
              <w:t xml:space="preserve"> </w:t>
            </w:r>
            <w:r w:rsidR="004E56CE" w:rsidRPr="008B31E4">
              <w:t>Người dùng đăng nhập vào hệ thống</w:t>
            </w:r>
          </w:p>
        </w:tc>
      </w:tr>
      <w:tr w:rsidR="004E56CE" w:rsidRPr="008B31E4" w14:paraId="5CF3175E" w14:textId="77777777" w:rsidTr="003B48AB">
        <w:trPr>
          <w:trHeight w:val="413"/>
        </w:trPr>
        <w:tc>
          <w:tcPr>
            <w:tcW w:w="4260" w:type="dxa"/>
            <w:tcBorders>
              <w:top w:val="single" w:sz="4" w:space="0" w:color="000000"/>
              <w:left w:val="single" w:sz="4" w:space="0" w:color="000000"/>
              <w:bottom w:val="single" w:sz="4" w:space="0" w:color="000000"/>
              <w:right w:val="single" w:sz="4" w:space="0" w:color="000000"/>
            </w:tcBorders>
            <w:hideMark/>
          </w:tcPr>
          <w:p w14:paraId="5565FC1D" w14:textId="4FC76FF9" w:rsidR="004E56CE" w:rsidRPr="008B31E4" w:rsidRDefault="00EB3E2E" w:rsidP="00FE5D01">
            <w:pPr>
              <w:pStyle w:val="Style1"/>
              <w:framePr w:wrap="around"/>
            </w:pPr>
            <w:r w:rsidRPr="008B31E4">
              <w:t xml:space="preserve"> </w:t>
            </w:r>
            <w:r w:rsidR="004E56CE" w:rsidRPr="008B31E4">
              <w:t>Hậu điều kiện</w:t>
            </w:r>
          </w:p>
        </w:tc>
        <w:tc>
          <w:tcPr>
            <w:tcW w:w="4262" w:type="dxa"/>
            <w:tcBorders>
              <w:top w:val="single" w:sz="4" w:space="0" w:color="000000"/>
              <w:left w:val="single" w:sz="4" w:space="0" w:color="000000"/>
              <w:bottom w:val="single" w:sz="4" w:space="0" w:color="000000"/>
              <w:right w:val="single" w:sz="4" w:space="0" w:color="000000"/>
            </w:tcBorders>
            <w:hideMark/>
          </w:tcPr>
          <w:p w14:paraId="4485D2C1" w14:textId="1CFB4297" w:rsidR="004E56CE" w:rsidRPr="008B31E4" w:rsidRDefault="00EB3E2E" w:rsidP="00FE5D01">
            <w:pPr>
              <w:pStyle w:val="Style1"/>
              <w:framePr w:wrap="around"/>
            </w:pPr>
            <w:r w:rsidRPr="008B31E4">
              <w:t xml:space="preserve"> </w:t>
            </w:r>
            <w:r w:rsidR="004E56CE" w:rsidRPr="008B31E4">
              <w:t>Người dùng thanh toán thành công</w:t>
            </w:r>
          </w:p>
        </w:tc>
      </w:tr>
      <w:tr w:rsidR="00FE5D01" w:rsidRPr="008B31E4" w14:paraId="37DAA132" w14:textId="77777777" w:rsidTr="003B48AB">
        <w:trPr>
          <w:trHeight w:val="413"/>
        </w:trPr>
        <w:tc>
          <w:tcPr>
            <w:tcW w:w="4260" w:type="dxa"/>
            <w:tcBorders>
              <w:top w:val="single" w:sz="4" w:space="0" w:color="000000"/>
              <w:left w:val="single" w:sz="4" w:space="0" w:color="000000"/>
              <w:bottom w:val="single" w:sz="4" w:space="0" w:color="000000"/>
              <w:right w:val="single" w:sz="4" w:space="0" w:color="000000"/>
            </w:tcBorders>
          </w:tcPr>
          <w:p w14:paraId="6443DF4A" w14:textId="77777777" w:rsidR="00FE5D01" w:rsidRPr="008B31E4" w:rsidRDefault="00FE5D01" w:rsidP="00FE5D01">
            <w:pPr>
              <w:pStyle w:val="Style1"/>
              <w:framePr w:wrap="around"/>
            </w:pPr>
          </w:p>
        </w:tc>
        <w:tc>
          <w:tcPr>
            <w:tcW w:w="4262" w:type="dxa"/>
            <w:tcBorders>
              <w:top w:val="single" w:sz="4" w:space="0" w:color="000000"/>
              <w:left w:val="single" w:sz="4" w:space="0" w:color="000000"/>
              <w:bottom w:val="single" w:sz="4" w:space="0" w:color="000000"/>
              <w:right w:val="single" w:sz="4" w:space="0" w:color="000000"/>
            </w:tcBorders>
          </w:tcPr>
          <w:p w14:paraId="1AD9FD64" w14:textId="77777777" w:rsidR="00FE5D01" w:rsidRPr="008B31E4" w:rsidRDefault="00FE5D01" w:rsidP="00FE5D01">
            <w:pPr>
              <w:pStyle w:val="Style1"/>
              <w:framePr w:wrap="around"/>
            </w:pPr>
          </w:p>
        </w:tc>
      </w:tr>
    </w:tbl>
    <w:tbl>
      <w:tblPr>
        <w:tblW w:w="0" w:type="auto"/>
        <w:tblInd w:w="1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8522"/>
      </w:tblGrid>
      <w:tr w:rsidR="004E56CE" w:rsidRPr="008B31E4" w14:paraId="2C3CB1D0" w14:textId="77777777" w:rsidTr="00EB3E2E">
        <w:trPr>
          <w:trHeight w:val="4985"/>
        </w:trPr>
        <w:tc>
          <w:tcPr>
            <w:tcW w:w="8522" w:type="dxa"/>
            <w:tcBorders>
              <w:top w:val="single" w:sz="4" w:space="0" w:color="000000"/>
              <w:left w:val="single" w:sz="4" w:space="0" w:color="000000"/>
              <w:bottom w:val="single" w:sz="4" w:space="0" w:color="000000"/>
              <w:right w:val="single" w:sz="4" w:space="0" w:color="000000"/>
            </w:tcBorders>
            <w:hideMark/>
          </w:tcPr>
          <w:p w14:paraId="74D46882" w14:textId="6E36699A" w:rsidR="004E56CE" w:rsidRPr="008B31E4" w:rsidRDefault="00EB3E2E" w:rsidP="00FE5D01">
            <w:r w:rsidRPr="008B31E4">
              <w:t xml:space="preserve"> </w:t>
            </w:r>
            <w:r w:rsidR="004E56CE" w:rsidRPr="008B31E4">
              <w:t>Kịch bản chính</w:t>
            </w:r>
          </w:p>
          <w:p w14:paraId="13BA2AA1" w14:textId="4AFFCAE8" w:rsidR="004E56CE" w:rsidRPr="008B31E4" w:rsidRDefault="00EB3E2E" w:rsidP="00FE5D01">
            <w:r w:rsidRPr="008B31E4">
              <w:t xml:space="preserve"> 1. </w:t>
            </w:r>
            <w:r w:rsidR="004E56CE" w:rsidRPr="008B31E4">
              <w:t>Người dùng click tab “Giỏ hàng”.</w:t>
            </w:r>
          </w:p>
          <w:p w14:paraId="68022F70" w14:textId="617F6F93" w:rsidR="004E56CE" w:rsidRPr="008B31E4" w:rsidRDefault="00EB3E2E" w:rsidP="00FE5D01">
            <w:r w:rsidRPr="008B31E4">
              <w:t xml:space="preserve"> 2. </w:t>
            </w:r>
            <w:r w:rsidR="004E56CE" w:rsidRPr="008B31E4">
              <w:t>Hệ thống hiển thị giao diện giỏ hàng.</w:t>
            </w:r>
          </w:p>
          <w:p w14:paraId="36E2CA6F" w14:textId="29DCA2C3" w:rsidR="004E56CE" w:rsidRPr="008B31E4" w:rsidRDefault="00EB3E2E" w:rsidP="00FE5D01">
            <w:r w:rsidRPr="008B31E4">
              <w:t xml:space="preserve"> 3. </w:t>
            </w:r>
            <w:r w:rsidR="004E56CE" w:rsidRPr="008B31E4">
              <w:t xml:space="preserve">Người dùng kiểm tra lại giỏ hàng và điền thông tin địa chỉ và số điện thoại sau đó nhấn </w:t>
            </w:r>
            <w:r w:rsidRPr="008B31E4">
              <w:t xml:space="preserve">  </w:t>
            </w:r>
            <w:r w:rsidR="004E56CE" w:rsidRPr="008B31E4">
              <w:t>thanh toán.</w:t>
            </w:r>
          </w:p>
          <w:p w14:paraId="357CC9A2" w14:textId="52404742" w:rsidR="004E56CE" w:rsidRPr="008B31E4" w:rsidRDefault="00EB3E2E" w:rsidP="00FE5D01">
            <w:r w:rsidRPr="008B31E4">
              <w:t xml:space="preserve">4. </w:t>
            </w:r>
            <w:r w:rsidR="004E56CE" w:rsidRPr="008B31E4">
              <w:t>Giao diện hiển thị modal lựa chọn hình thức thanh toán</w:t>
            </w:r>
          </w:p>
          <w:p w14:paraId="0F50265E" w14:textId="2BF372CD" w:rsidR="004E56CE" w:rsidRPr="008B31E4" w:rsidRDefault="00EB3E2E" w:rsidP="00FE5D01">
            <w:r w:rsidRPr="008B31E4">
              <w:t xml:space="preserve">4.1.1 </w:t>
            </w:r>
            <w:r w:rsidR="004E56CE" w:rsidRPr="008B31E4">
              <w:t>Người dùng chọn thanh toán(COD) khi nhận hàng và bấm “Xác nhận”.</w:t>
            </w:r>
          </w:p>
          <w:p w14:paraId="10DCA7D0" w14:textId="06FA9F00" w:rsidR="004E56CE" w:rsidRPr="008B31E4" w:rsidRDefault="00EB3E2E" w:rsidP="00FE5D01">
            <w:r w:rsidRPr="008B31E4">
              <w:t xml:space="preserve">4.1.2 </w:t>
            </w:r>
            <w:r w:rsidR="004E56CE" w:rsidRPr="008B31E4">
              <w:t>Hệ thống thông báo thanh toán thành công</w:t>
            </w:r>
          </w:p>
          <w:p w14:paraId="7C1E8ADC" w14:textId="57B26551" w:rsidR="004E56CE" w:rsidRPr="008B31E4" w:rsidRDefault="00EB3E2E" w:rsidP="00FE5D01">
            <w:r w:rsidRPr="008B31E4">
              <w:t xml:space="preserve">4.2.1 </w:t>
            </w:r>
            <w:r w:rsidR="004E56CE" w:rsidRPr="008B31E4">
              <w:t>Người dùng chọn thanh toán qua Vnpay và bấm “Xác nhận”.</w:t>
            </w:r>
          </w:p>
          <w:p w14:paraId="3AC211E2" w14:textId="205CA92D" w:rsidR="004E56CE" w:rsidRPr="008B31E4" w:rsidRDefault="00EB3E2E" w:rsidP="00FE5D01">
            <w:r w:rsidRPr="008B31E4">
              <w:t xml:space="preserve">4.2.2 </w:t>
            </w:r>
            <w:r w:rsidR="004E56CE" w:rsidRPr="008B31E4">
              <w:t>Hệ thống hiển thị modal Vnpay.</w:t>
            </w:r>
          </w:p>
          <w:p w14:paraId="4234DD99" w14:textId="1DD2F1CD" w:rsidR="004E56CE" w:rsidRPr="008B31E4" w:rsidRDefault="00EB3E2E" w:rsidP="00FE5D01">
            <w:r w:rsidRPr="008B31E4">
              <w:t xml:space="preserve">4.2.3 </w:t>
            </w:r>
            <w:r w:rsidR="004E56CE" w:rsidRPr="008B31E4">
              <w:t>Người dùng xác nhận lại và bấm “Thanh toán”.</w:t>
            </w:r>
          </w:p>
          <w:p w14:paraId="01260FE7" w14:textId="4092FFC4" w:rsidR="004E56CE" w:rsidRPr="008B31E4" w:rsidRDefault="00EB3E2E" w:rsidP="00FE5D01">
            <w:r w:rsidRPr="008B31E4">
              <w:t xml:space="preserve">4.4.4 </w:t>
            </w:r>
            <w:r w:rsidR="004E56CE" w:rsidRPr="008B31E4">
              <w:t>Hệ thống thông báo thanh toán thành công.</w:t>
            </w:r>
          </w:p>
        </w:tc>
      </w:tr>
      <w:tr w:rsidR="004E56CE" w:rsidRPr="008B31E4" w14:paraId="2AAF38D6" w14:textId="77777777" w:rsidTr="003B48AB">
        <w:trPr>
          <w:trHeight w:val="414"/>
        </w:trPr>
        <w:tc>
          <w:tcPr>
            <w:tcW w:w="8522" w:type="dxa"/>
            <w:tcBorders>
              <w:top w:val="single" w:sz="4" w:space="0" w:color="000000"/>
              <w:left w:val="single" w:sz="4" w:space="0" w:color="000000"/>
              <w:bottom w:val="single" w:sz="4" w:space="0" w:color="000000"/>
              <w:right w:val="single" w:sz="4" w:space="0" w:color="000000"/>
            </w:tcBorders>
            <w:hideMark/>
          </w:tcPr>
          <w:p w14:paraId="2F7E4870" w14:textId="08B0AF90" w:rsidR="004E56CE" w:rsidRPr="008B31E4" w:rsidRDefault="00EB3E2E" w:rsidP="00FE5D01">
            <w:r w:rsidRPr="008B31E4">
              <w:t xml:space="preserve"> </w:t>
            </w:r>
            <w:r w:rsidR="004E56CE" w:rsidRPr="008B31E4">
              <w:t>Ngoại lệ</w:t>
            </w:r>
          </w:p>
          <w:p w14:paraId="1AADC7CB" w14:textId="626AE82E" w:rsidR="004E56CE" w:rsidRPr="008B31E4" w:rsidRDefault="00EB3E2E" w:rsidP="00FE5D01">
            <w:r w:rsidRPr="008B31E4">
              <w:t xml:space="preserve">3. </w:t>
            </w:r>
            <w:r w:rsidR="004E56CE" w:rsidRPr="008B31E4">
              <w:t>Người dùng nhập thiếu thông tin cần thiết và bấm “thanh toán”.</w:t>
            </w:r>
          </w:p>
          <w:p w14:paraId="17D68370" w14:textId="3A5A0EB8" w:rsidR="004E56CE" w:rsidRPr="008B31E4" w:rsidRDefault="00EB3E2E" w:rsidP="00FE5D01">
            <w:r w:rsidRPr="008B31E4">
              <w:t xml:space="preserve">3.1 </w:t>
            </w:r>
            <w:r w:rsidR="004E56CE" w:rsidRPr="008B31E4">
              <w:t>Hệ thống hiển thị lỗi điền thiếu thông tin.</w:t>
            </w:r>
          </w:p>
          <w:p w14:paraId="1B7D22DD" w14:textId="77777777" w:rsidR="004E56CE" w:rsidRPr="008B31E4" w:rsidRDefault="004E56CE" w:rsidP="00FE5D01"/>
        </w:tc>
      </w:tr>
    </w:tbl>
    <w:p w14:paraId="71195836" w14:textId="3D775DD5" w:rsidR="00731E4E" w:rsidRDefault="00731E4E" w:rsidP="00FE5D01"/>
    <w:p w14:paraId="2757872D" w14:textId="24214FA3" w:rsidR="00FE5D01" w:rsidRDefault="00FE5D01" w:rsidP="00FE5D01"/>
    <w:p w14:paraId="2CF8DDBC" w14:textId="1D40A13B" w:rsidR="00FE5D01" w:rsidRDefault="00FE5D01" w:rsidP="00FE5D01"/>
    <w:p w14:paraId="537614CC" w14:textId="45AB2D82" w:rsidR="00FE5D01" w:rsidRDefault="00FE5D01" w:rsidP="00FE5D01"/>
    <w:p w14:paraId="52FD9F9B" w14:textId="6C9972CC" w:rsidR="00A362C1" w:rsidRDefault="00A362C1" w:rsidP="00FE5D01"/>
    <w:p w14:paraId="55D5E35C" w14:textId="098025F4" w:rsidR="00A362C1" w:rsidRDefault="00A362C1" w:rsidP="00FE5D01"/>
    <w:p w14:paraId="143CB9D7" w14:textId="78B2296B" w:rsidR="00A362C1" w:rsidRDefault="00A362C1" w:rsidP="00FE5D01"/>
    <w:p w14:paraId="439A61E8" w14:textId="77777777" w:rsidR="00A362C1" w:rsidRDefault="00A362C1" w:rsidP="00FE5D01"/>
    <w:p w14:paraId="7E931641" w14:textId="59BBA09B" w:rsidR="00FE5D01" w:rsidRDefault="00FE5D01" w:rsidP="00FE5D01"/>
    <w:p w14:paraId="0E0D47DB" w14:textId="77777777" w:rsidR="00FE5D01" w:rsidRPr="008B31E4" w:rsidRDefault="00FE5D01" w:rsidP="00FE5D01"/>
    <w:p w14:paraId="4190CBD7" w14:textId="13E555AC" w:rsidR="00FE5D01" w:rsidRPr="00FE5D01" w:rsidRDefault="007351CC" w:rsidP="00FE5D01">
      <w:pPr>
        <w:pStyle w:val="Heading3"/>
        <w:spacing w:line="360" w:lineRule="auto"/>
        <w:ind w:left="0" w:firstLine="0"/>
      </w:pPr>
      <w:bookmarkStart w:id="66" w:name="_Toc193833342"/>
      <w:r w:rsidRPr="008B31E4">
        <w:t>3.</w:t>
      </w:r>
      <w:r w:rsidR="0089008F" w:rsidRPr="008B31E4">
        <w:t>4</w:t>
      </w:r>
      <w:r w:rsidRPr="008B31E4">
        <w:t>.5 Kịch bản xem chi tiết đơn hàng</w:t>
      </w:r>
      <w:bookmarkEnd w:id="66"/>
    </w:p>
    <w:p w14:paraId="6AEF14F0" w14:textId="7ACB9C19" w:rsidR="004E56CE" w:rsidRPr="008B31E4" w:rsidRDefault="007351CC" w:rsidP="00FE5D01">
      <w:pPr>
        <w:pStyle w:val="bang"/>
      </w:pPr>
      <w:bookmarkStart w:id="67" w:name="_Toc193833069"/>
      <w:r w:rsidRPr="008B31E4">
        <w:t>Bảng 3.5 Kịch bản xem chi tiết đơn hàng</w:t>
      </w:r>
      <w:bookmarkEnd w:id="67"/>
    </w:p>
    <w:tbl>
      <w:tblPr>
        <w:tblW w:w="0" w:type="auto"/>
        <w:tblInd w:w="127" w:type="dxa"/>
        <w:tblLayout w:type="fixed"/>
        <w:tblCellMar>
          <w:left w:w="0" w:type="dxa"/>
          <w:right w:w="0" w:type="dxa"/>
        </w:tblCellMar>
        <w:tblLook w:val="0000" w:firstRow="0" w:lastRow="0" w:firstColumn="0" w:lastColumn="0" w:noHBand="0" w:noVBand="0"/>
      </w:tblPr>
      <w:tblGrid>
        <w:gridCol w:w="3837"/>
        <w:gridCol w:w="4685"/>
      </w:tblGrid>
      <w:tr w:rsidR="007351CC" w:rsidRPr="008B31E4" w14:paraId="14C65060" w14:textId="77777777" w:rsidTr="007351CC">
        <w:trPr>
          <w:trHeight w:val="414"/>
        </w:trPr>
        <w:tc>
          <w:tcPr>
            <w:tcW w:w="3837" w:type="dxa"/>
            <w:tcBorders>
              <w:top w:val="single" w:sz="4" w:space="0" w:color="000000"/>
              <w:left w:val="single" w:sz="4" w:space="0" w:color="000000"/>
              <w:bottom w:val="single" w:sz="4" w:space="0" w:color="000000"/>
              <w:right w:val="single" w:sz="4" w:space="0" w:color="000000"/>
            </w:tcBorders>
          </w:tcPr>
          <w:p w14:paraId="7BED37A7" w14:textId="3213A79F" w:rsidR="007351CC" w:rsidRPr="008B31E4" w:rsidRDefault="007351CC" w:rsidP="00FE5D01">
            <w:pPr>
              <w:pStyle w:val="Style1"/>
              <w:framePr w:wrap="around"/>
            </w:pPr>
            <w:r w:rsidRPr="008B31E4">
              <w:t>Tên usecase</w:t>
            </w:r>
          </w:p>
        </w:tc>
        <w:tc>
          <w:tcPr>
            <w:tcW w:w="4685" w:type="dxa"/>
            <w:tcBorders>
              <w:top w:val="single" w:sz="4" w:space="0" w:color="000000"/>
              <w:left w:val="single" w:sz="4" w:space="0" w:color="000000"/>
              <w:bottom w:val="single" w:sz="4" w:space="0" w:color="000000"/>
              <w:right w:val="single" w:sz="4" w:space="0" w:color="000000"/>
            </w:tcBorders>
          </w:tcPr>
          <w:p w14:paraId="567D0219" w14:textId="560FF6A5" w:rsidR="007351CC" w:rsidRPr="008B31E4" w:rsidRDefault="007351CC" w:rsidP="00FE5D01">
            <w:pPr>
              <w:pStyle w:val="Style1"/>
              <w:framePr w:wrap="around"/>
            </w:pPr>
            <w:r w:rsidRPr="008B31E4">
              <w:t xml:space="preserve"> Xem chi tiết đơn hàng</w:t>
            </w:r>
          </w:p>
        </w:tc>
      </w:tr>
      <w:tr w:rsidR="007351CC" w:rsidRPr="008B31E4" w14:paraId="27369351" w14:textId="77777777" w:rsidTr="007351CC">
        <w:trPr>
          <w:trHeight w:val="413"/>
        </w:trPr>
        <w:tc>
          <w:tcPr>
            <w:tcW w:w="3837" w:type="dxa"/>
            <w:tcBorders>
              <w:top w:val="single" w:sz="4" w:space="0" w:color="000000"/>
              <w:left w:val="single" w:sz="4" w:space="0" w:color="000000"/>
              <w:bottom w:val="single" w:sz="4" w:space="0" w:color="000000"/>
              <w:right w:val="single" w:sz="4" w:space="0" w:color="000000"/>
            </w:tcBorders>
          </w:tcPr>
          <w:p w14:paraId="17063DCE" w14:textId="0DF07026" w:rsidR="007351CC" w:rsidRPr="008B31E4" w:rsidRDefault="007351CC" w:rsidP="00FE5D01">
            <w:pPr>
              <w:pStyle w:val="Style1"/>
              <w:framePr w:wrap="around"/>
            </w:pPr>
            <w:r w:rsidRPr="008B31E4">
              <w:t xml:space="preserve">Tác nhân chính </w:t>
            </w:r>
          </w:p>
        </w:tc>
        <w:tc>
          <w:tcPr>
            <w:tcW w:w="4685" w:type="dxa"/>
            <w:tcBorders>
              <w:top w:val="single" w:sz="4" w:space="0" w:color="000000"/>
              <w:left w:val="single" w:sz="4" w:space="0" w:color="000000"/>
              <w:bottom w:val="single" w:sz="4" w:space="0" w:color="000000"/>
              <w:right w:val="single" w:sz="4" w:space="0" w:color="000000"/>
            </w:tcBorders>
          </w:tcPr>
          <w:p w14:paraId="657DD3E3" w14:textId="50D81D7F" w:rsidR="007351CC" w:rsidRPr="008B31E4" w:rsidRDefault="00E002F1" w:rsidP="00FE5D01">
            <w:pPr>
              <w:pStyle w:val="Style1"/>
              <w:framePr w:wrap="around"/>
            </w:pPr>
            <w:r w:rsidRPr="008B31E4">
              <w:t>Admin</w:t>
            </w:r>
          </w:p>
        </w:tc>
      </w:tr>
      <w:tr w:rsidR="007351CC" w:rsidRPr="008B31E4" w14:paraId="226B5C0B" w14:textId="77777777" w:rsidTr="007351CC">
        <w:trPr>
          <w:trHeight w:val="414"/>
        </w:trPr>
        <w:tc>
          <w:tcPr>
            <w:tcW w:w="3837" w:type="dxa"/>
            <w:tcBorders>
              <w:top w:val="single" w:sz="4" w:space="0" w:color="000000"/>
              <w:left w:val="single" w:sz="4" w:space="0" w:color="000000"/>
              <w:bottom w:val="single" w:sz="4" w:space="0" w:color="000000"/>
              <w:right w:val="single" w:sz="4" w:space="0" w:color="000000"/>
            </w:tcBorders>
          </w:tcPr>
          <w:p w14:paraId="73BE5AD2" w14:textId="5C0B2191" w:rsidR="007351CC" w:rsidRPr="008B31E4" w:rsidRDefault="007351CC" w:rsidP="00FE5D01">
            <w:pPr>
              <w:pStyle w:val="Style1"/>
              <w:framePr w:wrap="around"/>
            </w:pPr>
            <w:r w:rsidRPr="008B31E4">
              <w:t>Tiền điều kiện</w:t>
            </w:r>
          </w:p>
        </w:tc>
        <w:tc>
          <w:tcPr>
            <w:tcW w:w="4685" w:type="dxa"/>
            <w:tcBorders>
              <w:top w:val="single" w:sz="4" w:space="0" w:color="000000"/>
              <w:left w:val="single" w:sz="4" w:space="0" w:color="000000"/>
              <w:bottom w:val="single" w:sz="4" w:space="0" w:color="000000"/>
              <w:right w:val="single" w:sz="4" w:space="0" w:color="000000"/>
            </w:tcBorders>
          </w:tcPr>
          <w:p w14:paraId="68AF26AB" w14:textId="7AC66C73" w:rsidR="007351CC" w:rsidRPr="008B31E4" w:rsidRDefault="007351CC" w:rsidP="00FE5D01">
            <w:pPr>
              <w:pStyle w:val="Style1"/>
              <w:framePr w:wrap="around"/>
            </w:pPr>
            <w:r w:rsidRPr="008B31E4">
              <w:t xml:space="preserve"> </w:t>
            </w:r>
            <w:r w:rsidR="00A217B0" w:rsidRPr="008B31E4">
              <w:t>Admin</w:t>
            </w:r>
            <w:r w:rsidRPr="008B31E4">
              <w:t xml:space="preserve"> đăng nhập vào hệ thống</w:t>
            </w:r>
          </w:p>
        </w:tc>
      </w:tr>
      <w:tr w:rsidR="007351CC" w:rsidRPr="008B31E4" w14:paraId="5DFF7F6D" w14:textId="77777777" w:rsidTr="001232A0">
        <w:trPr>
          <w:trHeight w:val="583"/>
        </w:trPr>
        <w:tc>
          <w:tcPr>
            <w:tcW w:w="3837" w:type="dxa"/>
            <w:tcBorders>
              <w:top w:val="single" w:sz="4" w:space="0" w:color="000000"/>
              <w:left w:val="single" w:sz="4" w:space="0" w:color="000000"/>
              <w:bottom w:val="single" w:sz="4" w:space="0" w:color="000000"/>
              <w:right w:val="single" w:sz="4" w:space="0" w:color="000000"/>
            </w:tcBorders>
          </w:tcPr>
          <w:p w14:paraId="0BB6D762" w14:textId="5DC1657E" w:rsidR="007351CC" w:rsidRPr="008B31E4" w:rsidRDefault="007351CC" w:rsidP="00FE5D01">
            <w:pPr>
              <w:pStyle w:val="Style1"/>
              <w:framePr w:wrap="around"/>
            </w:pPr>
            <w:r w:rsidRPr="008B31E4">
              <w:t xml:space="preserve"> Hậu điều kiện</w:t>
            </w:r>
          </w:p>
        </w:tc>
        <w:tc>
          <w:tcPr>
            <w:tcW w:w="4685" w:type="dxa"/>
            <w:tcBorders>
              <w:top w:val="single" w:sz="4" w:space="0" w:color="000000"/>
              <w:left w:val="single" w:sz="4" w:space="0" w:color="000000"/>
              <w:bottom w:val="single" w:sz="4" w:space="0" w:color="000000"/>
              <w:right w:val="single" w:sz="4" w:space="0" w:color="000000"/>
            </w:tcBorders>
          </w:tcPr>
          <w:p w14:paraId="1E23C9C0" w14:textId="34AF1704" w:rsidR="007351CC" w:rsidRPr="008B31E4" w:rsidRDefault="00A217B0" w:rsidP="00FE5D01">
            <w:pPr>
              <w:pStyle w:val="Style1"/>
              <w:framePr w:wrap="around"/>
            </w:pPr>
            <w:r w:rsidRPr="008B31E4">
              <w:t xml:space="preserve"> Admin</w:t>
            </w:r>
            <w:r w:rsidR="007351CC" w:rsidRPr="008B31E4">
              <w:t xml:space="preserve"> xem được chi tiết đơn  hàng đã đặt</w:t>
            </w:r>
          </w:p>
        </w:tc>
      </w:tr>
      <w:tr w:rsidR="007351CC" w:rsidRPr="008B31E4" w14:paraId="420A9AE0" w14:textId="77777777" w:rsidTr="003B48AB">
        <w:trPr>
          <w:trHeight w:val="2206"/>
        </w:trPr>
        <w:tc>
          <w:tcPr>
            <w:tcW w:w="8522" w:type="dxa"/>
            <w:gridSpan w:val="2"/>
            <w:tcBorders>
              <w:top w:val="single" w:sz="4" w:space="0" w:color="000000"/>
              <w:left w:val="single" w:sz="4" w:space="0" w:color="000000"/>
              <w:bottom w:val="single" w:sz="4" w:space="0" w:color="000000"/>
              <w:right w:val="single" w:sz="4" w:space="0" w:color="000000"/>
            </w:tcBorders>
          </w:tcPr>
          <w:p w14:paraId="2DC8522D" w14:textId="2DB3C811" w:rsidR="007351CC" w:rsidRPr="008B31E4" w:rsidRDefault="007351CC" w:rsidP="00FE5D01">
            <w:pPr>
              <w:pStyle w:val="Style1"/>
              <w:framePr w:wrap="around"/>
            </w:pPr>
            <w:r w:rsidRPr="008B31E4">
              <w:t xml:space="preserve"> Kịch bản chính</w:t>
            </w:r>
          </w:p>
          <w:p w14:paraId="45474C02" w14:textId="7BFCCA52" w:rsidR="00E002F1" w:rsidRPr="008B31E4" w:rsidRDefault="007351CC" w:rsidP="00FE5D01">
            <w:pPr>
              <w:pStyle w:val="Style1"/>
              <w:framePr w:wrap="around"/>
            </w:pPr>
            <w:r w:rsidRPr="008B31E4">
              <w:t xml:space="preserve"> Quản lý chọn vào </w:t>
            </w:r>
            <w:r w:rsidR="00E002F1" w:rsidRPr="008B31E4">
              <w:t>quản lý đơn hàng.</w:t>
            </w:r>
          </w:p>
          <w:p w14:paraId="5C921442" w14:textId="4F9E40B9" w:rsidR="007351CC" w:rsidRPr="008B31E4" w:rsidRDefault="00E002F1" w:rsidP="00FE5D01">
            <w:pPr>
              <w:pStyle w:val="Style1"/>
              <w:framePr w:wrap="around"/>
            </w:pPr>
            <w:r w:rsidRPr="008B31E4">
              <w:t xml:space="preserve"> Giao điện quản lý đơn hàng hiện ra.</w:t>
            </w:r>
          </w:p>
          <w:p w14:paraId="6B200A35" w14:textId="25A637FA" w:rsidR="007351CC" w:rsidRPr="008B31E4" w:rsidRDefault="007351CC" w:rsidP="00FE5D01">
            <w:pPr>
              <w:pStyle w:val="Style1"/>
              <w:framePr w:wrap="around"/>
            </w:pPr>
            <w:r w:rsidRPr="008B31E4">
              <w:t xml:space="preserve"> Quản lý chọn hóa đơn cần xem và bấm </w:t>
            </w:r>
            <w:r w:rsidR="00E002F1" w:rsidRPr="008B31E4">
              <w:t>vào biểu tượng xem chi tiết</w:t>
            </w:r>
            <w:r w:rsidRPr="008B31E4">
              <w:t>.</w:t>
            </w:r>
          </w:p>
          <w:p w14:paraId="4734721D" w14:textId="7B0B9DB3" w:rsidR="007351CC" w:rsidRPr="008B31E4" w:rsidRDefault="007351CC" w:rsidP="00FE5D01">
            <w:pPr>
              <w:pStyle w:val="Style1"/>
              <w:framePr w:wrap="around"/>
            </w:pPr>
            <w:r w:rsidRPr="008B31E4">
              <w:t xml:space="preserve"> Hệ thống hiển thị giao diện chi tiết đơn hàng</w:t>
            </w:r>
          </w:p>
        </w:tc>
      </w:tr>
    </w:tbl>
    <w:p w14:paraId="1527804B" w14:textId="77777777" w:rsidR="00E033D6" w:rsidRPr="008B31E4" w:rsidRDefault="00E033D6" w:rsidP="00FE5D01"/>
    <w:p w14:paraId="25663AAF" w14:textId="61FA0C3F" w:rsidR="00C52041" w:rsidRPr="00C52041" w:rsidRDefault="00596511" w:rsidP="00C52041">
      <w:pPr>
        <w:pStyle w:val="Heading3"/>
        <w:spacing w:line="360" w:lineRule="auto"/>
      </w:pPr>
      <w:bookmarkStart w:id="68" w:name="_Toc193833343"/>
      <w:r w:rsidRPr="008B31E4">
        <w:t>3.</w:t>
      </w:r>
      <w:r w:rsidR="0089008F" w:rsidRPr="008B31E4">
        <w:t>4</w:t>
      </w:r>
      <w:r w:rsidRPr="008B31E4">
        <w:t>.6 Kịch bản xem chi tiết đơn hàng</w:t>
      </w:r>
      <w:bookmarkEnd w:id="68"/>
    </w:p>
    <w:p w14:paraId="27762B0C" w14:textId="5DCF6226" w:rsidR="00E033D6" w:rsidRPr="008B31E4" w:rsidRDefault="00596511" w:rsidP="00FE5D01">
      <w:pPr>
        <w:pStyle w:val="bang"/>
      </w:pPr>
      <w:bookmarkStart w:id="69" w:name="_Toc193833070"/>
      <w:r w:rsidRPr="008B31E4">
        <w:t>Bảng 3.6 Kịch bản xem chi tiết đơn hàng</w:t>
      </w:r>
      <w:bookmarkEnd w:id="69"/>
    </w:p>
    <w:tbl>
      <w:tblPr>
        <w:tblW w:w="0" w:type="auto"/>
        <w:tblInd w:w="127" w:type="dxa"/>
        <w:tblLayout w:type="fixed"/>
        <w:tblCellMar>
          <w:left w:w="0" w:type="dxa"/>
          <w:right w:w="0" w:type="dxa"/>
        </w:tblCellMar>
        <w:tblLook w:val="0000" w:firstRow="0" w:lastRow="0" w:firstColumn="0" w:lastColumn="0" w:noHBand="0" w:noVBand="0"/>
      </w:tblPr>
      <w:tblGrid>
        <w:gridCol w:w="4260"/>
        <w:gridCol w:w="4262"/>
      </w:tblGrid>
      <w:tr w:rsidR="001232A0" w:rsidRPr="008B31E4" w14:paraId="00BE787C" w14:textId="77777777" w:rsidTr="003B48AB">
        <w:trPr>
          <w:trHeight w:val="414"/>
        </w:trPr>
        <w:tc>
          <w:tcPr>
            <w:tcW w:w="4260" w:type="dxa"/>
            <w:tcBorders>
              <w:top w:val="single" w:sz="4" w:space="0" w:color="000000"/>
              <w:left w:val="single" w:sz="4" w:space="0" w:color="000000"/>
              <w:bottom w:val="single" w:sz="4" w:space="0" w:color="000000"/>
              <w:right w:val="single" w:sz="4" w:space="0" w:color="000000"/>
            </w:tcBorders>
          </w:tcPr>
          <w:p w14:paraId="60E3F2BD" w14:textId="24C25014" w:rsidR="001232A0" w:rsidRPr="008B31E4" w:rsidRDefault="001232A0" w:rsidP="00FE5D01">
            <w:pPr>
              <w:pStyle w:val="Style1"/>
              <w:framePr w:wrap="around"/>
            </w:pPr>
            <w:r w:rsidRPr="008B31E4">
              <w:t xml:space="preserve"> Tên usecase</w:t>
            </w:r>
          </w:p>
        </w:tc>
        <w:tc>
          <w:tcPr>
            <w:tcW w:w="4262" w:type="dxa"/>
            <w:tcBorders>
              <w:top w:val="single" w:sz="4" w:space="0" w:color="000000"/>
              <w:left w:val="single" w:sz="4" w:space="0" w:color="000000"/>
              <w:bottom w:val="single" w:sz="4" w:space="0" w:color="000000"/>
              <w:right w:val="single" w:sz="4" w:space="0" w:color="000000"/>
            </w:tcBorders>
          </w:tcPr>
          <w:p w14:paraId="23E419CC" w14:textId="139B18F7" w:rsidR="001232A0" w:rsidRPr="008B31E4" w:rsidRDefault="001232A0" w:rsidP="00FE5D01">
            <w:pPr>
              <w:pStyle w:val="Style1"/>
              <w:framePr w:wrap="around"/>
            </w:pPr>
            <w:r w:rsidRPr="008B31E4">
              <w:t xml:space="preserve"> Xem thống kê</w:t>
            </w:r>
          </w:p>
        </w:tc>
      </w:tr>
      <w:tr w:rsidR="001232A0" w:rsidRPr="008B31E4" w14:paraId="663D3CEF" w14:textId="77777777" w:rsidTr="003B48AB">
        <w:trPr>
          <w:trHeight w:val="413"/>
        </w:trPr>
        <w:tc>
          <w:tcPr>
            <w:tcW w:w="4260" w:type="dxa"/>
            <w:tcBorders>
              <w:top w:val="single" w:sz="4" w:space="0" w:color="000000"/>
              <w:left w:val="single" w:sz="4" w:space="0" w:color="000000"/>
              <w:bottom w:val="single" w:sz="4" w:space="0" w:color="000000"/>
              <w:right w:val="single" w:sz="4" w:space="0" w:color="000000"/>
            </w:tcBorders>
          </w:tcPr>
          <w:p w14:paraId="2620EA91" w14:textId="4D86D459" w:rsidR="001232A0" w:rsidRPr="008B31E4" w:rsidRDefault="001232A0" w:rsidP="00FE5D01">
            <w:pPr>
              <w:pStyle w:val="Style1"/>
              <w:framePr w:wrap="around"/>
            </w:pPr>
            <w:r w:rsidRPr="008B31E4">
              <w:t xml:space="preserve"> Tác nhân chính</w:t>
            </w:r>
          </w:p>
        </w:tc>
        <w:tc>
          <w:tcPr>
            <w:tcW w:w="4262" w:type="dxa"/>
            <w:tcBorders>
              <w:top w:val="single" w:sz="4" w:space="0" w:color="000000"/>
              <w:left w:val="single" w:sz="4" w:space="0" w:color="000000"/>
              <w:bottom w:val="single" w:sz="4" w:space="0" w:color="000000"/>
              <w:right w:val="single" w:sz="4" w:space="0" w:color="000000"/>
            </w:tcBorders>
          </w:tcPr>
          <w:p w14:paraId="57D37506" w14:textId="374A72E3" w:rsidR="001232A0" w:rsidRPr="008B31E4" w:rsidRDefault="001232A0" w:rsidP="00FE5D01">
            <w:pPr>
              <w:pStyle w:val="Style1"/>
              <w:framePr w:wrap="around"/>
            </w:pPr>
            <w:r w:rsidRPr="008B31E4">
              <w:t xml:space="preserve"> </w:t>
            </w:r>
            <w:r w:rsidR="00A217B0" w:rsidRPr="008B31E4">
              <w:t>Admin</w:t>
            </w:r>
          </w:p>
        </w:tc>
      </w:tr>
      <w:tr w:rsidR="001232A0" w:rsidRPr="008B31E4" w14:paraId="46AE8A98" w14:textId="77777777" w:rsidTr="003B48AB">
        <w:trPr>
          <w:trHeight w:val="414"/>
        </w:trPr>
        <w:tc>
          <w:tcPr>
            <w:tcW w:w="4260" w:type="dxa"/>
            <w:tcBorders>
              <w:top w:val="single" w:sz="4" w:space="0" w:color="000000"/>
              <w:left w:val="single" w:sz="4" w:space="0" w:color="000000"/>
              <w:bottom w:val="single" w:sz="4" w:space="0" w:color="000000"/>
              <w:right w:val="single" w:sz="4" w:space="0" w:color="000000"/>
            </w:tcBorders>
          </w:tcPr>
          <w:p w14:paraId="56578593" w14:textId="488D464E" w:rsidR="001232A0" w:rsidRPr="008B31E4" w:rsidRDefault="001232A0" w:rsidP="00FE5D01">
            <w:pPr>
              <w:pStyle w:val="Style1"/>
              <w:framePr w:wrap="around"/>
            </w:pPr>
            <w:r w:rsidRPr="008B31E4">
              <w:t xml:space="preserve"> Tiền điều kiện</w:t>
            </w:r>
          </w:p>
        </w:tc>
        <w:tc>
          <w:tcPr>
            <w:tcW w:w="4262" w:type="dxa"/>
            <w:tcBorders>
              <w:top w:val="single" w:sz="4" w:space="0" w:color="000000"/>
              <w:left w:val="single" w:sz="4" w:space="0" w:color="000000"/>
              <w:bottom w:val="single" w:sz="4" w:space="0" w:color="000000"/>
              <w:right w:val="single" w:sz="4" w:space="0" w:color="000000"/>
            </w:tcBorders>
          </w:tcPr>
          <w:p w14:paraId="76AC2FB1" w14:textId="0119CA8C" w:rsidR="001232A0" w:rsidRPr="008B31E4" w:rsidRDefault="001232A0" w:rsidP="00FE5D01">
            <w:pPr>
              <w:pStyle w:val="Style1"/>
              <w:framePr w:wrap="around"/>
            </w:pPr>
            <w:r w:rsidRPr="008B31E4">
              <w:t xml:space="preserve"> </w:t>
            </w:r>
            <w:r w:rsidR="00A217B0" w:rsidRPr="008B31E4">
              <w:t>Admin</w:t>
            </w:r>
            <w:r w:rsidRPr="008B31E4">
              <w:t xml:space="preserve"> đăng nhập vào hệ thống</w:t>
            </w:r>
          </w:p>
        </w:tc>
      </w:tr>
      <w:tr w:rsidR="001232A0" w:rsidRPr="008B31E4" w14:paraId="2083AAC5" w14:textId="77777777" w:rsidTr="003B48AB">
        <w:trPr>
          <w:trHeight w:val="413"/>
        </w:trPr>
        <w:tc>
          <w:tcPr>
            <w:tcW w:w="4260" w:type="dxa"/>
            <w:tcBorders>
              <w:top w:val="single" w:sz="4" w:space="0" w:color="000000"/>
              <w:left w:val="single" w:sz="4" w:space="0" w:color="000000"/>
              <w:bottom w:val="single" w:sz="4" w:space="0" w:color="000000"/>
              <w:right w:val="single" w:sz="4" w:space="0" w:color="000000"/>
            </w:tcBorders>
          </w:tcPr>
          <w:p w14:paraId="3107B546" w14:textId="6ECEEE5B" w:rsidR="001232A0" w:rsidRPr="008B31E4" w:rsidRDefault="001232A0" w:rsidP="00FE5D01">
            <w:pPr>
              <w:pStyle w:val="Style1"/>
              <w:framePr w:wrap="around"/>
            </w:pPr>
            <w:r w:rsidRPr="008B31E4">
              <w:t xml:space="preserve"> Hậu điều kiện</w:t>
            </w:r>
          </w:p>
        </w:tc>
        <w:tc>
          <w:tcPr>
            <w:tcW w:w="4262" w:type="dxa"/>
            <w:tcBorders>
              <w:top w:val="single" w:sz="4" w:space="0" w:color="000000"/>
              <w:left w:val="single" w:sz="4" w:space="0" w:color="000000"/>
              <w:bottom w:val="single" w:sz="4" w:space="0" w:color="000000"/>
              <w:right w:val="single" w:sz="4" w:space="0" w:color="000000"/>
            </w:tcBorders>
          </w:tcPr>
          <w:p w14:paraId="0FC1FFEC" w14:textId="5740202A" w:rsidR="001232A0" w:rsidRPr="008B31E4" w:rsidRDefault="001232A0" w:rsidP="00FE5D01">
            <w:pPr>
              <w:pStyle w:val="Style1"/>
              <w:framePr w:wrap="around"/>
            </w:pPr>
            <w:r w:rsidRPr="008B31E4">
              <w:t xml:space="preserve"> </w:t>
            </w:r>
            <w:r w:rsidR="00A217B0" w:rsidRPr="008B31E4">
              <w:t>Admin</w:t>
            </w:r>
            <w:r w:rsidRPr="008B31E4">
              <w:t xml:space="preserve"> xem được thống kê</w:t>
            </w:r>
          </w:p>
        </w:tc>
      </w:tr>
      <w:tr w:rsidR="001232A0" w:rsidRPr="008B31E4" w14:paraId="723F3E42" w14:textId="77777777" w:rsidTr="003B48AB">
        <w:trPr>
          <w:trHeight w:val="2206"/>
        </w:trPr>
        <w:tc>
          <w:tcPr>
            <w:tcW w:w="8522" w:type="dxa"/>
            <w:gridSpan w:val="2"/>
            <w:tcBorders>
              <w:top w:val="single" w:sz="4" w:space="0" w:color="000000"/>
              <w:left w:val="single" w:sz="4" w:space="0" w:color="000000"/>
              <w:bottom w:val="single" w:sz="4" w:space="0" w:color="000000"/>
              <w:right w:val="single" w:sz="4" w:space="0" w:color="000000"/>
            </w:tcBorders>
          </w:tcPr>
          <w:p w14:paraId="763B1D95" w14:textId="447199A1" w:rsidR="001232A0" w:rsidRPr="008B31E4" w:rsidRDefault="001232A0" w:rsidP="00FE5D01">
            <w:pPr>
              <w:pStyle w:val="Style1"/>
              <w:framePr w:wrap="around"/>
            </w:pPr>
            <w:r w:rsidRPr="008B31E4">
              <w:t xml:space="preserve"> Kịch bản chính</w:t>
            </w:r>
          </w:p>
          <w:p w14:paraId="54EACB0C" w14:textId="485E7DF1" w:rsidR="001232A0" w:rsidRPr="008B31E4" w:rsidRDefault="001232A0" w:rsidP="00FE5D01">
            <w:pPr>
              <w:pStyle w:val="Style1"/>
              <w:framePr w:wrap="around"/>
            </w:pPr>
            <w:r w:rsidRPr="008B31E4">
              <w:t xml:space="preserve"> 1. Quản lý chọn vào tab Trang chủ</w:t>
            </w:r>
          </w:p>
          <w:p w14:paraId="4E7C772E" w14:textId="121DAAB7" w:rsidR="001232A0" w:rsidRPr="008B31E4" w:rsidRDefault="001232A0" w:rsidP="00FE5D01">
            <w:pPr>
              <w:pStyle w:val="Style1"/>
              <w:framePr w:wrap="around"/>
            </w:pPr>
            <w:r w:rsidRPr="008B31E4">
              <w:t xml:space="preserve"> 2. Giao diện trang chủ hiện ra.</w:t>
            </w:r>
          </w:p>
          <w:p w14:paraId="17F5082A" w14:textId="578CE94B" w:rsidR="001232A0" w:rsidRPr="008B31E4" w:rsidRDefault="001232A0" w:rsidP="00FE5D01">
            <w:pPr>
              <w:pStyle w:val="Style1"/>
              <w:framePr w:wrap="around"/>
            </w:pPr>
            <w:r w:rsidRPr="008B31E4">
              <w:t xml:space="preserve"> 3. Quản lý chọn khoảng thời gian cần thống kê.</w:t>
            </w:r>
          </w:p>
          <w:p w14:paraId="2E46EEAD" w14:textId="6DA0D091" w:rsidR="001232A0" w:rsidRPr="008B31E4" w:rsidRDefault="001232A0" w:rsidP="00FE5D01">
            <w:pPr>
              <w:pStyle w:val="Style1"/>
              <w:framePr w:wrap="around"/>
            </w:pPr>
            <w:r w:rsidRPr="008B31E4">
              <w:t xml:space="preserve"> 4. Giao diện hiển thị kết quả thống kê theo khoảng thời gian đã chọn.</w:t>
            </w:r>
          </w:p>
        </w:tc>
      </w:tr>
      <w:tr w:rsidR="001232A0" w:rsidRPr="008B31E4" w14:paraId="03285F3F" w14:textId="77777777" w:rsidTr="003B48AB">
        <w:trPr>
          <w:trHeight w:val="861"/>
        </w:trPr>
        <w:tc>
          <w:tcPr>
            <w:tcW w:w="8522" w:type="dxa"/>
            <w:gridSpan w:val="2"/>
            <w:tcBorders>
              <w:top w:val="single" w:sz="4" w:space="0" w:color="000000"/>
              <w:left w:val="single" w:sz="4" w:space="0" w:color="000000"/>
              <w:bottom w:val="single" w:sz="4" w:space="0" w:color="000000"/>
              <w:right w:val="single" w:sz="4" w:space="0" w:color="000000"/>
            </w:tcBorders>
          </w:tcPr>
          <w:p w14:paraId="7F445AE4" w14:textId="7B01D84B" w:rsidR="001232A0" w:rsidRPr="008B31E4" w:rsidRDefault="001232A0" w:rsidP="00FE5D01">
            <w:pPr>
              <w:pStyle w:val="Style1"/>
              <w:framePr w:wrap="around"/>
            </w:pPr>
            <w:r w:rsidRPr="008B31E4">
              <w:t xml:space="preserve"> Ngoại lệ</w:t>
            </w:r>
          </w:p>
          <w:p w14:paraId="5EA102EC" w14:textId="77777777" w:rsidR="001232A0" w:rsidRDefault="001232A0" w:rsidP="00FE5D01">
            <w:pPr>
              <w:pStyle w:val="Style1"/>
              <w:framePr w:wrap="around"/>
            </w:pPr>
            <w:r w:rsidRPr="008B31E4">
              <w:t xml:space="preserve"> 4. Hệ thống thông báo lỗi khi thống kê.</w:t>
            </w:r>
          </w:p>
          <w:p w14:paraId="7C5FD2D6" w14:textId="5DE6142E" w:rsidR="00C52041" w:rsidRPr="008B31E4" w:rsidRDefault="00C52041" w:rsidP="00FE5D01">
            <w:pPr>
              <w:pStyle w:val="Style1"/>
              <w:framePr w:wrap="around"/>
            </w:pPr>
          </w:p>
        </w:tc>
      </w:tr>
    </w:tbl>
    <w:p w14:paraId="3D24172D" w14:textId="6AE8BD63" w:rsidR="004E56CE" w:rsidRDefault="004E56CE" w:rsidP="00FE5D01"/>
    <w:p w14:paraId="7DB66756" w14:textId="59A74F7E" w:rsidR="00FE5D01" w:rsidRDefault="00FE5D01" w:rsidP="00FE5D01"/>
    <w:p w14:paraId="02A17B5B" w14:textId="39D36622" w:rsidR="00FE5D01" w:rsidRDefault="00FE5D01" w:rsidP="00FE5D01"/>
    <w:p w14:paraId="7E01E8E2" w14:textId="4F0DF55E" w:rsidR="00FE5D01" w:rsidRDefault="00FE5D01" w:rsidP="00FE5D01"/>
    <w:p w14:paraId="658AF3D5" w14:textId="5804803F" w:rsidR="00FE5D01" w:rsidRDefault="00FE5D01" w:rsidP="00FE5D01"/>
    <w:p w14:paraId="3FB8D045" w14:textId="3687B03D" w:rsidR="00FE5D01" w:rsidRDefault="00FE5D01" w:rsidP="00FE5D01"/>
    <w:p w14:paraId="0E80E7DC" w14:textId="743030F9" w:rsidR="00FE5D01" w:rsidRDefault="00FE5D01" w:rsidP="00FE5D01"/>
    <w:p w14:paraId="77D3B771" w14:textId="77777777" w:rsidR="00FE5D01" w:rsidRPr="008B31E4" w:rsidRDefault="00FE5D01" w:rsidP="00FE5D01"/>
    <w:p w14:paraId="172FF068" w14:textId="14AAD906" w:rsidR="00D84ED0" w:rsidRDefault="00D84ED0" w:rsidP="00FE5D01">
      <w:pPr>
        <w:pStyle w:val="Heading3"/>
        <w:spacing w:line="360" w:lineRule="auto"/>
      </w:pPr>
      <w:bookmarkStart w:id="70" w:name="_Toc193833344"/>
      <w:r w:rsidRPr="008B31E4">
        <w:t>3.</w:t>
      </w:r>
      <w:r w:rsidR="0089008F" w:rsidRPr="008B31E4">
        <w:t>4</w:t>
      </w:r>
      <w:r w:rsidRPr="008B31E4">
        <w:t>.7 Kịch bản thêm sản phẩm</w:t>
      </w:r>
      <w:bookmarkEnd w:id="70"/>
    </w:p>
    <w:p w14:paraId="7954898D" w14:textId="3B2DE647" w:rsidR="00A362C1" w:rsidRDefault="00A362C1" w:rsidP="00A362C1"/>
    <w:p w14:paraId="6AE7F59A" w14:textId="5FC5FD8B" w:rsidR="00A362C1" w:rsidRDefault="00A362C1" w:rsidP="00A362C1"/>
    <w:p w14:paraId="499CAD37" w14:textId="1AADEA27" w:rsidR="00A362C1" w:rsidRDefault="00A362C1" w:rsidP="00A362C1"/>
    <w:p w14:paraId="1CFCA579" w14:textId="2364DB7D" w:rsidR="00A362C1" w:rsidRDefault="00A362C1" w:rsidP="00A362C1"/>
    <w:p w14:paraId="6F451DA7" w14:textId="498F884D" w:rsidR="00A362C1" w:rsidRDefault="00A362C1" w:rsidP="00A362C1"/>
    <w:p w14:paraId="226CDCE6" w14:textId="45631EBF" w:rsidR="00A362C1" w:rsidRDefault="00A362C1" w:rsidP="00A362C1"/>
    <w:p w14:paraId="069F7243" w14:textId="77777777" w:rsidR="00A362C1" w:rsidRPr="00A362C1" w:rsidRDefault="00A362C1" w:rsidP="00A362C1"/>
    <w:p w14:paraId="780156B4" w14:textId="538507F4" w:rsidR="00D84ED0" w:rsidRPr="008B31E4" w:rsidRDefault="00D84ED0" w:rsidP="00FE5D01">
      <w:pPr>
        <w:pStyle w:val="bang"/>
      </w:pPr>
      <w:bookmarkStart w:id="71" w:name="_Toc193833071"/>
      <w:r w:rsidRPr="008B31E4">
        <w:t>Bảng 3.7 Kịch bản thêm sản phẩm</w:t>
      </w:r>
      <w:bookmarkEnd w:id="71"/>
    </w:p>
    <w:tbl>
      <w:tblPr>
        <w:tblW w:w="0" w:type="auto"/>
        <w:tblInd w:w="127" w:type="dxa"/>
        <w:tblLayout w:type="fixed"/>
        <w:tblCellMar>
          <w:left w:w="0" w:type="dxa"/>
          <w:right w:w="0" w:type="dxa"/>
        </w:tblCellMar>
        <w:tblLook w:val="0000" w:firstRow="0" w:lastRow="0" w:firstColumn="0" w:lastColumn="0" w:noHBand="0" w:noVBand="0"/>
      </w:tblPr>
      <w:tblGrid>
        <w:gridCol w:w="4260"/>
        <w:gridCol w:w="4262"/>
      </w:tblGrid>
      <w:tr w:rsidR="00D84ED0" w:rsidRPr="008B31E4" w14:paraId="7A6C17AD" w14:textId="77777777" w:rsidTr="003B48AB">
        <w:trPr>
          <w:trHeight w:val="413"/>
        </w:trPr>
        <w:tc>
          <w:tcPr>
            <w:tcW w:w="4260" w:type="dxa"/>
            <w:tcBorders>
              <w:top w:val="single" w:sz="4" w:space="0" w:color="000000"/>
              <w:left w:val="single" w:sz="4" w:space="0" w:color="000000"/>
              <w:bottom w:val="single" w:sz="4" w:space="0" w:color="000000"/>
              <w:right w:val="single" w:sz="4" w:space="0" w:color="000000"/>
            </w:tcBorders>
          </w:tcPr>
          <w:p w14:paraId="5DADB49E" w14:textId="2811E3C5" w:rsidR="00D84ED0" w:rsidRPr="008B31E4" w:rsidRDefault="00A217B0" w:rsidP="00FE5D01">
            <w:pPr>
              <w:pStyle w:val="Style1"/>
              <w:framePr w:wrap="around"/>
            </w:pPr>
            <w:r w:rsidRPr="008B31E4">
              <w:t xml:space="preserve"> </w:t>
            </w:r>
            <w:r w:rsidR="00D84ED0" w:rsidRPr="008B31E4">
              <w:t>Tên usecase</w:t>
            </w:r>
          </w:p>
        </w:tc>
        <w:tc>
          <w:tcPr>
            <w:tcW w:w="4262" w:type="dxa"/>
            <w:tcBorders>
              <w:top w:val="single" w:sz="4" w:space="0" w:color="000000"/>
              <w:left w:val="single" w:sz="4" w:space="0" w:color="000000"/>
              <w:bottom w:val="single" w:sz="4" w:space="0" w:color="000000"/>
              <w:right w:val="single" w:sz="4" w:space="0" w:color="000000"/>
            </w:tcBorders>
          </w:tcPr>
          <w:p w14:paraId="6BF6E996" w14:textId="25752772" w:rsidR="00D84ED0" w:rsidRPr="008B31E4" w:rsidRDefault="00A217B0" w:rsidP="00FE5D01">
            <w:pPr>
              <w:pStyle w:val="Style1"/>
              <w:framePr w:wrap="around"/>
            </w:pPr>
            <w:r w:rsidRPr="008B31E4">
              <w:t xml:space="preserve"> </w:t>
            </w:r>
            <w:r w:rsidR="00D84ED0" w:rsidRPr="008B31E4">
              <w:t>Sửa sản phẩm</w:t>
            </w:r>
          </w:p>
        </w:tc>
      </w:tr>
      <w:tr w:rsidR="00D84ED0" w:rsidRPr="008B31E4" w14:paraId="49E04440" w14:textId="77777777" w:rsidTr="003B48AB">
        <w:trPr>
          <w:trHeight w:val="414"/>
        </w:trPr>
        <w:tc>
          <w:tcPr>
            <w:tcW w:w="4260" w:type="dxa"/>
            <w:tcBorders>
              <w:top w:val="single" w:sz="4" w:space="0" w:color="000000"/>
              <w:left w:val="single" w:sz="4" w:space="0" w:color="000000"/>
              <w:bottom w:val="single" w:sz="4" w:space="0" w:color="000000"/>
              <w:right w:val="single" w:sz="4" w:space="0" w:color="000000"/>
            </w:tcBorders>
          </w:tcPr>
          <w:p w14:paraId="1FD52F2D" w14:textId="515BC386" w:rsidR="00D84ED0" w:rsidRPr="008B31E4" w:rsidRDefault="00A217B0" w:rsidP="00FE5D01">
            <w:pPr>
              <w:pStyle w:val="Style1"/>
              <w:framePr w:wrap="around"/>
            </w:pPr>
            <w:r w:rsidRPr="008B31E4">
              <w:t xml:space="preserve"> </w:t>
            </w:r>
            <w:r w:rsidR="00D84ED0" w:rsidRPr="008B31E4">
              <w:t>Tác nhân chính</w:t>
            </w:r>
          </w:p>
        </w:tc>
        <w:tc>
          <w:tcPr>
            <w:tcW w:w="4262" w:type="dxa"/>
            <w:tcBorders>
              <w:top w:val="single" w:sz="4" w:space="0" w:color="000000"/>
              <w:left w:val="single" w:sz="4" w:space="0" w:color="000000"/>
              <w:bottom w:val="single" w:sz="4" w:space="0" w:color="000000"/>
              <w:right w:val="single" w:sz="4" w:space="0" w:color="000000"/>
            </w:tcBorders>
          </w:tcPr>
          <w:p w14:paraId="507F9768" w14:textId="0597241A" w:rsidR="00D84ED0" w:rsidRPr="008B31E4" w:rsidRDefault="00A217B0" w:rsidP="00FE5D01">
            <w:pPr>
              <w:pStyle w:val="Style1"/>
              <w:framePr w:wrap="around"/>
            </w:pPr>
            <w:r w:rsidRPr="008B31E4">
              <w:t xml:space="preserve"> Admin</w:t>
            </w:r>
          </w:p>
        </w:tc>
      </w:tr>
      <w:tr w:rsidR="00D84ED0" w:rsidRPr="008B31E4" w14:paraId="5E914778" w14:textId="77777777" w:rsidTr="003B48AB">
        <w:trPr>
          <w:trHeight w:val="413"/>
        </w:trPr>
        <w:tc>
          <w:tcPr>
            <w:tcW w:w="4260" w:type="dxa"/>
            <w:tcBorders>
              <w:top w:val="single" w:sz="4" w:space="0" w:color="000000"/>
              <w:left w:val="single" w:sz="4" w:space="0" w:color="000000"/>
              <w:bottom w:val="single" w:sz="4" w:space="0" w:color="000000"/>
              <w:right w:val="single" w:sz="4" w:space="0" w:color="000000"/>
            </w:tcBorders>
          </w:tcPr>
          <w:p w14:paraId="3BA7326D" w14:textId="4868C60B" w:rsidR="00D84ED0" w:rsidRPr="008B31E4" w:rsidRDefault="00A217B0" w:rsidP="00FE5D01">
            <w:pPr>
              <w:pStyle w:val="Style1"/>
              <w:framePr w:wrap="around"/>
            </w:pPr>
            <w:r w:rsidRPr="008B31E4">
              <w:t xml:space="preserve"> </w:t>
            </w:r>
            <w:r w:rsidR="00D84ED0" w:rsidRPr="008B31E4">
              <w:t>Tiền điều kiện</w:t>
            </w:r>
          </w:p>
        </w:tc>
        <w:tc>
          <w:tcPr>
            <w:tcW w:w="4262" w:type="dxa"/>
            <w:tcBorders>
              <w:top w:val="single" w:sz="4" w:space="0" w:color="000000"/>
              <w:left w:val="single" w:sz="4" w:space="0" w:color="000000"/>
              <w:bottom w:val="single" w:sz="4" w:space="0" w:color="000000"/>
              <w:right w:val="single" w:sz="4" w:space="0" w:color="000000"/>
            </w:tcBorders>
          </w:tcPr>
          <w:p w14:paraId="18465E03" w14:textId="24A8223D" w:rsidR="00D84ED0" w:rsidRPr="008B31E4" w:rsidRDefault="00A217B0" w:rsidP="00FE5D01">
            <w:pPr>
              <w:pStyle w:val="Style1"/>
              <w:framePr w:wrap="around"/>
            </w:pPr>
            <w:r w:rsidRPr="008B31E4">
              <w:t xml:space="preserve"> Admin</w:t>
            </w:r>
            <w:r w:rsidR="00D84ED0" w:rsidRPr="008B31E4">
              <w:t xml:space="preserve"> truy cập vào trang web</w:t>
            </w:r>
          </w:p>
        </w:tc>
      </w:tr>
      <w:tr w:rsidR="00D84ED0" w:rsidRPr="008B31E4" w14:paraId="3A12B4A5" w14:textId="77777777" w:rsidTr="003B48AB">
        <w:trPr>
          <w:trHeight w:val="414"/>
        </w:trPr>
        <w:tc>
          <w:tcPr>
            <w:tcW w:w="4260" w:type="dxa"/>
            <w:tcBorders>
              <w:top w:val="single" w:sz="4" w:space="0" w:color="000000"/>
              <w:left w:val="single" w:sz="4" w:space="0" w:color="000000"/>
              <w:bottom w:val="single" w:sz="4" w:space="0" w:color="000000"/>
              <w:right w:val="single" w:sz="4" w:space="0" w:color="000000"/>
            </w:tcBorders>
          </w:tcPr>
          <w:p w14:paraId="066FB125" w14:textId="76827014" w:rsidR="00D84ED0" w:rsidRPr="008B31E4" w:rsidRDefault="00A217B0" w:rsidP="00FE5D01">
            <w:pPr>
              <w:pStyle w:val="Style1"/>
              <w:framePr w:wrap="around"/>
            </w:pPr>
            <w:r w:rsidRPr="008B31E4">
              <w:t xml:space="preserve"> </w:t>
            </w:r>
            <w:r w:rsidR="00D84ED0" w:rsidRPr="008B31E4">
              <w:t>Hậu điều kiện</w:t>
            </w:r>
          </w:p>
        </w:tc>
        <w:tc>
          <w:tcPr>
            <w:tcW w:w="4262" w:type="dxa"/>
            <w:tcBorders>
              <w:top w:val="single" w:sz="4" w:space="0" w:color="000000"/>
              <w:left w:val="single" w:sz="4" w:space="0" w:color="000000"/>
              <w:bottom w:val="single" w:sz="4" w:space="0" w:color="000000"/>
              <w:right w:val="single" w:sz="4" w:space="0" w:color="000000"/>
            </w:tcBorders>
          </w:tcPr>
          <w:p w14:paraId="05EB9729" w14:textId="503E5DD5" w:rsidR="00D84ED0" w:rsidRPr="008B31E4" w:rsidRDefault="00A217B0" w:rsidP="00FE5D01">
            <w:pPr>
              <w:pStyle w:val="Style1"/>
              <w:framePr w:wrap="around"/>
            </w:pPr>
            <w:r w:rsidRPr="008B31E4">
              <w:t xml:space="preserve"> Admin</w:t>
            </w:r>
            <w:r w:rsidR="00D84ED0" w:rsidRPr="008B31E4">
              <w:t xml:space="preserve"> sửa thành công sản phẩm</w:t>
            </w:r>
          </w:p>
        </w:tc>
      </w:tr>
      <w:tr w:rsidR="00D84ED0" w:rsidRPr="008B31E4" w14:paraId="4724838C" w14:textId="77777777" w:rsidTr="003B48AB">
        <w:trPr>
          <w:trHeight w:val="3102"/>
        </w:trPr>
        <w:tc>
          <w:tcPr>
            <w:tcW w:w="8522" w:type="dxa"/>
            <w:gridSpan w:val="2"/>
            <w:tcBorders>
              <w:top w:val="single" w:sz="4" w:space="0" w:color="000000"/>
              <w:left w:val="single" w:sz="4" w:space="0" w:color="000000"/>
              <w:bottom w:val="single" w:sz="4" w:space="0" w:color="000000"/>
              <w:right w:val="single" w:sz="4" w:space="0" w:color="000000"/>
            </w:tcBorders>
          </w:tcPr>
          <w:p w14:paraId="7AA8F2FB" w14:textId="43A80B5C" w:rsidR="00D84ED0" w:rsidRPr="008B31E4" w:rsidRDefault="00A217B0" w:rsidP="00FE5D01">
            <w:pPr>
              <w:pStyle w:val="Style1"/>
              <w:framePr w:wrap="around"/>
            </w:pPr>
            <w:r w:rsidRPr="008B31E4">
              <w:t xml:space="preserve"> </w:t>
            </w:r>
            <w:r w:rsidR="00D84ED0" w:rsidRPr="008B31E4">
              <w:t>Kịch bản chính</w:t>
            </w:r>
          </w:p>
          <w:p w14:paraId="3E7E8D9B" w14:textId="00FB7395" w:rsidR="00D84ED0" w:rsidRPr="008B31E4" w:rsidRDefault="00A217B0" w:rsidP="00FE5D01">
            <w:pPr>
              <w:pStyle w:val="Style1"/>
              <w:framePr w:wrap="around"/>
            </w:pPr>
            <w:r w:rsidRPr="008B31E4">
              <w:t xml:space="preserve"> 1. Admin</w:t>
            </w:r>
            <w:r w:rsidR="00D84ED0" w:rsidRPr="008B31E4">
              <w:t xml:space="preserve"> chọn vào tab Quản lý sản phẩm</w:t>
            </w:r>
          </w:p>
          <w:p w14:paraId="180B480E" w14:textId="592A14DB" w:rsidR="00D84ED0" w:rsidRPr="008B31E4" w:rsidRDefault="00A217B0" w:rsidP="00FE5D01">
            <w:pPr>
              <w:pStyle w:val="Style1"/>
              <w:framePr w:wrap="around"/>
            </w:pPr>
            <w:r w:rsidRPr="008B31E4">
              <w:t xml:space="preserve"> 2. </w:t>
            </w:r>
            <w:r w:rsidR="00D84ED0" w:rsidRPr="008B31E4">
              <w:t>Giao diện quản lý sản phẩm hiện ra.</w:t>
            </w:r>
          </w:p>
          <w:p w14:paraId="03D80546" w14:textId="488D3153" w:rsidR="00D84ED0" w:rsidRPr="008B31E4" w:rsidRDefault="00A217B0" w:rsidP="00FE5D01">
            <w:pPr>
              <w:pStyle w:val="Style1"/>
              <w:framePr w:wrap="around"/>
            </w:pPr>
            <w:r w:rsidRPr="008B31E4">
              <w:t xml:space="preserve"> 3. Admin</w:t>
            </w:r>
            <w:r w:rsidR="00D84ED0" w:rsidRPr="008B31E4">
              <w:t xml:space="preserve"> tìm sản phẩm cần sửa trong danh sách và nhấn chính sửa.</w:t>
            </w:r>
          </w:p>
          <w:p w14:paraId="114F0D26" w14:textId="5FE0954F" w:rsidR="00D84ED0" w:rsidRPr="008B31E4" w:rsidRDefault="00A217B0" w:rsidP="00FE5D01">
            <w:pPr>
              <w:pStyle w:val="Style1"/>
              <w:framePr w:wrap="around"/>
            </w:pPr>
            <w:r w:rsidRPr="008B31E4">
              <w:t xml:space="preserve"> 4. </w:t>
            </w:r>
            <w:r w:rsidR="00D84ED0" w:rsidRPr="008B31E4">
              <w:t>Giao diện sửa sản phẩm hiện ra.</w:t>
            </w:r>
          </w:p>
          <w:p w14:paraId="20B81F8E" w14:textId="34AD4CAF" w:rsidR="00D84ED0" w:rsidRPr="008B31E4" w:rsidRDefault="00A217B0" w:rsidP="00FE5D01">
            <w:pPr>
              <w:pStyle w:val="Style1"/>
              <w:framePr w:wrap="around"/>
            </w:pPr>
            <w:r w:rsidRPr="008B31E4">
              <w:t xml:space="preserve"> 5. Admin</w:t>
            </w:r>
            <w:r w:rsidR="00D84ED0" w:rsidRPr="008B31E4">
              <w:t xml:space="preserve"> nhập thông tin sản phẩm cần sửa và nhấn “Lưu”.</w:t>
            </w:r>
          </w:p>
          <w:p w14:paraId="529F5FA1" w14:textId="3B88BB14" w:rsidR="00D84ED0" w:rsidRPr="008B31E4" w:rsidRDefault="00A217B0" w:rsidP="00FE5D01">
            <w:pPr>
              <w:pStyle w:val="Style1"/>
              <w:framePr w:wrap="around"/>
            </w:pPr>
            <w:r w:rsidRPr="008B31E4">
              <w:t xml:space="preserve"> 6. </w:t>
            </w:r>
            <w:r w:rsidR="00D84ED0" w:rsidRPr="008B31E4">
              <w:t>Hệ thống thông báo sửa sản phẩm thành công.</w:t>
            </w:r>
          </w:p>
        </w:tc>
      </w:tr>
      <w:tr w:rsidR="00D84ED0" w:rsidRPr="008B31E4" w14:paraId="3895D245" w14:textId="77777777" w:rsidTr="00D84ED0">
        <w:trPr>
          <w:trHeight w:val="2048"/>
        </w:trPr>
        <w:tc>
          <w:tcPr>
            <w:tcW w:w="8522" w:type="dxa"/>
            <w:gridSpan w:val="2"/>
            <w:tcBorders>
              <w:top w:val="single" w:sz="4" w:space="0" w:color="000000"/>
              <w:left w:val="single" w:sz="4" w:space="0" w:color="000000"/>
              <w:bottom w:val="single" w:sz="4" w:space="0" w:color="000000"/>
              <w:right w:val="single" w:sz="4" w:space="0" w:color="000000"/>
            </w:tcBorders>
          </w:tcPr>
          <w:p w14:paraId="5ED76674" w14:textId="7A53A625" w:rsidR="00D84ED0" w:rsidRPr="008B31E4" w:rsidRDefault="00A217B0" w:rsidP="00FE5D01">
            <w:pPr>
              <w:pStyle w:val="Style1"/>
              <w:framePr w:wrap="around"/>
            </w:pPr>
            <w:r w:rsidRPr="008B31E4">
              <w:t xml:space="preserve"> </w:t>
            </w:r>
            <w:r w:rsidR="00D84ED0" w:rsidRPr="008B31E4">
              <w:t>Ngoại lệ</w:t>
            </w:r>
          </w:p>
          <w:p w14:paraId="08824CC1" w14:textId="663DC72B" w:rsidR="00D84ED0" w:rsidRPr="008B31E4" w:rsidRDefault="00A217B0" w:rsidP="00FE5D01">
            <w:pPr>
              <w:pStyle w:val="Style1"/>
              <w:framePr w:wrap="around"/>
            </w:pPr>
            <w:r w:rsidRPr="008B31E4">
              <w:t xml:space="preserve"> 5. </w:t>
            </w:r>
            <w:r w:rsidR="00D84ED0" w:rsidRPr="008B31E4">
              <w:t>Quản lý nhập thiếu thông tin và nhấn “Lưu”</w:t>
            </w:r>
          </w:p>
          <w:p w14:paraId="09C74F13" w14:textId="22986BB0" w:rsidR="00D84ED0" w:rsidRPr="008B31E4" w:rsidRDefault="00A217B0" w:rsidP="00FE5D01">
            <w:pPr>
              <w:pStyle w:val="Style1"/>
              <w:framePr w:wrap="around"/>
            </w:pPr>
            <w:r w:rsidRPr="008B31E4">
              <w:t xml:space="preserve"> 5.1 </w:t>
            </w:r>
            <w:r w:rsidR="00D84ED0" w:rsidRPr="008B31E4">
              <w:t>Giao diện hiển thị lỗi ở các trường còn thiếu.</w:t>
            </w:r>
          </w:p>
          <w:p w14:paraId="3E313FE7" w14:textId="04E80D37" w:rsidR="00D84ED0" w:rsidRPr="008B31E4" w:rsidRDefault="00A217B0" w:rsidP="00FE5D01">
            <w:pPr>
              <w:pStyle w:val="Style1"/>
              <w:framePr w:wrap="around"/>
            </w:pPr>
            <w:r w:rsidRPr="008B31E4">
              <w:t xml:space="preserve"> 5.2 Admin</w:t>
            </w:r>
            <w:r w:rsidR="00D84ED0" w:rsidRPr="008B31E4">
              <w:t xml:space="preserve"> nhập lại thông tin còn thiếu và nhấn “Lưu”.</w:t>
            </w:r>
          </w:p>
          <w:p w14:paraId="026D5D02" w14:textId="1CDE97E0" w:rsidR="00D84ED0" w:rsidRPr="008B31E4" w:rsidRDefault="00D84ED0" w:rsidP="00FE5D01">
            <w:pPr>
              <w:pStyle w:val="Style1"/>
              <w:framePr w:wrap="around"/>
            </w:pPr>
            <w:r w:rsidRPr="008B31E4">
              <w:t xml:space="preserve"> </w:t>
            </w:r>
            <w:r w:rsidR="00A217B0" w:rsidRPr="008B31E4">
              <w:t xml:space="preserve">6. </w:t>
            </w:r>
            <w:r w:rsidRPr="008B31E4">
              <w:t>Hệ thống thông báo sửa sản phẩm thất bại.</w:t>
            </w:r>
          </w:p>
        </w:tc>
      </w:tr>
    </w:tbl>
    <w:p w14:paraId="6A66479C" w14:textId="029396C3" w:rsidR="0089008F" w:rsidRDefault="0089008F" w:rsidP="00FE5D01"/>
    <w:p w14:paraId="730B55B5" w14:textId="14E3FAAB" w:rsidR="00123F25" w:rsidRDefault="00123F25" w:rsidP="00FE5D01"/>
    <w:p w14:paraId="09142A8C" w14:textId="43B92CF9" w:rsidR="00123F25" w:rsidRDefault="00123F25" w:rsidP="00FE5D01"/>
    <w:p w14:paraId="31FF15F6" w14:textId="77BC0EE1" w:rsidR="00123F25" w:rsidRDefault="00123F25" w:rsidP="00FE5D01"/>
    <w:p w14:paraId="0493C04F" w14:textId="059CEE4C" w:rsidR="00123F25" w:rsidRDefault="00123F25" w:rsidP="00FE5D01"/>
    <w:p w14:paraId="706E9A7F" w14:textId="36BA1C50" w:rsidR="00123F25" w:rsidRDefault="00123F25" w:rsidP="00FE5D01"/>
    <w:p w14:paraId="1CDCFF02" w14:textId="1DA77792" w:rsidR="00123F25" w:rsidRDefault="00123F25" w:rsidP="00FE5D01"/>
    <w:p w14:paraId="3CA2DF1A" w14:textId="1F47935B" w:rsidR="00123F25" w:rsidRDefault="00123F25" w:rsidP="00FE5D01"/>
    <w:p w14:paraId="17ECD238" w14:textId="74116F50" w:rsidR="00123F25" w:rsidRDefault="00123F25" w:rsidP="00FE5D01"/>
    <w:p w14:paraId="5BE83C42" w14:textId="07E046F1" w:rsidR="00123F25" w:rsidRDefault="00123F25" w:rsidP="00FE5D01"/>
    <w:p w14:paraId="420E526F" w14:textId="5EAC1340" w:rsidR="00123F25" w:rsidRDefault="00123F25" w:rsidP="00FE5D01"/>
    <w:p w14:paraId="0A6B7910" w14:textId="4136C544" w:rsidR="00123F25" w:rsidRDefault="00123F25" w:rsidP="00FE5D01"/>
    <w:p w14:paraId="6D3AA4D5" w14:textId="12647647" w:rsidR="00123F25" w:rsidRDefault="00123F25" w:rsidP="00FE5D01"/>
    <w:p w14:paraId="331A3D96" w14:textId="6143F474" w:rsidR="00123F25" w:rsidRDefault="00123F25" w:rsidP="00FE5D01"/>
    <w:p w14:paraId="0705F0FE" w14:textId="5CD2D187" w:rsidR="00123F25" w:rsidRDefault="00123F25" w:rsidP="00FE5D01"/>
    <w:p w14:paraId="1EBD2075" w14:textId="003CA7BF" w:rsidR="00123F25" w:rsidRDefault="00123F25" w:rsidP="00FE5D01"/>
    <w:p w14:paraId="31FC04C2" w14:textId="792992BD" w:rsidR="00123F25" w:rsidRDefault="00123F25" w:rsidP="00FE5D01"/>
    <w:p w14:paraId="4AEF4C14" w14:textId="3F0DF063" w:rsidR="00123F25" w:rsidRDefault="00123F25" w:rsidP="00FE5D01"/>
    <w:p w14:paraId="14CBE7C0" w14:textId="0164C032" w:rsidR="00123F25" w:rsidRDefault="00123F25" w:rsidP="00FE5D01"/>
    <w:p w14:paraId="112DF4DD" w14:textId="7A91C8AB" w:rsidR="00123F25" w:rsidRDefault="00123F25" w:rsidP="00FE5D01"/>
    <w:p w14:paraId="45CC3CB6" w14:textId="4CDFEDCB" w:rsidR="00123F25" w:rsidRDefault="00123F25" w:rsidP="00FE5D01"/>
    <w:p w14:paraId="45B25944" w14:textId="20060623" w:rsidR="00123F25" w:rsidRDefault="00123F25" w:rsidP="00FE5D01"/>
    <w:p w14:paraId="222625F6" w14:textId="1C69442C" w:rsidR="00123F25" w:rsidRDefault="00123F25" w:rsidP="00FE5D01"/>
    <w:p w14:paraId="0D691531" w14:textId="738343B4" w:rsidR="00123F25" w:rsidRDefault="00123F25" w:rsidP="00FE5D01"/>
    <w:p w14:paraId="0DC9510C" w14:textId="716AD9AC" w:rsidR="00123F25" w:rsidRDefault="00123F25" w:rsidP="00FE5D01"/>
    <w:p w14:paraId="2B2D9F49" w14:textId="6E5839A9" w:rsidR="00123F25" w:rsidRDefault="00123F25" w:rsidP="00FE5D01"/>
    <w:p w14:paraId="49A8EB4D" w14:textId="0DBE6F76" w:rsidR="00123F25" w:rsidRDefault="00123F25" w:rsidP="00FE5D01"/>
    <w:p w14:paraId="5DC6B125" w14:textId="4791FAF7" w:rsidR="00123F25" w:rsidRDefault="00123F25" w:rsidP="00FE5D01"/>
    <w:p w14:paraId="4655A6E1" w14:textId="35C561EF" w:rsidR="00123F25" w:rsidRDefault="00123F25" w:rsidP="00FE5D01"/>
    <w:p w14:paraId="704ACC16" w14:textId="77777777" w:rsidR="00123F25" w:rsidRPr="008B31E4" w:rsidRDefault="00123F25" w:rsidP="00FE5D01"/>
    <w:p w14:paraId="62302FA0" w14:textId="03B1B466" w:rsidR="0089008F" w:rsidRDefault="0089008F" w:rsidP="00FE5D01">
      <w:pPr>
        <w:pStyle w:val="Heading2"/>
        <w:jc w:val="both"/>
      </w:pPr>
      <w:bookmarkStart w:id="72" w:name="_Toc193833345"/>
      <w:r w:rsidRPr="008B31E4">
        <w:lastRenderedPageBreak/>
        <w:t>3.5. Sơ đồ ER</w:t>
      </w:r>
      <w:bookmarkEnd w:id="72"/>
    </w:p>
    <w:p w14:paraId="536270F0" w14:textId="3811070C" w:rsidR="00123F25" w:rsidRPr="00123F25" w:rsidRDefault="00123F25" w:rsidP="00123F25">
      <w:r w:rsidRPr="008B31E4">
        <w:drawing>
          <wp:anchor distT="0" distB="0" distL="114300" distR="114300" simplePos="0" relativeHeight="251766784" behindDoc="0" locked="0" layoutInCell="1" allowOverlap="1" wp14:anchorId="00481E05" wp14:editId="44A3916B">
            <wp:simplePos x="0" y="0"/>
            <wp:positionH relativeFrom="margin">
              <wp:posOffset>1905</wp:posOffset>
            </wp:positionH>
            <wp:positionV relativeFrom="paragraph">
              <wp:posOffset>263525</wp:posOffset>
            </wp:positionV>
            <wp:extent cx="6112510" cy="3512820"/>
            <wp:effectExtent l="0" t="0" r="2540" b="0"/>
            <wp:wrapTopAndBottom/>
            <wp:docPr id="618" name="Picture 6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6112510" cy="3512820"/>
                    </a:xfrm>
                    <a:prstGeom prst="rect">
                      <a:avLst/>
                    </a:prstGeom>
                  </pic:spPr>
                </pic:pic>
              </a:graphicData>
            </a:graphic>
          </wp:anchor>
        </w:drawing>
      </w:r>
    </w:p>
    <w:p w14:paraId="75C88DCB" w14:textId="2989175A" w:rsidR="003541DE" w:rsidRPr="008B31E4" w:rsidRDefault="003541DE" w:rsidP="00FE5D01"/>
    <w:p w14:paraId="09B56476" w14:textId="60146DC4" w:rsidR="00731E4E" w:rsidRPr="008B31E4" w:rsidRDefault="003541DE" w:rsidP="00FE5D01">
      <w:pPr>
        <w:pStyle w:val="hnh"/>
      </w:pPr>
      <w:bookmarkStart w:id="73" w:name="_Toc193832976"/>
      <w:r w:rsidRPr="008B31E4">
        <w:t>Hình 3.5. Mô hình thực thể kết hợp</w:t>
      </w:r>
      <w:bookmarkEnd w:id="73"/>
    </w:p>
    <w:p w14:paraId="0FF6BEBE" w14:textId="22F0C4AA" w:rsidR="003541DE" w:rsidRPr="008B31E4" w:rsidRDefault="003541DE" w:rsidP="00FE5D01">
      <w:pPr>
        <w:pStyle w:val="Heading2"/>
        <w:jc w:val="both"/>
      </w:pPr>
      <w:bookmarkStart w:id="74" w:name="_Toc193833346"/>
      <w:r w:rsidRPr="008B31E4">
        <w:t>3.6. PHÂN TÍCH HỆ THỐNG</w:t>
      </w:r>
      <w:bookmarkEnd w:id="74"/>
    </w:p>
    <w:p w14:paraId="0800392C" w14:textId="16A5033C" w:rsidR="003541DE" w:rsidRPr="008B31E4" w:rsidRDefault="00746DA8" w:rsidP="00FE5D01">
      <w:pPr>
        <w:pStyle w:val="Heading3"/>
        <w:spacing w:line="360" w:lineRule="auto"/>
      </w:pPr>
      <w:bookmarkStart w:id="75" w:name="_bookmark36"/>
      <w:bookmarkStart w:id="76" w:name="_Toc193833347"/>
      <w:bookmarkEnd w:id="75"/>
      <w:r w:rsidRPr="008B31E4">
        <w:t xml:space="preserve">3.6.1. </w:t>
      </w:r>
      <w:r w:rsidR="003541DE" w:rsidRPr="008B31E4">
        <w:t>Mô hình thành phần dữ liệu</w:t>
      </w:r>
      <w:bookmarkEnd w:id="76"/>
    </w:p>
    <w:p w14:paraId="03EDA11F" w14:textId="0B888ED3" w:rsidR="00746DA8" w:rsidRPr="008B31E4" w:rsidRDefault="00746DA8" w:rsidP="00A362C1">
      <w:pPr>
        <w:pStyle w:val="bang"/>
      </w:pPr>
      <w:bookmarkStart w:id="77" w:name="_Toc193833072"/>
      <w:r w:rsidRPr="008B31E4">
        <w:t>Bảng 3.</w:t>
      </w:r>
      <w:r w:rsidR="00905AA0" w:rsidRPr="008B31E4">
        <w:t>8</w:t>
      </w:r>
      <w:r w:rsidRPr="008B31E4">
        <w:t xml:space="preserve"> Bảng Product – Lưu trữ thông tin sản phẩm</w:t>
      </w:r>
      <w:bookmarkEnd w:id="77"/>
    </w:p>
    <w:tbl>
      <w:tblPr>
        <w:tblStyle w:val="TableGrid"/>
        <w:tblW w:w="0" w:type="auto"/>
        <w:tblLayout w:type="fixed"/>
        <w:tblLook w:val="04A0" w:firstRow="1" w:lastRow="0" w:firstColumn="1" w:lastColumn="0" w:noHBand="0" w:noVBand="1"/>
      </w:tblPr>
      <w:tblGrid>
        <w:gridCol w:w="846"/>
        <w:gridCol w:w="2126"/>
        <w:gridCol w:w="2569"/>
        <w:gridCol w:w="2153"/>
        <w:gridCol w:w="1654"/>
      </w:tblGrid>
      <w:tr w:rsidR="00A362C1" w:rsidRPr="008B31E4" w14:paraId="75BC80BE" w14:textId="77777777" w:rsidTr="00A362C1">
        <w:tc>
          <w:tcPr>
            <w:tcW w:w="846" w:type="dxa"/>
          </w:tcPr>
          <w:p w14:paraId="43347D50" w14:textId="2871F24E" w:rsidR="006A4300" w:rsidRPr="008B31E4" w:rsidRDefault="006A4300" w:rsidP="00A362C1">
            <w:pPr>
              <w:spacing w:line="360" w:lineRule="auto"/>
              <w:jc w:val="center"/>
            </w:pPr>
            <w:r w:rsidRPr="008B31E4">
              <w:t>STT</w:t>
            </w:r>
          </w:p>
        </w:tc>
        <w:tc>
          <w:tcPr>
            <w:tcW w:w="2126" w:type="dxa"/>
          </w:tcPr>
          <w:p w14:paraId="4FB84E70" w14:textId="36696424" w:rsidR="006A4300" w:rsidRPr="008B31E4" w:rsidRDefault="006A4300" w:rsidP="00A362C1">
            <w:pPr>
              <w:spacing w:line="360" w:lineRule="auto"/>
              <w:jc w:val="center"/>
            </w:pPr>
            <w:r w:rsidRPr="008B31E4">
              <w:t>Tên trường</w:t>
            </w:r>
          </w:p>
        </w:tc>
        <w:tc>
          <w:tcPr>
            <w:tcW w:w="2569" w:type="dxa"/>
          </w:tcPr>
          <w:p w14:paraId="6CA5F980" w14:textId="04338FB3" w:rsidR="006A4300" w:rsidRPr="008B31E4" w:rsidRDefault="006A4300" w:rsidP="00A362C1">
            <w:pPr>
              <w:spacing w:line="360" w:lineRule="auto"/>
              <w:jc w:val="center"/>
            </w:pPr>
            <w:r w:rsidRPr="008B31E4">
              <w:t>Mô tả</w:t>
            </w:r>
          </w:p>
        </w:tc>
        <w:tc>
          <w:tcPr>
            <w:tcW w:w="2153" w:type="dxa"/>
          </w:tcPr>
          <w:p w14:paraId="36618309" w14:textId="491C789B" w:rsidR="006A4300" w:rsidRPr="008B31E4" w:rsidRDefault="006A4300" w:rsidP="00A362C1">
            <w:pPr>
              <w:spacing w:line="360" w:lineRule="auto"/>
              <w:jc w:val="center"/>
            </w:pPr>
            <w:r w:rsidRPr="008B31E4">
              <w:t>Kiểu dữ liệu</w:t>
            </w:r>
          </w:p>
        </w:tc>
        <w:tc>
          <w:tcPr>
            <w:tcW w:w="1654" w:type="dxa"/>
          </w:tcPr>
          <w:p w14:paraId="55ECBA86" w14:textId="644B9D16" w:rsidR="006A4300" w:rsidRPr="008B31E4" w:rsidRDefault="006A4300" w:rsidP="00A362C1">
            <w:pPr>
              <w:spacing w:line="360" w:lineRule="auto"/>
              <w:jc w:val="center"/>
            </w:pPr>
            <w:r w:rsidRPr="008B31E4">
              <w:t>Ràng buộc</w:t>
            </w:r>
          </w:p>
        </w:tc>
      </w:tr>
      <w:tr w:rsidR="00A362C1" w:rsidRPr="008B31E4" w14:paraId="0C9FBD12" w14:textId="77777777" w:rsidTr="00A362C1">
        <w:tc>
          <w:tcPr>
            <w:tcW w:w="846" w:type="dxa"/>
          </w:tcPr>
          <w:p w14:paraId="5BA3DF99" w14:textId="43D63979" w:rsidR="006A4300" w:rsidRPr="008B31E4" w:rsidRDefault="006A4300" w:rsidP="00A362C1">
            <w:pPr>
              <w:spacing w:line="360" w:lineRule="auto"/>
              <w:jc w:val="center"/>
            </w:pPr>
            <w:r w:rsidRPr="008B31E4">
              <w:t>1</w:t>
            </w:r>
          </w:p>
        </w:tc>
        <w:tc>
          <w:tcPr>
            <w:tcW w:w="2126" w:type="dxa"/>
          </w:tcPr>
          <w:p w14:paraId="38C5E40C" w14:textId="0C67A0B1" w:rsidR="006A4300" w:rsidRPr="008B31E4" w:rsidRDefault="006A4300" w:rsidP="00A362C1">
            <w:pPr>
              <w:spacing w:line="360" w:lineRule="auto"/>
              <w:jc w:val="center"/>
            </w:pPr>
            <w:r w:rsidRPr="008B31E4">
              <w:t>P_Id</w:t>
            </w:r>
          </w:p>
        </w:tc>
        <w:tc>
          <w:tcPr>
            <w:tcW w:w="2569" w:type="dxa"/>
          </w:tcPr>
          <w:p w14:paraId="1ACA76AE" w14:textId="7E8C4F95" w:rsidR="006A4300" w:rsidRPr="008B31E4" w:rsidRDefault="006A4300" w:rsidP="00A362C1">
            <w:pPr>
              <w:spacing w:line="360" w:lineRule="auto"/>
              <w:jc w:val="center"/>
            </w:pPr>
            <w:r w:rsidRPr="008B31E4">
              <w:t>Mã sản phẩm</w:t>
            </w:r>
          </w:p>
        </w:tc>
        <w:tc>
          <w:tcPr>
            <w:tcW w:w="2153" w:type="dxa"/>
          </w:tcPr>
          <w:p w14:paraId="6437AE47" w14:textId="67D60A8D" w:rsidR="006A4300" w:rsidRPr="008B31E4" w:rsidRDefault="006A4300" w:rsidP="00A362C1">
            <w:pPr>
              <w:spacing w:line="360" w:lineRule="auto"/>
              <w:jc w:val="center"/>
            </w:pPr>
            <w:r w:rsidRPr="008B31E4">
              <w:t>int</w:t>
            </w:r>
          </w:p>
        </w:tc>
        <w:tc>
          <w:tcPr>
            <w:tcW w:w="1654" w:type="dxa"/>
          </w:tcPr>
          <w:p w14:paraId="4725B50E" w14:textId="195FB424" w:rsidR="006A4300" w:rsidRPr="008B31E4" w:rsidRDefault="006A4300" w:rsidP="00A362C1">
            <w:pPr>
              <w:spacing w:line="360" w:lineRule="auto"/>
              <w:jc w:val="center"/>
            </w:pPr>
            <w:r w:rsidRPr="008B31E4">
              <w:t>Primary key</w:t>
            </w:r>
          </w:p>
        </w:tc>
      </w:tr>
      <w:tr w:rsidR="00A362C1" w:rsidRPr="008B31E4" w14:paraId="27A0BD3C" w14:textId="77777777" w:rsidTr="00A362C1">
        <w:tc>
          <w:tcPr>
            <w:tcW w:w="846" w:type="dxa"/>
          </w:tcPr>
          <w:p w14:paraId="67250CFD" w14:textId="078E98A8" w:rsidR="006A4300" w:rsidRPr="008B31E4" w:rsidRDefault="006A4300" w:rsidP="00A362C1">
            <w:pPr>
              <w:spacing w:line="360" w:lineRule="auto"/>
              <w:jc w:val="center"/>
            </w:pPr>
            <w:r w:rsidRPr="008B31E4">
              <w:t>2</w:t>
            </w:r>
          </w:p>
        </w:tc>
        <w:tc>
          <w:tcPr>
            <w:tcW w:w="2126" w:type="dxa"/>
          </w:tcPr>
          <w:p w14:paraId="1370419F" w14:textId="048314C4" w:rsidR="006A4300" w:rsidRPr="008B31E4" w:rsidRDefault="006A4300" w:rsidP="00A362C1">
            <w:pPr>
              <w:spacing w:line="360" w:lineRule="auto"/>
              <w:jc w:val="center"/>
            </w:pPr>
            <w:r w:rsidRPr="008B31E4">
              <w:t>P_Title</w:t>
            </w:r>
          </w:p>
        </w:tc>
        <w:tc>
          <w:tcPr>
            <w:tcW w:w="2569" w:type="dxa"/>
          </w:tcPr>
          <w:p w14:paraId="54921FF7" w14:textId="33C04B5E" w:rsidR="006A4300" w:rsidRPr="008B31E4" w:rsidRDefault="006A4300" w:rsidP="00A362C1">
            <w:pPr>
              <w:spacing w:line="360" w:lineRule="auto"/>
              <w:jc w:val="center"/>
            </w:pPr>
            <w:r w:rsidRPr="008B31E4">
              <w:t>Tên sản phẩm</w:t>
            </w:r>
          </w:p>
        </w:tc>
        <w:tc>
          <w:tcPr>
            <w:tcW w:w="2153" w:type="dxa"/>
          </w:tcPr>
          <w:p w14:paraId="04E13135" w14:textId="032D8A63" w:rsidR="006A4300" w:rsidRPr="008B31E4" w:rsidRDefault="006A4300" w:rsidP="00A362C1">
            <w:pPr>
              <w:spacing w:line="360" w:lineRule="auto"/>
              <w:jc w:val="center"/>
            </w:pPr>
            <w:r w:rsidRPr="008B31E4">
              <w:t>Nvarchar(</w:t>
            </w:r>
            <w:r w:rsidR="00B14CFE" w:rsidRPr="008B31E4">
              <w:t>20</w:t>
            </w:r>
            <w:r w:rsidRPr="008B31E4">
              <w:t>)</w:t>
            </w:r>
          </w:p>
        </w:tc>
        <w:tc>
          <w:tcPr>
            <w:tcW w:w="1654" w:type="dxa"/>
          </w:tcPr>
          <w:p w14:paraId="4E297600" w14:textId="77777777" w:rsidR="006A4300" w:rsidRPr="008B31E4" w:rsidRDefault="006A4300" w:rsidP="00A362C1">
            <w:pPr>
              <w:spacing w:line="360" w:lineRule="auto"/>
              <w:jc w:val="center"/>
            </w:pPr>
          </w:p>
        </w:tc>
      </w:tr>
      <w:tr w:rsidR="00A362C1" w:rsidRPr="008B31E4" w14:paraId="146CB75E" w14:textId="77777777" w:rsidTr="00A362C1">
        <w:tc>
          <w:tcPr>
            <w:tcW w:w="846" w:type="dxa"/>
          </w:tcPr>
          <w:p w14:paraId="5C887B77" w14:textId="7E209BFF" w:rsidR="006A4300" w:rsidRPr="008B31E4" w:rsidRDefault="006A4300" w:rsidP="00A362C1">
            <w:pPr>
              <w:spacing w:line="360" w:lineRule="auto"/>
              <w:jc w:val="center"/>
            </w:pPr>
            <w:r w:rsidRPr="008B31E4">
              <w:t>3</w:t>
            </w:r>
          </w:p>
        </w:tc>
        <w:tc>
          <w:tcPr>
            <w:tcW w:w="2126" w:type="dxa"/>
          </w:tcPr>
          <w:p w14:paraId="7AF567CF" w14:textId="440D8E88" w:rsidR="006A4300" w:rsidRPr="008B31E4" w:rsidRDefault="006A4300" w:rsidP="00A362C1">
            <w:pPr>
              <w:spacing w:line="360" w:lineRule="auto"/>
              <w:jc w:val="center"/>
            </w:pPr>
            <w:r w:rsidRPr="008B31E4">
              <w:t>P_Description</w:t>
            </w:r>
          </w:p>
        </w:tc>
        <w:tc>
          <w:tcPr>
            <w:tcW w:w="2569" w:type="dxa"/>
          </w:tcPr>
          <w:p w14:paraId="339C5966" w14:textId="5721CBD9" w:rsidR="006A4300" w:rsidRPr="008B31E4" w:rsidRDefault="006A4300" w:rsidP="00A362C1">
            <w:pPr>
              <w:spacing w:line="360" w:lineRule="auto"/>
              <w:jc w:val="center"/>
            </w:pPr>
            <w:r w:rsidRPr="008B31E4">
              <w:t>Mô tả sản phẩm</w:t>
            </w:r>
          </w:p>
        </w:tc>
        <w:tc>
          <w:tcPr>
            <w:tcW w:w="2153" w:type="dxa"/>
          </w:tcPr>
          <w:p w14:paraId="101E78CC" w14:textId="0522B290" w:rsidR="006A4300" w:rsidRPr="008B31E4" w:rsidRDefault="006A4300" w:rsidP="00A362C1">
            <w:pPr>
              <w:spacing w:line="360" w:lineRule="auto"/>
              <w:jc w:val="center"/>
            </w:pPr>
            <w:r w:rsidRPr="008B31E4">
              <w:t>Nvarchar(40)</w:t>
            </w:r>
          </w:p>
        </w:tc>
        <w:tc>
          <w:tcPr>
            <w:tcW w:w="1654" w:type="dxa"/>
          </w:tcPr>
          <w:p w14:paraId="7C0CDC4F" w14:textId="77777777" w:rsidR="006A4300" w:rsidRPr="008B31E4" w:rsidRDefault="006A4300" w:rsidP="00A362C1">
            <w:pPr>
              <w:spacing w:line="360" w:lineRule="auto"/>
              <w:jc w:val="center"/>
            </w:pPr>
          </w:p>
        </w:tc>
      </w:tr>
      <w:tr w:rsidR="00A362C1" w:rsidRPr="008B31E4" w14:paraId="1CBB6BED" w14:textId="77777777" w:rsidTr="00A362C1">
        <w:tc>
          <w:tcPr>
            <w:tcW w:w="846" w:type="dxa"/>
          </w:tcPr>
          <w:p w14:paraId="29C33D95" w14:textId="0C109237" w:rsidR="006A4300" w:rsidRPr="008B31E4" w:rsidRDefault="006A4300" w:rsidP="00A362C1">
            <w:pPr>
              <w:spacing w:line="360" w:lineRule="auto"/>
              <w:jc w:val="center"/>
            </w:pPr>
            <w:r w:rsidRPr="008B31E4">
              <w:t>4</w:t>
            </w:r>
          </w:p>
        </w:tc>
        <w:tc>
          <w:tcPr>
            <w:tcW w:w="2126" w:type="dxa"/>
          </w:tcPr>
          <w:p w14:paraId="421E4BF4" w14:textId="72C5FB3B" w:rsidR="006A4300" w:rsidRPr="008B31E4" w:rsidRDefault="006A4300" w:rsidP="00A362C1">
            <w:pPr>
              <w:spacing w:line="360" w:lineRule="auto"/>
              <w:jc w:val="center"/>
            </w:pPr>
            <w:r w:rsidRPr="008B31E4">
              <w:t>P_OriginalPrice</w:t>
            </w:r>
          </w:p>
        </w:tc>
        <w:tc>
          <w:tcPr>
            <w:tcW w:w="2569" w:type="dxa"/>
          </w:tcPr>
          <w:p w14:paraId="1F54ACC7" w14:textId="3043E991" w:rsidR="006A4300" w:rsidRPr="008B31E4" w:rsidRDefault="006A4300" w:rsidP="00A362C1">
            <w:pPr>
              <w:spacing w:line="360" w:lineRule="auto"/>
              <w:jc w:val="center"/>
            </w:pPr>
            <w:r w:rsidRPr="008B31E4">
              <w:t>Giá gốc sản phẩm</w:t>
            </w:r>
          </w:p>
        </w:tc>
        <w:tc>
          <w:tcPr>
            <w:tcW w:w="2153" w:type="dxa"/>
          </w:tcPr>
          <w:p w14:paraId="0E751FAB" w14:textId="38641F24" w:rsidR="006A4300" w:rsidRPr="008B31E4" w:rsidRDefault="006A4300" w:rsidP="00A362C1">
            <w:pPr>
              <w:spacing w:line="360" w:lineRule="auto"/>
              <w:jc w:val="center"/>
            </w:pPr>
            <w:r w:rsidRPr="008B31E4">
              <w:t>Decimal</w:t>
            </w:r>
          </w:p>
        </w:tc>
        <w:tc>
          <w:tcPr>
            <w:tcW w:w="1654" w:type="dxa"/>
          </w:tcPr>
          <w:p w14:paraId="3E4CA0A3" w14:textId="77777777" w:rsidR="006A4300" w:rsidRPr="008B31E4" w:rsidRDefault="006A4300" w:rsidP="00A362C1">
            <w:pPr>
              <w:spacing w:line="360" w:lineRule="auto"/>
              <w:jc w:val="center"/>
            </w:pPr>
          </w:p>
        </w:tc>
      </w:tr>
      <w:tr w:rsidR="00A362C1" w:rsidRPr="008B31E4" w14:paraId="306642A7" w14:textId="77777777" w:rsidTr="00A362C1">
        <w:tc>
          <w:tcPr>
            <w:tcW w:w="846" w:type="dxa"/>
          </w:tcPr>
          <w:p w14:paraId="5D282D5A" w14:textId="6D5D50D0" w:rsidR="006A4300" w:rsidRPr="008B31E4" w:rsidRDefault="006A4300" w:rsidP="00A362C1">
            <w:pPr>
              <w:spacing w:line="360" w:lineRule="auto"/>
              <w:jc w:val="center"/>
            </w:pPr>
            <w:r w:rsidRPr="008B31E4">
              <w:t>5</w:t>
            </w:r>
          </w:p>
        </w:tc>
        <w:tc>
          <w:tcPr>
            <w:tcW w:w="2126" w:type="dxa"/>
          </w:tcPr>
          <w:p w14:paraId="6960AFC2" w14:textId="2FF22211" w:rsidR="006A4300" w:rsidRPr="008B31E4" w:rsidRDefault="006A4300" w:rsidP="00A362C1">
            <w:pPr>
              <w:spacing w:line="360" w:lineRule="auto"/>
              <w:jc w:val="center"/>
            </w:pPr>
            <w:r w:rsidRPr="008B31E4">
              <w:t>P_Price</w:t>
            </w:r>
          </w:p>
        </w:tc>
        <w:tc>
          <w:tcPr>
            <w:tcW w:w="2569" w:type="dxa"/>
          </w:tcPr>
          <w:p w14:paraId="3D438C0E" w14:textId="7711AC3B" w:rsidR="006A4300" w:rsidRPr="008B31E4" w:rsidRDefault="006A4300" w:rsidP="00A362C1">
            <w:pPr>
              <w:spacing w:line="360" w:lineRule="auto"/>
              <w:jc w:val="center"/>
            </w:pPr>
            <w:r w:rsidRPr="008B31E4">
              <w:t>Giá sản phẩm</w:t>
            </w:r>
          </w:p>
        </w:tc>
        <w:tc>
          <w:tcPr>
            <w:tcW w:w="2153" w:type="dxa"/>
          </w:tcPr>
          <w:p w14:paraId="6360C21C" w14:textId="7C094D43" w:rsidR="006A4300" w:rsidRPr="008B31E4" w:rsidRDefault="006A4300" w:rsidP="00A362C1">
            <w:pPr>
              <w:spacing w:line="360" w:lineRule="auto"/>
              <w:jc w:val="center"/>
            </w:pPr>
            <w:r w:rsidRPr="008B31E4">
              <w:t>Decimal</w:t>
            </w:r>
          </w:p>
        </w:tc>
        <w:tc>
          <w:tcPr>
            <w:tcW w:w="1654" w:type="dxa"/>
          </w:tcPr>
          <w:p w14:paraId="1203A1E3" w14:textId="77777777" w:rsidR="006A4300" w:rsidRPr="008B31E4" w:rsidRDefault="006A4300" w:rsidP="00A362C1">
            <w:pPr>
              <w:spacing w:line="360" w:lineRule="auto"/>
              <w:jc w:val="center"/>
            </w:pPr>
          </w:p>
        </w:tc>
      </w:tr>
      <w:tr w:rsidR="00A362C1" w:rsidRPr="008B31E4" w14:paraId="79E21FC9" w14:textId="77777777" w:rsidTr="00A362C1">
        <w:tc>
          <w:tcPr>
            <w:tcW w:w="846" w:type="dxa"/>
          </w:tcPr>
          <w:p w14:paraId="5E17DB8E" w14:textId="40A08375" w:rsidR="006A4300" w:rsidRPr="008B31E4" w:rsidRDefault="006A4300" w:rsidP="00A362C1">
            <w:pPr>
              <w:spacing w:line="360" w:lineRule="auto"/>
              <w:jc w:val="center"/>
            </w:pPr>
            <w:r w:rsidRPr="008B31E4">
              <w:t>6</w:t>
            </w:r>
          </w:p>
        </w:tc>
        <w:tc>
          <w:tcPr>
            <w:tcW w:w="2126" w:type="dxa"/>
          </w:tcPr>
          <w:p w14:paraId="544EBD16" w14:textId="68DFE4F6" w:rsidR="006A4300" w:rsidRPr="008B31E4" w:rsidRDefault="006A4300" w:rsidP="00A362C1">
            <w:pPr>
              <w:spacing w:line="360" w:lineRule="auto"/>
              <w:jc w:val="center"/>
            </w:pPr>
            <w:r w:rsidRPr="008B31E4">
              <w:t>P_PriceSale</w:t>
            </w:r>
          </w:p>
        </w:tc>
        <w:tc>
          <w:tcPr>
            <w:tcW w:w="2569" w:type="dxa"/>
          </w:tcPr>
          <w:p w14:paraId="6BB8E169" w14:textId="705F99D1" w:rsidR="006A4300" w:rsidRPr="008B31E4" w:rsidRDefault="006A4300" w:rsidP="00A362C1">
            <w:pPr>
              <w:spacing w:line="360" w:lineRule="auto"/>
              <w:jc w:val="center"/>
            </w:pPr>
            <w:r w:rsidRPr="008B31E4">
              <w:t>Giá giảm của giá sản phẩm</w:t>
            </w:r>
          </w:p>
        </w:tc>
        <w:tc>
          <w:tcPr>
            <w:tcW w:w="2153" w:type="dxa"/>
          </w:tcPr>
          <w:p w14:paraId="2EAC72FB" w14:textId="1E9CC8B6" w:rsidR="006A4300" w:rsidRPr="008B31E4" w:rsidRDefault="006A4300" w:rsidP="00A362C1">
            <w:pPr>
              <w:spacing w:line="360" w:lineRule="auto"/>
              <w:jc w:val="center"/>
            </w:pPr>
            <w:r w:rsidRPr="008B31E4">
              <w:t>Decimal</w:t>
            </w:r>
          </w:p>
        </w:tc>
        <w:tc>
          <w:tcPr>
            <w:tcW w:w="1654" w:type="dxa"/>
          </w:tcPr>
          <w:p w14:paraId="28C3C826" w14:textId="77777777" w:rsidR="006A4300" w:rsidRPr="008B31E4" w:rsidRDefault="006A4300" w:rsidP="00A362C1">
            <w:pPr>
              <w:spacing w:line="360" w:lineRule="auto"/>
              <w:jc w:val="center"/>
            </w:pPr>
          </w:p>
        </w:tc>
      </w:tr>
      <w:tr w:rsidR="00A362C1" w:rsidRPr="008B31E4" w14:paraId="4F0B6213" w14:textId="77777777" w:rsidTr="00A362C1">
        <w:tc>
          <w:tcPr>
            <w:tcW w:w="846" w:type="dxa"/>
          </w:tcPr>
          <w:p w14:paraId="72EA54E2" w14:textId="7FCCA33D" w:rsidR="006A4300" w:rsidRPr="008B31E4" w:rsidRDefault="006A4300" w:rsidP="00A362C1">
            <w:pPr>
              <w:spacing w:line="360" w:lineRule="auto"/>
              <w:jc w:val="center"/>
            </w:pPr>
            <w:r w:rsidRPr="008B31E4">
              <w:t>7</w:t>
            </w:r>
          </w:p>
        </w:tc>
        <w:tc>
          <w:tcPr>
            <w:tcW w:w="2126" w:type="dxa"/>
          </w:tcPr>
          <w:p w14:paraId="22C74D7A" w14:textId="689F530B" w:rsidR="006A4300" w:rsidRPr="008B31E4" w:rsidRDefault="006A4300" w:rsidP="00A362C1">
            <w:pPr>
              <w:spacing w:line="360" w:lineRule="auto"/>
              <w:jc w:val="center"/>
            </w:pPr>
            <w:r w:rsidRPr="008B31E4">
              <w:t>P_ProductCategory</w:t>
            </w:r>
          </w:p>
        </w:tc>
        <w:tc>
          <w:tcPr>
            <w:tcW w:w="2569" w:type="dxa"/>
          </w:tcPr>
          <w:p w14:paraId="52F40009" w14:textId="4341BED0" w:rsidR="006A4300" w:rsidRPr="008B31E4" w:rsidRDefault="006A4300" w:rsidP="00A362C1">
            <w:pPr>
              <w:spacing w:line="360" w:lineRule="auto"/>
              <w:jc w:val="center"/>
            </w:pPr>
            <w:r w:rsidRPr="008B31E4">
              <w:t>Mã loại sản phẩm</w:t>
            </w:r>
          </w:p>
        </w:tc>
        <w:tc>
          <w:tcPr>
            <w:tcW w:w="2153" w:type="dxa"/>
          </w:tcPr>
          <w:p w14:paraId="75B23461" w14:textId="4C420808" w:rsidR="006A4300" w:rsidRPr="008B31E4" w:rsidRDefault="006A4300" w:rsidP="00A362C1">
            <w:pPr>
              <w:spacing w:line="360" w:lineRule="auto"/>
              <w:jc w:val="center"/>
            </w:pPr>
            <w:r w:rsidRPr="008B31E4">
              <w:t>Int</w:t>
            </w:r>
          </w:p>
        </w:tc>
        <w:tc>
          <w:tcPr>
            <w:tcW w:w="1654" w:type="dxa"/>
          </w:tcPr>
          <w:p w14:paraId="509068A5" w14:textId="77777777" w:rsidR="006A4300" w:rsidRPr="008B31E4" w:rsidRDefault="006A4300" w:rsidP="00A362C1">
            <w:pPr>
              <w:spacing w:line="360" w:lineRule="auto"/>
              <w:jc w:val="center"/>
            </w:pPr>
          </w:p>
        </w:tc>
      </w:tr>
      <w:tr w:rsidR="00A362C1" w:rsidRPr="008B31E4" w14:paraId="5E05E29D" w14:textId="77777777" w:rsidTr="00A362C1">
        <w:tc>
          <w:tcPr>
            <w:tcW w:w="846" w:type="dxa"/>
          </w:tcPr>
          <w:p w14:paraId="6FBBA387" w14:textId="1C3AE5E9" w:rsidR="006A4300" w:rsidRPr="008B31E4" w:rsidRDefault="006A4300" w:rsidP="00A362C1">
            <w:pPr>
              <w:spacing w:line="360" w:lineRule="auto"/>
              <w:jc w:val="center"/>
            </w:pPr>
            <w:r w:rsidRPr="008B31E4">
              <w:t>8</w:t>
            </w:r>
          </w:p>
        </w:tc>
        <w:tc>
          <w:tcPr>
            <w:tcW w:w="2126" w:type="dxa"/>
          </w:tcPr>
          <w:p w14:paraId="0C7D58EC" w14:textId="1A92EEAB" w:rsidR="006A4300" w:rsidRPr="008B31E4" w:rsidRDefault="006A4300" w:rsidP="00A362C1">
            <w:pPr>
              <w:spacing w:line="360" w:lineRule="auto"/>
              <w:jc w:val="center"/>
            </w:pPr>
            <w:r w:rsidRPr="008B31E4">
              <w:t>P_Quanlity</w:t>
            </w:r>
          </w:p>
        </w:tc>
        <w:tc>
          <w:tcPr>
            <w:tcW w:w="2569" w:type="dxa"/>
          </w:tcPr>
          <w:p w14:paraId="3FC91859" w14:textId="11DAD37E" w:rsidR="006A4300" w:rsidRPr="008B31E4" w:rsidRDefault="006A4300" w:rsidP="00A362C1">
            <w:pPr>
              <w:spacing w:line="360" w:lineRule="auto"/>
              <w:jc w:val="center"/>
            </w:pPr>
            <w:r w:rsidRPr="008B31E4">
              <w:t>Số lượng</w:t>
            </w:r>
          </w:p>
        </w:tc>
        <w:tc>
          <w:tcPr>
            <w:tcW w:w="2153" w:type="dxa"/>
          </w:tcPr>
          <w:p w14:paraId="20B7D42B" w14:textId="12F03330" w:rsidR="006A4300" w:rsidRPr="008B31E4" w:rsidRDefault="006A4300" w:rsidP="00A362C1">
            <w:pPr>
              <w:spacing w:line="360" w:lineRule="auto"/>
              <w:jc w:val="center"/>
            </w:pPr>
            <w:r w:rsidRPr="008B31E4">
              <w:t>Int</w:t>
            </w:r>
          </w:p>
        </w:tc>
        <w:tc>
          <w:tcPr>
            <w:tcW w:w="1654" w:type="dxa"/>
          </w:tcPr>
          <w:p w14:paraId="47533430" w14:textId="77777777" w:rsidR="006A4300" w:rsidRPr="008B31E4" w:rsidRDefault="006A4300" w:rsidP="00A362C1">
            <w:pPr>
              <w:spacing w:line="360" w:lineRule="auto"/>
              <w:jc w:val="center"/>
            </w:pPr>
          </w:p>
        </w:tc>
      </w:tr>
      <w:tr w:rsidR="00A362C1" w:rsidRPr="008B31E4" w14:paraId="333159F1" w14:textId="77777777" w:rsidTr="00A362C1">
        <w:tc>
          <w:tcPr>
            <w:tcW w:w="846" w:type="dxa"/>
          </w:tcPr>
          <w:p w14:paraId="637C9189" w14:textId="23E86493" w:rsidR="006A4300" w:rsidRPr="008B31E4" w:rsidRDefault="006A4300" w:rsidP="00A362C1">
            <w:pPr>
              <w:spacing w:line="360" w:lineRule="auto"/>
              <w:jc w:val="center"/>
            </w:pPr>
            <w:r w:rsidRPr="008B31E4">
              <w:t>9</w:t>
            </w:r>
          </w:p>
        </w:tc>
        <w:tc>
          <w:tcPr>
            <w:tcW w:w="2126" w:type="dxa"/>
          </w:tcPr>
          <w:p w14:paraId="3CE8150E" w14:textId="25670E5B" w:rsidR="006A4300" w:rsidRPr="008B31E4" w:rsidRDefault="006A4300" w:rsidP="00A362C1">
            <w:pPr>
              <w:spacing w:line="360" w:lineRule="auto"/>
              <w:jc w:val="center"/>
            </w:pPr>
            <w:r w:rsidRPr="008B31E4">
              <w:t>P_CreatedBy</w:t>
            </w:r>
          </w:p>
        </w:tc>
        <w:tc>
          <w:tcPr>
            <w:tcW w:w="2569" w:type="dxa"/>
          </w:tcPr>
          <w:p w14:paraId="2E7C7D39" w14:textId="7D9E8050" w:rsidR="006A4300" w:rsidRPr="008B31E4" w:rsidRDefault="006A4300" w:rsidP="00A362C1">
            <w:pPr>
              <w:spacing w:line="360" w:lineRule="auto"/>
              <w:jc w:val="center"/>
            </w:pPr>
            <w:r w:rsidRPr="008B31E4">
              <w:t>Người tạo sản phẩm</w:t>
            </w:r>
          </w:p>
        </w:tc>
        <w:tc>
          <w:tcPr>
            <w:tcW w:w="2153" w:type="dxa"/>
          </w:tcPr>
          <w:p w14:paraId="78DCC3F4" w14:textId="034128F5" w:rsidR="006A4300" w:rsidRPr="008B31E4" w:rsidRDefault="006A4300" w:rsidP="00A362C1">
            <w:pPr>
              <w:spacing w:line="360" w:lineRule="auto"/>
              <w:jc w:val="center"/>
            </w:pPr>
            <w:r w:rsidRPr="008B31E4">
              <w:t>Nvarchar(</w:t>
            </w:r>
            <w:r w:rsidR="00B14CFE" w:rsidRPr="008B31E4">
              <w:t>2</w:t>
            </w:r>
            <w:r w:rsidRPr="008B31E4">
              <w:t>0)</w:t>
            </w:r>
          </w:p>
        </w:tc>
        <w:tc>
          <w:tcPr>
            <w:tcW w:w="1654" w:type="dxa"/>
          </w:tcPr>
          <w:p w14:paraId="48565616" w14:textId="77777777" w:rsidR="006A4300" w:rsidRPr="008B31E4" w:rsidRDefault="006A4300" w:rsidP="00A362C1">
            <w:pPr>
              <w:spacing w:line="360" w:lineRule="auto"/>
              <w:jc w:val="center"/>
            </w:pPr>
          </w:p>
        </w:tc>
      </w:tr>
      <w:tr w:rsidR="00A362C1" w:rsidRPr="008B31E4" w14:paraId="3823C9D5" w14:textId="77777777" w:rsidTr="00A362C1">
        <w:tc>
          <w:tcPr>
            <w:tcW w:w="846" w:type="dxa"/>
          </w:tcPr>
          <w:p w14:paraId="7B6351E6" w14:textId="4D2D1CBA" w:rsidR="006A4300" w:rsidRPr="008B31E4" w:rsidRDefault="006A4300" w:rsidP="00A362C1">
            <w:pPr>
              <w:spacing w:line="360" w:lineRule="auto"/>
              <w:jc w:val="center"/>
            </w:pPr>
            <w:r w:rsidRPr="008B31E4">
              <w:t>10</w:t>
            </w:r>
          </w:p>
        </w:tc>
        <w:tc>
          <w:tcPr>
            <w:tcW w:w="2126" w:type="dxa"/>
          </w:tcPr>
          <w:p w14:paraId="2C49E655" w14:textId="56B3D78C" w:rsidR="006A4300" w:rsidRPr="008B31E4" w:rsidRDefault="006A4300" w:rsidP="00A362C1">
            <w:pPr>
              <w:spacing w:line="360" w:lineRule="auto"/>
              <w:jc w:val="center"/>
            </w:pPr>
            <w:r w:rsidRPr="008B31E4">
              <w:t>P_CreatedDate</w:t>
            </w:r>
          </w:p>
        </w:tc>
        <w:tc>
          <w:tcPr>
            <w:tcW w:w="2569" w:type="dxa"/>
          </w:tcPr>
          <w:p w14:paraId="2A16156F" w14:textId="4C60F6BE" w:rsidR="006A4300" w:rsidRPr="008B31E4" w:rsidRDefault="006A4300" w:rsidP="00A362C1">
            <w:pPr>
              <w:spacing w:line="360" w:lineRule="auto"/>
              <w:jc w:val="center"/>
            </w:pPr>
            <w:r w:rsidRPr="008B31E4">
              <w:t>Ngày tạo sản phẩm</w:t>
            </w:r>
          </w:p>
        </w:tc>
        <w:tc>
          <w:tcPr>
            <w:tcW w:w="2153" w:type="dxa"/>
          </w:tcPr>
          <w:p w14:paraId="2C4112E6" w14:textId="3EE6AB8B" w:rsidR="006A4300" w:rsidRPr="008B31E4" w:rsidRDefault="006A4300" w:rsidP="00A362C1">
            <w:pPr>
              <w:spacing w:line="360" w:lineRule="auto"/>
              <w:jc w:val="center"/>
            </w:pPr>
            <w:r w:rsidRPr="008B31E4">
              <w:t>Date</w:t>
            </w:r>
          </w:p>
        </w:tc>
        <w:tc>
          <w:tcPr>
            <w:tcW w:w="1654" w:type="dxa"/>
          </w:tcPr>
          <w:p w14:paraId="577ED7A5" w14:textId="77777777" w:rsidR="006A4300" w:rsidRPr="008B31E4" w:rsidRDefault="006A4300" w:rsidP="00A362C1">
            <w:pPr>
              <w:spacing w:line="360" w:lineRule="auto"/>
              <w:jc w:val="center"/>
            </w:pPr>
          </w:p>
        </w:tc>
      </w:tr>
      <w:tr w:rsidR="00A362C1" w:rsidRPr="008B31E4" w14:paraId="1D9D9297" w14:textId="77777777" w:rsidTr="00A362C1">
        <w:tc>
          <w:tcPr>
            <w:tcW w:w="846" w:type="dxa"/>
          </w:tcPr>
          <w:p w14:paraId="21CF74C1" w14:textId="324FC924" w:rsidR="006A4300" w:rsidRPr="008B31E4" w:rsidRDefault="006A4300" w:rsidP="00A362C1">
            <w:pPr>
              <w:spacing w:line="360" w:lineRule="auto"/>
              <w:jc w:val="center"/>
            </w:pPr>
            <w:r w:rsidRPr="008B31E4">
              <w:lastRenderedPageBreak/>
              <w:t>11</w:t>
            </w:r>
          </w:p>
        </w:tc>
        <w:tc>
          <w:tcPr>
            <w:tcW w:w="2126" w:type="dxa"/>
          </w:tcPr>
          <w:p w14:paraId="2EBEDCB1" w14:textId="39E43528" w:rsidR="006A4300" w:rsidRPr="008B31E4" w:rsidRDefault="006A4300" w:rsidP="00A362C1">
            <w:pPr>
              <w:spacing w:line="360" w:lineRule="auto"/>
              <w:jc w:val="center"/>
            </w:pPr>
            <w:r w:rsidRPr="008B31E4">
              <w:t>P_ModifiedDate</w:t>
            </w:r>
          </w:p>
        </w:tc>
        <w:tc>
          <w:tcPr>
            <w:tcW w:w="2569" w:type="dxa"/>
          </w:tcPr>
          <w:p w14:paraId="6B253E33" w14:textId="02D81986" w:rsidR="006A4300" w:rsidRPr="008B31E4" w:rsidRDefault="006A4300" w:rsidP="00A362C1">
            <w:pPr>
              <w:spacing w:line="360" w:lineRule="auto"/>
              <w:jc w:val="center"/>
            </w:pPr>
            <w:r w:rsidRPr="008B31E4">
              <w:t>Ngày chỉnh sửa sản phẩm</w:t>
            </w:r>
          </w:p>
        </w:tc>
        <w:tc>
          <w:tcPr>
            <w:tcW w:w="2153" w:type="dxa"/>
          </w:tcPr>
          <w:p w14:paraId="0ED02ACF" w14:textId="3757E2ED" w:rsidR="006A4300" w:rsidRPr="008B31E4" w:rsidRDefault="006A4300" w:rsidP="00A362C1">
            <w:pPr>
              <w:spacing w:line="360" w:lineRule="auto"/>
              <w:jc w:val="center"/>
            </w:pPr>
            <w:r w:rsidRPr="008B31E4">
              <w:t>Date</w:t>
            </w:r>
          </w:p>
        </w:tc>
        <w:tc>
          <w:tcPr>
            <w:tcW w:w="1654" w:type="dxa"/>
          </w:tcPr>
          <w:p w14:paraId="6306F979" w14:textId="77777777" w:rsidR="006A4300" w:rsidRPr="008B31E4" w:rsidRDefault="006A4300" w:rsidP="00A362C1">
            <w:pPr>
              <w:spacing w:line="360" w:lineRule="auto"/>
              <w:jc w:val="center"/>
            </w:pPr>
          </w:p>
        </w:tc>
      </w:tr>
      <w:tr w:rsidR="00A362C1" w:rsidRPr="008B31E4" w14:paraId="0BC27D4E" w14:textId="77777777" w:rsidTr="00A362C1">
        <w:tc>
          <w:tcPr>
            <w:tcW w:w="846" w:type="dxa"/>
          </w:tcPr>
          <w:p w14:paraId="4EA9882F" w14:textId="41A96F3F" w:rsidR="006A4300" w:rsidRPr="008B31E4" w:rsidRDefault="006A4300" w:rsidP="00A362C1">
            <w:pPr>
              <w:spacing w:line="360" w:lineRule="auto"/>
              <w:jc w:val="center"/>
            </w:pPr>
            <w:r w:rsidRPr="008B31E4">
              <w:t>12</w:t>
            </w:r>
          </w:p>
        </w:tc>
        <w:tc>
          <w:tcPr>
            <w:tcW w:w="2126" w:type="dxa"/>
          </w:tcPr>
          <w:p w14:paraId="58DA589A" w14:textId="1C1DA9DE" w:rsidR="006A4300" w:rsidRPr="008B31E4" w:rsidRDefault="006A4300" w:rsidP="00A362C1">
            <w:pPr>
              <w:spacing w:line="360" w:lineRule="auto"/>
              <w:jc w:val="center"/>
            </w:pPr>
            <w:r w:rsidRPr="008B31E4">
              <w:t>P_ Modifiedby</w:t>
            </w:r>
          </w:p>
        </w:tc>
        <w:tc>
          <w:tcPr>
            <w:tcW w:w="2569" w:type="dxa"/>
          </w:tcPr>
          <w:p w14:paraId="4B85EA81" w14:textId="390A654B" w:rsidR="006A4300" w:rsidRPr="008B31E4" w:rsidRDefault="006A4300" w:rsidP="00A362C1">
            <w:pPr>
              <w:spacing w:line="360" w:lineRule="auto"/>
              <w:jc w:val="center"/>
            </w:pPr>
            <w:r w:rsidRPr="008B31E4">
              <w:t>Người chỉnh sửa sản phẩm</w:t>
            </w:r>
          </w:p>
        </w:tc>
        <w:tc>
          <w:tcPr>
            <w:tcW w:w="2153" w:type="dxa"/>
          </w:tcPr>
          <w:p w14:paraId="6B82398B" w14:textId="75CCF1E1" w:rsidR="006A4300" w:rsidRPr="008B31E4" w:rsidRDefault="006A4300" w:rsidP="00A362C1">
            <w:pPr>
              <w:spacing w:line="360" w:lineRule="auto"/>
              <w:jc w:val="center"/>
            </w:pPr>
            <w:r w:rsidRPr="008B31E4">
              <w:t>Nvarchar(20)</w:t>
            </w:r>
          </w:p>
        </w:tc>
        <w:tc>
          <w:tcPr>
            <w:tcW w:w="1654" w:type="dxa"/>
          </w:tcPr>
          <w:p w14:paraId="7DE66BCC" w14:textId="77777777" w:rsidR="006A4300" w:rsidRPr="008B31E4" w:rsidRDefault="006A4300" w:rsidP="00A362C1">
            <w:pPr>
              <w:spacing w:line="360" w:lineRule="auto"/>
              <w:jc w:val="center"/>
            </w:pPr>
          </w:p>
        </w:tc>
      </w:tr>
      <w:tr w:rsidR="00A362C1" w:rsidRPr="008B31E4" w14:paraId="12C8E4A0" w14:textId="77777777" w:rsidTr="00A362C1">
        <w:tc>
          <w:tcPr>
            <w:tcW w:w="846" w:type="dxa"/>
          </w:tcPr>
          <w:p w14:paraId="6326B82D" w14:textId="54936115" w:rsidR="006A4300" w:rsidRPr="008B31E4" w:rsidRDefault="006A4300" w:rsidP="00A362C1">
            <w:pPr>
              <w:spacing w:line="360" w:lineRule="auto"/>
              <w:jc w:val="center"/>
            </w:pPr>
            <w:r w:rsidRPr="008B31E4">
              <w:t>13</w:t>
            </w:r>
          </w:p>
        </w:tc>
        <w:tc>
          <w:tcPr>
            <w:tcW w:w="2126" w:type="dxa"/>
          </w:tcPr>
          <w:p w14:paraId="5F747056" w14:textId="35003354" w:rsidR="006A4300" w:rsidRPr="008B31E4" w:rsidRDefault="006A4300" w:rsidP="00A362C1">
            <w:pPr>
              <w:spacing w:line="360" w:lineRule="auto"/>
              <w:jc w:val="center"/>
            </w:pPr>
            <w:r w:rsidRPr="008B31E4">
              <w:t>P_Alias</w:t>
            </w:r>
          </w:p>
        </w:tc>
        <w:tc>
          <w:tcPr>
            <w:tcW w:w="2569" w:type="dxa"/>
          </w:tcPr>
          <w:p w14:paraId="110672DB" w14:textId="63BDE90B" w:rsidR="006A4300" w:rsidRPr="008B31E4" w:rsidRDefault="006A4300" w:rsidP="00A362C1">
            <w:pPr>
              <w:spacing w:line="360" w:lineRule="auto"/>
              <w:jc w:val="center"/>
            </w:pPr>
            <w:r w:rsidRPr="008B31E4">
              <w:t>Bí danh sản phẩm</w:t>
            </w:r>
          </w:p>
        </w:tc>
        <w:tc>
          <w:tcPr>
            <w:tcW w:w="2153" w:type="dxa"/>
          </w:tcPr>
          <w:p w14:paraId="3F70E658" w14:textId="2D63378B" w:rsidR="006A4300" w:rsidRPr="008B31E4" w:rsidRDefault="006A4300" w:rsidP="00A362C1">
            <w:pPr>
              <w:spacing w:line="360" w:lineRule="auto"/>
              <w:jc w:val="center"/>
            </w:pPr>
            <w:r w:rsidRPr="008B31E4">
              <w:t>Nvarchar(</w:t>
            </w:r>
            <w:r w:rsidR="00B14CFE" w:rsidRPr="008B31E4">
              <w:t>2</w:t>
            </w:r>
            <w:r w:rsidRPr="008B31E4">
              <w:t>0)</w:t>
            </w:r>
          </w:p>
        </w:tc>
        <w:tc>
          <w:tcPr>
            <w:tcW w:w="1654" w:type="dxa"/>
          </w:tcPr>
          <w:p w14:paraId="69418CF1" w14:textId="77777777" w:rsidR="006A4300" w:rsidRPr="008B31E4" w:rsidRDefault="006A4300" w:rsidP="00A362C1">
            <w:pPr>
              <w:spacing w:line="360" w:lineRule="auto"/>
              <w:jc w:val="center"/>
            </w:pPr>
          </w:p>
        </w:tc>
      </w:tr>
      <w:tr w:rsidR="00A362C1" w:rsidRPr="008B31E4" w14:paraId="1B307279" w14:textId="77777777" w:rsidTr="00A362C1">
        <w:tc>
          <w:tcPr>
            <w:tcW w:w="846" w:type="dxa"/>
          </w:tcPr>
          <w:p w14:paraId="62F669DC" w14:textId="4114A0EC" w:rsidR="006A4300" w:rsidRPr="008B31E4" w:rsidRDefault="006A4300" w:rsidP="00A362C1">
            <w:pPr>
              <w:spacing w:line="360" w:lineRule="auto"/>
              <w:jc w:val="center"/>
            </w:pPr>
            <w:r w:rsidRPr="008B31E4">
              <w:t>14</w:t>
            </w:r>
          </w:p>
        </w:tc>
        <w:tc>
          <w:tcPr>
            <w:tcW w:w="2126" w:type="dxa"/>
          </w:tcPr>
          <w:p w14:paraId="224803E0" w14:textId="603351A6" w:rsidR="006A4300" w:rsidRPr="008B31E4" w:rsidRDefault="006A4300" w:rsidP="00A362C1">
            <w:pPr>
              <w:spacing w:line="360" w:lineRule="auto"/>
              <w:jc w:val="center"/>
            </w:pPr>
            <w:r w:rsidRPr="008B31E4">
              <w:t>P_PriceSale</w:t>
            </w:r>
          </w:p>
        </w:tc>
        <w:tc>
          <w:tcPr>
            <w:tcW w:w="2569" w:type="dxa"/>
          </w:tcPr>
          <w:p w14:paraId="3FC971E1" w14:textId="2BD02D97" w:rsidR="006A4300" w:rsidRPr="008B31E4" w:rsidRDefault="006A4300" w:rsidP="00A362C1">
            <w:pPr>
              <w:spacing w:line="360" w:lineRule="auto"/>
              <w:jc w:val="center"/>
            </w:pPr>
            <w:r w:rsidRPr="008B31E4">
              <w:t>Giá giảm của giá sản phẩm</w:t>
            </w:r>
          </w:p>
        </w:tc>
        <w:tc>
          <w:tcPr>
            <w:tcW w:w="2153" w:type="dxa"/>
          </w:tcPr>
          <w:p w14:paraId="2E22A5D9" w14:textId="6C71BCFD" w:rsidR="006A4300" w:rsidRPr="008B31E4" w:rsidRDefault="006A4300" w:rsidP="00A362C1">
            <w:pPr>
              <w:spacing w:line="360" w:lineRule="auto"/>
              <w:jc w:val="center"/>
            </w:pPr>
            <w:r w:rsidRPr="008B31E4">
              <w:t>Decimal</w:t>
            </w:r>
          </w:p>
        </w:tc>
        <w:tc>
          <w:tcPr>
            <w:tcW w:w="1654" w:type="dxa"/>
          </w:tcPr>
          <w:p w14:paraId="024138E6" w14:textId="77777777" w:rsidR="006A4300" w:rsidRPr="008B31E4" w:rsidRDefault="006A4300" w:rsidP="00A362C1">
            <w:pPr>
              <w:spacing w:line="360" w:lineRule="auto"/>
              <w:jc w:val="center"/>
            </w:pPr>
          </w:p>
        </w:tc>
      </w:tr>
      <w:tr w:rsidR="00A362C1" w:rsidRPr="008B31E4" w14:paraId="1C061069" w14:textId="77777777" w:rsidTr="00A362C1">
        <w:tc>
          <w:tcPr>
            <w:tcW w:w="846" w:type="dxa"/>
          </w:tcPr>
          <w:p w14:paraId="1AD358A3" w14:textId="53A70F83" w:rsidR="006A4300" w:rsidRPr="008B31E4" w:rsidRDefault="006A4300" w:rsidP="00A362C1">
            <w:pPr>
              <w:spacing w:line="360" w:lineRule="auto"/>
              <w:jc w:val="center"/>
            </w:pPr>
            <w:r w:rsidRPr="008B31E4">
              <w:t>15</w:t>
            </w:r>
          </w:p>
        </w:tc>
        <w:tc>
          <w:tcPr>
            <w:tcW w:w="2126" w:type="dxa"/>
          </w:tcPr>
          <w:p w14:paraId="38FC25BB" w14:textId="091D582E" w:rsidR="006A4300" w:rsidRPr="008B31E4" w:rsidRDefault="006A4300" w:rsidP="00A362C1">
            <w:pPr>
              <w:spacing w:line="360" w:lineRule="auto"/>
              <w:jc w:val="center"/>
            </w:pPr>
            <w:r w:rsidRPr="008B31E4">
              <w:t>ViewCount</w:t>
            </w:r>
          </w:p>
        </w:tc>
        <w:tc>
          <w:tcPr>
            <w:tcW w:w="2569" w:type="dxa"/>
          </w:tcPr>
          <w:p w14:paraId="3C403978" w14:textId="5C3EB08E" w:rsidR="006A4300" w:rsidRPr="008B31E4" w:rsidRDefault="006A4300" w:rsidP="00A362C1">
            <w:pPr>
              <w:spacing w:line="360" w:lineRule="auto"/>
              <w:jc w:val="center"/>
            </w:pPr>
            <w:r w:rsidRPr="008B31E4">
              <w:t>Lượt xem sản phẩm</w:t>
            </w:r>
          </w:p>
        </w:tc>
        <w:tc>
          <w:tcPr>
            <w:tcW w:w="2153" w:type="dxa"/>
          </w:tcPr>
          <w:p w14:paraId="06E995D3" w14:textId="0C08B014" w:rsidR="006A4300" w:rsidRPr="008B31E4" w:rsidRDefault="006A4300" w:rsidP="00A362C1">
            <w:pPr>
              <w:spacing w:line="360" w:lineRule="auto"/>
              <w:jc w:val="center"/>
            </w:pPr>
            <w:r w:rsidRPr="008B31E4">
              <w:t>Int</w:t>
            </w:r>
          </w:p>
        </w:tc>
        <w:tc>
          <w:tcPr>
            <w:tcW w:w="1654" w:type="dxa"/>
          </w:tcPr>
          <w:p w14:paraId="4A258257" w14:textId="77777777" w:rsidR="006A4300" w:rsidRPr="008B31E4" w:rsidRDefault="006A4300" w:rsidP="00A362C1">
            <w:pPr>
              <w:spacing w:line="360" w:lineRule="auto"/>
              <w:jc w:val="center"/>
            </w:pPr>
          </w:p>
        </w:tc>
      </w:tr>
      <w:tr w:rsidR="00A362C1" w:rsidRPr="008B31E4" w14:paraId="753282DA" w14:textId="77777777" w:rsidTr="00A362C1">
        <w:tc>
          <w:tcPr>
            <w:tcW w:w="846" w:type="dxa"/>
          </w:tcPr>
          <w:p w14:paraId="13C9D349" w14:textId="008B0C70" w:rsidR="006A4300" w:rsidRPr="008B31E4" w:rsidRDefault="006A4300" w:rsidP="00A362C1">
            <w:pPr>
              <w:spacing w:line="360" w:lineRule="auto"/>
              <w:jc w:val="center"/>
            </w:pPr>
            <w:r w:rsidRPr="008B31E4">
              <w:t>16</w:t>
            </w:r>
          </w:p>
        </w:tc>
        <w:tc>
          <w:tcPr>
            <w:tcW w:w="2126" w:type="dxa"/>
          </w:tcPr>
          <w:p w14:paraId="40BB406E" w14:textId="2AFEE6DE" w:rsidR="006A4300" w:rsidRPr="008B31E4" w:rsidRDefault="006A4300" w:rsidP="00A362C1">
            <w:pPr>
              <w:spacing w:line="360" w:lineRule="auto"/>
              <w:jc w:val="center"/>
            </w:pPr>
            <w:r w:rsidRPr="008B31E4">
              <w:t>IsHome</w:t>
            </w:r>
          </w:p>
        </w:tc>
        <w:tc>
          <w:tcPr>
            <w:tcW w:w="2569" w:type="dxa"/>
          </w:tcPr>
          <w:p w14:paraId="6AA39C8B" w14:textId="4A6D0851" w:rsidR="006A4300" w:rsidRPr="008B31E4" w:rsidRDefault="00905AA0" w:rsidP="00A362C1">
            <w:pPr>
              <w:spacing w:line="360" w:lineRule="auto"/>
              <w:jc w:val="center"/>
            </w:pPr>
            <w:r w:rsidRPr="008B31E4">
              <w:t xml:space="preserve">Bật ,tắt </w:t>
            </w:r>
            <w:r w:rsidR="006A4300" w:rsidRPr="008B31E4">
              <w:t>thái hiện trang chủ</w:t>
            </w:r>
          </w:p>
        </w:tc>
        <w:tc>
          <w:tcPr>
            <w:tcW w:w="2153" w:type="dxa"/>
          </w:tcPr>
          <w:p w14:paraId="21B95F82" w14:textId="1D0C49D3" w:rsidR="006A4300" w:rsidRPr="008B31E4" w:rsidRDefault="00905AA0" w:rsidP="00A362C1">
            <w:pPr>
              <w:spacing w:line="360" w:lineRule="auto"/>
              <w:jc w:val="center"/>
            </w:pPr>
            <w:r w:rsidRPr="008B31E4">
              <w:t>Boolean</w:t>
            </w:r>
          </w:p>
        </w:tc>
        <w:tc>
          <w:tcPr>
            <w:tcW w:w="1654" w:type="dxa"/>
          </w:tcPr>
          <w:p w14:paraId="5F91BDFD" w14:textId="77777777" w:rsidR="006A4300" w:rsidRPr="008B31E4" w:rsidRDefault="006A4300" w:rsidP="00A362C1">
            <w:pPr>
              <w:spacing w:line="360" w:lineRule="auto"/>
              <w:jc w:val="center"/>
            </w:pPr>
          </w:p>
        </w:tc>
      </w:tr>
      <w:tr w:rsidR="00A362C1" w:rsidRPr="008B31E4" w14:paraId="5E9A9064" w14:textId="77777777" w:rsidTr="00A362C1">
        <w:tc>
          <w:tcPr>
            <w:tcW w:w="846" w:type="dxa"/>
          </w:tcPr>
          <w:p w14:paraId="4606CD18" w14:textId="7A683D68" w:rsidR="006A4300" w:rsidRPr="008B31E4" w:rsidRDefault="00905AA0" w:rsidP="00A362C1">
            <w:pPr>
              <w:spacing w:line="360" w:lineRule="auto"/>
              <w:jc w:val="center"/>
            </w:pPr>
            <w:r w:rsidRPr="008B31E4">
              <w:t>17</w:t>
            </w:r>
          </w:p>
        </w:tc>
        <w:tc>
          <w:tcPr>
            <w:tcW w:w="2126" w:type="dxa"/>
          </w:tcPr>
          <w:p w14:paraId="0DF6DE26" w14:textId="40C49C41" w:rsidR="006A4300" w:rsidRPr="008B31E4" w:rsidRDefault="006A4300" w:rsidP="00A362C1">
            <w:pPr>
              <w:spacing w:line="360" w:lineRule="auto"/>
              <w:jc w:val="center"/>
            </w:pPr>
            <w:r w:rsidRPr="008B31E4">
              <w:t>IsActive</w:t>
            </w:r>
          </w:p>
        </w:tc>
        <w:tc>
          <w:tcPr>
            <w:tcW w:w="2569" w:type="dxa"/>
          </w:tcPr>
          <w:p w14:paraId="52B515C5" w14:textId="0ECA6AD4" w:rsidR="006A4300" w:rsidRPr="008B31E4" w:rsidRDefault="00905AA0" w:rsidP="00A362C1">
            <w:pPr>
              <w:spacing w:line="360" w:lineRule="auto"/>
              <w:jc w:val="center"/>
            </w:pPr>
            <w:r w:rsidRPr="008B31E4">
              <w:t>Bật , tắt trạng thái sản phẩm</w:t>
            </w:r>
          </w:p>
        </w:tc>
        <w:tc>
          <w:tcPr>
            <w:tcW w:w="2153" w:type="dxa"/>
          </w:tcPr>
          <w:p w14:paraId="081108BA" w14:textId="657D432F" w:rsidR="006A4300" w:rsidRPr="008B31E4" w:rsidRDefault="00905AA0" w:rsidP="00A362C1">
            <w:pPr>
              <w:spacing w:line="360" w:lineRule="auto"/>
              <w:jc w:val="center"/>
            </w:pPr>
            <w:r w:rsidRPr="008B31E4">
              <w:t>Boolean</w:t>
            </w:r>
          </w:p>
        </w:tc>
        <w:tc>
          <w:tcPr>
            <w:tcW w:w="1654" w:type="dxa"/>
          </w:tcPr>
          <w:p w14:paraId="1088791A" w14:textId="77777777" w:rsidR="006A4300" w:rsidRPr="008B31E4" w:rsidRDefault="006A4300" w:rsidP="00A362C1">
            <w:pPr>
              <w:spacing w:line="360" w:lineRule="auto"/>
              <w:jc w:val="center"/>
            </w:pPr>
          </w:p>
        </w:tc>
      </w:tr>
    </w:tbl>
    <w:p w14:paraId="5379D502" w14:textId="77777777" w:rsidR="00746DA8" w:rsidRPr="008B31E4" w:rsidRDefault="00746DA8" w:rsidP="00FE5D01"/>
    <w:p w14:paraId="10DBEDFA" w14:textId="537591DF" w:rsidR="00905AA0" w:rsidRPr="008B31E4" w:rsidRDefault="00905AA0" w:rsidP="00A362C1">
      <w:pPr>
        <w:pStyle w:val="bang"/>
      </w:pPr>
      <w:bookmarkStart w:id="78" w:name="_Toc193833073"/>
      <w:r w:rsidRPr="008B31E4">
        <w:t>Bảng 3.9 Bảng ProductImage – Lưu trữ hình ảnh của sản phẩm</w:t>
      </w:r>
      <w:bookmarkEnd w:id="78"/>
    </w:p>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94"/>
        <w:gridCol w:w="1949"/>
        <w:gridCol w:w="2748"/>
        <w:gridCol w:w="1455"/>
        <w:gridCol w:w="2070"/>
      </w:tblGrid>
      <w:tr w:rsidR="00905AA0" w:rsidRPr="008B31E4" w14:paraId="275D063F" w14:textId="77777777" w:rsidTr="00731E4E">
        <w:trPr>
          <w:trHeight w:val="481"/>
        </w:trPr>
        <w:tc>
          <w:tcPr>
            <w:tcW w:w="794" w:type="dxa"/>
          </w:tcPr>
          <w:p w14:paraId="0753E80F" w14:textId="77777777" w:rsidR="00905AA0" w:rsidRPr="008B31E4" w:rsidRDefault="00905AA0" w:rsidP="00A362C1">
            <w:pPr>
              <w:jc w:val="center"/>
            </w:pPr>
            <w:r w:rsidRPr="008B31E4">
              <w:t>STT</w:t>
            </w:r>
          </w:p>
        </w:tc>
        <w:tc>
          <w:tcPr>
            <w:tcW w:w="1949" w:type="dxa"/>
          </w:tcPr>
          <w:p w14:paraId="38FA3BC0" w14:textId="77777777" w:rsidR="00905AA0" w:rsidRPr="008B31E4" w:rsidRDefault="00905AA0" w:rsidP="00A362C1">
            <w:pPr>
              <w:jc w:val="center"/>
            </w:pPr>
            <w:r w:rsidRPr="008B31E4">
              <w:t>Tên trường</w:t>
            </w:r>
          </w:p>
        </w:tc>
        <w:tc>
          <w:tcPr>
            <w:tcW w:w="2748" w:type="dxa"/>
          </w:tcPr>
          <w:p w14:paraId="72D30658" w14:textId="77777777" w:rsidR="00905AA0" w:rsidRPr="008B31E4" w:rsidRDefault="00905AA0" w:rsidP="00A362C1">
            <w:pPr>
              <w:jc w:val="center"/>
            </w:pPr>
            <w:r w:rsidRPr="008B31E4">
              <w:t>Mô tả</w:t>
            </w:r>
          </w:p>
        </w:tc>
        <w:tc>
          <w:tcPr>
            <w:tcW w:w="1455" w:type="dxa"/>
          </w:tcPr>
          <w:p w14:paraId="24A756C1" w14:textId="77777777" w:rsidR="00905AA0" w:rsidRPr="008B31E4" w:rsidRDefault="00905AA0" w:rsidP="00A362C1">
            <w:pPr>
              <w:jc w:val="center"/>
            </w:pPr>
            <w:r w:rsidRPr="008B31E4">
              <w:t>Kiểu dữ liệu</w:t>
            </w:r>
          </w:p>
        </w:tc>
        <w:tc>
          <w:tcPr>
            <w:tcW w:w="2070" w:type="dxa"/>
          </w:tcPr>
          <w:p w14:paraId="42B7FC76" w14:textId="77777777" w:rsidR="00905AA0" w:rsidRPr="008B31E4" w:rsidRDefault="00905AA0" w:rsidP="00A362C1">
            <w:pPr>
              <w:jc w:val="center"/>
            </w:pPr>
            <w:r w:rsidRPr="008B31E4">
              <w:t>Ràng buộc</w:t>
            </w:r>
          </w:p>
        </w:tc>
      </w:tr>
      <w:tr w:rsidR="00905AA0" w:rsidRPr="008B31E4" w14:paraId="0EA55D19" w14:textId="77777777" w:rsidTr="00731E4E">
        <w:trPr>
          <w:trHeight w:val="481"/>
        </w:trPr>
        <w:tc>
          <w:tcPr>
            <w:tcW w:w="794" w:type="dxa"/>
          </w:tcPr>
          <w:p w14:paraId="36C56E63" w14:textId="77777777" w:rsidR="00905AA0" w:rsidRPr="008B31E4" w:rsidRDefault="00905AA0" w:rsidP="00A362C1">
            <w:pPr>
              <w:jc w:val="center"/>
            </w:pPr>
            <w:r w:rsidRPr="008B31E4">
              <w:t>1</w:t>
            </w:r>
          </w:p>
        </w:tc>
        <w:tc>
          <w:tcPr>
            <w:tcW w:w="1949" w:type="dxa"/>
          </w:tcPr>
          <w:p w14:paraId="4F289B17" w14:textId="77777777" w:rsidR="00905AA0" w:rsidRPr="008B31E4" w:rsidRDefault="00905AA0" w:rsidP="00A362C1">
            <w:pPr>
              <w:jc w:val="center"/>
            </w:pPr>
            <w:r w:rsidRPr="008B31E4">
              <w:t>PI_Id</w:t>
            </w:r>
          </w:p>
        </w:tc>
        <w:tc>
          <w:tcPr>
            <w:tcW w:w="2748" w:type="dxa"/>
          </w:tcPr>
          <w:p w14:paraId="63D29400" w14:textId="77777777" w:rsidR="00905AA0" w:rsidRPr="008B31E4" w:rsidRDefault="00905AA0" w:rsidP="00A362C1">
            <w:pPr>
              <w:jc w:val="center"/>
            </w:pPr>
            <w:r w:rsidRPr="008B31E4">
              <w:t>Mã hình</w:t>
            </w:r>
          </w:p>
        </w:tc>
        <w:tc>
          <w:tcPr>
            <w:tcW w:w="1455" w:type="dxa"/>
          </w:tcPr>
          <w:p w14:paraId="2084AB41" w14:textId="77777777" w:rsidR="00905AA0" w:rsidRPr="008B31E4" w:rsidRDefault="00905AA0" w:rsidP="00A362C1">
            <w:pPr>
              <w:jc w:val="center"/>
            </w:pPr>
            <w:r w:rsidRPr="008B31E4">
              <w:t>Int</w:t>
            </w:r>
          </w:p>
        </w:tc>
        <w:tc>
          <w:tcPr>
            <w:tcW w:w="2070" w:type="dxa"/>
          </w:tcPr>
          <w:p w14:paraId="5821401C" w14:textId="326FDDC4" w:rsidR="00905AA0" w:rsidRPr="008B31E4" w:rsidRDefault="00905AA0" w:rsidP="00A362C1">
            <w:pPr>
              <w:jc w:val="center"/>
            </w:pPr>
            <w:r w:rsidRPr="008B31E4">
              <w:t>Primary</w:t>
            </w:r>
            <w:r w:rsidR="00731E4E" w:rsidRPr="008B31E4">
              <w:t xml:space="preserve"> </w:t>
            </w:r>
            <w:r w:rsidRPr="008B31E4">
              <w:t>key</w:t>
            </w:r>
          </w:p>
        </w:tc>
      </w:tr>
      <w:tr w:rsidR="00905AA0" w:rsidRPr="008B31E4" w14:paraId="6B1057F5" w14:textId="77777777" w:rsidTr="00731E4E">
        <w:trPr>
          <w:trHeight w:val="481"/>
        </w:trPr>
        <w:tc>
          <w:tcPr>
            <w:tcW w:w="794" w:type="dxa"/>
          </w:tcPr>
          <w:p w14:paraId="78F14346" w14:textId="77777777" w:rsidR="00905AA0" w:rsidRPr="008B31E4" w:rsidRDefault="00905AA0" w:rsidP="00A362C1">
            <w:pPr>
              <w:jc w:val="center"/>
            </w:pPr>
            <w:r w:rsidRPr="008B31E4">
              <w:t>2</w:t>
            </w:r>
          </w:p>
        </w:tc>
        <w:tc>
          <w:tcPr>
            <w:tcW w:w="1949" w:type="dxa"/>
          </w:tcPr>
          <w:p w14:paraId="5AAEC14D" w14:textId="77777777" w:rsidR="00905AA0" w:rsidRPr="008B31E4" w:rsidRDefault="00905AA0" w:rsidP="00A362C1">
            <w:pPr>
              <w:jc w:val="center"/>
            </w:pPr>
            <w:r w:rsidRPr="008B31E4">
              <w:t>PI_ProductId</w:t>
            </w:r>
          </w:p>
        </w:tc>
        <w:tc>
          <w:tcPr>
            <w:tcW w:w="2748" w:type="dxa"/>
          </w:tcPr>
          <w:p w14:paraId="7D3A7DF6" w14:textId="77777777" w:rsidR="00905AA0" w:rsidRPr="008B31E4" w:rsidRDefault="00905AA0" w:rsidP="00A362C1">
            <w:pPr>
              <w:jc w:val="center"/>
            </w:pPr>
            <w:r w:rsidRPr="008B31E4">
              <w:t>Mã sản phẩm</w:t>
            </w:r>
          </w:p>
        </w:tc>
        <w:tc>
          <w:tcPr>
            <w:tcW w:w="1455" w:type="dxa"/>
          </w:tcPr>
          <w:p w14:paraId="47FF4226" w14:textId="77777777" w:rsidR="00905AA0" w:rsidRPr="008B31E4" w:rsidRDefault="00905AA0" w:rsidP="00A362C1">
            <w:pPr>
              <w:jc w:val="center"/>
            </w:pPr>
            <w:r w:rsidRPr="008B31E4">
              <w:t>Int</w:t>
            </w:r>
          </w:p>
        </w:tc>
        <w:tc>
          <w:tcPr>
            <w:tcW w:w="2070" w:type="dxa"/>
          </w:tcPr>
          <w:p w14:paraId="26998858" w14:textId="77777777" w:rsidR="00905AA0" w:rsidRPr="008B31E4" w:rsidRDefault="00905AA0" w:rsidP="00A362C1">
            <w:pPr>
              <w:jc w:val="center"/>
            </w:pPr>
            <w:r w:rsidRPr="008B31E4">
              <w:t>Foreign key</w:t>
            </w:r>
          </w:p>
        </w:tc>
      </w:tr>
      <w:tr w:rsidR="00905AA0" w:rsidRPr="008B31E4" w14:paraId="3C6787BF" w14:textId="77777777" w:rsidTr="00731E4E">
        <w:trPr>
          <w:trHeight w:val="485"/>
        </w:trPr>
        <w:tc>
          <w:tcPr>
            <w:tcW w:w="794" w:type="dxa"/>
          </w:tcPr>
          <w:p w14:paraId="6D0B307C" w14:textId="77777777" w:rsidR="00905AA0" w:rsidRPr="008B31E4" w:rsidRDefault="00905AA0" w:rsidP="00A362C1">
            <w:pPr>
              <w:jc w:val="center"/>
            </w:pPr>
            <w:r w:rsidRPr="008B31E4">
              <w:t>3</w:t>
            </w:r>
          </w:p>
        </w:tc>
        <w:tc>
          <w:tcPr>
            <w:tcW w:w="1949" w:type="dxa"/>
          </w:tcPr>
          <w:p w14:paraId="61500732" w14:textId="77777777" w:rsidR="00905AA0" w:rsidRPr="008B31E4" w:rsidRDefault="00905AA0" w:rsidP="00A362C1">
            <w:pPr>
              <w:jc w:val="center"/>
            </w:pPr>
            <w:r w:rsidRPr="008B31E4">
              <w:t>PI_Image</w:t>
            </w:r>
          </w:p>
        </w:tc>
        <w:tc>
          <w:tcPr>
            <w:tcW w:w="2748" w:type="dxa"/>
          </w:tcPr>
          <w:p w14:paraId="5630F6A2" w14:textId="77777777" w:rsidR="00905AA0" w:rsidRPr="008B31E4" w:rsidRDefault="00905AA0" w:rsidP="00A362C1">
            <w:pPr>
              <w:jc w:val="center"/>
            </w:pPr>
            <w:r w:rsidRPr="008B31E4">
              <w:t>Đường dẫn hình ảnh</w:t>
            </w:r>
          </w:p>
        </w:tc>
        <w:tc>
          <w:tcPr>
            <w:tcW w:w="1455" w:type="dxa"/>
          </w:tcPr>
          <w:p w14:paraId="2F728D27" w14:textId="52568EE2" w:rsidR="00905AA0" w:rsidRPr="008B31E4" w:rsidRDefault="00905AA0" w:rsidP="00A362C1">
            <w:pPr>
              <w:jc w:val="center"/>
            </w:pPr>
            <w:r w:rsidRPr="008B31E4">
              <w:t>Nvarchar(40)</w:t>
            </w:r>
          </w:p>
        </w:tc>
        <w:tc>
          <w:tcPr>
            <w:tcW w:w="2070" w:type="dxa"/>
          </w:tcPr>
          <w:p w14:paraId="589DE503" w14:textId="77777777" w:rsidR="00905AA0" w:rsidRPr="008B31E4" w:rsidRDefault="00905AA0" w:rsidP="00A362C1">
            <w:pPr>
              <w:jc w:val="center"/>
            </w:pPr>
          </w:p>
        </w:tc>
      </w:tr>
      <w:tr w:rsidR="00905AA0" w:rsidRPr="008B31E4" w14:paraId="38841FBA" w14:textId="77777777" w:rsidTr="00731E4E">
        <w:trPr>
          <w:trHeight w:val="481"/>
        </w:trPr>
        <w:tc>
          <w:tcPr>
            <w:tcW w:w="794" w:type="dxa"/>
          </w:tcPr>
          <w:p w14:paraId="6ACF7430" w14:textId="77777777" w:rsidR="00905AA0" w:rsidRPr="008B31E4" w:rsidRDefault="00905AA0" w:rsidP="00A362C1">
            <w:pPr>
              <w:jc w:val="center"/>
            </w:pPr>
            <w:r w:rsidRPr="008B31E4">
              <w:t>4</w:t>
            </w:r>
          </w:p>
        </w:tc>
        <w:tc>
          <w:tcPr>
            <w:tcW w:w="1949" w:type="dxa"/>
          </w:tcPr>
          <w:p w14:paraId="33A9526B" w14:textId="77777777" w:rsidR="00905AA0" w:rsidRPr="008B31E4" w:rsidRDefault="00905AA0" w:rsidP="00A362C1">
            <w:pPr>
              <w:jc w:val="center"/>
            </w:pPr>
            <w:r w:rsidRPr="008B31E4">
              <w:t>PI_Isdefault</w:t>
            </w:r>
          </w:p>
        </w:tc>
        <w:tc>
          <w:tcPr>
            <w:tcW w:w="2748" w:type="dxa"/>
          </w:tcPr>
          <w:p w14:paraId="01CBABD1" w14:textId="77777777" w:rsidR="00905AA0" w:rsidRPr="008B31E4" w:rsidRDefault="00905AA0" w:rsidP="00A362C1">
            <w:pPr>
              <w:jc w:val="center"/>
            </w:pPr>
            <w:r w:rsidRPr="008B31E4">
              <w:t>Đánh dấu ảnh chính</w:t>
            </w:r>
          </w:p>
        </w:tc>
        <w:tc>
          <w:tcPr>
            <w:tcW w:w="1455" w:type="dxa"/>
          </w:tcPr>
          <w:p w14:paraId="7D8B1556" w14:textId="77777777" w:rsidR="00905AA0" w:rsidRPr="008B31E4" w:rsidRDefault="00905AA0" w:rsidP="00A362C1">
            <w:pPr>
              <w:jc w:val="center"/>
            </w:pPr>
            <w:r w:rsidRPr="008B31E4">
              <w:t>Boolean</w:t>
            </w:r>
          </w:p>
        </w:tc>
        <w:tc>
          <w:tcPr>
            <w:tcW w:w="2070" w:type="dxa"/>
          </w:tcPr>
          <w:p w14:paraId="5BBE8F16" w14:textId="77777777" w:rsidR="00905AA0" w:rsidRPr="008B31E4" w:rsidRDefault="00905AA0" w:rsidP="00A362C1">
            <w:pPr>
              <w:jc w:val="center"/>
            </w:pPr>
          </w:p>
        </w:tc>
      </w:tr>
    </w:tbl>
    <w:p w14:paraId="7E422276" w14:textId="77777777" w:rsidR="00731E4E" w:rsidRPr="008B31E4" w:rsidRDefault="00731E4E" w:rsidP="00FE5D01"/>
    <w:p w14:paraId="4917AD8A" w14:textId="2F3B6DE9" w:rsidR="00905AA0" w:rsidRPr="008B31E4" w:rsidRDefault="00905AA0" w:rsidP="00A362C1">
      <w:pPr>
        <w:pStyle w:val="bang"/>
      </w:pPr>
      <w:bookmarkStart w:id="79" w:name="_Toc193833074"/>
      <w:r w:rsidRPr="008B31E4">
        <w:t>Bảng 3.10 Bảng ProductCategory – Lưu trữ thông tin loại sản phẩm</w:t>
      </w:r>
      <w:bookmarkEnd w:id="79"/>
    </w:p>
    <w:tbl>
      <w:tblPr>
        <w:tblStyle w:val="TableGrid"/>
        <w:tblW w:w="0" w:type="auto"/>
        <w:tblLook w:val="04A0" w:firstRow="1" w:lastRow="0" w:firstColumn="1" w:lastColumn="0" w:noHBand="0" w:noVBand="1"/>
      </w:tblPr>
      <w:tblGrid>
        <w:gridCol w:w="988"/>
        <w:gridCol w:w="1842"/>
        <w:gridCol w:w="2835"/>
        <w:gridCol w:w="1588"/>
        <w:gridCol w:w="1812"/>
      </w:tblGrid>
      <w:tr w:rsidR="00905AA0" w:rsidRPr="008B31E4" w14:paraId="1084FDC7" w14:textId="77777777" w:rsidTr="00731E4E">
        <w:tc>
          <w:tcPr>
            <w:tcW w:w="988" w:type="dxa"/>
          </w:tcPr>
          <w:p w14:paraId="71B3CAE9" w14:textId="4DB57F53" w:rsidR="00905AA0" w:rsidRPr="008B31E4" w:rsidRDefault="00905AA0" w:rsidP="00A362C1">
            <w:pPr>
              <w:spacing w:line="360" w:lineRule="auto"/>
              <w:jc w:val="center"/>
            </w:pPr>
            <w:r w:rsidRPr="008B31E4">
              <w:t>STT</w:t>
            </w:r>
          </w:p>
        </w:tc>
        <w:tc>
          <w:tcPr>
            <w:tcW w:w="1842" w:type="dxa"/>
          </w:tcPr>
          <w:p w14:paraId="197C2F1A" w14:textId="46E270E3" w:rsidR="00905AA0" w:rsidRPr="008B31E4" w:rsidRDefault="00905AA0" w:rsidP="00A362C1">
            <w:pPr>
              <w:spacing w:line="360" w:lineRule="auto"/>
              <w:jc w:val="center"/>
            </w:pPr>
            <w:r w:rsidRPr="008B31E4">
              <w:t>Tên trường</w:t>
            </w:r>
          </w:p>
        </w:tc>
        <w:tc>
          <w:tcPr>
            <w:tcW w:w="2835" w:type="dxa"/>
          </w:tcPr>
          <w:p w14:paraId="4C27C5FF" w14:textId="78119738" w:rsidR="00905AA0" w:rsidRPr="008B31E4" w:rsidRDefault="00905AA0" w:rsidP="00A362C1">
            <w:pPr>
              <w:spacing w:line="360" w:lineRule="auto"/>
              <w:jc w:val="center"/>
            </w:pPr>
            <w:r w:rsidRPr="008B31E4">
              <w:t>Mô tả</w:t>
            </w:r>
          </w:p>
        </w:tc>
        <w:tc>
          <w:tcPr>
            <w:tcW w:w="1588" w:type="dxa"/>
          </w:tcPr>
          <w:p w14:paraId="2CE3A167" w14:textId="55E3289E" w:rsidR="00905AA0" w:rsidRPr="008B31E4" w:rsidRDefault="00905AA0" w:rsidP="00A362C1">
            <w:pPr>
              <w:spacing w:line="360" w:lineRule="auto"/>
              <w:jc w:val="center"/>
            </w:pPr>
            <w:r w:rsidRPr="008B31E4">
              <w:t>Kiểu dữ liệu</w:t>
            </w:r>
          </w:p>
        </w:tc>
        <w:tc>
          <w:tcPr>
            <w:tcW w:w="1812" w:type="dxa"/>
          </w:tcPr>
          <w:p w14:paraId="33B3B71F" w14:textId="069A172F" w:rsidR="00905AA0" w:rsidRPr="008B31E4" w:rsidRDefault="00905AA0" w:rsidP="00A362C1">
            <w:pPr>
              <w:spacing w:line="360" w:lineRule="auto"/>
              <w:jc w:val="center"/>
            </w:pPr>
            <w:r w:rsidRPr="008B31E4">
              <w:t>Ràng buộc</w:t>
            </w:r>
          </w:p>
        </w:tc>
      </w:tr>
      <w:tr w:rsidR="00AE4FF8" w:rsidRPr="008B31E4" w14:paraId="0A7F5C5B" w14:textId="77777777" w:rsidTr="00731E4E">
        <w:tc>
          <w:tcPr>
            <w:tcW w:w="988" w:type="dxa"/>
          </w:tcPr>
          <w:p w14:paraId="590862C7" w14:textId="09216989" w:rsidR="00AE4FF8" w:rsidRPr="008B31E4" w:rsidRDefault="00AE4FF8" w:rsidP="00A362C1">
            <w:pPr>
              <w:spacing w:line="360" w:lineRule="auto"/>
              <w:jc w:val="center"/>
            </w:pPr>
            <w:r w:rsidRPr="008B31E4">
              <w:t>1</w:t>
            </w:r>
          </w:p>
        </w:tc>
        <w:tc>
          <w:tcPr>
            <w:tcW w:w="1842" w:type="dxa"/>
          </w:tcPr>
          <w:p w14:paraId="31C261EE" w14:textId="1010150E" w:rsidR="00AE4FF8" w:rsidRPr="008B31E4" w:rsidRDefault="00AE4FF8" w:rsidP="00A362C1">
            <w:pPr>
              <w:spacing w:line="360" w:lineRule="auto"/>
              <w:jc w:val="center"/>
            </w:pPr>
            <w:r w:rsidRPr="008B31E4">
              <w:t>PC_Id</w:t>
            </w:r>
          </w:p>
        </w:tc>
        <w:tc>
          <w:tcPr>
            <w:tcW w:w="2835" w:type="dxa"/>
          </w:tcPr>
          <w:p w14:paraId="0933C80C" w14:textId="4AEE87D6" w:rsidR="00AE4FF8" w:rsidRPr="008B31E4" w:rsidRDefault="00AE4FF8" w:rsidP="00A362C1">
            <w:pPr>
              <w:spacing w:line="360" w:lineRule="auto"/>
              <w:jc w:val="center"/>
            </w:pPr>
            <w:r w:rsidRPr="008B31E4">
              <w:t>Mã loại</w:t>
            </w:r>
          </w:p>
        </w:tc>
        <w:tc>
          <w:tcPr>
            <w:tcW w:w="1588" w:type="dxa"/>
          </w:tcPr>
          <w:p w14:paraId="228E2D02" w14:textId="4BE7F3B5" w:rsidR="00AE4FF8" w:rsidRPr="008B31E4" w:rsidRDefault="00AE4FF8" w:rsidP="00A362C1">
            <w:pPr>
              <w:spacing w:line="360" w:lineRule="auto"/>
              <w:jc w:val="center"/>
            </w:pPr>
            <w:r w:rsidRPr="008B31E4">
              <w:t>int</w:t>
            </w:r>
          </w:p>
        </w:tc>
        <w:tc>
          <w:tcPr>
            <w:tcW w:w="1812" w:type="dxa"/>
          </w:tcPr>
          <w:p w14:paraId="4361657E" w14:textId="0D4BEB93" w:rsidR="00AE4FF8" w:rsidRPr="008B31E4" w:rsidRDefault="00AE4FF8" w:rsidP="00A362C1">
            <w:pPr>
              <w:spacing w:line="360" w:lineRule="auto"/>
              <w:jc w:val="center"/>
            </w:pPr>
            <w:r w:rsidRPr="008B31E4">
              <w:t>Primary key</w:t>
            </w:r>
          </w:p>
        </w:tc>
      </w:tr>
      <w:tr w:rsidR="00AE4FF8" w:rsidRPr="008B31E4" w14:paraId="6F7E5222" w14:textId="77777777" w:rsidTr="00731E4E">
        <w:tc>
          <w:tcPr>
            <w:tcW w:w="988" w:type="dxa"/>
          </w:tcPr>
          <w:p w14:paraId="5306D0C5" w14:textId="70128374" w:rsidR="00AE4FF8" w:rsidRPr="008B31E4" w:rsidRDefault="00AE4FF8" w:rsidP="00A362C1">
            <w:pPr>
              <w:spacing w:line="360" w:lineRule="auto"/>
              <w:jc w:val="center"/>
            </w:pPr>
            <w:r w:rsidRPr="008B31E4">
              <w:t>2</w:t>
            </w:r>
          </w:p>
        </w:tc>
        <w:tc>
          <w:tcPr>
            <w:tcW w:w="1842" w:type="dxa"/>
          </w:tcPr>
          <w:p w14:paraId="4783FADF" w14:textId="59354D3C" w:rsidR="00AE4FF8" w:rsidRPr="008B31E4" w:rsidRDefault="00AE4FF8" w:rsidP="00A362C1">
            <w:pPr>
              <w:spacing w:line="360" w:lineRule="auto"/>
              <w:jc w:val="center"/>
            </w:pPr>
            <w:r w:rsidRPr="008B31E4">
              <w:t>PC_Title</w:t>
            </w:r>
          </w:p>
        </w:tc>
        <w:tc>
          <w:tcPr>
            <w:tcW w:w="2835" w:type="dxa"/>
          </w:tcPr>
          <w:p w14:paraId="2D3C06AB" w14:textId="0B00C8BD" w:rsidR="00AE4FF8" w:rsidRPr="008B31E4" w:rsidRDefault="00AE4FF8" w:rsidP="00A362C1">
            <w:pPr>
              <w:spacing w:line="360" w:lineRule="auto"/>
              <w:jc w:val="center"/>
            </w:pPr>
            <w:r w:rsidRPr="008B31E4">
              <w:t>Tên loại</w:t>
            </w:r>
          </w:p>
        </w:tc>
        <w:tc>
          <w:tcPr>
            <w:tcW w:w="1588" w:type="dxa"/>
          </w:tcPr>
          <w:p w14:paraId="72D896CC" w14:textId="55667F85" w:rsidR="00AE4FF8" w:rsidRPr="008B31E4" w:rsidRDefault="00AE4FF8" w:rsidP="00A362C1">
            <w:pPr>
              <w:spacing w:line="360" w:lineRule="auto"/>
              <w:jc w:val="center"/>
            </w:pPr>
            <w:r w:rsidRPr="008B31E4">
              <w:t>Nvarchar(</w:t>
            </w:r>
            <w:r w:rsidR="00B14CFE" w:rsidRPr="008B31E4">
              <w:t>2</w:t>
            </w:r>
            <w:r w:rsidRPr="008B31E4">
              <w:t>0)</w:t>
            </w:r>
          </w:p>
        </w:tc>
        <w:tc>
          <w:tcPr>
            <w:tcW w:w="1812" w:type="dxa"/>
          </w:tcPr>
          <w:p w14:paraId="7A1E17A7" w14:textId="77777777" w:rsidR="00AE4FF8" w:rsidRPr="008B31E4" w:rsidRDefault="00AE4FF8" w:rsidP="00A362C1">
            <w:pPr>
              <w:spacing w:line="360" w:lineRule="auto"/>
              <w:jc w:val="center"/>
            </w:pPr>
          </w:p>
        </w:tc>
      </w:tr>
      <w:tr w:rsidR="00AE4FF8" w:rsidRPr="008B31E4" w14:paraId="238C40DD" w14:textId="77777777" w:rsidTr="00731E4E">
        <w:tc>
          <w:tcPr>
            <w:tcW w:w="988" w:type="dxa"/>
          </w:tcPr>
          <w:p w14:paraId="5C21D4EA" w14:textId="65A23982" w:rsidR="00AE4FF8" w:rsidRPr="008B31E4" w:rsidRDefault="00AE4FF8" w:rsidP="00A362C1">
            <w:pPr>
              <w:spacing w:line="360" w:lineRule="auto"/>
              <w:jc w:val="center"/>
            </w:pPr>
            <w:r w:rsidRPr="008B31E4">
              <w:t>3</w:t>
            </w:r>
          </w:p>
        </w:tc>
        <w:tc>
          <w:tcPr>
            <w:tcW w:w="1842" w:type="dxa"/>
          </w:tcPr>
          <w:p w14:paraId="18F20ADF" w14:textId="5E71EB36" w:rsidR="00AE4FF8" w:rsidRPr="008B31E4" w:rsidRDefault="00AE4FF8" w:rsidP="00A362C1">
            <w:pPr>
              <w:spacing w:line="360" w:lineRule="auto"/>
              <w:jc w:val="center"/>
            </w:pPr>
            <w:r w:rsidRPr="008B31E4">
              <w:t>PC_Description</w:t>
            </w:r>
          </w:p>
        </w:tc>
        <w:tc>
          <w:tcPr>
            <w:tcW w:w="2835" w:type="dxa"/>
          </w:tcPr>
          <w:p w14:paraId="1897DC24" w14:textId="25FA3876" w:rsidR="00AE4FF8" w:rsidRPr="008B31E4" w:rsidRDefault="00AE4FF8" w:rsidP="00A362C1">
            <w:pPr>
              <w:spacing w:line="360" w:lineRule="auto"/>
              <w:jc w:val="center"/>
            </w:pPr>
            <w:r w:rsidRPr="008B31E4">
              <w:t>Mô tả</w:t>
            </w:r>
          </w:p>
        </w:tc>
        <w:tc>
          <w:tcPr>
            <w:tcW w:w="1588" w:type="dxa"/>
          </w:tcPr>
          <w:p w14:paraId="14E4FD5D" w14:textId="648414D5" w:rsidR="00AE4FF8" w:rsidRPr="008B31E4" w:rsidRDefault="00AE4FF8" w:rsidP="00A362C1">
            <w:pPr>
              <w:spacing w:line="360" w:lineRule="auto"/>
              <w:jc w:val="center"/>
            </w:pPr>
            <w:r w:rsidRPr="008B31E4">
              <w:t>Nvarchar(</w:t>
            </w:r>
            <w:r w:rsidR="00B14CFE" w:rsidRPr="008B31E4">
              <w:t>3</w:t>
            </w:r>
            <w:r w:rsidRPr="008B31E4">
              <w:t>0)</w:t>
            </w:r>
          </w:p>
        </w:tc>
        <w:tc>
          <w:tcPr>
            <w:tcW w:w="1812" w:type="dxa"/>
          </w:tcPr>
          <w:p w14:paraId="2FD899AD" w14:textId="77777777" w:rsidR="00AE4FF8" w:rsidRPr="008B31E4" w:rsidRDefault="00AE4FF8" w:rsidP="00A362C1">
            <w:pPr>
              <w:spacing w:line="360" w:lineRule="auto"/>
              <w:jc w:val="center"/>
            </w:pPr>
          </w:p>
        </w:tc>
      </w:tr>
      <w:tr w:rsidR="00AE4FF8" w:rsidRPr="008B31E4" w14:paraId="742A1159" w14:textId="77777777" w:rsidTr="00731E4E">
        <w:tc>
          <w:tcPr>
            <w:tcW w:w="988" w:type="dxa"/>
          </w:tcPr>
          <w:p w14:paraId="56A12EE8" w14:textId="3335FDFE" w:rsidR="00AE4FF8" w:rsidRPr="008B31E4" w:rsidRDefault="00AE4FF8" w:rsidP="00A362C1">
            <w:pPr>
              <w:spacing w:line="360" w:lineRule="auto"/>
              <w:jc w:val="center"/>
            </w:pPr>
            <w:r w:rsidRPr="008B31E4">
              <w:t>4</w:t>
            </w:r>
          </w:p>
        </w:tc>
        <w:tc>
          <w:tcPr>
            <w:tcW w:w="1842" w:type="dxa"/>
          </w:tcPr>
          <w:p w14:paraId="00916535" w14:textId="62FB6C78" w:rsidR="00AE4FF8" w:rsidRPr="008B31E4" w:rsidRDefault="00AE4FF8" w:rsidP="00A362C1">
            <w:pPr>
              <w:spacing w:line="360" w:lineRule="auto"/>
              <w:jc w:val="center"/>
            </w:pPr>
            <w:r w:rsidRPr="008B31E4">
              <w:t>P_CreatedBy</w:t>
            </w:r>
          </w:p>
        </w:tc>
        <w:tc>
          <w:tcPr>
            <w:tcW w:w="2835" w:type="dxa"/>
          </w:tcPr>
          <w:p w14:paraId="64E45D72" w14:textId="72E782EF" w:rsidR="00AE4FF8" w:rsidRPr="008B31E4" w:rsidRDefault="00AE4FF8" w:rsidP="00A362C1">
            <w:pPr>
              <w:spacing w:line="360" w:lineRule="auto"/>
              <w:jc w:val="center"/>
            </w:pPr>
            <w:r w:rsidRPr="008B31E4">
              <w:t>Người tạo sản danh mục</w:t>
            </w:r>
          </w:p>
        </w:tc>
        <w:tc>
          <w:tcPr>
            <w:tcW w:w="1588" w:type="dxa"/>
          </w:tcPr>
          <w:p w14:paraId="27E1CB4A" w14:textId="3A202085" w:rsidR="00AE4FF8" w:rsidRPr="008B31E4" w:rsidRDefault="00AE4FF8" w:rsidP="00A362C1">
            <w:pPr>
              <w:spacing w:line="360" w:lineRule="auto"/>
              <w:jc w:val="center"/>
            </w:pPr>
            <w:r w:rsidRPr="008B31E4">
              <w:t>Nvarchar(20)</w:t>
            </w:r>
          </w:p>
        </w:tc>
        <w:tc>
          <w:tcPr>
            <w:tcW w:w="1812" w:type="dxa"/>
          </w:tcPr>
          <w:p w14:paraId="1C4091E7" w14:textId="77777777" w:rsidR="00AE4FF8" w:rsidRPr="008B31E4" w:rsidRDefault="00AE4FF8" w:rsidP="00A362C1">
            <w:pPr>
              <w:spacing w:line="360" w:lineRule="auto"/>
              <w:jc w:val="center"/>
            </w:pPr>
          </w:p>
        </w:tc>
      </w:tr>
      <w:tr w:rsidR="00AE4FF8" w:rsidRPr="008B31E4" w14:paraId="733AAE8D" w14:textId="77777777" w:rsidTr="00731E4E">
        <w:tc>
          <w:tcPr>
            <w:tcW w:w="988" w:type="dxa"/>
          </w:tcPr>
          <w:p w14:paraId="0CE879A6" w14:textId="7F73C247" w:rsidR="00AE4FF8" w:rsidRPr="008B31E4" w:rsidRDefault="00AE4FF8" w:rsidP="00A362C1">
            <w:pPr>
              <w:spacing w:line="360" w:lineRule="auto"/>
              <w:jc w:val="center"/>
            </w:pPr>
            <w:r w:rsidRPr="008B31E4">
              <w:t>5</w:t>
            </w:r>
          </w:p>
        </w:tc>
        <w:tc>
          <w:tcPr>
            <w:tcW w:w="1842" w:type="dxa"/>
          </w:tcPr>
          <w:p w14:paraId="4D8F8196" w14:textId="2C6A6967" w:rsidR="00AE4FF8" w:rsidRPr="008B31E4" w:rsidRDefault="00AE4FF8" w:rsidP="00A362C1">
            <w:pPr>
              <w:spacing w:line="360" w:lineRule="auto"/>
              <w:jc w:val="center"/>
            </w:pPr>
            <w:r w:rsidRPr="008B31E4">
              <w:t>P_CreatedDate</w:t>
            </w:r>
          </w:p>
        </w:tc>
        <w:tc>
          <w:tcPr>
            <w:tcW w:w="2835" w:type="dxa"/>
          </w:tcPr>
          <w:p w14:paraId="156B3EBF" w14:textId="58E8F04D" w:rsidR="00AE4FF8" w:rsidRPr="008B31E4" w:rsidRDefault="00AE4FF8" w:rsidP="00A362C1">
            <w:pPr>
              <w:spacing w:line="360" w:lineRule="auto"/>
              <w:jc w:val="center"/>
            </w:pPr>
            <w:r w:rsidRPr="008B31E4">
              <w:t>Ngày tạo danh</w:t>
            </w:r>
            <w:r w:rsidR="00731E4E" w:rsidRPr="008B31E4">
              <w:t xml:space="preserve"> mục</w:t>
            </w:r>
          </w:p>
        </w:tc>
        <w:tc>
          <w:tcPr>
            <w:tcW w:w="1588" w:type="dxa"/>
          </w:tcPr>
          <w:p w14:paraId="4E52E467" w14:textId="10CFC87A" w:rsidR="00AE4FF8" w:rsidRPr="008B31E4" w:rsidRDefault="00AE4FF8" w:rsidP="00A362C1">
            <w:pPr>
              <w:spacing w:line="360" w:lineRule="auto"/>
              <w:jc w:val="center"/>
            </w:pPr>
            <w:r w:rsidRPr="008B31E4">
              <w:t>Date</w:t>
            </w:r>
          </w:p>
        </w:tc>
        <w:tc>
          <w:tcPr>
            <w:tcW w:w="1812" w:type="dxa"/>
          </w:tcPr>
          <w:p w14:paraId="5D11140A" w14:textId="77777777" w:rsidR="00AE4FF8" w:rsidRPr="008B31E4" w:rsidRDefault="00AE4FF8" w:rsidP="00A362C1">
            <w:pPr>
              <w:spacing w:line="360" w:lineRule="auto"/>
              <w:jc w:val="center"/>
            </w:pPr>
          </w:p>
        </w:tc>
      </w:tr>
      <w:tr w:rsidR="00AE4FF8" w:rsidRPr="008B31E4" w14:paraId="0D9996C4" w14:textId="77777777" w:rsidTr="00731E4E">
        <w:tc>
          <w:tcPr>
            <w:tcW w:w="988" w:type="dxa"/>
          </w:tcPr>
          <w:p w14:paraId="2D9740E3" w14:textId="236F12A3" w:rsidR="00AE4FF8" w:rsidRPr="008B31E4" w:rsidRDefault="00AE4FF8" w:rsidP="00A362C1">
            <w:pPr>
              <w:spacing w:line="360" w:lineRule="auto"/>
              <w:jc w:val="center"/>
            </w:pPr>
            <w:r w:rsidRPr="008B31E4">
              <w:t>6</w:t>
            </w:r>
          </w:p>
        </w:tc>
        <w:tc>
          <w:tcPr>
            <w:tcW w:w="1842" w:type="dxa"/>
          </w:tcPr>
          <w:p w14:paraId="1EA11983" w14:textId="62F01E75" w:rsidR="00AE4FF8" w:rsidRPr="008B31E4" w:rsidRDefault="00AE4FF8" w:rsidP="00A362C1">
            <w:pPr>
              <w:spacing w:line="360" w:lineRule="auto"/>
              <w:jc w:val="center"/>
            </w:pPr>
            <w:r w:rsidRPr="008B31E4">
              <w:t>P_ModifiedDate</w:t>
            </w:r>
          </w:p>
        </w:tc>
        <w:tc>
          <w:tcPr>
            <w:tcW w:w="2835" w:type="dxa"/>
          </w:tcPr>
          <w:p w14:paraId="255C7049" w14:textId="3F77FB74" w:rsidR="00AE4FF8" w:rsidRPr="008B31E4" w:rsidRDefault="00AE4FF8" w:rsidP="00A362C1">
            <w:pPr>
              <w:spacing w:line="360" w:lineRule="auto"/>
              <w:jc w:val="center"/>
            </w:pPr>
            <w:r w:rsidRPr="008B31E4">
              <w:t>Ngày sửa danh mục</w:t>
            </w:r>
          </w:p>
        </w:tc>
        <w:tc>
          <w:tcPr>
            <w:tcW w:w="1588" w:type="dxa"/>
          </w:tcPr>
          <w:p w14:paraId="664C751D" w14:textId="51066AFD" w:rsidR="00AE4FF8" w:rsidRPr="008B31E4" w:rsidRDefault="00AE4FF8" w:rsidP="00A362C1">
            <w:pPr>
              <w:spacing w:line="360" w:lineRule="auto"/>
              <w:jc w:val="center"/>
            </w:pPr>
            <w:r w:rsidRPr="008B31E4">
              <w:t>Date</w:t>
            </w:r>
          </w:p>
        </w:tc>
        <w:tc>
          <w:tcPr>
            <w:tcW w:w="1812" w:type="dxa"/>
          </w:tcPr>
          <w:p w14:paraId="1E35B626" w14:textId="77777777" w:rsidR="00AE4FF8" w:rsidRPr="008B31E4" w:rsidRDefault="00AE4FF8" w:rsidP="00A362C1">
            <w:pPr>
              <w:spacing w:line="360" w:lineRule="auto"/>
              <w:jc w:val="center"/>
            </w:pPr>
          </w:p>
        </w:tc>
      </w:tr>
      <w:tr w:rsidR="00AE4FF8" w:rsidRPr="008B31E4" w14:paraId="1104A22F" w14:textId="77777777" w:rsidTr="00731E4E">
        <w:tc>
          <w:tcPr>
            <w:tcW w:w="988" w:type="dxa"/>
          </w:tcPr>
          <w:p w14:paraId="4729DB66" w14:textId="7A5726AE" w:rsidR="00AE4FF8" w:rsidRPr="008B31E4" w:rsidRDefault="00AE4FF8" w:rsidP="00A362C1">
            <w:pPr>
              <w:spacing w:line="360" w:lineRule="auto"/>
              <w:jc w:val="center"/>
            </w:pPr>
            <w:r w:rsidRPr="008B31E4">
              <w:t>7</w:t>
            </w:r>
          </w:p>
        </w:tc>
        <w:tc>
          <w:tcPr>
            <w:tcW w:w="1842" w:type="dxa"/>
          </w:tcPr>
          <w:p w14:paraId="2BD2BF9B" w14:textId="78E2A55F" w:rsidR="00AE4FF8" w:rsidRPr="008B31E4" w:rsidRDefault="00AE4FF8" w:rsidP="00A362C1">
            <w:pPr>
              <w:spacing w:line="360" w:lineRule="auto"/>
              <w:jc w:val="center"/>
            </w:pPr>
            <w:r w:rsidRPr="008B31E4">
              <w:t>P_ Modifiedby</w:t>
            </w:r>
          </w:p>
        </w:tc>
        <w:tc>
          <w:tcPr>
            <w:tcW w:w="2835" w:type="dxa"/>
          </w:tcPr>
          <w:p w14:paraId="4F0D7832" w14:textId="29EF2912" w:rsidR="00AE4FF8" w:rsidRPr="008B31E4" w:rsidRDefault="00AE4FF8" w:rsidP="00A362C1">
            <w:pPr>
              <w:spacing w:line="360" w:lineRule="auto"/>
              <w:jc w:val="center"/>
            </w:pPr>
            <w:r w:rsidRPr="008B31E4">
              <w:t>Người chỉnh sửa danh mục</w:t>
            </w:r>
          </w:p>
        </w:tc>
        <w:tc>
          <w:tcPr>
            <w:tcW w:w="1588" w:type="dxa"/>
          </w:tcPr>
          <w:p w14:paraId="52C8FCAA" w14:textId="7D8C72CB" w:rsidR="00AE4FF8" w:rsidRPr="008B31E4" w:rsidRDefault="00AE4FF8" w:rsidP="00A362C1">
            <w:pPr>
              <w:spacing w:line="360" w:lineRule="auto"/>
              <w:jc w:val="center"/>
            </w:pPr>
            <w:r w:rsidRPr="008B31E4">
              <w:t>Nvarchar(20)</w:t>
            </w:r>
          </w:p>
        </w:tc>
        <w:tc>
          <w:tcPr>
            <w:tcW w:w="1812" w:type="dxa"/>
          </w:tcPr>
          <w:p w14:paraId="0391F22F" w14:textId="77777777" w:rsidR="00AE4FF8" w:rsidRPr="008B31E4" w:rsidRDefault="00AE4FF8" w:rsidP="00A362C1">
            <w:pPr>
              <w:spacing w:line="360" w:lineRule="auto"/>
              <w:jc w:val="center"/>
            </w:pPr>
          </w:p>
        </w:tc>
      </w:tr>
    </w:tbl>
    <w:p w14:paraId="6E01BA90" w14:textId="520E90AF" w:rsidR="00731E4E" w:rsidRDefault="00731E4E" w:rsidP="00FE5D01"/>
    <w:p w14:paraId="13D17493" w14:textId="2A90BB1B" w:rsidR="00123F25" w:rsidRDefault="00123F25" w:rsidP="00FE5D01"/>
    <w:p w14:paraId="0D66C5BE" w14:textId="6BD0BA7D" w:rsidR="00123F25" w:rsidRDefault="00123F25" w:rsidP="00FE5D01"/>
    <w:p w14:paraId="418F49DE" w14:textId="77777777" w:rsidR="00123F25" w:rsidRPr="008B31E4" w:rsidRDefault="00123F25" w:rsidP="00FE5D01"/>
    <w:p w14:paraId="70233FA7" w14:textId="5B6287D4" w:rsidR="00AE4FF8" w:rsidRPr="008B31E4" w:rsidRDefault="00AE4FF8" w:rsidP="00A362C1">
      <w:pPr>
        <w:pStyle w:val="bang"/>
      </w:pPr>
      <w:bookmarkStart w:id="80" w:name="_Toc193833075"/>
      <w:r w:rsidRPr="008B31E4">
        <w:lastRenderedPageBreak/>
        <w:t>Bảng 3.11 Bảng AspNetUsers– Lưu trữ thông tin người dùng</w:t>
      </w:r>
      <w:bookmarkEnd w:id="80"/>
    </w:p>
    <w:tbl>
      <w:tblPr>
        <w:tblStyle w:val="TableGrid"/>
        <w:tblW w:w="0" w:type="auto"/>
        <w:tblLook w:val="04A0" w:firstRow="1" w:lastRow="0" w:firstColumn="1" w:lastColumn="0" w:noHBand="0" w:noVBand="1"/>
      </w:tblPr>
      <w:tblGrid>
        <w:gridCol w:w="846"/>
        <w:gridCol w:w="2268"/>
        <w:gridCol w:w="2618"/>
        <w:gridCol w:w="1780"/>
        <w:gridCol w:w="1553"/>
      </w:tblGrid>
      <w:tr w:rsidR="00AE4FF8" w:rsidRPr="008B31E4" w14:paraId="5EA16A65" w14:textId="77777777" w:rsidTr="00AE4FF8">
        <w:tc>
          <w:tcPr>
            <w:tcW w:w="846" w:type="dxa"/>
          </w:tcPr>
          <w:p w14:paraId="140460CC" w14:textId="65287A6E" w:rsidR="00AE4FF8" w:rsidRPr="008B31E4" w:rsidRDefault="00AE4FF8" w:rsidP="00A362C1">
            <w:pPr>
              <w:spacing w:line="360" w:lineRule="auto"/>
              <w:jc w:val="center"/>
            </w:pPr>
            <w:r w:rsidRPr="008B31E4">
              <w:t>STT</w:t>
            </w:r>
          </w:p>
        </w:tc>
        <w:tc>
          <w:tcPr>
            <w:tcW w:w="2268" w:type="dxa"/>
          </w:tcPr>
          <w:p w14:paraId="07023D0B" w14:textId="5CEDAB9F" w:rsidR="00AE4FF8" w:rsidRPr="008B31E4" w:rsidRDefault="00AE4FF8" w:rsidP="00A362C1">
            <w:pPr>
              <w:spacing w:line="360" w:lineRule="auto"/>
              <w:jc w:val="center"/>
            </w:pPr>
            <w:r w:rsidRPr="008B31E4">
              <w:t>Tên trường</w:t>
            </w:r>
          </w:p>
        </w:tc>
        <w:tc>
          <w:tcPr>
            <w:tcW w:w="2618" w:type="dxa"/>
          </w:tcPr>
          <w:p w14:paraId="7BEC74AF" w14:textId="24DDCE8D" w:rsidR="00AE4FF8" w:rsidRPr="008B31E4" w:rsidRDefault="00AE4FF8" w:rsidP="00A362C1">
            <w:pPr>
              <w:spacing w:line="360" w:lineRule="auto"/>
              <w:jc w:val="center"/>
            </w:pPr>
            <w:r w:rsidRPr="008B31E4">
              <w:t>Mô tả</w:t>
            </w:r>
          </w:p>
        </w:tc>
        <w:tc>
          <w:tcPr>
            <w:tcW w:w="1780" w:type="dxa"/>
          </w:tcPr>
          <w:p w14:paraId="3945456D" w14:textId="6C49BE41" w:rsidR="00AE4FF8" w:rsidRPr="008B31E4" w:rsidRDefault="00AE4FF8" w:rsidP="00A362C1">
            <w:pPr>
              <w:spacing w:line="360" w:lineRule="auto"/>
              <w:jc w:val="center"/>
            </w:pPr>
            <w:r w:rsidRPr="008B31E4">
              <w:t>Kiểu dữ liệu</w:t>
            </w:r>
          </w:p>
        </w:tc>
        <w:tc>
          <w:tcPr>
            <w:tcW w:w="1553" w:type="dxa"/>
          </w:tcPr>
          <w:p w14:paraId="31853726" w14:textId="6414A4F1" w:rsidR="00AE4FF8" w:rsidRPr="008B31E4" w:rsidRDefault="00AE4FF8" w:rsidP="00A362C1">
            <w:pPr>
              <w:spacing w:line="360" w:lineRule="auto"/>
              <w:jc w:val="center"/>
            </w:pPr>
            <w:r w:rsidRPr="008B31E4">
              <w:t>Ràng buộc</w:t>
            </w:r>
          </w:p>
        </w:tc>
      </w:tr>
      <w:tr w:rsidR="00AE4FF8" w:rsidRPr="008B31E4" w14:paraId="55294421" w14:textId="77777777" w:rsidTr="00AE4FF8">
        <w:tc>
          <w:tcPr>
            <w:tcW w:w="846" w:type="dxa"/>
          </w:tcPr>
          <w:p w14:paraId="717B8A5E" w14:textId="3FC739BD" w:rsidR="00AE4FF8" w:rsidRPr="008B31E4" w:rsidRDefault="00AE4FF8" w:rsidP="00A362C1">
            <w:pPr>
              <w:spacing w:line="360" w:lineRule="auto"/>
              <w:jc w:val="center"/>
            </w:pPr>
            <w:r w:rsidRPr="008B31E4">
              <w:t>1</w:t>
            </w:r>
          </w:p>
        </w:tc>
        <w:tc>
          <w:tcPr>
            <w:tcW w:w="2268" w:type="dxa"/>
          </w:tcPr>
          <w:p w14:paraId="2B7824A5" w14:textId="58FED390" w:rsidR="00AE4FF8" w:rsidRPr="008B31E4" w:rsidRDefault="00AE4FF8" w:rsidP="00A362C1">
            <w:pPr>
              <w:spacing w:line="360" w:lineRule="auto"/>
              <w:jc w:val="center"/>
            </w:pPr>
            <w:r w:rsidRPr="008B31E4">
              <w:t>U_Id</w:t>
            </w:r>
          </w:p>
        </w:tc>
        <w:tc>
          <w:tcPr>
            <w:tcW w:w="2618" w:type="dxa"/>
          </w:tcPr>
          <w:p w14:paraId="3B22A861" w14:textId="4307153A" w:rsidR="00AE4FF8" w:rsidRPr="008B31E4" w:rsidRDefault="00AE4FF8" w:rsidP="00A362C1">
            <w:pPr>
              <w:spacing w:line="360" w:lineRule="auto"/>
              <w:jc w:val="center"/>
            </w:pPr>
            <w:r w:rsidRPr="008B31E4">
              <w:t>Mã người dùng</w:t>
            </w:r>
          </w:p>
        </w:tc>
        <w:tc>
          <w:tcPr>
            <w:tcW w:w="1780" w:type="dxa"/>
          </w:tcPr>
          <w:p w14:paraId="3BA2744B" w14:textId="6726CC42" w:rsidR="00AE4FF8" w:rsidRPr="008B31E4" w:rsidRDefault="00AE4FF8" w:rsidP="00A362C1">
            <w:pPr>
              <w:spacing w:line="360" w:lineRule="auto"/>
              <w:jc w:val="center"/>
            </w:pPr>
            <w:r w:rsidRPr="008B31E4">
              <w:t>Nvachar(</w:t>
            </w:r>
            <w:r w:rsidR="00BE4573" w:rsidRPr="008B31E4">
              <w:t>20</w:t>
            </w:r>
            <w:r w:rsidRPr="008B31E4">
              <w:t>)</w:t>
            </w:r>
          </w:p>
        </w:tc>
        <w:tc>
          <w:tcPr>
            <w:tcW w:w="1553" w:type="dxa"/>
          </w:tcPr>
          <w:p w14:paraId="62544007" w14:textId="2A615D63" w:rsidR="00AE4FF8" w:rsidRPr="008B31E4" w:rsidRDefault="00AE4FF8" w:rsidP="00A362C1">
            <w:pPr>
              <w:spacing w:line="360" w:lineRule="auto"/>
              <w:jc w:val="center"/>
            </w:pPr>
            <w:r w:rsidRPr="008B31E4">
              <w:t>Primary key</w:t>
            </w:r>
          </w:p>
        </w:tc>
      </w:tr>
      <w:tr w:rsidR="00AE4FF8" w:rsidRPr="008B31E4" w14:paraId="541F6522" w14:textId="77777777" w:rsidTr="00AE4FF8">
        <w:tc>
          <w:tcPr>
            <w:tcW w:w="846" w:type="dxa"/>
          </w:tcPr>
          <w:p w14:paraId="2B277BEF" w14:textId="74486D90" w:rsidR="00AE4FF8" w:rsidRPr="008B31E4" w:rsidRDefault="00AE4FF8" w:rsidP="00A362C1">
            <w:pPr>
              <w:spacing w:line="360" w:lineRule="auto"/>
              <w:jc w:val="center"/>
            </w:pPr>
            <w:r w:rsidRPr="008B31E4">
              <w:t>2</w:t>
            </w:r>
          </w:p>
        </w:tc>
        <w:tc>
          <w:tcPr>
            <w:tcW w:w="2268" w:type="dxa"/>
          </w:tcPr>
          <w:p w14:paraId="24CA406A" w14:textId="19A032EA" w:rsidR="00AE4FF8" w:rsidRPr="008B31E4" w:rsidRDefault="00AE4FF8" w:rsidP="00A362C1">
            <w:pPr>
              <w:spacing w:line="360" w:lineRule="auto"/>
              <w:jc w:val="center"/>
            </w:pPr>
            <w:r w:rsidRPr="008B31E4">
              <w:t>U _FullName</w:t>
            </w:r>
          </w:p>
        </w:tc>
        <w:tc>
          <w:tcPr>
            <w:tcW w:w="2618" w:type="dxa"/>
          </w:tcPr>
          <w:p w14:paraId="7E15EC02" w14:textId="31CDE964" w:rsidR="00AE4FF8" w:rsidRPr="008B31E4" w:rsidRDefault="00AE4FF8" w:rsidP="00A362C1">
            <w:pPr>
              <w:spacing w:line="360" w:lineRule="auto"/>
              <w:jc w:val="center"/>
            </w:pPr>
            <w:r w:rsidRPr="008B31E4">
              <w:t>Tên người dùng</w:t>
            </w:r>
          </w:p>
        </w:tc>
        <w:tc>
          <w:tcPr>
            <w:tcW w:w="1780" w:type="dxa"/>
          </w:tcPr>
          <w:p w14:paraId="2A0C1033" w14:textId="653BD8D3" w:rsidR="00AE4FF8" w:rsidRPr="008B31E4" w:rsidRDefault="00AE4FF8" w:rsidP="00A362C1">
            <w:pPr>
              <w:spacing w:line="360" w:lineRule="auto"/>
              <w:jc w:val="center"/>
            </w:pPr>
            <w:r w:rsidRPr="008B31E4">
              <w:t>Nvarchar(</w:t>
            </w:r>
            <w:r w:rsidR="00BE4573" w:rsidRPr="008B31E4">
              <w:t>20</w:t>
            </w:r>
            <w:r w:rsidRPr="008B31E4">
              <w:t>)</w:t>
            </w:r>
          </w:p>
        </w:tc>
        <w:tc>
          <w:tcPr>
            <w:tcW w:w="1553" w:type="dxa"/>
          </w:tcPr>
          <w:p w14:paraId="2BD63797" w14:textId="77777777" w:rsidR="00AE4FF8" w:rsidRPr="008B31E4" w:rsidRDefault="00AE4FF8" w:rsidP="00A362C1">
            <w:pPr>
              <w:spacing w:line="360" w:lineRule="auto"/>
              <w:jc w:val="center"/>
            </w:pPr>
          </w:p>
        </w:tc>
      </w:tr>
      <w:tr w:rsidR="00AE4FF8" w:rsidRPr="008B31E4" w14:paraId="2F164492" w14:textId="77777777" w:rsidTr="00AE4FF8">
        <w:tc>
          <w:tcPr>
            <w:tcW w:w="846" w:type="dxa"/>
          </w:tcPr>
          <w:p w14:paraId="5377BBEB" w14:textId="096637AC" w:rsidR="00AE4FF8" w:rsidRPr="008B31E4" w:rsidRDefault="00AE4FF8" w:rsidP="00A362C1">
            <w:pPr>
              <w:spacing w:line="360" w:lineRule="auto"/>
              <w:jc w:val="center"/>
            </w:pPr>
            <w:r w:rsidRPr="008B31E4">
              <w:t>3</w:t>
            </w:r>
          </w:p>
        </w:tc>
        <w:tc>
          <w:tcPr>
            <w:tcW w:w="2268" w:type="dxa"/>
          </w:tcPr>
          <w:p w14:paraId="3370F5CC" w14:textId="3172763C" w:rsidR="00AE4FF8" w:rsidRPr="008B31E4" w:rsidRDefault="00AE4FF8" w:rsidP="00A362C1">
            <w:pPr>
              <w:spacing w:line="360" w:lineRule="auto"/>
              <w:jc w:val="center"/>
            </w:pPr>
            <w:r w:rsidRPr="008B31E4">
              <w:t>U_EmailComfired</w:t>
            </w:r>
          </w:p>
        </w:tc>
        <w:tc>
          <w:tcPr>
            <w:tcW w:w="2618" w:type="dxa"/>
          </w:tcPr>
          <w:p w14:paraId="0F925B45" w14:textId="0F2EB0D8" w:rsidR="00AE4FF8" w:rsidRPr="008B31E4" w:rsidRDefault="00AE4FF8" w:rsidP="00A362C1">
            <w:pPr>
              <w:spacing w:line="360" w:lineRule="auto"/>
              <w:jc w:val="center"/>
            </w:pPr>
            <w:r w:rsidRPr="008B31E4">
              <w:t>Xác nhận email</w:t>
            </w:r>
          </w:p>
        </w:tc>
        <w:tc>
          <w:tcPr>
            <w:tcW w:w="1780" w:type="dxa"/>
          </w:tcPr>
          <w:p w14:paraId="7CC41677" w14:textId="0D43082B" w:rsidR="00AE4FF8" w:rsidRPr="008B31E4" w:rsidRDefault="00AE4FF8" w:rsidP="00A362C1">
            <w:pPr>
              <w:spacing w:line="360" w:lineRule="auto"/>
              <w:jc w:val="center"/>
            </w:pPr>
            <w:r w:rsidRPr="008B31E4">
              <w:t>Boolean</w:t>
            </w:r>
          </w:p>
        </w:tc>
        <w:tc>
          <w:tcPr>
            <w:tcW w:w="1553" w:type="dxa"/>
          </w:tcPr>
          <w:p w14:paraId="099EE079" w14:textId="77777777" w:rsidR="00AE4FF8" w:rsidRPr="008B31E4" w:rsidRDefault="00AE4FF8" w:rsidP="00A362C1">
            <w:pPr>
              <w:spacing w:line="360" w:lineRule="auto"/>
              <w:jc w:val="center"/>
            </w:pPr>
          </w:p>
        </w:tc>
      </w:tr>
      <w:tr w:rsidR="00AE4FF8" w:rsidRPr="008B31E4" w14:paraId="2575EF29" w14:textId="77777777" w:rsidTr="00AE4FF8">
        <w:tc>
          <w:tcPr>
            <w:tcW w:w="846" w:type="dxa"/>
          </w:tcPr>
          <w:p w14:paraId="04515AE0" w14:textId="5F9D07DA" w:rsidR="00AE4FF8" w:rsidRPr="008B31E4" w:rsidRDefault="00AE4FF8" w:rsidP="00A362C1">
            <w:pPr>
              <w:spacing w:line="360" w:lineRule="auto"/>
              <w:jc w:val="center"/>
            </w:pPr>
            <w:r w:rsidRPr="008B31E4">
              <w:t>4</w:t>
            </w:r>
          </w:p>
        </w:tc>
        <w:tc>
          <w:tcPr>
            <w:tcW w:w="2268" w:type="dxa"/>
          </w:tcPr>
          <w:p w14:paraId="401801F1" w14:textId="264312CF" w:rsidR="00AE4FF8" w:rsidRPr="008B31E4" w:rsidRDefault="00AE4FF8" w:rsidP="00A362C1">
            <w:pPr>
              <w:spacing w:line="360" w:lineRule="auto"/>
              <w:jc w:val="center"/>
            </w:pPr>
            <w:r w:rsidRPr="008B31E4">
              <w:t>U _Phone</w:t>
            </w:r>
          </w:p>
        </w:tc>
        <w:tc>
          <w:tcPr>
            <w:tcW w:w="2618" w:type="dxa"/>
          </w:tcPr>
          <w:p w14:paraId="740F47B9" w14:textId="76355627" w:rsidR="00AE4FF8" w:rsidRPr="008B31E4" w:rsidRDefault="00AE4FF8" w:rsidP="00A362C1">
            <w:pPr>
              <w:spacing w:line="360" w:lineRule="auto"/>
              <w:jc w:val="center"/>
            </w:pPr>
            <w:r w:rsidRPr="008B31E4">
              <w:t>Số điện thoại</w:t>
            </w:r>
          </w:p>
        </w:tc>
        <w:tc>
          <w:tcPr>
            <w:tcW w:w="1780" w:type="dxa"/>
          </w:tcPr>
          <w:p w14:paraId="093F87DC" w14:textId="43F9F8CF" w:rsidR="00AE4FF8" w:rsidRPr="008B31E4" w:rsidRDefault="00AE4FF8" w:rsidP="00A362C1">
            <w:pPr>
              <w:spacing w:line="360" w:lineRule="auto"/>
              <w:jc w:val="center"/>
            </w:pPr>
            <w:r w:rsidRPr="008B31E4">
              <w:t>Nvarchrar(20)</w:t>
            </w:r>
          </w:p>
        </w:tc>
        <w:tc>
          <w:tcPr>
            <w:tcW w:w="1553" w:type="dxa"/>
          </w:tcPr>
          <w:p w14:paraId="654BBBF1" w14:textId="77777777" w:rsidR="00AE4FF8" w:rsidRPr="008B31E4" w:rsidRDefault="00AE4FF8" w:rsidP="00A362C1">
            <w:pPr>
              <w:spacing w:line="360" w:lineRule="auto"/>
              <w:jc w:val="center"/>
            </w:pPr>
          </w:p>
        </w:tc>
      </w:tr>
      <w:tr w:rsidR="00AE4FF8" w:rsidRPr="008B31E4" w14:paraId="41F79A15" w14:textId="77777777" w:rsidTr="00AE4FF8">
        <w:tc>
          <w:tcPr>
            <w:tcW w:w="846" w:type="dxa"/>
          </w:tcPr>
          <w:p w14:paraId="3864ACDF" w14:textId="323B2F7E" w:rsidR="00AE4FF8" w:rsidRPr="008B31E4" w:rsidRDefault="00AE4FF8" w:rsidP="00A362C1">
            <w:pPr>
              <w:spacing w:line="360" w:lineRule="auto"/>
              <w:jc w:val="center"/>
            </w:pPr>
            <w:r w:rsidRPr="008B31E4">
              <w:t>5</w:t>
            </w:r>
          </w:p>
        </w:tc>
        <w:tc>
          <w:tcPr>
            <w:tcW w:w="2268" w:type="dxa"/>
          </w:tcPr>
          <w:p w14:paraId="0948AA9A" w14:textId="2399BB95" w:rsidR="00AE4FF8" w:rsidRPr="008B31E4" w:rsidRDefault="00AE4FF8" w:rsidP="00A362C1">
            <w:pPr>
              <w:spacing w:line="360" w:lineRule="auto"/>
              <w:jc w:val="center"/>
            </w:pPr>
            <w:r w:rsidRPr="008B31E4">
              <w:t>U _Email</w:t>
            </w:r>
          </w:p>
        </w:tc>
        <w:tc>
          <w:tcPr>
            <w:tcW w:w="2618" w:type="dxa"/>
          </w:tcPr>
          <w:p w14:paraId="43C58347" w14:textId="5BBE0F8E" w:rsidR="00AE4FF8" w:rsidRPr="008B31E4" w:rsidRDefault="00AE4FF8" w:rsidP="00A362C1">
            <w:pPr>
              <w:spacing w:line="360" w:lineRule="auto"/>
              <w:jc w:val="center"/>
            </w:pPr>
            <w:r w:rsidRPr="008B31E4">
              <w:t>Email người dùng</w:t>
            </w:r>
          </w:p>
        </w:tc>
        <w:tc>
          <w:tcPr>
            <w:tcW w:w="1780" w:type="dxa"/>
          </w:tcPr>
          <w:p w14:paraId="0B4A1084" w14:textId="09281ECD" w:rsidR="00AE4FF8" w:rsidRPr="008B31E4" w:rsidRDefault="00AE4FF8" w:rsidP="00A362C1">
            <w:pPr>
              <w:spacing w:line="360" w:lineRule="auto"/>
              <w:jc w:val="center"/>
            </w:pPr>
            <w:r w:rsidRPr="008B31E4">
              <w:t>Nvarchar(</w:t>
            </w:r>
            <w:r w:rsidR="00BE4573" w:rsidRPr="008B31E4">
              <w:t>20</w:t>
            </w:r>
            <w:r w:rsidRPr="008B31E4">
              <w:t>)</w:t>
            </w:r>
          </w:p>
        </w:tc>
        <w:tc>
          <w:tcPr>
            <w:tcW w:w="1553" w:type="dxa"/>
          </w:tcPr>
          <w:p w14:paraId="336843A3" w14:textId="77777777" w:rsidR="00AE4FF8" w:rsidRPr="008B31E4" w:rsidRDefault="00AE4FF8" w:rsidP="00A362C1">
            <w:pPr>
              <w:spacing w:line="360" w:lineRule="auto"/>
              <w:jc w:val="center"/>
            </w:pPr>
          </w:p>
        </w:tc>
      </w:tr>
      <w:tr w:rsidR="00AE4FF8" w:rsidRPr="008B31E4" w14:paraId="17670F6E" w14:textId="77777777" w:rsidTr="00AE4FF8">
        <w:tc>
          <w:tcPr>
            <w:tcW w:w="846" w:type="dxa"/>
          </w:tcPr>
          <w:p w14:paraId="52DEF79C" w14:textId="1348592B" w:rsidR="00AE4FF8" w:rsidRPr="008B31E4" w:rsidRDefault="00AE4FF8" w:rsidP="00A362C1">
            <w:pPr>
              <w:spacing w:line="360" w:lineRule="auto"/>
              <w:jc w:val="center"/>
            </w:pPr>
            <w:r w:rsidRPr="008B31E4">
              <w:t>6</w:t>
            </w:r>
          </w:p>
        </w:tc>
        <w:tc>
          <w:tcPr>
            <w:tcW w:w="2268" w:type="dxa"/>
          </w:tcPr>
          <w:p w14:paraId="4ECE0FA9" w14:textId="59917826" w:rsidR="00AE4FF8" w:rsidRPr="008B31E4" w:rsidRDefault="00AE4FF8" w:rsidP="00A362C1">
            <w:pPr>
              <w:spacing w:line="360" w:lineRule="auto"/>
              <w:jc w:val="center"/>
            </w:pPr>
            <w:r w:rsidRPr="008B31E4">
              <w:t>U _Username</w:t>
            </w:r>
          </w:p>
        </w:tc>
        <w:tc>
          <w:tcPr>
            <w:tcW w:w="2618" w:type="dxa"/>
          </w:tcPr>
          <w:p w14:paraId="523BA720" w14:textId="3CBB261E" w:rsidR="00AE4FF8" w:rsidRPr="008B31E4" w:rsidRDefault="00AE4FF8" w:rsidP="00A362C1">
            <w:pPr>
              <w:spacing w:line="360" w:lineRule="auto"/>
              <w:jc w:val="center"/>
            </w:pPr>
            <w:r w:rsidRPr="008B31E4">
              <w:t>Tên đăng nhập</w:t>
            </w:r>
          </w:p>
        </w:tc>
        <w:tc>
          <w:tcPr>
            <w:tcW w:w="1780" w:type="dxa"/>
          </w:tcPr>
          <w:p w14:paraId="55876392" w14:textId="4F925BC6" w:rsidR="00AE4FF8" w:rsidRPr="008B31E4" w:rsidRDefault="00AE4FF8" w:rsidP="00A362C1">
            <w:pPr>
              <w:spacing w:line="360" w:lineRule="auto"/>
              <w:jc w:val="center"/>
            </w:pPr>
            <w:r w:rsidRPr="008B31E4">
              <w:t>Nvarchar(</w:t>
            </w:r>
            <w:r w:rsidR="00BE4573" w:rsidRPr="008B31E4">
              <w:t>20</w:t>
            </w:r>
            <w:r w:rsidRPr="008B31E4">
              <w:t>)</w:t>
            </w:r>
          </w:p>
        </w:tc>
        <w:tc>
          <w:tcPr>
            <w:tcW w:w="1553" w:type="dxa"/>
          </w:tcPr>
          <w:p w14:paraId="4603B5ED" w14:textId="77777777" w:rsidR="00AE4FF8" w:rsidRPr="008B31E4" w:rsidRDefault="00AE4FF8" w:rsidP="00A362C1">
            <w:pPr>
              <w:spacing w:line="360" w:lineRule="auto"/>
              <w:jc w:val="center"/>
            </w:pPr>
          </w:p>
        </w:tc>
      </w:tr>
      <w:tr w:rsidR="00AE4FF8" w:rsidRPr="008B31E4" w14:paraId="7939F778" w14:textId="77777777" w:rsidTr="00AE4FF8">
        <w:tc>
          <w:tcPr>
            <w:tcW w:w="846" w:type="dxa"/>
          </w:tcPr>
          <w:p w14:paraId="67C7A9A1" w14:textId="364300D1" w:rsidR="00AE4FF8" w:rsidRPr="008B31E4" w:rsidRDefault="00AE4FF8" w:rsidP="00A362C1">
            <w:pPr>
              <w:spacing w:line="360" w:lineRule="auto"/>
              <w:jc w:val="center"/>
            </w:pPr>
            <w:r w:rsidRPr="008B31E4">
              <w:t>7</w:t>
            </w:r>
          </w:p>
        </w:tc>
        <w:tc>
          <w:tcPr>
            <w:tcW w:w="2268" w:type="dxa"/>
          </w:tcPr>
          <w:p w14:paraId="71C367F1" w14:textId="43832CAA" w:rsidR="00AE4FF8" w:rsidRPr="008B31E4" w:rsidRDefault="00AE4FF8" w:rsidP="00A362C1">
            <w:pPr>
              <w:spacing w:line="360" w:lineRule="auto"/>
              <w:jc w:val="center"/>
            </w:pPr>
            <w:r w:rsidRPr="008B31E4">
              <w:t>U _PasswordHash</w:t>
            </w:r>
          </w:p>
        </w:tc>
        <w:tc>
          <w:tcPr>
            <w:tcW w:w="2618" w:type="dxa"/>
          </w:tcPr>
          <w:p w14:paraId="70777C50" w14:textId="1A554E53" w:rsidR="00AE4FF8" w:rsidRPr="008B31E4" w:rsidRDefault="00AE4FF8" w:rsidP="00A362C1">
            <w:pPr>
              <w:spacing w:line="360" w:lineRule="auto"/>
              <w:jc w:val="center"/>
            </w:pPr>
            <w:r w:rsidRPr="008B31E4">
              <w:t>Mật khẩu</w:t>
            </w:r>
          </w:p>
        </w:tc>
        <w:tc>
          <w:tcPr>
            <w:tcW w:w="1780" w:type="dxa"/>
          </w:tcPr>
          <w:p w14:paraId="32E8FB54" w14:textId="0A262D49" w:rsidR="00AE4FF8" w:rsidRPr="008B31E4" w:rsidRDefault="00AE4FF8" w:rsidP="00A362C1">
            <w:pPr>
              <w:spacing w:line="360" w:lineRule="auto"/>
              <w:jc w:val="center"/>
            </w:pPr>
            <w:r w:rsidRPr="008B31E4">
              <w:t>Nchar(</w:t>
            </w:r>
            <w:r w:rsidR="00BE4573" w:rsidRPr="008B31E4">
              <w:t>4</w:t>
            </w:r>
            <w:r w:rsidRPr="008B31E4">
              <w:t>0)</w:t>
            </w:r>
          </w:p>
        </w:tc>
        <w:tc>
          <w:tcPr>
            <w:tcW w:w="1553" w:type="dxa"/>
          </w:tcPr>
          <w:p w14:paraId="2EFE9F82" w14:textId="77777777" w:rsidR="00AE4FF8" w:rsidRPr="008B31E4" w:rsidRDefault="00AE4FF8" w:rsidP="00A362C1">
            <w:pPr>
              <w:spacing w:line="360" w:lineRule="auto"/>
              <w:jc w:val="center"/>
            </w:pPr>
          </w:p>
        </w:tc>
      </w:tr>
      <w:tr w:rsidR="00AE4FF8" w:rsidRPr="008B31E4" w14:paraId="25408616" w14:textId="77777777" w:rsidTr="00AE4FF8">
        <w:tc>
          <w:tcPr>
            <w:tcW w:w="846" w:type="dxa"/>
          </w:tcPr>
          <w:p w14:paraId="3FD7AE1B" w14:textId="0C0DF8DD" w:rsidR="00AE4FF8" w:rsidRPr="008B31E4" w:rsidRDefault="00AE4FF8" w:rsidP="00A362C1">
            <w:pPr>
              <w:spacing w:line="360" w:lineRule="auto"/>
              <w:jc w:val="center"/>
            </w:pPr>
            <w:r w:rsidRPr="008B31E4">
              <w:t>8</w:t>
            </w:r>
          </w:p>
        </w:tc>
        <w:tc>
          <w:tcPr>
            <w:tcW w:w="2268" w:type="dxa"/>
          </w:tcPr>
          <w:p w14:paraId="503F10DB" w14:textId="0F10FE25" w:rsidR="00AE4FF8" w:rsidRPr="008B31E4" w:rsidRDefault="00AE4FF8" w:rsidP="00A362C1">
            <w:pPr>
              <w:spacing w:line="360" w:lineRule="auto"/>
              <w:jc w:val="center"/>
            </w:pPr>
            <w:r w:rsidRPr="008B31E4">
              <w:t>SecurityStamp</w:t>
            </w:r>
          </w:p>
        </w:tc>
        <w:tc>
          <w:tcPr>
            <w:tcW w:w="2618" w:type="dxa"/>
          </w:tcPr>
          <w:p w14:paraId="1E76939A" w14:textId="19F28C56" w:rsidR="00AE4FF8" w:rsidRPr="008B31E4" w:rsidRDefault="00AE4FF8" w:rsidP="00A362C1">
            <w:pPr>
              <w:spacing w:line="360" w:lineRule="auto"/>
              <w:jc w:val="center"/>
            </w:pPr>
            <w:r w:rsidRPr="008B31E4">
              <w:t>Con dấu bảo mật</w:t>
            </w:r>
          </w:p>
        </w:tc>
        <w:tc>
          <w:tcPr>
            <w:tcW w:w="1780" w:type="dxa"/>
          </w:tcPr>
          <w:p w14:paraId="46093FF4" w14:textId="75A3FB58" w:rsidR="00AE4FF8" w:rsidRPr="008B31E4" w:rsidRDefault="00AE4FF8" w:rsidP="00A362C1">
            <w:pPr>
              <w:spacing w:line="360" w:lineRule="auto"/>
              <w:jc w:val="center"/>
            </w:pPr>
            <w:r w:rsidRPr="008B31E4">
              <w:t>Nvarchar(40)</w:t>
            </w:r>
          </w:p>
        </w:tc>
        <w:tc>
          <w:tcPr>
            <w:tcW w:w="1553" w:type="dxa"/>
          </w:tcPr>
          <w:p w14:paraId="6BE758A4" w14:textId="77777777" w:rsidR="00AE4FF8" w:rsidRPr="008B31E4" w:rsidRDefault="00AE4FF8" w:rsidP="00A362C1">
            <w:pPr>
              <w:spacing w:line="360" w:lineRule="auto"/>
              <w:jc w:val="center"/>
            </w:pPr>
          </w:p>
        </w:tc>
      </w:tr>
      <w:tr w:rsidR="00AE4FF8" w:rsidRPr="008B31E4" w14:paraId="7DD865F1" w14:textId="77777777" w:rsidTr="00AE4FF8">
        <w:tc>
          <w:tcPr>
            <w:tcW w:w="846" w:type="dxa"/>
          </w:tcPr>
          <w:p w14:paraId="3764D33C" w14:textId="28F05B90" w:rsidR="00AE4FF8" w:rsidRPr="008B31E4" w:rsidRDefault="00AE4FF8" w:rsidP="00A362C1">
            <w:pPr>
              <w:spacing w:line="360" w:lineRule="auto"/>
              <w:jc w:val="center"/>
            </w:pPr>
            <w:r w:rsidRPr="008B31E4">
              <w:t>9</w:t>
            </w:r>
          </w:p>
        </w:tc>
        <w:tc>
          <w:tcPr>
            <w:tcW w:w="2268" w:type="dxa"/>
          </w:tcPr>
          <w:p w14:paraId="27F57044" w14:textId="77777777" w:rsidR="00AE4FF8" w:rsidRPr="008B31E4" w:rsidRDefault="00AE4FF8" w:rsidP="00A362C1">
            <w:pPr>
              <w:spacing w:line="360" w:lineRule="auto"/>
              <w:jc w:val="center"/>
            </w:pPr>
            <w:r w:rsidRPr="008B31E4">
              <w:t>PhoneNumber</w:t>
            </w:r>
          </w:p>
          <w:p w14:paraId="32086516" w14:textId="0DE0A916" w:rsidR="00AE4FF8" w:rsidRPr="008B31E4" w:rsidRDefault="00AE4FF8" w:rsidP="00A362C1">
            <w:pPr>
              <w:spacing w:line="360" w:lineRule="auto"/>
              <w:jc w:val="center"/>
            </w:pPr>
            <w:r w:rsidRPr="008B31E4">
              <w:t>Confirmed</w:t>
            </w:r>
          </w:p>
        </w:tc>
        <w:tc>
          <w:tcPr>
            <w:tcW w:w="2618" w:type="dxa"/>
          </w:tcPr>
          <w:p w14:paraId="071AD0FE" w14:textId="7EC3764C" w:rsidR="00AE4FF8" w:rsidRPr="008B31E4" w:rsidRDefault="00AE4FF8" w:rsidP="00A362C1">
            <w:pPr>
              <w:spacing w:line="360" w:lineRule="auto"/>
              <w:jc w:val="center"/>
            </w:pPr>
            <w:r w:rsidRPr="008B31E4">
              <w:t>Xác nhận số điện thoại</w:t>
            </w:r>
          </w:p>
        </w:tc>
        <w:tc>
          <w:tcPr>
            <w:tcW w:w="1780" w:type="dxa"/>
          </w:tcPr>
          <w:p w14:paraId="2AD04524" w14:textId="2B9E427D" w:rsidR="00AE4FF8" w:rsidRPr="008B31E4" w:rsidRDefault="00AE4FF8" w:rsidP="00A362C1">
            <w:pPr>
              <w:spacing w:line="360" w:lineRule="auto"/>
              <w:jc w:val="center"/>
            </w:pPr>
            <w:r w:rsidRPr="008B31E4">
              <w:t>Boolean</w:t>
            </w:r>
          </w:p>
        </w:tc>
        <w:tc>
          <w:tcPr>
            <w:tcW w:w="1553" w:type="dxa"/>
          </w:tcPr>
          <w:p w14:paraId="12F937A5" w14:textId="77777777" w:rsidR="00AE4FF8" w:rsidRPr="008B31E4" w:rsidRDefault="00AE4FF8" w:rsidP="00A362C1">
            <w:pPr>
              <w:spacing w:line="360" w:lineRule="auto"/>
              <w:jc w:val="center"/>
            </w:pPr>
          </w:p>
        </w:tc>
      </w:tr>
      <w:tr w:rsidR="00AE4FF8" w:rsidRPr="008B31E4" w14:paraId="7AA38D2B" w14:textId="77777777" w:rsidTr="00AE4FF8">
        <w:tc>
          <w:tcPr>
            <w:tcW w:w="846" w:type="dxa"/>
          </w:tcPr>
          <w:p w14:paraId="71CBC6CF" w14:textId="71697911" w:rsidR="00AE4FF8" w:rsidRPr="008B31E4" w:rsidRDefault="00AE4FF8" w:rsidP="00A362C1">
            <w:pPr>
              <w:spacing w:line="360" w:lineRule="auto"/>
              <w:jc w:val="center"/>
            </w:pPr>
            <w:r w:rsidRPr="008B31E4">
              <w:t>10</w:t>
            </w:r>
          </w:p>
        </w:tc>
        <w:tc>
          <w:tcPr>
            <w:tcW w:w="2268" w:type="dxa"/>
          </w:tcPr>
          <w:p w14:paraId="3196E192" w14:textId="76568233" w:rsidR="00AE4FF8" w:rsidRPr="008B31E4" w:rsidRDefault="00AE4FF8" w:rsidP="00A362C1">
            <w:pPr>
              <w:spacing w:line="360" w:lineRule="auto"/>
              <w:jc w:val="center"/>
            </w:pPr>
            <w:r w:rsidRPr="008B31E4">
              <w:t>TwoFactorEnabled</w:t>
            </w:r>
          </w:p>
        </w:tc>
        <w:tc>
          <w:tcPr>
            <w:tcW w:w="2618" w:type="dxa"/>
          </w:tcPr>
          <w:p w14:paraId="045866F3" w14:textId="6FCDD6A3" w:rsidR="00AE4FF8" w:rsidRPr="008B31E4" w:rsidRDefault="00AE4FF8" w:rsidP="00A362C1">
            <w:pPr>
              <w:spacing w:line="360" w:lineRule="auto"/>
              <w:jc w:val="center"/>
            </w:pPr>
            <w:r w:rsidRPr="008B31E4">
              <w:t>Bật xác thực hai yếu tố</w:t>
            </w:r>
          </w:p>
        </w:tc>
        <w:tc>
          <w:tcPr>
            <w:tcW w:w="1780" w:type="dxa"/>
          </w:tcPr>
          <w:p w14:paraId="4E7221A3" w14:textId="46B00BA6" w:rsidR="00AE4FF8" w:rsidRPr="008B31E4" w:rsidRDefault="00AE4FF8" w:rsidP="00A362C1">
            <w:pPr>
              <w:spacing w:line="360" w:lineRule="auto"/>
              <w:jc w:val="center"/>
            </w:pPr>
            <w:r w:rsidRPr="008B31E4">
              <w:t>Boolean</w:t>
            </w:r>
          </w:p>
        </w:tc>
        <w:tc>
          <w:tcPr>
            <w:tcW w:w="1553" w:type="dxa"/>
          </w:tcPr>
          <w:p w14:paraId="0B814E3F" w14:textId="77777777" w:rsidR="00AE4FF8" w:rsidRPr="008B31E4" w:rsidRDefault="00AE4FF8" w:rsidP="00A362C1">
            <w:pPr>
              <w:spacing w:line="360" w:lineRule="auto"/>
              <w:jc w:val="center"/>
            </w:pPr>
          </w:p>
        </w:tc>
      </w:tr>
      <w:tr w:rsidR="00AE4FF8" w:rsidRPr="008B31E4" w14:paraId="5ECC19AB" w14:textId="77777777" w:rsidTr="00AE4FF8">
        <w:tc>
          <w:tcPr>
            <w:tcW w:w="846" w:type="dxa"/>
          </w:tcPr>
          <w:p w14:paraId="6F6B92FE" w14:textId="6ABBB073" w:rsidR="00AE4FF8" w:rsidRPr="008B31E4" w:rsidRDefault="00AE4FF8" w:rsidP="00A362C1">
            <w:pPr>
              <w:spacing w:line="360" w:lineRule="auto"/>
              <w:jc w:val="center"/>
            </w:pPr>
            <w:r w:rsidRPr="008B31E4">
              <w:t>11</w:t>
            </w:r>
          </w:p>
        </w:tc>
        <w:tc>
          <w:tcPr>
            <w:tcW w:w="2268" w:type="dxa"/>
          </w:tcPr>
          <w:p w14:paraId="0CF31B87" w14:textId="3D6D211E" w:rsidR="00AE4FF8" w:rsidRPr="008B31E4" w:rsidRDefault="00AE4FF8" w:rsidP="00A362C1">
            <w:pPr>
              <w:spacing w:line="360" w:lineRule="auto"/>
              <w:jc w:val="center"/>
            </w:pPr>
            <w:r w:rsidRPr="008B31E4">
              <w:t>LockoutEndDateUtc</w:t>
            </w:r>
          </w:p>
        </w:tc>
        <w:tc>
          <w:tcPr>
            <w:tcW w:w="2618" w:type="dxa"/>
          </w:tcPr>
          <w:p w14:paraId="6573CA41" w14:textId="1E9C409C" w:rsidR="00AE4FF8" w:rsidRPr="008B31E4" w:rsidRDefault="00AE4FF8" w:rsidP="00A362C1">
            <w:pPr>
              <w:spacing w:line="360" w:lineRule="auto"/>
              <w:jc w:val="center"/>
            </w:pPr>
            <w:r w:rsidRPr="008B31E4">
              <w:t>Ngày và giờ khóa tài khoản sẽ kết thúc</w:t>
            </w:r>
          </w:p>
        </w:tc>
        <w:tc>
          <w:tcPr>
            <w:tcW w:w="1780" w:type="dxa"/>
          </w:tcPr>
          <w:p w14:paraId="26231301" w14:textId="6B6769CD" w:rsidR="00AE4FF8" w:rsidRPr="008B31E4" w:rsidRDefault="00AE4FF8" w:rsidP="00A362C1">
            <w:pPr>
              <w:spacing w:line="360" w:lineRule="auto"/>
              <w:jc w:val="center"/>
            </w:pPr>
            <w:r w:rsidRPr="008B31E4">
              <w:t>Date</w:t>
            </w:r>
          </w:p>
        </w:tc>
        <w:tc>
          <w:tcPr>
            <w:tcW w:w="1553" w:type="dxa"/>
          </w:tcPr>
          <w:p w14:paraId="2A9CDCB7" w14:textId="77777777" w:rsidR="00AE4FF8" w:rsidRPr="008B31E4" w:rsidRDefault="00AE4FF8" w:rsidP="00A362C1">
            <w:pPr>
              <w:spacing w:line="360" w:lineRule="auto"/>
              <w:jc w:val="center"/>
            </w:pPr>
          </w:p>
        </w:tc>
      </w:tr>
      <w:tr w:rsidR="00AE4FF8" w:rsidRPr="008B31E4" w14:paraId="13DC0955" w14:textId="77777777" w:rsidTr="00AE4FF8">
        <w:tc>
          <w:tcPr>
            <w:tcW w:w="846" w:type="dxa"/>
          </w:tcPr>
          <w:p w14:paraId="57019002" w14:textId="7952C219" w:rsidR="00AE4FF8" w:rsidRPr="008B31E4" w:rsidRDefault="00AE4FF8" w:rsidP="00A362C1">
            <w:pPr>
              <w:spacing w:line="360" w:lineRule="auto"/>
              <w:jc w:val="center"/>
            </w:pPr>
            <w:r w:rsidRPr="008B31E4">
              <w:t>12</w:t>
            </w:r>
          </w:p>
        </w:tc>
        <w:tc>
          <w:tcPr>
            <w:tcW w:w="2268" w:type="dxa"/>
          </w:tcPr>
          <w:p w14:paraId="71FE833A" w14:textId="76ED372F" w:rsidR="00AE4FF8" w:rsidRPr="008B31E4" w:rsidRDefault="00AE4FF8" w:rsidP="00A362C1">
            <w:pPr>
              <w:spacing w:line="360" w:lineRule="auto"/>
              <w:jc w:val="center"/>
            </w:pPr>
            <w:r w:rsidRPr="008B31E4">
              <w:t>LockoutEnabled</w:t>
            </w:r>
          </w:p>
        </w:tc>
        <w:tc>
          <w:tcPr>
            <w:tcW w:w="2618" w:type="dxa"/>
          </w:tcPr>
          <w:p w14:paraId="4BFD347E" w14:textId="056AFAE4" w:rsidR="00AE4FF8" w:rsidRPr="008B31E4" w:rsidRDefault="00AE4FF8" w:rsidP="00A362C1">
            <w:pPr>
              <w:spacing w:line="360" w:lineRule="auto"/>
              <w:jc w:val="center"/>
            </w:pPr>
            <w:r w:rsidRPr="008B31E4">
              <w:t>Kích hoạt chế độ khóa tài khoản</w:t>
            </w:r>
          </w:p>
        </w:tc>
        <w:tc>
          <w:tcPr>
            <w:tcW w:w="1780" w:type="dxa"/>
          </w:tcPr>
          <w:p w14:paraId="4BD39951" w14:textId="7427B732" w:rsidR="00AE4FF8" w:rsidRPr="008B31E4" w:rsidRDefault="00AE4FF8" w:rsidP="00A362C1">
            <w:pPr>
              <w:spacing w:line="360" w:lineRule="auto"/>
              <w:jc w:val="center"/>
            </w:pPr>
            <w:r w:rsidRPr="008B31E4">
              <w:t>Boolean</w:t>
            </w:r>
          </w:p>
        </w:tc>
        <w:tc>
          <w:tcPr>
            <w:tcW w:w="1553" w:type="dxa"/>
          </w:tcPr>
          <w:p w14:paraId="0FADA693" w14:textId="77777777" w:rsidR="00AE4FF8" w:rsidRPr="008B31E4" w:rsidRDefault="00AE4FF8" w:rsidP="00A362C1">
            <w:pPr>
              <w:spacing w:line="360" w:lineRule="auto"/>
              <w:jc w:val="center"/>
            </w:pPr>
          </w:p>
        </w:tc>
      </w:tr>
      <w:tr w:rsidR="00AE4FF8" w:rsidRPr="008B31E4" w14:paraId="207AF13E" w14:textId="77777777" w:rsidTr="00AE4FF8">
        <w:tc>
          <w:tcPr>
            <w:tcW w:w="846" w:type="dxa"/>
          </w:tcPr>
          <w:p w14:paraId="7B5EB0A2" w14:textId="32ABE61C" w:rsidR="00AE4FF8" w:rsidRPr="008B31E4" w:rsidRDefault="00AE4FF8" w:rsidP="00A362C1">
            <w:pPr>
              <w:spacing w:line="360" w:lineRule="auto"/>
              <w:jc w:val="center"/>
            </w:pPr>
            <w:r w:rsidRPr="008B31E4">
              <w:t>13</w:t>
            </w:r>
          </w:p>
        </w:tc>
        <w:tc>
          <w:tcPr>
            <w:tcW w:w="2268" w:type="dxa"/>
          </w:tcPr>
          <w:p w14:paraId="7AAB1DE0" w14:textId="07A79E36" w:rsidR="00AE4FF8" w:rsidRPr="008B31E4" w:rsidRDefault="00AE4FF8" w:rsidP="00A362C1">
            <w:pPr>
              <w:spacing w:line="360" w:lineRule="auto"/>
              <w:jc w:val="center"/>
            </w:pPr>
            <w:r w:rsidRPr="008B31E4">
              <w:t>AccessFailedCount</w:t>
            </w:r>
          </w:p>
        </w:tc>
        <w:tc>
          <w:tcPr>
            <w:tcW w:w="2618" w:type="dxa"/>
          </w:tcPr>
          <w:p w14:paraId="11A6114A" w14:textId="446D2F85" w:rsidR="00AE4FF8" w:rsidRPr="008B31E4" w:rsidRDefault="00AE4FF8" w:rsidP="00A362C1">
            <w:pPr>
              <w:spacing w:line="360" w:lineRule="auto"/>
              <w:jc w:val="center"/>
            </w:pPr>
            <w:r w:rsidRPr="008B31E4">
              <w:t>Số lần đăng nhập thất bại</w:t>
            </w:r>
          </w:p>
        </w:tc>
        <w:tc>
          <w:tcPr>
            <w:tcW w:w="1780" w:type="dxa"/>
          </w:tcPr>
          <w:p w14:paraId="2AF2018D" w14:textId="2BC4DA1C" w:rsidR="00AE4FF8" w:rsidRPr="008B31E4" w:rsidRDefault="00AE4FF8" w:rsidP="00A362C1">
            <w:pPr>
              <w:spacing w:line="360" w:lineRule="auto"/>
              <w:jc w:val="center"/>
            </w:pPr>
            <w:r w:rsidRPr="008B31E4">
              <w:t>Boolean</w:t>
            </w:r>
          </w:p>
        </w:tc>
        <w:tc>
          <w:tcPr>
            <w:tcW w:w="1553" w:type="dxa"/>
          </w:tcPr>
          <w:p w14:paraId="21324482" w14:textId="77777777" w:rsidR="00AE4FF8" w:rsidRPr="008B31E4" w:rsidRDefault="00AE4FF8" w:rsidP="00A362C1">
            <w:pPr>
              <w:spacing w:line="360" w:lineRule="auto"/>
              <w:jc w:val="center"/>
            </w:pPr>
          </w:p>
        </w:tc>
      </w:tr>
    </w:tbl>
    <w:p w14:paraId="1956C62B" w14:textId="77777777" w:rsidR="00AE4FF8" w:rsidRPr="008B31E4" w:rsidRDefault="00AE4FF8" w:rsidP="00FE5D01"/>
    <w:p w14:paraId="1E64171E" w14:textId="77777777" w:rsidR="00731E4E" w:rsidRPr="008B31E4" w:rsidRDefault="00731E4E" w:rsidP="00FE5D01"/>
    <w:p w14:paraId="08ED320C" w14:textId="535F0B64" w:rsidR="00AE4FF8" w:rsidRPr="008B31E4" w:rsidRDefault="00AE4FF8" w:rsidP="00A362C1">
      <w:pPr>
        <w:pStyle w:val="bang"/>
      </w:pPr>
      <w:bookmarkStart w:id="81" w:name="_Toc193833076"/>
      <w:r w:rsidRPr="008B31E4">
        <w:t>Bảng 3.</w:t>
      </w:r>
      <w:r w:rsidR="00B14CFE" w:rsidRPr="008B31E4">
        <w:t>12</w:t>
      </w:r>
      <w:r w:rsidRPr="008B31E4">
        <w:t xml:space="preserve"> AspNetUserRoles – Lưu trữ người dùng và quyền</w:t>
      </w:r>
      <w:bookmarkEnd w:id="81"/>
    </w:p>
    <w:tbl>
      <w:tblPr>
        <w:tblStyle w:val="TableGrid"/>
        <w:tblW w:w="0" w:type="auto"/>
        <w:jc w:val="center"/>
        <w:tblLook w:val="04A0" w:firstRow="1" w:lastRow="0" w:firstColumn="1" w:lastColumn="0" w:noHBand="0" w:noVBand="1"/>
      </w:tblPr>
      <w:tblGrid>
        <w:gridCol w:w="846"/>
        <w:gridCol w:w="1984"/>
        <w:gridCol w:w="1843"/>
        <w:gridCol w:w="2579"/>
        <w:gridCol w:w="1813"/>
      </w:tblGrid>
      <w:tr w:rsidR="00AE4FF8" w:rsidRPr="008B31E4" w14:paraId="00A22440" w14:textId="77777777" w:rsidTr="00B14CFE">
        <w:trPr>
          <w:jc w:val="center"/>
        </w:trPr>
        <w:tc>
          <w:tcPr>
            <w:tcW w:w="846" w:type="dxa"/>
          </w:tcPr>
          <w:p w14:paraId="076E6EF2" w14:textId="7E303351" w:rsidR="00AE4FF8" w:rsidRPr="008B31E4" w:rsidRDefault="00AE4FF8" w:rsidP="00A362C1">
            <w:pPr>
              <w:spacing w:line="360" w:lineRule="auto"/>
              <w:jc w:val="center"/>
            </w:pPr>
            <w:r w:rsidRPr="008B31E4">
              <w:t>STT</w:t>
            </w:r>
          </w:p>
        </w:tc>
        <w:tc>
          <w:tcPr>
            <w:tcW w:w="1984" w:type="dxa"/>
          </w:tcPr>
          <w:p w14:paraId="32A2E84C" w14:textId="1A2DB725" w:rsidR="00AE4FF8" w:rsidRPr="008B31E4" w:rsidRDefault="00AE4FF8" w:rsidP="00A362C1">
            <w:pPr>
              <w:spacing w:line="360" w:lineRule="auto"/>
              <w:jc w:val="center"/>
            </w:pPr>
            <w:r w:rsidRPr="008B31E4">
              <w:t>Tên trường</w:t>
            </w:r>
          </w:p>
        </w:tc>
        <w:tc>
          <w:tcPr>
            <w:tcW w:w="1843" w:type="dxa"/>
          </w:tcPr>
          <w:p w14:paraId="2EB66FCC" w14:textId="66D7BEB6" w:rsidR="00AE4FF8" w:rsidRPr="008B31E4" w:rsidRDefault="00AE4FF8" w:rsidP="00A362C1">
            <w:pPr>
              <w:spacing w:line="360" w:lineRule="auto"/>
              <w:jc w:val="center"/>
            </w:pPr>
            <w:r w:rsidRPr="008B31E4">
              <w:t>Mô tả</w:t>
            </w:r>
          </w:p>
        </w:tc>
        <w:tc>
          <w:tcPr>
            <w:tcW w:w="2579" w:type="dxa"/>
          </w:tcPr>
          <w:p w14:paraId="27EBA3D3" w14:textId="7DBC35C3" w:rsidR="00AE4FF8" w:rsidRPr="008B31E4" w:rsidRDefault="00AE4FF8" w:rsidP="00A362C1">
            <w:pPr>
              <w:spacing w:line="360" w:lineRule="auto"/>
              <w:jc w:val="center"/>
            </w:pPr>
            <w:r w:rsidRPr="008B31E4">
              <w:t>Kiểu dữ liệu</w:t>
            </w:r>
          </w:p>
        </w:tc>
        <w:tc>
          <w:tcPr>
            <w:tcW w:w="1813" w:type="dxa"/>
          </w:tcPr>
          <w:p w14:paraId="15F8B0C5" w14:textId="38677E64" w:rsidR="00AE4FF8" w:rsidRPr="008B31E4" w:rsidRDefault="00AE4FF8" w:rsidP="00A362C1">
            <w:pPr>
              <w:spacing w:line="360" w:lineRule="auto"/>
              <w:jc w:val="center"/>
            </w:pPr>
            <w:r w:rsidRPr="008B31E4">
              <w:t>Ràng buộc</w:t>
            </w:r>
          </w:p>
        </w:tc>
      </w:tr>
      <w:tr w:rsidR="00AE4FF8" w:rsidRPr="008B31E4" w14:paraId="4724DF88" w14:textId="77777777" w:rsidTr="00B14CFE">
        <w:trPr>
          <w:jc w:val="center"/>
        </w:trPr>
        <w:tc>
          <w:tcPr>
            <w:tcW w:w="846" w:type="dxa"/>
          </w:tcPr>
          <w:p w14:paraId="675564F1" w14:textId="7568823D" w:rsidR="00AE4FF8" w:rsidRPr="008B31E4" w:rsidRDefault="00AE4FF8" w:rsidP="00A362C1">
            <w:pPr>
              <w:spacing w:line="360" w:lineRule="auto"/>
              <w:jc w:val="center"/>
            </w:pPr>
            <w:r w:rsidRPr="008B31E4">
              <w:t>1</w:t>
            </w:r>
          </w:p>
        </w:tc>
        <w:tc>
          <w:tcPr>
            <w:tcW w:w="1984" w:type="dxa"/>
          </w:tcPr>
          <w:p w14:paraId="520E6C82" w14:textId="45595C0A" w:rsidR="00AE4FF8" w:rsidRPr="008B31E4" w:rsidRDefault="00AE4FF8" w:rsidP="00A362C1">
            <w:pPr>
              <w:spacing w:line="360" w:lineRule="auto"/>
              <w:jc w:val="center"/>
            </w:pPr>
            <w:r w:rsidRPr="008B31E4">
              <w:t>ASR_Id</w:t>
            </w:r>
          </w:p>
        </w:tc>
        <w:tc>
          <w:tcPr>
            <w:tcW w:w="1843" w:type="dxa"/>
          </w:tcPr>
          <w:p w14:paraId="0E659F4E" w14:textId="102CCB78" w:rsidR="00AE4FF8" w:rsidRPr="008B31E4" w:rsidRDefault="00AE4FF8" w:rsidP="00A362C1">
            <w:pPr>
              <w:spacing w:line="360" w:lineRule="auto"/>
              <w:jc w:val="center"/>
            </w:pPr>
            <w:r w:rsidRPr="008B31E4">
              <w:t>Mã người dùng</w:t>
            </w:r>
          </w:p>
        </w:tc>
        <w:tc>
          <w:tcPr>
            <w:tcW w:w="2579" w:type="dxa"/>
          </w:tcPr>
          <w:p w14:paraId="6B9D3246" w14:textId="089B9986" w:rsidR="00AE4FF8" w:rsidRPr="008B31E4" w:rsidRDefault="00AE4FF8" w:rsidP="00A362C1">
            <w:pPr>
              <w:spacing w:line="360" w:lineRule="auto"/>
              <w:jc w:val="center"/>
            </w:pPr>
            <w:r w:rsidRPr="008B31E4">
              <w:t>Nvarchar(</w:t>
            </w:r>
            <w:r w:rsidR="00BE4573" w:rsidRPr="008B31E4">
              <w:t>30</w:t>
            </w:r>
            <w:r w:rsidRPr="008B31E4">
              <w:t>)</w:t>
            </w:r>
          </w:p>
        </w:tc>
        <w:tc>
          <w:tcPr>
            <w:tcW w:w="1813" w:type="dxa"/>
          </w:tcPr>
          <w:p w14:paraId="089E9774" w14:textId="3F0E0522" w:rsidR="00AE4FF8" w:rsidRPr="008B31E4" w:rsidRDefault="00AE4FF8" w:rsidP="00A362C1">
            <w:pPr>
              <w:spacing w:line="360" w:lineRule="auto"/>
              <w:jc w:val="center"/>
            </w:pPr>
            <w:r w:rsidRPr="008B31E4">
              <w:t>Primary key</w:t>
            </w:r>
          </w:p>
        </w:tc>
      </w:tr>
      <w:tr w:rsidR="00AE4FF8" w:rsidRPr="008B31E4" w14:paraId="70D614A9" w14:textId="77777777" w:rsidTr="00B14CFE">
        <w:trPr>
          <w:jc w:val="center"/>
        </w:trPr>
        <w:tc>
          <w:tcPr>
            <w:tcW w:w="846" w:type="dxa"/>
          </w:tcPr>
          <w:p w14:paraId="6CA04C8E" w14:textId="17E7AF30" w:rsidR="00AE4FF8" w:rsidRPr="008B31E4" w:rsidRDefault="00AE4FF8" w:rsidP="00A362C1">
            <w:pPr>
              <w:spacing w:line="360" w:lineRule="auto"/>
              <w:jc w:val="center"/>
            </w:pPr>
            <w:r w:rsidRPr="008B31E4">
              <w:t>2</w:t>
            </w:r>
          </w:p>
        </w:tc>
        <w:tc>
          <w:tcPr>
            <w:tcW w:w="1984" w:type="dxa"/>
          </w:tcPr>
          <w:p w14:paraId="5CA5CFDB" w14:textId="2E388301" w:rsidR="00AE4FF8" w:rsidRPr="008B31E4" w:rsidRDefault="00AE4FF8" w:rsidP="00A362C1">
            <w:pPr>
              <w:spacing w:line="360" w:lineRule="auto"/>
              <w:jc w:val="center"/>
            </w:pPr>
            <w:r w:rsidRPr="008B31E4">
              <w:t>ASR_RoleId</w:t>
            </w:r>
          </w:p>
        </w:tc>
        <w:tc>
          <w:tcPr>
            <w:tcW w:w="1843" w:type="dxa"/>
          </w:tcPr>
          <w:p w14:paraId="6023F087" w14:textId="49068A8A" w:rsidR="00AE4FF8" w:rsidRPr="008B31E4" w:rsidRDefault="00AE4FF8" w:rsidP="00A362C1">
            <w:pPr>
              <w:spacing w:line="360" w:lineRule="auto"/>
              <w:jc w:val="center"/>
            </w:pPr>
            <w:r w:rsidRPr="008B31E4">
              <w:t>Mã vai trò</w:t>
            </w:r>
          </w:p>
        </w:tc>
        <w:tc>
          <w:tcPr>
            <w:tcW w:w="2579" w:type="dxa"/>
          </w:tcPr>
          <w:p w14:paraId="5DCF616E" w14:textId="7FE61833" w:rsidR="00AE4FF8" w:rsidRPr="008B31E4" w:rsidRDefault="00AE4FF8" w:rsidP="00A362C1">
            <w:pPr>
              <w:spacing w:line="360" w:lineRule="auto"/>
              <w:jc w:val="center"/>
            </w:pPr>
            <w:r w:rsidRPr="008B31E4">
              <w:t>Nvarchar(</w:t>
            </w:r>
            <w:r w:rsidR="00BE4573" w:rsidRPr="008B31E4">
              <w:t>30</w:t>
            </w:r>
            <w:r w:rsidRPr="008B31E4">
              <w:t>)</w:t>
            </w:r>
          </w:p>
        </w:tc>
        <w:tc>
          <w:tcPr>
            <w:tcW w:w="1813" w:type="dxa"/>
          </w:tcPr>
          <w:p w14:paraId="77D9927F" w14:textId="10F2C12F" w:rsidR="00AE4FF8" w:rsidRPr="008B31E4" w:rsidRDefault="00AE4FF8" w:rsidP="00A362C1">
            <w:pPr>
              <w:spacing w:line="360" w:lineRule="auto"/>
              <w:jc w:val="center"/>
            </w:pPr>
            <w:r w:rsidRPr="008B31E4">
              <w:t>Primary key</w:t>
            </w:r>
          </w:p>
        </w:tc>
      </w:tr>
    </w:tbl>
    <w:p w14:paraId="04448878" w14:textId="77777777" w:rsidR="00AE4FF8" w:rsidRPr="008B31E4" w:rsidRDefault="00AE4FF8" w:rsidP="00FE5D01"/>
    <w:p w14:paraId="34C3AEE2" w14:textId="7CFC9075" w:rsidR="00B14CFE" w:rsidRPr="008B31E4" w:rsidRDefault="00B14CFE" w:rsidP="00A362C1">
      <w:pPr>
        <w:pStyle w:val="bang"/>
      </w:pPr>
      <w:bookmarkStart w:id="82" w:name="_Toc193833077"/>
      <w:r w:rsidRPr="008B31E4">
        <w:t>Bảng 3.13 AspNetRoles Lưu trữ quyền người dùng</w:t>
      </w:r>
      <w:bookmarkEnd w:id="82"/>
    </w:p>
    <w:tbl>
      <w:tblPr>
        <w:tblStyle w:val="TableGrid"/>
        <w:tblW w:w="0" w:type="auto"/>
        <w:tblLook w:val="04A0" w:firstRow="1" w:lastRow="0" w:firstColumn="1" w:lastColumn="0" w:noHBand="0" w:noVBand="1"/>
      </w:tblPr>
      <w:tblGrid>
        <w:gridCol w:w="846"/>
        <w:gridCol w:w="1984"/>
        <w:gridCol w:w="1843"/>
        <w:gridCol w:w="2579"/>
        <w:gridCol w:w="1813"/>
      </w:tblGrid>
      <w:tr w:rsidR="00B14CFE" w:rsidRPr="008B31E4" w14:paraId="7FF6B079" w14:textId="77777777" w:rsidTr="00B14CFE">
        <w:tc>
          <w:tcPr>
            <w:tcW w:w="846" w:type="dxa"/>
          </w:tcPr>
          <w:p w14:paraId="7FEDD881" w14:textId="17401434" w:rsidR="00B14CFE" w:rsidRPr="008B31E4" w:rsidRDefault="00B14CFE" w:rsidP="00A362C1">
            <w:pPr>
              <w:spacing w:line="360" w:lineRule="auto"/>
              <w:jc w:val="center"/>
            </w:pPr>
            <w:r w:rsidRPr="008B31E4">
              <w:t>STT</w:t>
            </w:r>
          </w:p>
        </w:tc>
        <w:tc>
          <w:tcPr>
            <w:tcW w:w="1984" w:type="dxa"/>
          </w:tcPr>
          <w:p w14:paraId="6297C75F" w14:textId="1053C1C5" w:rsidR="00B14CFE" w:rsidRPr="008B31E4" w:rsidRDefault="00B14CFE" w:rsidP="00A362C1">
            <w:pPr>
              <w:spacing w:line="360" w:lineRule="auto"/>
              <w:jc w:val="center"/>
            </w:pPr>
            <w:r w:rsidRPr="008B31E4">
              <w:t>Tên trường</w:t>
            </w:r>
          </w:p>
        </w:tc>
        <w:tc>
          <w:tcPr>
            <w:tcW w:w="1843" w:type="dxa"/>
          </w:tcPr>
          <w:p w14:paraId="73C860C0" w14:textId="783D62DA" w:rsidR="00B14CFE" w:rsidRPr="008B31E4" w:rsidRDefault="00B14CFE" w:rsidP="00A362C1">
            <w:pPr>
              <w:spacing w:line="360" w:lineRule="auto"/>
              <w:jc w:val="center"/>
            </w:pPr>
            <w:r w:rsidRPr="008B31E4">
              <w:t>Mô tả</w:t>
            </w:r>
          </w:p>
        </w:tc>
        <w:tc>
          <w:tcPr>
            <w:tcW w:w="2579" w:type="dxa"/>
          </w:tcPr>
          <w:p w14:paraId="69348C66" w14:textId="66063F8D" w:rsidR="00B14CFE" w:rsidRPr="008B31E4" w:rsidRDefault="00B14CFE" w:rsidP="00A362C1">
            <w:pPr>
              <w:spacing w:line="360" w:lineRule="auto"/>
              <w:jc w:val="center"/>
            </w:pPr>
            <w:r w:rsidRPr="008B31E4">
              <w:t>Kiểu dữ liệu</w:t>
            </w:r>
          </w:p>
        </w:tc>
        <w:tc>
          <w:tcPr>
            <w:tcW w:w="1813" w:type="dxa"/>
          </w:tcPr>
          <w:p w14:paraId="1FFB1F91" w14:textId="18C0F5E4" w:rsidR="00B14CFE" w:rsidRPr="008B31E4" w:rsidRDefault="00B14CFE" w:rsidP="00A362C1">
            <w:pPr>
              <w:spacing w:line="360" w:lineRule="auto"/>
              <w:jc w:val="center"/>
            </w:pPr>
            <w:r w:rsidRPr="008B31E4">
              <w:t>Ràng buộc</w:t>
            </w:r>
          </w:p>
        </w:tc>
      </w:tr>
      <w:tr w:rsidR="00B14CFE" w:rsidRPr="008B31E4" w14:paraId="6B031B2E" w14:textId="77777777" w:rsidTr="00B14CFE">
        <w:tc>
          <w:tcPr>
            <w:tcW w:w="846" w:type="dxa"/>
          </w:tcPr>
          <w:p w14:paraId="35DD1801" w14:textId="3DA5F45C" w:rsidR="00B14CFE" w:rsidRPr="008B31E4" w:rsidRDefault="00B14CFE" w:rsidP="00A362C1">
            <w:pPr>
              <w:spacing w:line="360" w:lineRule="auto"/>
              <w:jc w:val="center"/>
            </w:pPr>
            <w:r w:rsidRPr="008B31E4">
              <w:t>1</w:t>
            </w:r>
          </w:p>
        </w:tc>
        <w:tc>
          <w:tcPr>
            <w:tcW w:w="1984" w:type="dxa"/>
          </w:tcPr>
          <w:p w14:paraId="7DEEB68D" w14:textId="229C40AB" w:rsidR="00B14CFE" w:rsidRPr="008B31E4" w:rsidRDefault="00B14CFE" w:rsidP="00A362C1">
            <w:pPr>
              <w:spacing w:line="360" w:lineRule="auto"/>
              <w:jc w:val="center"/>
            </w:pPr>
            <w:r w:rsidRPr="008B31E4">
              <w:t>R_RoleID</w:t>
            </w:r>
          </w:p>
        </w:tc>
        <w:tc>
          <w:tcPr>
            <w:tcW w:w="1843" w:type="dxa"/>
          </w:tcPr>
          <w:p w14:paraId="49DE3768" w14:textId="5F69B264" w:rsidR="00B14CFE" w:rsidRPr="008B31E4" w:rsidRDefault="00B14CFE" w:rsidP="00A362C1">
            <w:pPr>
              <w:spacing w:line="360" w:lineRule="auto"/>
              <w:jc w:val="center"/>
            </w:pPr>
            <w:r w:rsidRPr="008B31E4">
              <w:t>Mã vai trò</w:t>
            </w:r>
          </w:p>
        </w:tc>
        <w:tc>
          <w:tcPr>
            <w:tcW w:w="2579" w:type="dxa"/>
          </w:tcPr>
          <w:p w14:paraId="6D00781B" w14:textId="6388D548" w:rsidR="00B14CFE" w:rsidRPr="008B31E4" w:rsidRDefault="00B14CFE" w:rsidP="00A362C1">
            <w:pPr>
              <w:spacing w:line="360" w:lineRule="auto"/>
              <w:jc w:val="center"/>
            </w:pPr>
            <w:r w:rsidRPr="008B31E4">
              <w:t>Nvarchar(</w:t>
            </w:r>
            <w:r w:rsidR="00BE4573" w:rsidRPr="008B31E4">
              <w:t>30</w:t>
            </w:r>
            <w:r w:rsidRPr="008B31E4">
              <w:t>)</w:t>
            </w:r>
          </w:p>
        </w:tc>
        <w:tc>
          <w:tcPr>
            <w:tcW w:w="1813" w:type="dxa"/>
          </w:tcPr>
          <w:p w14:paraId="460C9028" w14:textId="58E46610" w:rsidR="00B14CFE" w:rsidRPr="008B31E4" w:rsidRDefault="00B14CFE" w:rsidP="00A362C1">
            <w:pPr>
              <w:spacing w:line="360" w:lineRule="auto"/>
              <w:jc w:val="center"/>
            </w:pPr>
            <w:r w:rsidRPr="008B31E4">
              <w:t>Primary key</w:t>
            </w:r>
          </w:p>
        </w:tc>
      </w:tr>
      <w:tr w:rsidR="00B14CFE" w:rsidRPr="008B31E4" w14:paraId="4F940D47" w14:textId="77777777" w:rsidTr="00B14CFE">
        <w:tc>
          <w:tcPr>
            <w:tcW w:w="846" w:type="dxa"/>
          </w:tcPr>
          <w:p w14:paraId="7136ACF1" w14:textId="4D2C68ED" w:rsidR="00B14CFE" w:rsidRPr="008B31E4" w:rsidRDefault="00B14CFE" w:rsidP="00A362C1">
            <w:pPr>
              <w:spacing w:line="360" w:lineRule="auto"/>
              <w:jc w:val="center"/>
            </w:pPr>
            <w:r w:rsidRPr="008B31E4">
              <w:t>2</w:t>
            </w:r>
          </w:p>
        </w:tc>
        <w:tc>
          <w:tcPr>
            <w:tcW w:w="1984" w:type="dxa"/>
          </w:tcPr>
          <w:p w14:paraId="599595DB" w14:textId="3BC22244" w:rsidR="00B14CFE" w:rsidRPr="008B31E4" w:rsidRDefault="00B14CFE" w:rsidP="00A362C1">
            <w:pPr>
              <w:spacing w:line="360" w:lineRule="auto"/>
              <w:jc w:val="center"/>
            </w:pPr>
            <w:r w:rsidRPr="008B31E4">
              <w:t>R_Title</w:t>
            </w:r>
          </w:p>
        </w:tc>
        <w:tc>
          <w:tcPr>
            <w:tcW w:w="1843" w:type="dxa"/>
          </w:tcPr>
          <w:p w14:paraId="5AA2D995" w14:textId="21A96033" w:rsidR="00B14CFE" w:rsidRPr="008B31E4" w:rsidRDefault="00B14CFE" w:rsidP="00A362C1">
            <w:pPr>
              <w:spacing w:line="360" w:lineRule="auto"/>
              <w:jc w:val="center"/>
            </w:pPr>
            <w:r w:rsidRPr="008B31E4">
              <w:t>Tên vai trò</w:t>
            </w:r>
          </w:p>
        </w:tc>
        <w:tc>
          <w:tcPr>
            <w:tcW w:w="2579" w:type="dxa"/>
          </w:tcPr>
          <w:p w14:paraId="34821FF7" w14:textId="11E9CB95" w:rsidR="00B14CFE" w:rsidRPr="008B31E4" w:rsidRDefault="00B14CFE" w:rsidP="00A362C1">
            <w:pPr>
              <w:spacing w:line="360" w:lineRule="auto"/>
              <w:jc w:val="center"/>
            </w:pPr>
            <w:r w:rsidRPr="008B31E4">
              <w:t>Nvarchar(</w:t>
            </w:r>
            <w:r w:rsidR="00BE4573" w:rsidRPr="008B31E4">
              <w:t>30</w:t>
            </w:r>
            <w:r w:rsidRPr="008B31E4">
              <w:t>)</w:t>
            </w:r>
          </w:p>
        </w:tc>
        <w:tc>
          <w:tcPr>
            <w:tcW w:w="1813" w:type="dxa"/>
          </w:tcPr>
          <w:p w14:paraId="7F1123B7" w14:textId="77777777" w:rsidR="00B14CFE" w:rsidRPr="008B31E4" w:rsidRDefault="00B14CFE" w:rsidP="00A362C1">
            <w:pPr>
              <w:spacing w:line="360" w:lineRule="auto"/>
              <w:jc w:val="center"/>
            </w:pPr>
          </w:p>
        </w:tc>
      </w:tr>
    </w:tbl>
    <w:p w14:paraId="68FB462C" w14:textId="6771DA71" w:rsidR="00731E4E" w:rsidRDefault="00731E4E" w:rsidP="00FE5D01"/>
    <w:p w14:paraId="15D60B87" w14:textId="4576CF11" w:rsidR="002F3AC2" w:rsidRDefault="002F3AC2" w:rsidP="00FE5D01"/>
    <w:p w14:paraId="79F2A2C1" w14:textId="77777777" w:rsidR="002F3AC2" w:rsidRPr="008B31E4" w:rsidRDefault="002F3AC2" w:rsidP="00FE5D01"/>
    <w:p w14:paraId="7D792ED9" w14:textId="00D791A6" w:rsidR="00B14CFE" w:rsidRPr="008B31E4" w:rsidRDefault="00B14CFE" w:rsidP="00A362C1">
      <w:pPr>
        <w:pStyle w:val="bang"/>
      </w:pPr>
      <w:bookmarkStart w:id="83" w:name="_Toc193833078"/>
      <w:r w:rsidRPr="008B31E4">
        <w:lastRenderedPageBreak/>
        <w:t>Bảng 3.13 Order – Lưu trữ thông tinh đơn hàng</w:t>
      </w:r>
      <w:bookmarkEnd w:id="83"/>
    </w:p>
    <w:tbl>
      <w:tblPr>
        <w:tblStyle w:val="TableGrid"/>
        <w:tblW w:w="0" w:type="auto"/>
        <w:tblLook w:val="04A0" w:firstRow="1" w:lastRow="0" w:firstColumn="1" w:lastColumn="0" w:noHBand="0" w:noVBand="1"/>
      </w:tblPr>
      <w:tblGrid>
        <w:gridCol w:w="643"/>
        <w:gridCol w:w="2187"/>
        <w:gridCol w:w="2700"/>
        <w:gridCol w:w="1509"/>
        <w:gridCol w:w="2124"/>
      </w:tblGrid>
      <w:tr w:rsidR="00B14CFE" w:rsidRPr="008B31E4" w14:paraId="2749897B" w14:textId="77777777" w:rsidTr="00B14CFE">
        <w:tc>
          <w:tcPr>
            <w:tcW w:w="643" w:type="dxa"/>
          </w:tcPr>
          <w:p w14:paraId="752CDF20" w14:textId="1F082997" w:rsidR="00B14CFE" w:rsidRPr="008B31E4" w:rsidRDefault="00B14CFE" w:rsidP="00A362C1">
            <w:pPr>
              <w:spacing w:line="360" w:lineRule="auto"/>
              <w:jc w:val="center"/>
            </w:pPr>
            <w:r w:rsidRPr="008B31E4">
              <w:t>STT</w:t>
            </w:r>
          </w:p>
        </w:tc>
        <w:tc>
          <w:tcPr>
            <w:tcW w:w="2187" w:type="dxa"/>
          </w:tcPr>
          <w:p w14:paraId="5578D605" w14:textId="17304A6B" w:rsidR="00B14CFE" w:rsidRPr="008B31E4" w:rsidRDefault="00B14CFE" w:rsidP="00A362C1">
            <w:pPr>
              <w:spacing w:line="360" w:lineRule="auto"/>
              <w:jc w:val="center"/>
            </w:pPr>
            <w:r w:rsidRPr="008B31E4">
              <w:t>Tên trường</w:t>
            </w:r>
          </w:p>
        </w:tc>
        <w:tc>
          <w:tcPr>
            <w:tcW w:w="2700" w:type="dxa"/>
          </w:tcPr>
          <w:p w14:paraId="17B7605A" w14:textId="32A3A611" w:rsidR="00B14CFE" w:rsidRPr="008B31E4" w:rsidRDefault="00B14CFE" w:rsidP="00A362C1">
            <w:pPr>
              <w:spacing w:line="360" w:lineRule="auto"/>
              <w:jc w:val="center"/>
            </w:pPr>
            <w:r w:rsidRPr="008B31E4">
              <w:t>Mô tả</w:t>
            </w:r>
          </w:p>
        </w:tc>
        <w:tc>
          <w:tcPr>
            <w:tcW w:w="1411" w:type="dxa"/>
          </w:tcPr>
          <w:p w14:paraId="70F80AB3" w14:textId="4B26A0AF" w:rsidR="00B14CFE" w:rsidRPr="008B31E4" w:rsidRDefault="00B14CFE" w:rsidP="00A362C1">
            <w:pPr>
              <w:spacing w:line="360" w:lineRule="auto"/>
              <w:jc w:val="center"/>
            </w:pPr>
            <w:r w:rsidRPr="008B31E4">
              <w:t>Kiểu dữ liệu</w:t>
            </w:r>
          </w:p>
        </w:tc>
        <w:tc>
          <w:tcPr>
            <w:tcW w:w="2124" w:type="dxa"/>
          </w:tcPr>
          <w:p w14:paraId="76BF6318" w14:textId="23EF307E" w:rsidR="00B14CFE" w:rsidRPr="008B31E4" w:rsidRDefault="00B14CFE" w:rsidP="00A362C1">
            <w:pPr>
              <w:spacing w:line="360" w:lineRule="auto"/>
              <w:jc w:val="center"/>
            </w:pPr>
            <w:r w:rsidRPr="008B31E4">
              <w:t>Ràng buộc</w:t>
            </w:r>
          </w:p>
        </w:tc>
      </w:tr>
      <w:tr w:rsidR="00B14CFE" w:rsidRPr="008B31E4" w14:paraId="7A41F5CE" w14:textId="77777777" w:rsidTr="00B14CFE">
        <w:tc>
          <w:tcPr>
            <w:tcW w:w="643" w:type="dxa"/>
          </w:tcPr>
          <w:p w14:paraId="4B2BED9A" w14:textId="2A24203A" w:rsidR="00B14CFE" w:rsidRPr="008B31E4" w:rsidRDefault="00B14CFE" w:rsidP="00A362C1">
            <w:pPr>
              <w:spacing w:line="360" w:lineRule="auto"/>
              <w:jc w:val="center"/>
            </w:pPr>
            <w:r w:rsidRPr="008B31E4">
              <w:t>1</w:t>
            </w:r>
          </w:p>
        </w:tc>
        <w:tc>
          <w:tcPr>
            <w:tcW w:w="2187" w:type="dxa"/>
          </w:tcPr>
          <w:p w14:paraId="6F471671" w14:textId="46F50B5D" w:rsidR="00B14CFE" w:rsidRPr="008B31E4" w:rsidRDefault="00B14CFE" w:rsidP="00A362C1">
            <w:pPr>
              <w:spacing w:line="360" w:lineRule="auto"/>
              <w:jc w:val="center"/>
            </w:pPr>
            <w:r w:rsidRPr="008B31E4">
              <w:t>O_Id</w:t>
            </w:r>
          </w:p>
        </w:tc>
        <w:tc>
          <w:tcPr>
            <w:tcW w:w="2700" w:type="dxa"/>
          </w:tcPr>
          <w:p w14:paraId="1534E3AA" w14:textId="41C1D4C3" w:rsidR="00B14CFE" w:rsidRPr="008B31E4" w:rsidRDefault="00B14CFE" w:rsidP="00A362C1">
            <w:pPr>
              <w:spacing w:line="360" w:lineRule="auto"/>
              <w:jc w:val="center"/>
            </w:pPr>
            <w:r w:rsidRPr="008B31E4">
              <w:t>Mã đơn hàng</w:t>
            </w:r>
          </w:p>
        </w:tc>
        <w:tc>
          <w:tcPr>
            <w:tcW w:w="1411" w:type="dxa"/>
          </w:tcPr>
          <w:p w14:paraId="290EB8EA" w14:textId="440C1ED9" w:rsidR="00B14CFE" w:rsidRPr="008B31E4" w:rsidRDefault="00B14CFE" w:rsidP="00A362C1">
            <w:pPr>
              <w:spacing w:line="360" w:lineRule="auto"/>
              <w:jc w:val="center"/>
            </w:pPr>
            <w:r w:rsidRPr="008B31E4">
              <w:t>Int</w:t>
            </w:r>
          </w:p>
        </w:tc>
        <w:tc>
          <w:tcPr>
            <w:tcW w:w="2124" w:type="dxa"/>
          </w:tcPr>
          <w:p w14:paraId="34D8BFC7" w14:textId="200834CA" w:rsidR="00B14CFE" w:rsidRPr="008B31E4" w:rsidRDefault="00B14CFE" w:rsidP="00A362C1">
            <w:pPr>
              <w:spacing w:line="360" w:lineRule="auto"/>
              <w:jc w:val="center"/>
            </w:pPr>
            <w:r w:rsidRPr="008B31E4">
              <w:t>Primary key</w:t>
            </w:r>
          </w:p>
        </w:tc>
      </w:tr>
      <w:tr w:rsidR="00B14CFE" w:rsidRPr="008B31E4" w14:paraId="18634225" w14:textId="77777777" w:rsidTr="00B14CFE">
        <w:tc>
          <w:tcPr>
            <w:tcW w:w="643" w:type="dxa"/>
          </w:tcPr>
          <w:p w14:paraId="4F7FC8BC" w14:textId="75DDE792" w:rsidR="00B14CFE" w:rsidRPr="008B31E4" w:rsidRDefault="00B14CFE" w:rsidP="00A362C1">
            <w:pPr>
              <w:spacing w:line="360" w:lineRule="auto"/>
              <w:jc w:val="center"/>
            </w:pPr>
            <w:r w:rsidRPr="008B31E4">
              <w:t>2</w:t>
            </w:r>
          </w:p>
        </w:tc>
        <w:tc>
          <w:tcPr>
            <w:tcW w:w="2187" w:type="dxa"/>
          </w:tcPr>
          <w:p w14:paraId="7444B986" w14:textId="5D09C319" w:rsidR="00B14CFE" w:rsidRPr="008B31E4" w:rsidRDefault="00B14CFE" w:rsidP="00A362C1">
            <w:pPr>
              <w:spacing w:line="360" w:lineRule="auto"/>
              <w:jc w:val="center"/>
            </w:pPr>
            <w:r w:rsidRPr="008B31E4">
              <w:t>O_Code</w:t>
            </w:r>
          </w:p>
        </w:tc>
        <w:tc>
          <w:tcPr>
            <w:tcW w:w="2700" w:type="dxa"/>
          </w:tcPr>
          <w:p w14:paraId="0B8E32BC" w14:textId="5A8E880C" w:rsidR="00B14CFE" w:rsidRPr="008B31E4" w:rsidRDefault="00B14CFE" w:rsidP="00A362C1">
            <w:pPr>
              <w:spacing w:line="360" w:lineRule="auto"/>
              <w:jc w:val="center"/>
            </w:pPr>
            <w:r w:rsidRPr="008B31E4">
              <w:t>Mã riêng của đơn hàng</w:t>
            </w:r>
          </w:p>
        </w:tc>
        <w:tc>
          <w:tcPr>
            <w:tcW w:w="1411" w:type="dxa"/>
          </w:tcPr>
          <w:p w14:paraId="693CFCE2" w14:textId="5133C57B" w:rsidR="00B14CFE" w:rsidRPr="008B31E4" w:rsidRDefault="00B14CFE" w:rsidP="00A362C1">
            <w:pPr>
              <w:spacing w:line="360" w:lineRule="auto"/>
              <w:jc w:val="center"/>
            </w:pPr>
            <w:r w:rsidRPr="008B31E4">
              <w:t>Nvarchar(20)</w:t>
            </w:r>
          </w:p>
        </w:tc>
        <w:tc>
          <w:tcPr>
            <w:tcW w:w="2124" w:type="dxa"/>
          </w:tcPr>
          <w:p w14:paraId="63BE58D8" w14:textId="77777777" w:rsidR="00B14CFE" w:rsidRPr="008B31E4" w:rsidRDefault="00B14CFE" w:rsidP="00A362C1">
            <w:pPr>
              <w:spacing w:line="360" w:lineRule="auto"/>
              <w:jc w:val="center"/>
            </w:pPr>
          </w:p>
        </w:tc>
      </w:tr>
      <w:tr w:rsidR="00B14CFE" w:rsidRPr="008B31E4" w14:paraId="1F1894B9" w14:textId="77777777" w:rsidTr="00B14CFE">
        <w:tc>
          <w:tcPr>
            <w:tcW w:w="643" w:type="dxa"/>
          </w:tcPr>
          <w:p w14:paraId="32ED3998" w14:textId="69F0D9F6" w:rsidR="00B14CFE" w:rsidRPr="008B31E4" w:rsidRDefault="00B14CFE" w:rsidP="00A362C1">
            <w:pPr>
              <w:spacing w:line="360" w:lineRule="auto"/>
              <w:jc w:val="center"/>
            </w:pPr>
            <w:r w:rsidRPr="008B31E4">
              <w:t>3</w:t>
            </w:r>
          </w:p>
        </w:tc>
        <w:tc>
          <w:tcPr>
            <w:tcW w:w="2187" w:type="dxa"/>
          </w:tcPr>
          <w:p w14:paraId="51C73FE1" w14:textId="57E6AC80" w:rsidR="00B14CFE" w:rsidRPr="008B31E4" w:rsidRDefault="00B14CFE" w:rsidP="00A362C1">
            <w:pPr>
              <w:spacing w:line="360" w:lineRule="auto"/>
              <w:jc w:val="center"/>
            </w:pPr>
            <w:r w:rsidRPr="008B31E4">
              <w:t>O_CustomerName</w:t>
            </w:r>
          </w:p>
        </w:tc>
        <w:tc>
          <w:tcPr>
            <w:tcW w:w="2700" w:type="dxa"/>
          </w:tcPr>
          <w:p w14:paraId="63EA7566" w14:textId="47748730" w:rsidR="00B14CFE" w:rsidRPr="008B31E4" w:rsidRDefault="00B14CFE" w:rsidP="00A362C1">
            <w:pPr>
              <w:spacing w:line="360" w:lineRule="auto"/>
              <w:jc w:val="center"/>
            </w:pPr>
            <w:r w:rsidRPr="008B31E4">
              <w:t>Tên khách hàng</w:t>
            </w:r>
          </w:p>
        </w:tc>
        <w:tc>
          <w:tcPr>
            <w:tcW w:w="1411" w:type="dxa"/>
          </w:tcPr>
          <w:p w14:paraId="34A6C204" w14:textId="4A2BDBEC" w:rsidR="00B14CFE" w:rsidRPr="008B31E4" w:rsidRDefault="00B14CFE" w:rsidP="00A362C1">
            <w:pPr>
              <w:spacing w:line="360" w:lineRule="auto"/>
              <w:jc w:val="center"/>
            </w:pPr>
            <w:r w:rsidRPr="008B31E4">
              <w:t>Nvarchar(20)</w:t>
            </w:r>
          </w:p>
        </w:tc>
        <w:tc>
          <w:tcPr>
            <w:tcW w:w="2124" w:type="dxa"/>
          </w:tcPr>
          <w:p w14:paraId="7C6DE5DF" w14:textId="77777777" w:rsidR="00B14CFE" w:rsidRPr="008B31E4" w:rsidRDefault="00B14CFE" w:rsidP="00A362C1">
            <w:pPr>
              <w:spacing w:line="360" w:lineRule="auto"/>
              <w:jc w:val="center"/>
            </w:pPr>
          </w:p>
        </w:tc>
      </w:tr>
      <w:tr w:rsidR="00B14CFE" w:rsidRPr="008B31E4" w14:paraId="534B96F8" w14:textId="77777777" w:rsidTr="00B14CFE">
        <w:tc>
          <w:tcPr>
            <w:tcW w:w="643" w:type="dxa"/>
          </w:tcPr>
          <w:p w14:paraId="0D0E48AA" w14:textId="44616807" w:rsidR="00B14CFE" w:rsidRPr="008B31E4" w:rsidRDefault="00B14CFE" w:rsidP="00A362C1">
            <w:pPr>
              <w:spacing w:line="360" w:lineRule="auto"/>
              <w:jc w:val="center"/>
            </w:pPr>
            <w:r w:rsidRPr="008B31E4">
              <w:t>4</w:t>
            </w:r>
          </w:p>
        </w:tc>
        <w:tc>
          <w:tcPr>
            <w:tcW w:w="2187" w:type="dxa"/>
          </w:tcPr>
          <w:p w14:paraId="780651DC" w14:textId="67E0B101" w:rsidR="00B14CFE" w:rsidRPr="008B31E4" w:rsidRDefault="00B14CFE" w:rsidP="00A362C1">
            <w:pPr>
              <w:spacing w:line="360" w:lineRule="auto"/>
              <w:jc w:val="center"/>
            </w:pPr>
            <w:r w:rsidRPr="008B31E4">
              <w:t>O_Phone</w:t>
            </w:r>
          </w:p>
        </w:tc>
        <w:tc>
          <w:tcPr>
            <w:tcW w:w="2700" w:type="dxa"/>
          </w:tcPr>
          <w:p w14:paraId="257F564A" w14:textId="31F352C0" w:rsidR="00B14CFE" w:rsidRPr="008B31E4" w:rsidRDefault="00B14CFE" w:rsidP="00A362C1">
            <w:pPr>
              <w:spacing w:line="360" w:lineRule="auto"/>
              <w:jc w:val="center"/>
            </w:pPr>
            <w:r w:rsidRPr="008B31E4">
              <w:t>Số điện khách hàng</w:t>
            </w:r>
          </w:p>
        </w:tc>
        <w:tc>
          <w:tcPr>
            <w:tcW w:w="1411" w:type="dxa"/>
          </w:tcPr>
          <w:p w14:paraId="211E27FB" w14:textId="278F1B11" w:rsidR="00B14CFE" w:rsidRPr="008B31E4" w:rsidRDefault="00B14CFE" w:rsidP="00A362C1">
            <w:pPr>
              <w:spacing w:line="360" w:lineRule="auto"/>
              <w:jc w:val="center"/>
            </w:pPr>
            <w:r w:rsidRPr="008B31E4">
              <w:t>Nvarchar(</w:t>
            </w:r>
            <w:r w:rsidR="00BE4573" w:rsidRPr="008B31E4">
              <w:t>1</w:t>
            </w:r>
            <w:r w:rsidRPr="008B31E4">
              <w:t>0)</w:t>
            </w:r>
          </w:p>
        </w:tc>
        <w:tc>
          <w:tcPr>
            <w:tcW w:w="2124" w:type="dxa"/>
          </w:tcPr>
          <w:p w14:paraId="1CF08C85" w14:textId="77777777" w:rsidR="00B14CFE" w:rsidRPr="008B31E4" w:rsidRDefault="00B14CFE" w:rsidP="00A362C1">
            <w:pPr>
              <w:spacing w:line="360" w:lineRule="auto"/>
              <w:jc w:val="center"/>
            </w:pPr>
          </w:p>
        </w:tc>
      </w:tr>
      <w:tr w:rsidR="00B14CFE" w:rsidRPr="008B31E4" w14:paraId="4E1D54D6" w14:textId="77777777" w:rsidTr="00B14CFE">
        <w:tc>
          <w:tcPr>
            <w:tcW w:w="643" w:type="dxa"/>
          </w:tcPr>
          <w:p w14:paraId="15EB7AF8" w14:textId="2C022A9D" w:rsidR="00B14CFE" w:rsidRPr="008B31E4" w:rsidRDefault="00B14CFE" w:rsidP="00A362C1">
            <w:pPr>
              <w:spacing w:line="360" w:lineRule="auto"/>
              <w:jc w:val="center"/>
            </w:pPr>
            <w:r w:rsidRPr="008B31E4">
              <w:t>5</w:t>
            </w:r>
          </w:p>
        </w:tc>
        <w:tc>
          <w:tcPr>
            <w:tcW w:w="2187" w:type="dxa"/>
          </w:tcPr>
          <w:p w14:paraId="05D92B87" w14:textId="6A298C9E" w:rsidR="00B14CFE" w:rsidRPr="008B31E4" w:rsidRDefault="00B14CFE" w:rsidP="00A362C1">
            <w:pPr>
              <w:spacing w:line="360" w:lineRule="auto"/>
              <w:jc w:val="center"/>
            </w:pPr>
            <w:r w:rsidRPr="008B31E4">
              <w:t>O_Address</w:t>
            </w:r>
          </w:p>
        </w:tc>
        <w:tc>
          <w:tcPr>
            <w:tcW w:w="2700" w:type="dxa"/>
          </w:tcPr>
          <w:p w14:paraId="77678CB1" w14:textId="57048375" w:rsidR="00B14CFE" w:rsidRPr="008B31E4" w:rsidRDefault="00B14CFE" w:rsidP="00A362C1">
            <w:pPr>
              <w:spacing w:line="360" w:lineRule="auto"/>
              <w:jc w:val="center"/>
            </w:pPr>
            <w:r w:rsidRPr="008B31E4">
              <w:t>Địa chỉ khách hàng</w:t>
            </w:r>
          </w:p>
        </w:tc>
        <w:tc>
          <w:tcPr>
            <w:tcW w:w="1411" w:type="dxa"/>
          </w:tcPr>
          <w:p w14:paraId="5A8D5A69" w14:textId="380E2B46" w:rsidR="00B14CFE" w:rsidRPr="008B31E4" w:rsidRDefault="00B14CFE" w:rsidP="00A362C1">
            <w:pPr>
              <w:spacing w:line="360" w:lineRule="auto"/>
              <w:jc w:val="center"/>
            </w:pPr>
            <w:r w:rsidRPr="008B31E4">
              <w:t>Nvarchar(20)</w:t>
            </w:r>
          </w:p>
        </w:tc>
        <w:tc>
          <w:tcPr>
            <w:tcW w:w="2124" w:type="dxa"/>
          </w:tcPr>
          <w:p w14:paraId="7BD24E93" w14:textId="77777777" w:rsidR="00B14CFE" w:rsidRPr="008B31E4" w:rsidRDefault="00B14CFE" w:rsidP="00A362C1">
            <w:pPr>
              <w:spacing w:line="360" w:lineRule="auto"/>
              <w:jc w:val="center"/>
            </w:pPr>
          </w:p>
        </w:tc>
      </w:tr>
      <w:tr w:rsidR="00B14CFE" w:rsidRPr="008B31E4" w14:paraId="1E96D020" w14:textId="77777777" w:rsidTr="00B14CFE">
        <w:tc>
          <w:tcPr>
            <w:tcW w:w="643" w:type="dxa"/>
          </w:tcPr>
          <w:p w14:paraId="564C8443" w14:textId="5B535DC1" w:rsidR="00B14CFE" w:rsidRPr="008B31E4" w:rsidRDefault="00B14CFE" w:rsidP="00A362C1">
            <w:pPr>
              <w:spacing w:line="360" w:lineRule="auto"/>
              <w:jc w:val="center"/>
            </w:pPr>
            <w:r w:rsidRPr="008B31E4">
              <w:t>6</w:t>
            </w:r>
          </w:p>
        </w:tc>
        <w:tc>
          <w:tcPr>
            <w:tcW w:w="2187" w:type="dxa"/>
          </w:tcPr>
          <w:p w14:paraId="507AD51B" w14:textId="28408AFC" w:rsidR="00B14CFE" w:rsidRPr="008B31E4" w:rsidRDefault="00B14CFE" w:rsidP="00A362C1">
            <w:pPr>
              <w:spacing w:line="360" w:lineRule="auto"/>
              <w:jc w:val="center"/>
            </w:pPr>
            <w:r w:rsidRPr="008B31E4">
              <w:t>O_Email</w:t>
            </w:r>
          </w:p>
        </w:tc>
        <w:tc>
          <w:tcPr>
            <w:tcW w:w="2700" w:type="dxa"/>
          </w:tcPr>
          <w:p w14:paraId="134E53B0" w14:textId="4F209F2B" w:rsidR="00B14CFE" w:rsidRPr="008B31E4" w:rsidRDefault="00B14CFE" w:rsidP="00A362C1">
            <w:pPr>
              <w:spacing w:line="360" w:lineRule="auto"/>
              <w:jc w:val="center"/>
            </w:pPr>
            <w:r w:rsidRPr="008B31E4">
              <w:t>Email của khách hàng</w:t>
            </w:r>
          </w:p>
        </w:tc>
        <w:tc>
          <w:tcPr>
            <w:tcW w:w="1411" w:type="dxa"/>
          </w:tcPr>
          <w:p w14:paraId="3EED4979" w14:textId="129EFCF1" w:rsidR="00B14CFE" w:rsidRPr="008B31E4" w:rsidRDefault="00B14CFE" w:rsidP="00A362C1">
            <w:pPr>
              <w:spacing w:line="360" w:lineRule="auto"/>
              <w:jc w:val="center"/>
            </w:pPr>
            <w:r w:rsidRPr="008B31E4">
              <w:t>Nvarchar(20)</w:t>
            </w:r>
          </w:p>
        </w:tc>
        <w:tc>
          <w:tcPr>
            <w:tcW w:w="2124" w:type="dxa"/>
          </w:tcPr>
          <w:p w14:paraId="30288C30" w14:textId="77777777" w:rsidR="00B14CFE" w:rsidRPr="008B31E4" w:rsidRDefault="00B14CFE" w:rsidP="00A362C1">
            <w:pPr>
              <w:spacing w:line="360" w:lineRule="auto"/>
              <w:jc w:val="center"/>
            </w:pPr>
          </w:p>
        </w:tc>
      </w:tr>
      <w:tr w:rsidR="00B14CFE" w:rsidRPr="008B31E4" w14:paraId="70505E73" w14:textId="77777777" w:rsidTr="00B14CFE">
        <w:tc>
          <w:tcPr>
            <w:tcW w:w="643" w:type="dxa"/>
          </w:tcPr>
          <w:p w14:paraId="1ABB286E" w14:textId="236E0B9F" w:rsidR="00B14CFE" w:rsidRPr="008B31E4" w:rsidRDefault="00B14CFE" w:rsidP="00A362C1">
            <w:pPr>
              <w:spacing w:line="360" w:lineRule="auto"/>
              <w:jc w:val="center"/>
            </w:pPr>
            <w:r w:rsidRPr="008B31E4">
              <w:t>7</w:t>
            </w:r>
          </w:p>
        </w:tc>
        <w:tc>
          <w:tcPr>
            <w:tcW w:w="2187" w:type="dxa"/>
          </w:tcPr>
          <w:p w14:paraId="190ABE68" w14:textId="4FC09958" w:rsidR="00B14CFE" w:rsidRPr="008B31E4" w:rsidRDefault="00B14CFE" w:rsidP="00A362C1">
            <w:pPr>
              <w:spacing w:line="360" w:lineRule="auto"/>
              <w:jc w:val="center"/>
            </w:pPr>
            <w:r w:rsidRPr="008B31E4">
              <w:t>O_ToTalAmount</w:t>
            </w:r>
          </w:p>
        </w:tc>
        <w:tc>
          <w:tcPr>
            <w:tcW w:w="2700" w:type="dxa"/>
          </w:tcPr>
          <w:p w14:paraId="4C376955" w14:textId="2AC7A2DB" w:rsidR="00B14CFE" w:rsidRPr="008B31E4" w:rsidRDefault="00B14CFE" w:rsidP="00A362C1">
            <w:pPr>
              <w:spacing w:line="360" w:lineRule="auto"/>
              <w:jc w:val="center"/>
            </w:pPr>
            <w:r w:rsidRPr="008B31E4">
              <w:t>Tổng tiền hàng</w:t>
            </w:r>
          </w:p>
        </w:tc>
        <w:tc>
          <w:tcPr>
            <w:tcW w:w="1411" w:type="dxa"/>
          </w:tcPr>
          <w:p w14:paraId="04D0BBA6" w14:textId="47BF75E3" w:rsidR="00B14CFE" w:rsidRPr="008B31E4" w:rsidRDefault="00B14CFE" w:rsidP="00A362C1">
            <w:pPr>
              <w:spacing w:line="360" w:lineRule="auto"/>
              <w:jc w:val="center"/>
            </w:pPr>
            <w:r w:rsidRPr="008B31E4">
              <w:t>Decimal</w:t>
            </w:r>
          </w:p>
        </w:tc>
        <w:tc>
          <w:tcPr>
            <w:tcW w:w="2124" w:type="dxa"/>
          </w:tcPr>
          <w:p w14:paraId="56BB73A5" w14:textId="77777777" w:rsidR="00B14CFE" w:rsidRPr="008B31E4" w:rsidRDefault="00B14CFE" w:rsidP="00A362C1">
            <w:pPr>
              <w:spacing w:line="360" w:lineRule="auto"/>
              <w:jc w:val="center"/>
            </w:pPr>
          </w:p>
        </w:tc>
      </w:tr>
      <w:tr w:rsidR="00B14CFE" w:rsidRPr="008B31E4" w14:paraId="0CF004B8" w14:textId="77777777" w:rsidTr="00B14CFE">
        <w:tc>
          <w:tcPr>
            <w:tcW w:w="643" w:type="dxa"/>
          </w:tcPr>
          <w:p w14:paraId="564455FD" w14:textId="171A6680" w:rsidR="00B14CFE" w:rsidRPr="008B31E4" w:rsidRDefault="00B14CFE" w:rsidP="00A362C1">
            <w:pPr>
              <w:spacing w:line="360" w:lineRule="auto"/>
              <w:jc w:val="center"/>
            </w:pPr>
            <w:r w:rsidRPr="008B31E4">
              <w:t>8</w:t>
            </w:r>
          </w:p>
        </w:tc>
        <w:tc>
          <w:tcPr>
            <w:tcW w:w="2187" w:type="dxa"/>
          </w:tcPr>
          <w:p w14:paraId="16A3C0A0" w14:textId="6ADAF897" w:rsidR="00B14CFE" w:rsidRPr="008B31E4" w:rsidRDefault="00B14CFE" w:rsidP="00A362C1">
            <w:pPr>
              <w:spacing w:line="360" w:lineRule="auto"/>
              <w:jc w:val="center"/>
            </w:pPr>
            <w:r w:rsidRPr="008B31E4">
              <w:t>O_Quanlity</w:t>
            </w:r>
          </w:p>
        </w:tc>
        <w:tc>
          <w:tcPr>
            <w:tcW w:w="2700" w:type="dxa"/>
          </w:tcPr>
          <w:p w14:paraId="23217B51" w14:textId="6D7FAC9E" w:rsidR="00B14CFE" w:rsidRPr="008B31E4" w:rsidRDefault="00B14CFE" w:rsidP="00A362C1">
            <w:pPr>
              <w:spacing w:line="360" w:lineRule="auto"/>
              <w:jc w:val="center"/>
            </w:pPr>
            <w:r w:rsidRPr="008B31E4">
              <w:t>Số lượng sản phẩm</w:t>
            </w:r>
          </w:p>
        </w:tc>
        <w:tc>
          <w:tcPr>
            <w:tcW w:w="1411" w:type="dxa"/>
          </w:tcPr>
          <w:p w14:paraId="568486F3" w14:textId="560E1BAA" w:rsidR="00B14CFE" w:rsidRPr="008B31E4" w:rsidRDefault="00B14CFE" w:rsidP="00A362C1">
            <w:pPr>
              <w:spacing w:line="360" w:lineRule="auto"/>
              <w:jc w:val="center"/>
            </w:pPr>
            <w:r w:rsidRPr="008B31E4">
              <w:t>Int</w:t>
            </w:r>
          </w:p>
        </w:tc>
        <w:tc>
          <w:tcPr>
            <w:tcW w:w="2124" w:type="dxa"/>
          </w:tcPr>
          <w:p w14:paraId="3539FEC8" w14:textId="77777777" w:rsidR="00B14CFE" w:rsidRPr="008B31E4" w:rsidRDefault="00B14CFE" w:rsidP="00A362C1">
            <w:pPr>
              <w:spacing w:line="360" w:lineRule="auto"/>
              <w:jc w:val="center"/>
            </w:pPr>
          </w:p>
        </w:tc>
      </w:tr>
      <w:tr w:rsidR="00B14CFE" w:rsidRPr="008B31E4" w14:paraId="070DC414" w14:textId="77777777" w:rsidTr="00B14CFE">
        <w:tc>
          <w:tcPr>
            <w:tcW w:w="643" w:type="dxa"/>
          </w:tcPr>
          <w:p w14:paraId="6EF1B3F3" w14:textId="764822BE" w:rsidR="00B14CFE" w:rsidRPr="008B31E4" w:rsidRDefault="00B14CFE" w:rsidP="00A362C1">
            <w:pPr>
              <w:spacing w:line="360" w:lineRule="auto"/>
              <w:jc w:val="center"/>
            </w:pPr>
            <w:r w:rsidRPr="008B31E4">
              <w:t>9</w:t>
            </w:r>
          </w:p>
        </w:tc>
        <w:tc>
          <w:tcPr>
            <w:tcW w:w="2187" w:type="dxa"/>
          </w:tcPr>
          <w:p w14:paraId="49915874" w14:textId="4869D8FF" w:rsidR="00B14CFE" w:rsidRPr="008B31E4" w:rsidRDefault="00B14CFE" w:rsidP="00A362C1">
            <w:pPr>
              <w:spacing w:line="360" w:lineRule="auto"/>
              <w:jc w:val="center"/>
            </w:pPr>
            <w:r w:rsidRPr="008B31E4">
              <w:t>O_TypePayment</w:t>
            </w:r>
          </w:p>
        </w:tc>
        <w:tc>
          <w:tcPr>
            <w:tcW w:w="2700" w:type="dxa"/>
          </w:tcPr>
          <w:p w14:paraId="67FB38A0" w14:textId="1FB67FC9" w:rsidR="00B14CFE" w:rsidRPr="008B31E4" w:rsidRDefault="00B14CFE" w:rsidP="00A362C1">
            <w:pPr>
              <w:spacing w:line="360" w:lineRule="auto"/>
              <w:jc w:val="center"/>
            </w:pPr>
            <w:r w:rsidRPr="008B31E4">
              <w:t>Loại hình thanh toán</w:t>
            </w:r>
          </w:p>
        </w:tc>
        <w:tc>
          <w:tcPr>
            <w:tcW w:w="1411" w:type="dxa"/>
          </w:tcPr>
          <w:p w14:paraId="2BB82DD7" w14:textId="375110FF" w:rsidR="00B14CFE" w:rsidRPr="008B31E4" w:rsidRDefault="00B14CFE" w:rsidP="00A362C1">
            <w:pPr>
              <w:spacing w:line="360" w:lineRule="auto"/>
              <w:jc w:val="center"/>
            </w:pPr>
            <w:r w:rsidRPr="008B31E4">
              <w:t>Int</w:t>
            </w:r>
          </w:p>
        </w:tc>
        <w:tc>
          <w:tcPr>
            <w:tcW w:w="2124" w:type="dxa"/>
          </w:tcPr>
          <w:p w14:paraId="53C3512B" w14:textId="77777777" w:rsidR="00B14CFE" w:rsidRPr="008B31E4" w:rsidRDefault="00B14CFE" w:rsidP="00A362C1">
            <w:pPr>
              <w:spacing w:line="360" w:lineRule="auto"/>
              <w:jc w:val="center"/>
            </w:pPr>
          </w:p>
        </w:tc>
      </w:tr>
      <w:tr w:rsidR="00B14CFE" w:rsidRPr="008B31E4" w14:paraId="64E843B5" w14:textId="77777777" w:rsidTr="00B14CFE">
        <w:tc>
          <w:tcPr>
            <w:tcW w:w="643" w:type="dxa"/>
          </w:tcPr>
          <w:p w14:paraId="3627E47F" w14:textId="3C05CB59" w:rsidR="00B14CFE" w:rsidRPr="008B31E4" w:rsidRDefault="00B14CFE" w:rsidP="00A362C1">
            <w:pPr>
              <w:spacing w:line="360" w:lineRule="auto"/>
              <w:jc w:val="center"/>
            </w:pPr>
            <w:r w:rsidRPr="008B31E4">
              <w:t>10</w:t>
            </w:r>
          </w:p>
        </w:tc>
        <w:tc>
          <w:tcPr>
            <w:tcW w:w="2187" w:type="dxa"/>
          </w:tcPr>
          <w:p w14:paraId="33759C93" w14:textId="4556DE76" w:rsidR="00B14CFE" w:rsidRPr="008B31E4" w:rsidRDefault="00B14CFE" w:rsidP="00A362C1">
            <w:pPr>
              <w:spacing w:line="360" w:lineRule="auto"/>
              <w:jc w:val="center"/>
            </w:pPr>
            <w:r w:rsidRPr="008B31E4">
              <w:t>P_CreatedBy</w:t>
            </w:r>
          </w:p>
        </w:tc>
        <w:tc>
          <w:tcPr>
            <w:tcW w:w="2700" w:type="dxa"/>
          </w:tcPr>
          <w:p w14:paraId="42049555" w14:textId="30A1397F" w:rsidR="00B14CFE" w:rsidRPr="008B31E4" w:rsidRDefault="00B14CFE" w:rsidP="00A362C1">
            <w:pPr>
              <w:spacing w:line="360" w:lineRule="auto"/>
              <w:jc w:val="center"/>
            </w:pPr>
            <w:r w:rsidRPr="008B31E4">
              <w:t>Người tạo sản danh mục</w:t>
            </w:r>
          </w:p>
        </w:tc>
        <w:tc>
          <w:tcPr>
            <w:tcW w:w="1411" w:type="dxa"/>
          </w:tcPr>
          <w:p w14:paraId="44E1C73A" w14:textId="785A5B3A" w:rsidR="00B14CFE" w:rsidRPr="008B31E4" w:rsidRDefault="00B14CFE" w:rsidP="00A362C1">
            <w:pPr>
              <w:spacing w:line="360" w:lineRule="auto"/>
              <w:jc w:val="center"/>
            </w:pPr>
            <w:r w:rsidRPr="008B31E4">
              <w:t>Nvarchar(20)</w:t>
            </w:r>
          </w:p>
        </w:tc>
        <w:tc>
          <w:tcPr>
            <w:tcW w:w="2124" w:type="dxa"/>
          </w:tcPr>
          <w:p w14:paraId="24A4E4BF" w14:textId="77777777" w:rsidR="00B14CFE" w:rsidRPr="008B31E4" w:rsidRDefault="00B14CFE" w:rsidP="00A362C1">
            <w:pPr>
              <w:spacing w:line="360" w:lineRule="auto"/>
              <w:jc w:val="center"/>
            </w:pPr>
          </w:p>
        </w:tc>
      </w:tr>
      <w:tr w:rsidR="00B14CFE" w:rsidRPr="008B31E4" w14:paraId="0D185F4C" w14:textId="77777777" w:rsidTr="00B14CFE">
        <w:tc>
          <w:tcPr>
            <w:tcW w:w="643" w:type="dxa"/>
          </w:tcPr>
          <w:p w14:paraId="3D7A6C2B" w14:textId="749C4718" w:rsidR="00B14CFE" w:rsidRPr="008B31E4" w:rsidRDefault="00B14CFE" w:rsidP="00A362C1">
            <w:pPr>
              <w:spacing w:line="360" w:lineRule="auto"/>
              <w:jc w:val="center"/>
            </w:pPr>
            <w:r w:rsidRPr="008B31E4">
              <w:t>11</w:t>
            </w:r>
          </w:p>
        </w:tc>
        <w:tc>
          <w:tcPr>
            <w:tcW w:w="2187" w:type="dxa"/>
          </w:tcPr>
          <w:p w14:paraId="1C94794D" w14:textId="2A606306" w:rsidR="00B14CFE" w:rsidRPr="008B31E4" w:rsidRDefault="00B14CFE" w:rsidP="00A362C1">
            <w:pPr>
              <w:spacing w:line="360" w:lineRule="auto"/>
              <w:jc w:val="center"/>
            </w:pPr>
            <w:r w:rsidRPr="008B31E4">
              <w:t>P_CreatedDate</w:t>
            </w:r>
          </w:p>
        </w:tc>
        <w:tc>
          <w:tcPr>
            <w:tcW w:w="2700" w:type="dxa"/>
          </w:tcPr>
          <w:p w14:paraId="4EC3A808" w14:textId="77777777" w:rsidR="00B14CFE" w:rsidRPr="008B31E4" w:rsidRDefault="00B14CFE" w:rsidP="00A362C1">
            <w:pPr>
              <w:spacing w:line="360" w:lineRule="auto"/>
              <w:jc w:val="center"/>
            </w:pPr>
            <w:r w:rsidRPr="008B31E4">
              <w:t>Ngày tạo danh</w:t>
            </w:r>
          </w:p>
          <w:p w14:paraId="06FE43FC" w14:textId="0378A77F" w:rsidR="00B14CFE" w:rsidRPr="008B31E4" w:rsidRDefault="00B14CFE" w:rsidP="00A362C1">
            <w:pPr>
              <w:spacing w:line="360" w:lineRule="auto"/>
              <w:jc w:val="center"/>
            </w:pPr>
            <w:r w:rsidRPr="008B31E4">
              <w:t>mục</w:t>
            </w:r>
          </w:p>
        </w:tc>
        <w:tc>
          <w:tcPr>
            <w:tcW w:w="1411" w:type="dxa"/>
          </w:tcPr>
          <w:p w14:paraId="6382D92F" w14:textId="2A5636AB" w:rsidR="00B14CFE" w:rsidRPr="008B31E4" w:rsidRDefault="00B14CFE" w:rsidP="00A362C1">
            <w:pPr>
              <w:spacing w:line="360" w:lineRule="auto"/>
              <w:jc w:val="center"/>
            </w:pPr>
            <w:r w:rsidRPr="008B31E4">
              <w:t>Date</w:t>
            </w:r>
          </w:p>
        </w:tc>
        <w:tc>
          <w:tcPr>
            <w:tcW w:w="2124" w:type="dxa"/>
          </w:tcPr>
          <w:p w14:paraId="2DD2DA95" w14:textId="77777777" w:rsidR="00B14CFE" w:rsidRPr="008B31E4" w:rsidRDefault="00B14CFE" w:rsidP="00A362C1">
            <w:pPr>
              <w:spacing w:line="360" w:lineRule="auto"/>
              <w:jc w:val="center"/>
            </w:pPr>
          </w:p>
        </w:tc>
      </w:tr>
      <w:tr w:rsidR="00B14CFE" w:rsidRPr="008B31E4" w14:paraId="694B2612" w14:textId="77777777" w:rsidTr="00B14CFE">
        <w:tc>
          <w:tcPr>
            <w:tcW w:w="643" w:type="dxa"/>
          </w:tcPr>
          <w:p w14:paraId="7B0C9FED" w14:textId="487C0E25" w:rsidR="00B14CFE" w:rsidRPr="008B31E4" w:rsidRDefault="00B14CFE" w:rsidP="00A362C1">
            <w:pPr>
              <w:spacing w:line="360" w:lineRule="auto"/>
              <w:jc w:val="center"/>
            </w:pPr>
            <w:r w:rsidRPr="008B31E4">
              <w:t>12</w:t>
            </w:r>
          </w:p>
        </w:tc>
        <w:tc>
          <w:tcPr>
            <w:tcW w:w="2187" w:type="dxa"/>
          </w:tcPr>
          <w:p w14:paraId="2E604594" w14:textId="5A377AFB" w:rsidR="00B14CFE" w:rsidRPr="008B31E4" w:rsidRDefault="00B14CFE" w:rsidP="00A362C1">
            <w:pPr>
              <w:spacing w:line="360" w:lineRule="auto"/>
              <w:jc w:val="center"/>
            </w:pPr>
            <w:r w:rsidRPr="008B31E4">
              <w:t>P_ModifiedDate</w:t>
            </w:r>
          </w:p>
        </w:tc>
        <w:tc>
          <w:tcPr>
            <w:tcW w:w="2700" w:type="dxa"/>
          </w:tcPr>
          <w:p w14:paraId="3E5A099F" w14:textId="1D75CB59" w:rsidR="00B14CFE" w:rsidRPr="008B31E4" w:rsidRDefault="00B14CFE" w:rsidP="00A362C1">
            <w:pPr>
              <w:spacing w:line="360" w:lineRule="auto"/>
              <w:jc w:val="center"/>
            </w:pPr>
            <w:r w:rsidRPr="008B31E4">
              <w:t>Ngày chỉnh sửa danh mục</w:t>
            </w:r>
          </w:p>
        </w:tc>
        <w:tc>
          <w:tcPr>
            <w:tcW w:w="1411" w:type="dxa"/>
          </w:tcPr>
          <w:p w14:paraId="1F2FDDD9" w14:textId="4B06D8D8" w:rsidR="00B14CFE" w:rsidRPr="008B31E4" w:rsidRDefault="00B14CFE" w:rsidP="00A362C1">
            <w:pPr>
              <w:spacing w:line="360" w:lineRule="auto"/>
              <w:jc w:val="center"/>
            </w:pPr>
            <w:r w:rsidRPr="008B31E4">
              <w:t>Date</w:t>
            </w:r>
          </w:p>
        </w:tc>
        <w:tc>
          <w:tcPr>
            <w:tcW w:w="2124" w:type="dxa"/>
          </w:tcPr>
          <w:p w14:paraId="0A5E9372" w14:textId="77777777" w:rsidR="00B14CFE" w:rsidRPr="008B31E4" w:rsidRDefault="00B14CFE" w:rsidP="00A362C1">
            <w:pPr>
              <w:spacing w:line="360" w:lineRule="auto"/>
              <w:jc w:val="center"/>
            </w:pPr>
          </w:p>
        </w:tc>
      </w:tr>
      <w:tr w:rsidR="00B14CFE" w:rsidRPr="008B31E4" w14:paraId="5F5A9DB6" w14:textId="77777777" w:rsidTr="00B14CFE">
        <w:tc>
          <w:tcPr>
            <w:tcW w:w="643" w:type="dxa"/>
          </w:tcPr>
          <w:p w14:paraId="03008072" w14:textId="60B9A332" w:rsidR="00B14CFE" w:rsidRPr="008B31E4" w:rsidRDefault="00B14CFE" w:rsidP="00A362C1">
            <w:pPr>
              <w:spacing w:line="360" w:lineRule="auto"/>
              <w:jc w:val="center"/>
            </w:pPr>
            <w:r w:rsidRPr="008B31E4">
              <w:t>13</w:t>
            </w:r>
          </w:p>
        </w:tc>
        <w:tc>
          <w:tcPr>
            <w:tcW w:w="2187" w:type="dxa"/>
          </w:tcPr>
          <w:p w14:paraId="454C4B36" w14:textId="4CB68F01" w:rsidR="00B14CFE" w:rsidRPr="008B31E4" w:rsidRDefault="00B14CFE" w:rsidP="00A362C1">
            <w:pPr>
              <w:spacing w:line="360" w:lineRule="auto"/>
              <w:jc w:val="center"/>
            </w:pPr>
            <w:r w:rsidRPr="008B31E4">
              <w:t>P_ Modifiedby</w:t>
            </w:r>
          </w:p>
        </w:tc>
        <w:tc>
          <w:tcPr>
            <w:tcW w:w="2700" w:type="dxa"/>
          </w:tcPr>
          <w:p w14:paraId="1AEE407F" w14:textId="1298EB0A" w:rsidR="00B14CFE" w:rsidRPr="008B31E4" w:rsidRDefault="00B14CFE" w:rsidP="00A362C1">
            <w:pPr>
              <w:spacing w:line="360" w:lineRule="auto"/>
              <w:jc w:val="center"/>
            </w:pPr>
            <w:r w:rsidRPr="008B31E4">
              <w:t>Người chỉnh sửa danh mục</w:t>
            </w:r>
          </w:p>
        </w:tc>
        <w:tc>
          <w:tcPr>
            <w:tcW w:w="1411" w:type="dxa"/>
          </w:tcPr>
          <w:p w14:paraId="412D0581" w14:textId="3D6AAA52" w:rsidR="00B14CFE" w:rsidRPr="008B31E4" w:rsidRDefault="00B14CFE" w:rsidP="00A362C1">
            <w:pPr>
              <w:spacing w:line="360" w:lineRule="auto"/>
              <w:jc w:val="center"/>
            </w:pPr>
            <w:r w:rsidRPr="008B31E4">
              <w:t>Nvarchar(20)</w:t>
            </w:r>
          </w:p>
        </w:tc>
        <w:tc>
          <w:tcPr>
            <w:tcW w:w="2124" w:type="dxa"/>
          </w:tcPr>
          <w:p w14:paraId="7738F6A2" w14:textId="77777777" w:rsidR="00B14CFE" w:rsidRPr="008B31E4" w:rsidRDefault="00B14CFE" w:rsidP="00A362C1">
            <w:pPr>
              <w:spacing w:line="360" w:lineRule="auto"/>
              <w:jc w:val="center"/>
            </w:pPr>
          </w:p>
        </w:tc>
      </w:tr>
    </w:tbl>
    <w:p w14:paraId="1A9F0EE9" w14:textId="77777777" w:rsidR="00731E4E" w:rsidRPr="008B31E4" w:rsidRDefault="00731E4E" w:rsidP="00FE5D01"/>
    <w:p w14:paraId="64199336" w14:textId="1B16EAC5" w:rsidR="00BE4573" w:rsidRPr="008B31E4" w:rsidRDefault="00BE4573" w:rsidP="00A362C1">
      <w:pPr>
        <w:pStyle w:val="bang"/>
      </w:pPr>
      <w:bookmarkStart w:id="84" w:name="_Toc193833079"/>
      <w:r w:rsidRPr="008B31E4">
        <w:t>Bảng 3.14 OrderDetail- Lưu trữ chi tiết đơn hàng</w:t>
      </w:r>
      <w:bookmarkEnd w:id="84"/>
    </w:p>
    <w:tbl>
      <w:tblPr>
        <w:tblStyle w:val="TableGrid"/>
        <w:tblW w:w="0" w:type="auto"/>
        <w:jc w:val="center"/>
        <w:tblLook w:val="04A0" w:firstRow="1" w:lastRow="0" w:firstColumn="1" w:lastColumn="0" w:noHBand="0" w:noVBand="1"/>
      </w:tblPr>
      <w:tblGrid>
        <w:gridCol w:w="704"/>
        <w:gridCol w:w="1985"/>
        <w:gridCol w:w="2750"/>
        <w:gridCol w:w="1813"/>
        <w:gridCol w:w="1813"/>
      </w:tblGrid>
      <w:tr w:rsidR="00BE4573" w:rsidRPr="008B31E4" w14:paraId="4246E3EC" w14:textId="77777777" w:rsidTr="00EB3CDE">
        <w:trPr>
          <w:jc w:val="center"/>
        </w:trPr>
        <w:tc>
          <w:tcPr>
            <w:tcW w:w="704" w:type="dxa"/>
          </w:tcPr>
          <w:p w14:paraId="1F103BBA" w14:textId="765BAD01" w:rsidR="00BE4573" w:rsidRPr="008B31E4" w:rsidRDefault="00BE4573" w:rsidP="00EB3CDE">
            <w:pPr>
              <w:spacing w:line="360" w:lineRule="auto"/>
              <w:jc w:val="center"/>
            </w:pPr>
            <w:r w:rsidRPr="008B31E4">
              <w:t>STT</w:t>
            </w:r>
          </w:p>
        </w:tc>
        <w:tc>
          <w:tcPr>
            <w:tcW w:w="1985" w:type="dxa"/>
          </w:tcPr>
          <w:p w14:paraId="4CD01740" w14:textId="3608F0CE" w:rsidR="00BE4573" w:rsidRPr="008B31E4" w:rsidRDefault="00BE4573" w:rsidP="00EB3CDE">
            <w:pPr>
              <w:spacing w:line="360" w:lineRule="auto"/>
              <w:jc w:val="center"/>
            </w:pPr>
            <w:r w:rsidRPr="008B31E4">
              <w:t>Tên trường</w:t>
            </w:r>
          </w:p>
        </w:tc>
        <w:tc>
          <w:tcPr>
            <w:tcW w:w="2750" w:type="dxa"/>
          </w:tcPr>
          <w:p w14:paraId="6618D36E" w14:textId="100AE8FA" w:rsidR="00BE4573" w:rsidRPr="008B31E4" w:rsidRDefault="00BE4573" w:rsidP="00EB3CDE">
            <w:pPr>
              <w:spacing w:line="360" w:lineRule="auto"/>
              <w:jc w:val="center"/>
            </w:pPr>
            <w:r w:rsidRPr="008B31E4">
              <w:t>Mô tả</w:t>
            </w:r>
          </w:p>
        </w:tc>
        <w:tc>
          <w:tcPr>
            <w:tcW w:w="1813" w:type="dxa"/>
          </w:tcPr>
          <w:p w14:paraId="6174135A" w14:textId="0D988601" w:rsidR="00BE4573" w:rsidRPr="008B31E4" w:rsidRDefault="00BE4573" w:rsidP="00EB3CDE">
            <w:pPr>
              <w:spacing w:line="360" w:lineRule="auto"/>
              <w:jc w:val="center"/>
            </w:pPr>
            <w:r w:rsidRPr="008B31E4">
              <w:t>Kiểu dữ liệu</w:t>
            </w:r>
          </w:p>
        </w:tc>
        <w:tc>
          <w:tcPr>
            <w:tcW w:w="1813" w:type="dxa"/>
          </w:tcPr>
          <w:p w14:paraId="3D174F38" w14:textId="2F599D45" w:rsidR="00BE4573" w:rsidRPr="008B31E4" w:rsidRDefault="00BE4573" w:rsidP="00EB3CDE">
            <w:pPr>
              <w:spacing w:line="360" w:lineRule="auto"/>
              <w:jc w:val="center"/>
            </w:pPr>
            <w:r w:rsidRPr="008B31E4">
              <w:t>Ràng buộc</w:t>
            </w:r>
          </w:p>
        </w:tc>
      </w:tr>
      <w:tr w:rsidR="00BE4573" w:rsidRPr="008B31E4" w14:paraId="70C8EA7E" w14:textId="77777777" w:rsidTr="00EB3CDE">
        <w:trPr>
          <w:jc w:val="center"/>
        </w:trPr>
        <w:tc>
          <w:tcPr>
            <w:tcW w:w="704" w:type="dxa"/>
          </w:tcPr>
          <w:p w14:paraId="34A2A0A3" w14:textId="1BF32FCB" w:rsidR="00BE4573" w:rsidRPr="008B31E4" w:rsidRDefault="00BE4573" w:rsidP="00EB3CDE">
            <w:pPr>
              <w:spacing w:line="360" w:lineRule="auto"/>
              <w:jc w:val="center"/>
            </w:pPr>
            <w:r w:rsidRPr="008B31E4">
              <w:t>1</w:t>
            </w:r>
          </w:p>
        </w:tc>
        <w:tc>
          <w:tcPr>
            <w:tcW w:w="1985" w:type="dxa"/>
          </w:tcPr>
          <w:p w14:paraId="5DF96721" w14:textId="5B7D3C69" w:rsidR="00BE4573" w:rsidRPr="008B31E4" w:rsidRDefault="00BE4573" w:rsidP="00EB3CDE">
            <w:pPr>
              <w:spacing w:line="360" w:lineRule="auto"/>
              <w:jc w:val="center"/>
            </w:pPr>
            <w:r w:rsidRPr="008B31E4">
              <w:t>OD_Id</w:t>
            </w:r>
          </w:p>
        </w:tc>
        <w:tc>
          <w:tcPr>
            <w:tcW w:w="2750" w:type="dxa"/>
          </w:tcPr>
          <w:p w14:paraId="43F635A1" w14:textId="6E8374CA" w:rsidR="00BE4573" w:rsidRPr="008B31E4" w:rsidRDefault="00BE4573" w:rsidP="00EB3CDE">
            <w:pPr>
              <w:spacing w:line="360" w:lineRule="auto"/>
              <w:jc w:val="center"/>
            </w:pPr>
            <w:r w:rsidRPr="008B31E4">
              <w:t>Mã chi tiết đơn hàng</w:t>
            </w:r>
          </w:p>
        </w:tc>
        <w:tc>
          <w:tcPr>
            <w:tcW w:w="1813" w:type="dxa"/>
          </w:tcPr>
          <w:p w14:paraId="577436C1" w14:textId="442451C2" w:rsidR="00BE4573" w:rsidRPr="008B31E4" w:rsidRDefault="00BE4573" w:rsidP="00EB3CDE">
            <w:pPr>
              <w:spacing w:line="360" w:lineRule="auto"/>
              <w:jc w:val="center"/>
            </w:pPr>
            <w:r w:rsidRPr="008B31E4">
              <w:t>Int</w:t>
            </w:r>
          </w:p>
        </w:tc>
        <w:tc>
          <w:tcPr>
            <w:tcW w:w="1813" w:type="dxa"/>
          </w:tcPr>
          <w:p w14:paraId="20657F14" w14:textId="40615A5D" w:rsidR="00BE4573" w:rsidRPr="008B31E4" w:rsidRDefault="00BE4573" w:rsidP="00EB3CDE">
            <w:pPr>
              <w:spacing w:line="360" w:lineRule="auto"/>
              <w:jc w:val="center"/>
            </w:pPr>
            <w:r w:rsidRPr="008B31E4">
              <w:t>Primary key</w:t>
            </w:r>
          </w:p>
        </w:tc>
      </w:tr>
      <w:tr w:rsidR="00BE4573" w:rsidRPr="008B31E4" w14:paraId="0B889224" w14:textId="77777777" w:rsidTr="00EB3CDE">
        <w:trPr>
          <w:jc w:val="center"/>
        </w:trPr>
        <w:tc>
          <w:tcPr>
            <w:tcW w:w="704" w:type="dxa"/>
          </w:tcPr>
          <w:p w14:paraId="61BBB699" w14:textId="41222FBC" w:rsidR="00BE4573" w:rsidRPr="008B31E4" w:rsidRDefault="00BE4573" w:rsidP="00EB3CDE">
            <w:pPr>
              <w:spacing w:line="360" w:lineRule="auto"/>
              <w:jc w:val="center"/>
            </w:pPr>
            <w:r w:rsidRPr="008B31E4">
              <w:t>2</w:t>
            </w:r>
          </w:p>
        </w:tc>
        <w:tc>
          <w:tcPr>
            <w:tcW w:w="1985" w:type="dxa"/>
          </w:tcPr>
          <w:p w14:paraId="7958E711" w14:textId="578E159D" w:rsidR="00BE4573" w:rsidRPr="008B31E4" w:rsidRDefault="00BE4573" w:rsidP="00EB3CDE">
            <w:pPr>
              <w:spacing w:line="360" w:lineRule="auto"/>
              <w:jc w:val="center"/>
            </w:pPr>
            <w:r w:rsidRPr="008B31E4">
              <w:t>OD_OrderID</w:t>
            </w:r>
          </w:p>
        </w:tc>
        <w:tc>
          <w:tcPr>
            <w:tcW w:w="2750" w:type="dxa"/>
          </w:tcPr>
          <w:p w14:paraId="62A56F0F" w14:textId="00E00B78" w:rsidR="00BE4573" w:rsidRPr="008B31E4" w:rsidRDefault="00BE4573" w:rsidP="00EB3CDE">
            <w:pPr>
              <w:spacing w:line="360" w:lineRule="auto"/>
              <w:jc w:val="center"/>
            </w:pPr>
            <w:r w:rsidRPr="008B31E4">
              <w:t>Mã đơn hàng</w:t>
            </w:r>
          </w:p>
        </w:tc>
        <w:tc>
          <w:tcPr>
            <w:tcW w:w="1813" w:type="dxa"/>
          </w:tcPr>
          <w:p w14:paraId="7FA28443" w14:textId="2E24AF7F" w:rsidR="00BE4573" w:rsidRPr="008B31E4" w:rsidRDefault="00BE4573" w:rsidP="00EB3CDE">
            <w:pPr>
              <w:spacing w:line="360" w:lineRule="auto"/>
              <w:jc w:val="center"/>
            </w:pPr>
            <w:r w:rsidRPr="008B31E4">
              <w:t>Int</w:t>
            </w:r>
          </w:p>
        </w:tc>
        <w:tc>
          <w:tcPr>
            <w:tcW w:w="1813" w:type="dxa"/>
          </w:tcPr>
          <w:p w14:paraId="18B8FB2C" w14:textId="506D57C1" w:rsidR="00BE4573" w:rsidRPr="008B31E4" w:rsidRDefault="00BE4573" w:rsidP="00EB3CDE">
            <w:pPr>
              <w:spacing w:line="360" w:lineRule="auto"/>
              <w:jc w:val="center"/>
            </w:pPr>
            <w:r w:rsidRPr="008B31E4">
              <w:t>Foreign key</w:t>
            </w:r>
          </w:p>
        </w:tc>
      </w:tr>
      <w:tr w:rsidR="00BE4573" w:rsidRPr="008B31E4" w14:paraId="44920E94" w14:textId="77777777" w:rsidTr="00EB3CDE">
        <w:trPr>
          <w:jc w:val="center"/>
        </w:trPr>
        <w:tc>
          <w:tcPr>
            <w:tcW w:w="704" w:type="dxa"/>
          </w:tcPr>
          <w:p w14:paraId="115B29AD" w14:textId="0DCC6A6F" w:rsidR="00BE4573" w:rsidRPr="008B31E4" w:rsidRDefault="00BE4573" w:rsidP="00EB3CDE">
            <w:pPr>
              <w:spacing w:line="360" w:lineRule="auto"/>
              <w:jc w:val="center"/>
            </w:pPr>
            <w:r w:rsidRPr="008B31E4">
              <w:t>3</w:t>
            </w:r>
          </w:p>
        </w:tc>
        <w:tc>
          <w:tcPr>
            <w:tcW w:w="1985" w:type="dxa"/>
          </w:tcPr>
          <w:p w14:paraId="715A86F8" w14:textId="761BE1EA" w:rsidR="00BE4573" w:rsidRPr="008B31E4" w:rsidRDefault="00BE4573" w:rsidP="00EB3CDE">
            <w:pPr>
              <w:spacing w:line="360" w:lineRule="auto"/>
              <w:jc w:val="center"/>
            </w:pPr>
            <w:r w:rsidRPr="008B31E4">
              <w:t>OD_ProductID</w:t>
            </w:r>
          </w:p>
        </w:tc>
        <w:tc>
          <w:tcPr>
            <w:tcW w:w="2750" w:type="dxa"/>
          </w:tcPr>
          <w:p w14:paraId="38F8CFFB" w14:textId="26B6B3B0" w:rsidR="00BE4573" w:rsidRPr="008B31E4" w:rsidRDefault="00BE4573" w:rsidP="00EB3CDE">
            <w:pPr>
              <w:spacing w:line="360" w:lineRule="auto"/>
              <w:jc w:val="center"/>
            </w:pPr>
            <w:r w:rsidRPr="008B31E4">
              <w:t>Mã sản phẩm</w:t>
            </w:r>
          </w:p>
        </w:tc>
        <w:tc>
          <w:tcPr>
            <w:tcW w:w="1813" w:type="dxa"/>
          </w:tcPr>
          <w:p w14:paraId="3C4F9BA3" w14:textId="4A182D25" w:rsidR="00BE4573" w:rsidRPr="008B31E4" w:rsidRDefault="00BE4573" w:rsidP="00EB3CDE">
            <w:pPr>
              <w:spacing w:line="360" w:lineRule="auto"/>
              <w:jc w:val="center"/>
            </w:pPr>
            <w:r w:rsidRPr="008B31E4">
              <w:t>Int</w:t>
            </w:r>
          </w:p>
        </w:tc>
        <w:tc>
          <w:tcPr>
            <w:tcW w:w="1813" w:type="dxa"/>
          </w:tcPr>
          <w:p w14:paraId="551292AE" w14:textId="1C88C5DA" w:rsidR="00BE4573" w:rsidRPr="008B31E4" w:rsidRDefault="00BE4573" w:rsidP="00EB3CDE">
            <w:pPr>
              <w:spacing w:line="360" w:lineRule="auto"/>
              <w:jc w:val="center"/>
            </w:pPr>
            <w:r w:rsidRPr="008B31E4">
              <w:t>Foreign key</w:t>
            </w:r>
          </w:p>
        </w:tc>
      </w:tr>
      <w:tr w:rsidR="00BE4573" w:rsidRPr="008B31E4" w14:paraId="240648E3" w14:textId="77777777" w:rsidTr="00EB3CDE">
        <w:trPr>
          <w:jc w:val="center"/>
        </w:trPr>
        <w:tc>
          <w:tcPr>
            <w:tcW w:w="704" w:type="dxa"/>
          </w:tcPr>
          <w:p w14:paraId="324616CA" w14:textId="461AF4C4" w:rsidR="00BE4573" w:rsidRPr="008B31E4" w:rsidRDefault="00BE4573" w:rsidP="00EB3CDE">
            <w:pPr>
              <w:spacing w:line="360" w:lineRule="auto"/>
              <w:jc w:val="center"/>
            </w:pPr>
            <w:r w:rsidRPr="008B31E4">
              <w:t>4</w:t>
            </w:r>
          </w:p>
        </w:tc>
        <w:tc>
          <w:tcPr>
            <w:tcW w:w="1985" w:type="dxa"/>
          </w:tcPr>
          <w:p w14:paraId="45E500C0" w14:textId="132CE25D" w:rsidR="00BE4573" w:rsidRPr="008B31E4" w:rsidRDefault="00BE4573" w:rsidP="00EB3CDE">
            <w:pPr>
              <w:spacing w:line="360" w:lineRule="auto"/>
              <w:jc w:val="center"/>
            </w:pPr>
            <w:r w:rsidRPr="008B31E4">
              <w:t>OD_Price</w:t>
            </w:r>
          </w:p>
        </w:tc>
        <w:tc>
          <w:tcPr>
            <w:tcW w:w="2750" w:type="dxa"/>
          </w:tcPr>
          <w:p w14:paraId="7D5A9685" w14:textId="3BF4D77D" w:rsidR="00BE4573" w:rsidRPr="008B31E4" w:rsidRDefault="00BE4573" w:rsidP="00EB3CDE">
            <w:pPr>
              <w:spacing w:line="360" w:lineRule="auto"/>
              <w:jc w:val="center"/>
            </w:pPr>
            <w:r w:rsidRPr="008B31E4">
              <w:t>Giá sản phẩm</w:t>
            </w:r>
          </w:p>
        </w:tc>
        <w:tc>
          <w:tcPr>
            <w:tcW w:w="1813" w:type="dxa"/>
          </w:tcPr>
          <w:p w14:paraId="174D652E" w14:textId="3AFB97C0" w:rsidR="00BE4573" w:rsidRPr="008B31E4" w:rsidRDefault="00BE4573" w:rsidP="00EB3CDE">
            <w:pPr>
              <w:spacing w:line="360" w:lineRule="auto"/>
              <w:jc w:val="center"/>
            </w:pPr>
            <w:r w:rsidRPr="008B31E4">
              <w:t>Decimal</w:t>
            </w:r>
          </w:p>
        </w:tc>
        <w:tc>
          <w:tcPr>
            <w:tcW w:w="1813" w:type="dxa"/>
          </w:tcPr>
          <w:p w14:paraId="0F2F48BE" w14:textId="77777777" w:rsidR="00BE4573" w:rsidRPr="008B31E4" w:rsidRDefault="00BE4573" w:rsidP="00EB3CDE">
            <w:pPr>
              <w:spacing w:line="360" w:lineRule="auto"/>
              <w:jc w:val="center"/>
            </w:pPr>
          </w:p>
        </w:tc>
      </w:tr>
    </w:tbl>
    <w:p w14:paraId="7A41BF9C" w14:textId="1BD3EA81" w:rsidR="00BE4573" w:rsidRPr="008B31E4" w:rsidRDefault="00BE4573" w:rsidP="00FE5D01"/>
    <w:p w14:paraId="10284A39" w14:textId="626CE310" w:rsidR="00BE4573" w:rsidRPr="008B31E4" w:rsidRDefault="00BE4573" w:rsidP="00A362C1">
      <w:pPr>
        <w:pStyle w:val="bang"/>
      </w:pPr>
      <w:bookmarkStart w:id="85" w:name="_Toc193833080"/>
      <w:r w:rsidRPr="008B31E4">
        <w:t>Bảng 3.15  AspNetLogins-Lưu trữ thông tin đăng nhập của người dùng</w:t>
      </w:r>
      <w:bookmarkEnd w:id="85"/>
    </w:p>
    <w:tbl>
      <w:tblPr>
        <w:tblStyle w:val="TableGrid"/>
        <w:tblW w:w="0" w:type="auto"/>
        <w:tblLook w:val="04A0" w:firstRow="1" w:lastRow="0" w:firstColumn="1" w:lastColumn="0" w:noHBand="0" w:noVBand="1"/>
      </w:tblPr>
      <w:tblGrid>
        <w:gridCol w:w="704"/>
        <w:gridCol w:w="1985"/>
        <w:gridCol w:w="2750"/>
        <w:gridCol w:w="1813"/>
        <w:gridCol w:w="1813"/>
      </w:tblGrid>
      <w:tr w:rsidR="00BE4573" w:rsidRPr="008B31E4" w14:paraId="216A0A02" w14:textId="77777777" w:rsidTr="00B23C5B">
        <w:tc>
          <w:tcPr>
            <w:tcW w:w="704" w:type="dxa"/>
          </w:tcPr>
          <w:p w14:paraId="0FE72274" w14:textId="56A0EC20" w:rsidR="00BE4573" w:rsidRPr="008B31E4" w:rsidRDefault="00BE4573" w:rsidP="00A362C1">
            <w:pPr>
              <w:spacing w:line="360" w:lineRule="auto"/>
              <w:jc w:val="center"/>
            </w:pPr>
            <w:r w:rsidRPr="008B31E4">
              <w:t>STT</w:t>
            </w:r>
          </w:p>
        </w:tc>
        <w:tc>
          <w:tcPr>
            <w:tcW w:w="1985" w:type="dxa"/>
          </w:tcPr>
          <w:p w14:paraId="31217DB4" w14:textId="768F58C5" w:rsidR="00BE4573" w:rsidRPr="008B31E4" w:rsidRDefault="00BE4573" w:rsidP="00A362C1">
            <w:pPr>
              <w:spacing w:line="360" w:lineRule="auto"/>
              <w:jc w:val="center"/>
            </w:pPr>
            <w:r w:rsidRPr="008B31E4">
              <w:t>Tên trường</w:t>
            </w:r>
          </w:p>
        </w:tc>
        <w:tc>
          <w:tcPr>
            <w:tcW w:w="2750" w:type="dxa"/>
          </w:tcPr>
          <w:p w14:paraId="6CE039C1" w14:textId="744D72E7" w:rsidR="00BE4573" w:rsidRPr="008B31E4" w:rsidRDefault="00BE4573" w:rsidP="00A362C1">
            <w:pPr>
              <w:spacing w:line="360" w:lineRule="auto"/>
              <w:jc w:val="center"/>
            </w:pPr>
            <w:r w:rsidRPr="008B31E4">
              <w:t>Mô tả</w:t>
            </w:r>
          </w:p>
        </w:tc>
        <w:tc>
          <w:tcPr>
            <w:tcW w:w="1813" w:type="dxa"/>
          </w:tcPr>
          <w:p w14:paraId="7114995F" w14:textId="5A3DF324" w:rsidR="00BE4573" w:rsidRPr="008B31E4" w:rsidRDefault="00BE4573" w:rsidP="00A362C1">
            <w:pPr>
              <w:spacing w:line="360" w:lineRule="auto"/>
              <w:jc w:val="center"/>
            </w:pPr>
            <w:r w:rsidRPr="008B31E4">
              <w:t>Kiểu dữ liệu</w:t>
            </w:r>
          </w:p>
        </w:tc>
        <w:tc>
          <w:tcPr>
            <w:tcW w:w="1813" w:type="dxa"/>
          </w:tcPr>
          <w:p w14:paraId="3E4CBFE2" w14:textId="15A58339" w:rsidR="00BE4573" w:rsidRPr="008B31E4" w:rsidRDefault="00BE4573" w:rsidP="00A362C1">
            <w:pPr>
              <w:spacing w:line="360" w:lineRule="auto"/>
              <w:jc w:val="center"/>
            </w:pPr>
            <w:r w:rsidRPr="008B31E4">
              <w:t>Ràng buộc</w:t>
            </w:r>
          </w:p>
        </w:tc>
      </w:tr>
      <w:tr w:rsidR="00BE4573" w:rsidRPr="008B31E4" w14:paraId="0B48E6D2" w14:textId="77777777" w:rsidTr="00B23C5B">
        <w:tc>
          <w:tcPr>
            <w:tcW w:w="704" w:type="dxa"/>
          </w:tcPr>
          <w:p w14:paraId="7C0EBE72" w14:textId="09A7DEB4" w:rsidR="00BE4573" w:rsidRPr="008B31E4" w:rsidRDefault="00BE4573" w:rsidP="00A362C1">
            <w:pPr>
              <w:spacing w:line="360" w:lineRule="auto"/>
              <w:jc w:val="center"/>
            </w:pPr>
            <w:r w:rsidRPr="008B31E4">
              <w:t>1</w:t>
            </w:r>
          </w:p>
        </w:tc>
        <w:tc>
          <w:tcPr>
            <w:tcW w:w="1985" w:type="dxa"/>
          </w:tcPr>
          <w:p w14:paraId="5CAD25CE" w14:textId="08174D53" w:rsidR="00BE4573" w:rsidRPr="008B31E4" w:rsidRDefault="00BE4573" w:rsidP="00A362C1">
            <w:pPr>
              <w:spacing w:line="360" w:lineRule="auto"/>
              <w:jc w:val="center"/>
            </w:pPr>
            <w:r w:rsidRPr="008B31E4">
              <w:t>LoginProvider</w:t>
            </w:r>
          </w:p>
        </w:tc>
        <w:tc>
          <w:tcPr>
            <w:tcW w:w="2750" w:type="dxa"/>
          </w:tcPr>
          <w:p w14:paraId="79903C8E" w14:textId="00FE29E5" w:rsidR="00BE4573" w:rsidRPr="008B31E4" w:rsidRDefault="00BE4573" w:rsidP="00A362C1">
            <w:pPr>
              <w:spacing w:line="360" w:lineRule="auto"/>
              <w:jc w:val="center"/>
            </w:pPr>
            <w:r w:rsidRPr="008B31E4">
              <w:t>Nhà cung cấp dịch vụ đăng nhập</w:t>
            </w:r>
          </w:p>
        </w:tc>
        <w:tc>
          <w:tcPr>
            <w:tcW w:w="1813" w:type="dxa"/>
          </w:tcPr>
          <w:p w14:paraId="2D7002EE" w14:textId="3A52BD3B" w:rsidR="00BE4573" w:rsidRPr="008B31E4" w:rsidRDefault="00BE4573" w:rsidP="00A362C1">
            <w:pPr>
              <w:spacing w:line="360" w:lineRule="auto"/>
              <w:jc w:val="center"/>
            </w:pPr>
            <w:r w:rsidRPr="008B31E4">
              <w:t>Nvarchar(</w:t>
            </w:r>
            <w:r w:rsidR="00B23C5B" w:rsidRPr="008B31E4">
              <w:t>40</w:t>
            </w:r>
            <w:r w:rsidRPr="008B31E4">
              <w:t>)</w:t>
            </w:r>
          </w:p>
        </w:tc>
        <w:tc>
          <w:tcPr>
            <w:tcW w:w="1813" w:type="dxa"/>
          </w:tcPr>
          <w:p w14:paraId="3D2D3B4E" w14:textId="784A1AEE" w:rsidR="00BE4573" w:rsidRPr="008B31E4" w:rsidRDefault="00BE4573" w:rsidP="00A362C1">
            <w:pPr>
              <w:spacing w:line="360" w:lineRule="auto"/>
              <w:jc w:val="center"/>
            </w:pPr>
            <w:r w:rsidRPr="008B31E4">
              <w:t>Primary key</w:t>
            </w:r>
          </w:p>
        </w:tc>
      </w:tr>
      <w:tr w:rsidR="00BE4573" w:rsidRPr="008B31E4" w14:paraId="15ED07CD" w14:textId="77777777" w:rsidTr="00B23C5B">
        <w:tc>
          <w:tcPr>
            <w:tcW w:w="704" w:type="dxa"/>
          </w:tcPr>
          <w:p w14:paraId="06CBC4B5" w14:textId="4DF81223" w:rsidR="00BE4573" w:rsidRPr="008B31E4" w:rsidRDefault="00BE4573" w:rsidP="00A362C1">
            <w:pPr>
              <w:spacing w:line="360" w:lineRule="auto"/>
              <w:jc w:val="center"/>
            </w:pPr>
            <w:r w:rsidRPr="008B31E4">
              <w:t>2</w:t>
            </w:r>
          </w:p>
        </w:tc>
        <w:tc>
          <w:tcPr>
            <w:tcW w:w="1985" w:type="dxa"/>
          </w:tcPr>
          <w:p w14:paraId="524612FE" w14:textId="40DC99B6" w:rsidR="00BE4573" w:rsidRPr="008B31E4" w:rsidRDefault="00BE4573" w:rsidP="00A362C1">
            <w:pPr>
              <w:spacing w:line="360" w:lineRule="auto"/>
              <w:jc w:val="center"/>
            </w:pPr>
            <w:r w:rsidRPr="008B31E4">
              <w:t>ProviderKey</w:t>
            </w:r>
          </w:p>
        </w:tc>
        <w:tc>
          <w:tcPr>
            <w:tcW w:w="2750" w:type="dxa"/>
          </w:tcPr>
          <w:p w14:paraId="65537FCD" w14:textId="6A01C284" w:rsidR="00BE4573" w:rsidRPr="008B31E4" w:rsidRDefault="00BE4573" w:rsidP="00A362C1">
            <w:pPr>
              <w:spacing w:line="360" w:lineRule="auto"/>
              <w:jc w:val="center"/>
            </w:pPr>
            <w:r w:rsidRPr="008B31E4">
              <w:t>Người dùng của nhà cung cấp</w:t>
            </w:r>
          </w:p>
        </w:tc>
        <w:tc>
          <w:tcPr>
            <w:tcW w:w="1813" w:type="dxa"/>
          </w:tcPr>
          <w:p w14:paraId="4F5ABA08" w14:textId="65F7F689" w:rsidR="00BE4573" w:rsidRPr="008B31E4" w:rsidRDefault="00BE4573" w:rsidP="00A362C1">
            <w:pPr>
              <w:spacing w:line="360" w:lineRule="auto"/>
              <w:jc w:val="center"/>
            </w:pPr>
            <w:r w:rsidRPr="008B31E4">
              <w:t>Nvarchar(</w:t>
            </w:r>
            <w:r w:rsidR="00B23C5B" w:rsidRPr="008B31E4">
              <w:t>40</w:t>
            </w:r>
            <w:r w:rsidRPr="008B31E4">
              <w:t>)</w:t>
            </w:r>
          </w:p>
        </w:tc>
        <w:tc>
          <w:tcPr>
            <w:tcW w:w="1813" w:type="dxa"/>
          </w:tcPr>
          <w:p w14:paraId="669FA796" w14:textId="17586073" w:rsidR="00BE4573" w:rsidRPr="008B31E4" w:rsidRDefault="00BE4573" w:rsidP="00A362C1">
            <w:pPr>
              <w:spacing w:line="360" w:lineRule="auto"/>
              <w:jc w:val="center"/>
            </w:pPr>
            <w:r w:rsidRPr="008B31E4">
              <w:t>Primary key</w:t>
            </w:r>
          </w:p>
        </w:tc>
      </w:tr>
      <w:tr w:rsidR="00BE4573" w:rsidRPr="008B31E4" w14:paraId="16BED901" w14:textId="77777777" w:rsidTr="00B23C5B">
        <w:tc>
          <w:tcPr>
            <w:tcW w:w="704" w:type="dxa"/>
          </w:tcPr>
          <w:p w14:paraId="415102F0" w14:textId="3478E116" w:rsidR="00BE4573" w:rsidRPr="008B31E4" w:rsidRDefault="00BE4573" w:rsidP="00A362C1">
            <w:pPr>
              <w:spacing w:line="360" w:lineRule="auto"/>
              <w:jc w:val="center"/>
            </w:pPr>
            <w:r w:rsidRPr="008B31E4">
              <w:t>3</w:t>
            </w:r>
          </w:p>
        </w:tc>
        <w:tc>
          <w:tcPr>
            <w:tcW w:w="1985" w:type="dxa"/>
          </w:tcPr>
          <w:p w14:paraId="5BEA8541" w14:textId="1C5FE382" w:rsidR="00BE4573" w:rsidRPr="008B31E4" w:rsidRDefault="00BE4573" w:rsidP="00A362C1">
            <w:pPr>
              <w:spacing w:line="360" w:lineRule="auto"/>
              <w:jc w:val="center"/>
            </w:pPr>
            <w:r w:rsidRPr="008B31E4">
              <w:t>UserId</w:t>
            </w:r>
          </w:p>
        </w:tc>
        <w:tc>
          <w:tcPr>
            <w:tcW w:w="2750" w:type="dxa"/>
          </w:tcPr>
          <w:p w14:paraId="4F07072C" w14:textId="25A7B5E4" w:rsidR="00BE4573" w:rsidRPr="008B31E4" w:rsidRDefault="00BE4573" w:rsidP="00A362C1">
            <w:pPr>
              <w:spacing w:line="360" w:lineRule="auto"/>
              <w:jc w:val="center"/>
            </w:pPr>
            <w:r w:rsidRPr="008B31E4">
              <w:t>Mã người dùng</w:t>
            </w:r>
          </w:p>
        </w:tc>
        <w:tc>
          <w:tcPr>
            <w:tcW w:w="1813" w:type="dxa"/>
          </w:tcPr>
          <w:p w14:paraId="5BAB06CA" w14:textId="4C8E0FDF" w:rsidR="00BE4573" w:rsidRPr="008B31E4" w:rsidRDefault="00BE4573" w:rsidP="00A362C1">
            <w:pPr>
              <w:spacing w:line="360" w:lineRule="auto"/>
              <w:jc w:val="center"/>
            </w:pPr>
            <w:r w:rsidRPr="008B31E4">
              <w:t>Nvarchar(</w:t>
            </w:r>
            <w:r w:rsidR="00B23C5B" w:rsidRPr="008B31E4">
              <w:t>40</w:t>
            </w:r>
            <w:r w:rsidRPr="008B31E4">
              <w:t>)</w:t>
            </w:r>
          </w:p>
        </w:tc>
        <w:tc>
          <w:tcPr>
            <w:tcW w:w="1813" w:type="dxa"/>
          </w:tcPr>
          <w:p w14:paraId="4B304B20" w14:textId="5C80E395" w:rsidR="00BE4573" w:rsidRPr="008B31E4" w:rsidRDefault="00BE4573" w:rsidP="00A362C1">
            <w:pPr>
              <w:spacing w:line="360" w:lineRule="auto"/>
              <w:jc w:val="center"/>
            </w:pPr>
            <w:r w:rsidRPr="008B31E4">
              <w:t>Primary key</w:t>
            </w:r>
          </w:p>
        </w:tc>
      </w:tr>
    </w:tbl>
    <w:p w14:paraId="2BD81548" w14:textId="0103B66E" w:rsidR="00BE4573" w:rsidRPr="008B31E4" w:rsidRDefault="00BE4573" w:rsidP="00FE5D01"/>
    <w:p w14:paraId="44E63A81" w14:textId="034EE78A" w:rsidR="00B23C5B" w:rsidRPr="008B31E4" w:rsidRDefault="00B23C5B" w:rsidP="00A362C1">
      <w:pPr>
        <w:pStyle w:val="bang"/>
      </w:pPr>
      <w:bookmarkStart w:id="86" w:name="_Toc193833081"/>
      <w:r w:rsidRPr="008B31E4">
        <w:t>Bảng 3.16 AspNetClaims -Lưu trữ các đặc quyền hoặc thuộc tính bổ sung của người dùng</w:t>
      </w:r>
      <w:bookmarkEnd w:id="86"/>
    </w:p>
    <w:tbl>
      <w:tblPr>
        <w:tblStyle w:val="TableGrid"/>
        <w:tblW w:w="0" w:type="auto"/>
        <w:tblLook w:val="04A0" w:firstRow="1" w:lastRow="0" w:firstColumn="1" w:lastColumn="0" w:noHBand="0" w:noVBand="1"/>
      </w:tblPr>
      <w:tblGrid>
        <w:gridCol w:w="988"/>
        <w:gridCol w:w="1417"/>
        <w:gridCol w:w="3034"/>
        <w:gridCol w:w="1813"/>
        <w:gridCol w:w="1813"/>
      </w:tblGrid>
      <w:tr w:rsidR="00B23C5B" w:rsidRPr="008B31E4" w14:paraId="507E5841" w14:textId="77777777" w:rsidTr="00B23C5B">
        <w:tc>
          <w:tcPr>
            <w:tcW w:w="988" w:type="dxa"/>
          </w:tcPr>
          <w:p w14:paraId="5DCAC404" w14:textId="5E9FF417" w:rsidR="00B23C5B" w:rsidRPr="008B31E4" w:rsidRDefault="00B23C5B" w:rsidP="00A362C1">
            <w:pPr>
              <w:spacing w:line="360" w:lineRule="auto"/>
              <w:jc w:val="center"/>
            </w:pPr>
            <w:r w:rsidRPr="008B31E4">
              <w:t>STT</w:t>
            </w:r>
          </w:p>
        </w:tc>
        <w:tc>
          <w:tcPr>
            <w:tcW w:w="1417" w:type="dxa"/>
          </w:tcPr>
          <w:p w14:paraId="46CEA4D2" w14:textId="3963F6F0" w:rsidR="00B23C5B" w:rsidRPr="008B31E4" w:rsidRDefault="00B23C5B" w:rsidP="00A362C1">
            <w:pPr>
              <w:spacing w:line="360" w:lineRule="auto"/>
              <w:jc w:val="center"/>
            </w:pPr>
            <w:r w:rsidRPr="008B31E4">
              <w:t>Tên trường</w:t>
            </w:r>
          </w:p>
        </w:tc>
        <w:tc>
          <w:tcPr>
            <w:tcW w:w="3034" w:type="dxa"/>
          </w:tcPr>
          <w:p w14:paraId="0095DE31" w14:textId="4B053432" w:rsidR="00B23C5B" w:rsidRPr="008B31E4" w:rsidRDefault="00B23C5B" w:rsidP="00A362C1">
            <w:pPr>
              <w:spacing w:line="360" w:lineRule="auto"/>
              <w:jc w:val="center"/>
            </w:pPr>
            <w:r w:rsidRPr="008B31E4">
              <w:t>Mô tả</w:t>
            </w:r>
          </w:p>
        </w:tc>
        <w:tc>
          <w:tcPr>
            <w:tcW w:w="1813" w:type="dxa"/>
          </w:tcPr>
          <w:p w14:paraId="10799F5F" w14:textId="21B0484B" w:rsidR="00B23C5B" w:rsidRPr="008B31E4" w:rsidRDefault="00B23C5B" w:rsidP="00A362C1">
            <w:pPr>
              <w:spacing w:line="360" w:lineRule="auto"/>
              <w:jc w:val="center"/>
            </w:pPr>
            <w:r w:rsidRPr="008B31E4">
              <w:t>Kiểu dữ liệu</w:t>
            </w:r>
          </w:p>
        </w:tc>
        <w:tc>
          <w:tcPr>
            <w:tcW w:w="1813" w:type="dxa"/>
          </w:tcPr>
          <w:p w14:paraId="24E3C160" w14:textId="02D22ED4" w:rsidR="00B23C5B" w:rsidRPr="008B31E4" w:rsidRDefault="00B23C5B" w:rsidP="00A362C1">
            <w:pPr>
              <w:spacing w:line="360" w:lineRule="auto"/>
              <w:jc w:val="center"/>
            </w:pPr>
            <w:r w:rsidRPr="008B31E4">
              <w:t>Ràng buộc</w:t>
            </w:r>
          </w:p>
        </w:tc>
      </w:tr>
      <w:tr w:rsidR="00B23C5B" w:rsidRPr="008B31E4" w14:paraId="32A3ADAE" w14:textId="77777777" w:rsidTr="00B23C5B">
        <w:tc>
          <w:tcPr>
            <w:tcW w:w="988" w:type="dxa"/>
          </w:tcPr>
          <w:p w14:paraId="1A0C85AD" w14:textId="545B3CBA" w:rsidR="00B23C5B" w:rsidRPr="008B31E4" w:rsidRDefault="00B23C5B" w:rsidP="00A362C1">
            <w:pPr>
              <w:spacing w:line="360" w:lineRule="auto"/>
              <w:jc w:val="center"/>
            </w:pPr>
            <w:r w:rsidRPr="008B31E4">
              <w:t>1</w:t>
            </w:r>
          </w:p>
        </w:tc>
        <w:tc>
          <w:tcPr>
            <w:tcW w:w="1417" w:type="dxa"/>
          </w:tcPr>
          <w:p w14:paraId="6D7107B9" w14:textId="4B3590E0" w:rsidR="00B23C5B" w:rsidRPr="008B31E4" w:rsidRDefault="00B23C5B" w:rsidP="00A362C1">
            <w:pPr>
              <w:spacing w:line="360" w:lineRule="auto"/>
              <w:jc w:val="center"/>
            </w:pPr>
            <w:r w:rsidRPr="008B31E4">
              <w:t>Id</w:t>
            </w:r>
          </w:p>
        </w:tc>
        <w:tc>
          <w:tcPr>
            <w:tcW w:w="3034" w:type="dxa"/>
          </w:tcPr>
          <w:p w14:paraId="24424828" w14:textId="6103C208" w:rsidR="00B23C5B" w:rsidRPr="008B31E4" w:rsidRDefault="00B23C5B" w:rsidP="00A362C1">
            <w:pPr>
              <w:spacing w:line="360" w:lineRule="auto"/>
              <w:jc w:val="center"/>
            </w:pPr>
            <w:r w:rsidRPr="008B31E4">
              <w:t>Mã xác định quyền ngoài vai trò trong Role</w:t>
            </w:r>
          </w:p>
        </w:tc>
        <w:tc>
          <w:tcPr>
            <w:tcW w:w="1813" w:type="dxa"/>
          </w:tcPr>
          <w:p w14:paraId="1DD6FB6D" w14:textId="683792E2" w:rsidR="00B23C5B" w:rsidRPr="008B31E4" w:rsidRDefault="00B23C5B" w:rsidP="00A362C1">
            <w:pPr>
              <w:spacing w:line="360" w:lineRule="auto"/>
              <w:jc w:val="center"/>
            </w:pPr>
            <w:r w:rsidRPr="008B31E4">
              <w:t>Int</w:t>
            </w:r>
          </w:p>
        </w:tc>
        <w:tc>
          <w:tcPr>
            <w:tcW w:w="1813" w:type="dxa"/>
          </w:tcPr>
          <w:p w14:paraId="5B7856B8" w14:textId="370ACA1C" w:rsidR="00B23C5B" w:rsidRPr="008B31E4" w:rsidRDefault="00B23C5B" w:rsidP="00A362C1">
            <w:pPr>
              <w:spacing w:line="360" w:lineRule="auto"/>
              <w:jc w:val="center"/>
            </w:pPr>
            <w:r w:rsidRPr="008B31E4">
              <w:t>Primary key</w:t>
            </w:r>
          </w:p>
        </w:tc>
      </w:tr>
      <w:tr w:rsidR="00B23C5B" w:rsidRPr="008B31E4" w14:paraId="74A5E9A9" w14:textId="77777777" w:rsidTr="00B23C5B">
        <w:tc>
          <w:tcPr>
            <w:tcW w:w="988" w:type="dxa"/>
          </w:tcPr>
          <w:p w14:paraId="4C4AC813" w14:textId="33F85E21" w:rsidR="00B23C5B" w:rsidRPr="008B31E4" w:rsidRDefault="00B23C5B" w:rsidP="00A362C1">
            <w:pPr>
              <w:spacing w:line="360" w:lineRule="auto"/>
              <w:jc w:val="center"/>
            </w:pPr>
            <w:r w:rsidRPr="008B31E4">
              <w:t>2</w:t>
            </w:r>
          </w:p>
        </w:tc>
        <w:tc>
          <w:tcPr>
            <w:tcW w:w="1417" w:type="dxa"/>
          </w:tcPr>
          <w:p w14:paraId="6BEA4EE6" w14:textId="5A3FD62D" w:rsidR="00B23C5B" w:rsidRPr="008B31E4" w:rsidRDefault="00B23C5B" w:rsidP="00A362C1">
            <w:pPr>
              <w:spacing w:line="360" w:lineRule="auto"/>
              <w:jc w:val="center"/>
            </w:pPr>
            <w:r w:rsidRPr="008B31E4">
              <w:t>UerId</w:t>
            </w:r>
          </w:p>
        </w:tc>
        <w:tc>
          <w:tcPr>
            <w:tcW w:w="3034" w:type="dxa"/>
          </w:tcPr>
          <w:p w14:paraId="16E1D122" w14:textId="5E087368" w:rsidR="00B23C5B" w:rsidRPr="008B31E4" w:rsidRDefault="00B23C5B" w:rsidP="00A362C1">
            <w:pPr>
              <w:spacing w:line="360" w:lineRule="auto"/>
              <w:jc w:val="center"/>
            </w:pPr>
            <w:r w:rsidRPr="008B31E4">
              <w:t>Mã người dùng</w:t>
            </w:r>
          </w:p>
        </w:tc>
        <w:tc>
          <w:tcPr>
            <w:tcW w:w="1813" w:type="dxa"/>
          </w:tcPr>
          <w:p w14:paraId="7020B753" w14:textId="05404EAD" w:rsidR="00B23C5B" w:rsidRPr="008B31E4" w:rsidRDefault="00B23C5B" w:rsidP="00A362C1">
            <w:pPr>
              <w:spacing w:line="360" w:lineRule="auto"/>
              <w:jc w:val="center"/>
            </w:pPr>
            <w:r w:rsidRPr="008B31E4">
              <w:t>Nvarchar(128)</w:t>
            </w:r>
          </w:p>
        </w:tc>
        <w:tc>
          <w:tcPr>
            <w:tcW w:w="1813" w:type="dxa"/>
          </w:tcPr>
          <w:p w14:paraId="3225F146" w14:textId="77777777" w:rsidR="00B23C5B" w:rsidRPr="008B31E4" w:rsidRDefault="00B23C5B" w:rsidP="00A362C1">
            <w:pPr>
              <w:spacing w:line="360" w:lineRule="auto"/>
              <w:jc w:val="center"/>
            </w:pPr>
          </w:p>
        </w:tc>
      </w:tr>
      <w:tr w:rsidR="00B23C5B" w:rsidRPr="008B31E4" w14:paraId="186F1CD8" w14:textId="77777777" w:rsidTr="00B23C5B">
        <w:tc>
          <w:tcPr>
            <w:tcW w:w="988" w:type="dxa"/>
          </w:tcPr>
          <w:p w14:paraId="1C01F36E" w14:textId="0F16F9EC" w:rsidR="00B23C5B" w:rsidRPr="008B31E4" w:rsidRDefault="00B23C5B" w:rsidP="00A362C1">
            <w:pPr>
              <w:spacing w:line="360" w:lineRule="auto"/>
              <w:jc w:val="center"/>
            </w:pPr>
            <w:r w:rsidRPr="008B31E4">
              <w:t>3</w:t>
            </w:r>
          </w:p>
        </w:tc>
        <w:tc>
          <w:tcPr>
            <w:tcW w:w="1417" w:type="dxa"/>
          </w:tcPr>
          <w:p w14:paraId="11E48055" w14:textId="7F7E999D" w:rsidR="00B23C5B" w:rsidRPr="008B31E4" w:rsidRDefault="00B23C5B" w:rsidP="00A362C1">
            <w:pPr>
              <w:spacing w:line="360" w:lineRule="auto"/>
              <w:jc w:val="center"/>
            </w:pPr>
            <w:r w:rsidRPr="008B31E4">
              <w:t>ClaimType</w:t>
            </w:r>
          </w:p>
        </w:tc>
        <w:tc>
          <w:tcPr>
            <w:tcW w:w="3034" w:type="dxa"/>
          </w:tcPr>
          <w:p w14:paraId="061BE74B" w14:textId="36D815CB" w:rsidR="00B23C5B" w:rsidRPr="008B31E4" w:rsidRDefault="00B23C5B" w:rsidP="00A362C1">
            <w:pPr>
              <w:spacing w:line="360" w:lineRule="auto"/>
              <w:jc w:val="center"/>
            </w:pPr>
            <w:r w:rsidRPr="008B31E4">
              <w:t>Loại của claim</w:t>
            </w:r>
          </w:p>
        </w:tc>
        <w:tc>
          <w:tcPr>
            <w:tcW w:w="1813" w:type="dxa"/>
          </w:tcPr>
          <w:p w14:paraId="7784D460" w14:textId="1AC8ED08" w:rsidR="00B23C5B" w:rsidRPr="008B31E4" w:rsidRDefault="00B23C5B" w:rsidP="00A362C1">
            <w:pPr>
              <w:spacing w:line="360" w:lineRule="auto"/>
              <w:jc w:val="center"/>
            </w:pPr>
            <w:r w:rsidRPr="008B31E4">
              <w:t>Nvarchar(450)</w:t>
            </w:r>
          </w:p>
        </w:tc>
        <w:tc>
          <w:tcPr>
            <w:tcW w:w="1813" w:type="dxa"/>
          </w:tcPr>
          <w:p w14:paraId="3DD4668E" w14:textId="77777777" w:rsidR="00B23C5B" w:rsidRPr="008B31E4" w:rsidRDefault="00B23C5B" w:rsidP="00A362C1">
            <w:pPr>
              <w:spacing w:line="360" w:lineRule="auto"/>
              <w:jc w:val="center"/>
            </w:pPr>
          </w:p>
        </w:tc>
      </w:tr>
      <w:tr w:rsidR="00B23C5B" w:rsidRPr="008B31E4" w14:paraId="2C0A63CA" w14:textId="77777777" w:rsidTr="00B23C5B">
        <w:tc>
          <w:tcPr>
            <w:tcW w:w="988" w:type="dxa"/>
          </w:tcPr>
          <w:p w14:paraId="79B25A57" w14:textId="293A0F0B" w:rsidR="00B23C5B" w:rsidRPr="008B31E4" w:rsidRDefault="00B23C5B" w:rsidP="00A362C1">
            <w:pPr>
              <w:spacing w:line="360" w:lineRule="auto"/>
              <w:jc w:val="center"/>
            </w:pPr>
            <w:r w:rsidRPr="008B31E4">
              <w:t>4</w:t>
            </w:r>
          </w:p>
        </w:tc>
        <w:tc>
          <w:tcPr>
            <w:tcW w:w="1417" w:type="dxa"/>
          </w:tcPr>
          <w:p w14:paraId="4A40AD92" w14:textId="335FE93F" w:rsidR="00B23C5B" w:rsidRPr="008B31E4" w:rsidRDefault="00B23C5B" w:rsidP="00A362C1">
            <w:pPr>
              <w:spacing w:line="360" w:lineRule="auto"/>
              <w:jc w:val="center"/>
            </w:pPr>
            <w:r w:rsidRPr="008B31E4">
              <w:t>ClaimValue</w:t>
            </w:r>
          </w:p>
        </w:tc>
        <w:tc>
          <w:tcPr>
            <w:tcW w:w="3034" w:type="dxa"/>
          </w:tcPr>
          <w:p w14:paraId="2E4F9E85" w14:textId="0183DDF9" w:rsidR="00B23C5B" w:rsidRPr="008B31E4" w:rsidRDefault="00B23C5B" w:rsidP="00A362C1">
            <w:pPr>
              <w:spacing w:line="360" w:lineRule="auto"/>
              <w:jc w:val="center"/>
            </w:pPr>
            <w:r w:rsidRPr="008B31E4">
              <w:t>Giá trị của claim</w:t>
            </w:r>
          </w:p>
        </w:tc>
        <w:tc>
          <w:tcPr>
            <w:tcW w:w="1813" w:type="dxa"/>
          </w:tcPr>
          <w:p w14:paraId="3F811E0C" w14:textId="3AE742E5" w:rsidR="00B23C5B" w:rsidRPr="008B31E4" w:rsidRDefault="00B23C5B" w:rsidP="00A362C1">
            <w:pPr>
              <w:spacing w:line="360" w:lineRule="auto"/>
              <w:jc w:val="center"/>
            </w:pPr>
            <w:r w:rsidRPr="008B31E4">
              <w:t>Nvarchar(450)</w:t>
            </w:r>
          </w:p>
        </w:tc>
        <w:tc>
          <w:tcPr>
            <w:tcW w:w="1813" w:type="dxa"/>
          </w:tcPr>
          <w:p w14:paraId="576A8202" w14:textId="77777777" w:rsidR="00B23C5B" w:rsidRPr="008B31E4" w:rsidRDefault="00B23C5B" w:rsidP="00A362C1">
            <w:pPr>
              <w:spacing w:line="360" w:lineRule="auto"/>
              <w:jc w:val="center"/>
            </w:pPr>
          </w:p>
        </w:tc>
      </w:tr>
    </w:tbl>
    <w:p w14:paraId="067A5A54" w14:textId="3CD3AC99" w:rsidR="00B23C5B" w:rsidRPr="008B31E4" w:rsidRDefault="00B23C5B" w:rsidP="00FE5D01"/>
    <w:p w14:paraId="1F913B8E" w14:textId="032D5DA9" w:rsidR="00B23C5B" w:rsidRPr="008B31E4" w:rsidRDefault="00B23C5B" w:rsidP="00A362C1">
      <w:pPr>
        <w:pStyle w:val="bang"/>
      </w:pPr>
      <w:bookmarkStart w:id="87" w:name="_Toc193833082"/>
      <w:r w:rsidRPr="008B31E4">
        <w:t>Bảng 3.17 News – Lưu trữ thông tin bài viết</w:t>
      </w:r>
      <w:bookmarkEnd w:id="87"/>
    </w:p>
    <w:tbl>
      <w:tblPr>
        <w:tblStyle w:val="TableGrid"/>
        <w:tblW w:w="0" w:type="auto"/>
        <w:tblLook w:val="04A0" w:firstRow="1" w:lastRow="0" w:firstColumn="1" w:lastColumn="0" w:noHBand="0" w:noVBand="1"/>
      </w:tblPr>
      <w:tblGrid>
        <w:gridCol w:w="973"/>
        <w:gridCol w:w="1856"/>
        <w:gridCol w:w="2937"/>
        <w:gridCol w:w="1805"/>
        <w:gridCol w:w="1777"/>
      </w:tblGrid>
      <w:tr w:rsidR="006F36DD" w:rsidRPr="008B31E4" w14:paraId="16B7143E" w14:textId="77777777" w:rsidTr="003B48AB">
        <w:tc>
          <w:tcPr>
            <w:tcW w:w="988" w:type="dxa"/>
          </w:tcPr>
          <w:p w14:paraId="7E9653BF" w14:textId="77777777" w:rsidR="00B23C5B" w:rsidRPr="008B31E4" w:rsidRDefault="00B23C5B" w:rsidP="00A362C1">
            <w:pPr>
              <w:spacing w:line="360" w:lineRule="auto"/>
              <w:jc w:val="center"/>
            </w:pPr>
            <w:r w:rsidRPr="008B31E4">
              <w:t>STT</w:t>
            </w:r>
          </w:p>
        </w:tc>
        <w:tc>
          <w:tcPr>
            <w:tcW w:w="1417" w:type="dxa"/>
          </w:tcPr>
          <w:p w14:paraId="6817D56C" w14:textId="77777777" w:rsidR="00B23C5B" w:rsidRPr="008B31E4" w:rsidRDefault="00B23C5B" w:rsidP="00A362C1">
            <w:pPr>
              <w:spacing w:line="360" w:lineRule="auto"/>
              <w:jc w:val="center"/>
            </w:pPr>
            <w:r w:rsidRPr="008B31E4">
              <w:t>Tên trường</w:t>
            </w:r>
          </w:p>
        </w:tc>
        <w:tc>
          <w:tcPr>
            <w:tcW w:w="3034" w:type="dxa"/>
          </w:tcPr>
          <w:p w14:paraId="756386FE" w14:textId="77777777" w:rsidR="00B23C5B" w:rsidRPr="008B31E4" w:rsidRDefault="00B23C5B" w:rsidP="00A362C1">
            <w:pPr>
              <w:spacing w:line="360" w:lineRule="auto"/>
              <w:jc w:val="center"/>
            </w:pPr>
            <w:r w:rsidRPr="008B31E4">
              <w:t>Mô tả</w:t>
            </w:r>
          </w:p>
        </w:tc>
        <w:tc>
          <w:tcPr>
            <w:tcW w:w="1813" w:type="dxa"/>
          </w:tcPr>
          <w:p w14:paraId="063EBAA9" w14:textId="77777777" w:rsidR="00B23C5B" w:rsidRPr="008B31E4" w:rsidRDefault="00B23C5B" w:rsidP="00A362C1">
            <w:pPr>
              <w:spacing w:line="360" w:lineRule="auto"/>
              <w:jc w:val="center"/>
            </w:pPr>
            <w:r w:rsidRPr="008B31E4">
              <w:t>Kiểu dữ liệu</w:t>
            </w:r>
          </w:p>
        </w:tc>
        <w:tc>
          <w:tcPr>
            <w:tcW w:w="1813" w:type="dxa"/>
          </w:tcPr>
          <w:p w14:paraId="2F8B8697" w14:textId="77777777" w:rsidR="00B23C5B" w:rsidRPr="008B31E4" w:rsidRDefault="00B23C5B" w:rsidP="00A362C1">
            <w:pPr>
              <w:spacing w:line="360" w:lineRule="auto"/>
              <w:jc w:val="center"/>
            </w:pPr>
            <w:r w:rsidRPr="008B31E4">
              <w:t>Ràng buộc</w:t>
            </w:r>
          </w:p>
        </w:tc>
      </w:tr>
      <w:tr w:rsidR="006F36DD" w:rsidRPr="008B31E4" w14:paraId="701FB789" w14:textId="77777777" w:rsidTr="003B48AB">
        <w:tc>
          <w:tcPr>
            <w:tcW w:w="988" w:type="dxa"/>
          </w:tcPr>
          <w:p w14:paraId="089049A5" w14:textId="77777777" w:rsidR="00B23C5B" w:rsidRPr="008B31E4" w:rsidRDefault="00B23C5B" w:rsidP="00A362C1">
            <w:pPr>
              <w:spacing w:line="360" w:lineRule="auto"/>
              <w:jc w:val="center"/>
            </w:pPr>
            <w:r w:rsidRPr="008B31E4">
              <w:t>1</w:t>
            </w:r>
          </w:p>
        </w:tc>
        <w:tc>
          <w:tcPr>
            <w:tcW w:w="1417" w:type="dxa"/>
          </w:tcPr>
          <w:p w14:paraId="2265FE7C" w14:textId="04E2B910" w:rsidR="00B23C5B" w:rsidRPr="008B31E4" w:rsidRDefault="00C45B91" w:rsidP="00A362C1">
            <w:pPr>
              <w:spacing w:line="360" w:lineRule="auto"/>
              <w:jc w:val="center"/>
            </w:pPr>
            <w:r w:rsidRPr="008B31E4">
              <w:t>N_</w:t>
            </w:r>
            <w:r w:rsidR="00B23C5B" w:rsidRPr="008B31E4">
              <w:t>Id</w:t>
            </w:r>
          </w:p>
        </w:tc>
        <w:tc>
          <w:tcPr>
            <w:tcW w:w="3034" w:type="dxa"/>
          </w:tcPr>
          <w:p w14:paraId="3DE08FB9" w14:textId="4C341049" w:rsidR="00B23C5B" w:rsidRPr="008B31E4" w:rsidRDefault="00B23C5B" w:rsidP="00A362C1">
            <w:pPr>
              <w:spacing w:line="360" w:lineRule="auto"/>
              <w:jc w:val="center"/>
            </w:pPr>
            <w:r w:rsidRPr="008B31E4">
              <w:t xml:space="preserve">Mã </w:t>
            </w:r>
            <w:r w:rsidR="00C45B91" w:rsidRPr="008B31E4">
              <w:t>bài viết</w:t>
            </w:r>
          </w:p>
        </w:tc>
        <w:tc>
          <w:tcPr>
            <w:tcW w:w="1813" w:type="dxa"/>
          </w:tcPr>
          <w:p w14:paraId="6AF67A48" w14:textId="77777777" w:rsidR="00B23C5B" w:rsidRPr="008B31E4" w:rsidRDefault="00B23C5B" w:rsidP="00A362C1">
            <w:pPr>
              <w:spacing w:line="360" w:lineRule="auto"/>
              <w:jc w:val="center"/>
            </w:pPr>
            <w:r w:rsidRPr="008B31E4">
              <w:t>Int</w:t>
            </w:r>
          </w:p>
        </w:tc>
        <w:tc>
          <w:tcPr>
            <w:tcW w:w="1813" w:type="dxa"/>
          </w:tcPr>
          <w:p w14:paraId="0CBE0057" w14:textId="77777777" w:rsidR="00B23C5B" w:rsidRPr="008B31E4" w:rsidRDefault="00B23C5B" w:rsidP="00A362C1">
            <w:pPr>
              <w:spacing w:line="360" w:lineRule="auto"/>
              <w:jc w:val="center"/>
            </w:pPr>
            <w:r w:rsidRPr="008B31E4">
              <w:t>Primary key</w:t>
            </w:r>
          </w:p>
        </w:tc>
      </w:tr>
      <w:tr w:rsidR="006F36DD" w:rsidRPr="008B31E4" w14:paraId="4C7703DE" w14:textId="77777777" w:rsidTr="003B48AB">
        <w:tc>
          <w:tcPr>
            <w:tcW w:w="988" w:type="dxa"/>
          </w:tcPr>
          <w:p w14:paraId="0BD0E9E0" w14:textId="77777777" w:rsidR="00B23C5B" w:rsidRPr="008B31E4" w:rsidRDefault="00B23C5B" w:rsidP="00A362C1">
            <w:pPr>
              <w:spacing w:line="360" w:lineRule="auto"/>
              <w:jc w:val="center"/>
            </w:pPr>
            <w:r w:rsidRPr="008B31E4">
              <w:t>2</w:t>
            </w:r>
          </w:p>
        </w:tc>
        <w:tc>
          <w:tcPr>
            <w:tcW w:w="1417" w:type="dxa"/>
          </w:tcPr>
          <w:p w14:paraId="68A8E773" w14:textId="345E1180" w:rsidR="00B23C5B" w:rsidRPr="008B31E4" w:rsidRDefault="00C45B91" w:rsidP="00A362C1">
            <w:pPr>
              <w:spacing w:line="360" w:lineRule="auto"/>
              <w:jc w:val="center"/>
            </w:pPr>
            <w:r w:rsidRPr="008B31E4">
              <w:t>N_</w:t>
            </w:r>
            <w:r w:rsidR="00B23C5B" w:rsidRPr="008B31E4">
              <w:t>Title</w:t>
            </w:r>
          </w:p>
        </w:tc>
        <w:tc>
          <w:tcPr>
            <w:tcW w:w="3034" w:type="dxa"/>
          </w:tcPr>
          <w:p w14:paraId="32C42602" w14:textId="77777777" w:rsidR="00B23C5B" w:rsidRPr="008B31E4" w:rsidRDefault="00B23C5B" w:rsidP="00A362C1">
            <w:pPr>
              <w:spacing w:line="360" w:lineRule="auto"/>
              <w:jc w:val="center"/>
            </w:pPr>
            <w:r w:rsidRPr="008B31E4">
              <w:t>Mã người dùng</w:t>
            </w:r>
          </w:p>
        </w:tc>
        <w:tc>
          <w:tcPr>
            <w:tcW w:w="1813" w:type="dxa"/>
          </w:tcPr>
          <w:p w14:paraId="29F2DE8A" w14:textId="0DE656E0" w:rsidR="00B23C5B" w:rsidRPr="008B31E4" w:rsidRDefault="00B23C5B" w:rsidP="00A362C1">
            <w:pPr>
              <w:spacing w:line="360" w:lineRule="auto"/>
              <w:jc w:val="center"/>
            </w:pPr>
            <w:r w:rsidRPr="008B31E4">
              <w:t>Nvarchar(</w:t>
            </w:r>
            <w:r w:rsidR="00373F8B" w:rsidRPr="008B31E4">
              <w:t>20</w:t>
            </w:r>
            <w:r w:rsidRPr="008B31E4">
              <w:t>)</w:t>
            </w:r>
          </w:p>
        </w:tc>
        <w:tc>
          <w:tcPr>
            <w:tcW w:w="1813" w:type="dxa"/>
          </w:tcPr>
          <w:p w14:paraId="6550165E" w14:textId="77777777" w:rsidR="00B23C5B" w:rsidRPr="008B31E4" w:rsidRDefault="00B23C5B" w:rsidP="00A362C1">
            <w:pPr>
              <w:spacing w:line="360" w:lineRule="auto"/>
              <w:jc w:val="center"/>
            </w:pPr>
          </w:p>
        </w:tc>
      </w:tr>
      <w:tr w:rsidR="006F36DD" w:rsidRPr="008B31E4" w14:paraId="68EA0334" w14:textId="77777777" w:rsidTr="003B48AB">
        <w:tc>
          <w:tcPr>
            <w:tcW w:w="988" w:type="dxa"/>
          </w:tcPr>
          <w:p w14:paraId="0CDC2ED3" w14:textId="77777777" w:rsidR="00B23C5B" w:rsidRPr="008B31E4" w:rsidRDefault="00B23C5B" w:rsidP="00A362C1">
            <w:pPr>
              <w:spacing w:line="360" w:lineRule="auto"/>
              <w:jc w:val="center"/>
            </w:pPr>
            <w:r w:rsidRPr="008B31E4">
              <w:t>3</w:t>
            </w:r>
          </w:p>
        </w:tc>
        <w:tc>
          <w:tcPr>
            <w:tcW w:w="1417" w:type="dxa"/>
          </w:tcPr>
          <w:p w14:paraId="75FCF997" w14:textId="17CCDF9D" w:rsidR="00B23C5B" w:rsidRPr="008B31E4" w:rsidRDefault="00C45B91" w:rsidP="00A362C1">
            <w:pPr>
              <w:spacing w:line="360" w:lineRule="auto"/>
              <w:jc w:val="center"/>
            </w:pPr>
            <w:r w:rsidRPr="008B31E4">
              <w:t>N_</w:t>
            </w:r>
            <w:r w:rsidR="00B23C5B" w:rsidRPr="008B31E4">
              <w:t>Description</w:t>
            </w:r>
          </w:p>
        </w:tc>
        <w:tc>
          <w:tcPr>
            <w:tcW w:w="3034" w:type="dxa"/>
          </w:tcPr>
          <w:p w14:paraId="050004C1" w14:textId="77777777" w:rsidR="00B23C5B" w:rsidRPr="008B31E4" w:rsidRDefault="00B23C5B" w:rsidP="00A362C1">
            <w:pPr>
              <w:spacing w:line="360" w:lineRule="auto"/>
              <w:jc w:val="center"/>
            </w:pPr>
            <w:r w:rsidRPr="008B31E4">
              <w:t>Loại của claim</w:t>
            </w:r>
          </w:p>
        </w:tc>
        <w:tc>
          <w:tcPr>
            <w:tcW w:w="1813" w:type="dxa"/>
          </w:tcPr>
          <w:p w14:paraId="6CC30CFE" w14:textId="1A076FBA" w:rsidR="00B23C5B" w:rsidRPr="008B31E4" w:rsidRDefault="00B23C5B" w:rsidP="00A362C1">
            <w:pPr>
              <w:spacing w:line="360" w:lineRule="auto"/>
              <w:jc w:val="center"/>
            </w:pPr>
            <w:r w:rsidRPr="008B31E4">
              <w:t>Nvarchar(</w:t>
            </w:r>
            <w:r w:rsidR="00373F8B" w:rsidRPr="008B31E4">
              <w:t>10</w:t>
            </w:r>
            <w:r w:rsidRPr="008B31E4">
              <w:t>0)</w:t>
            </w:r>
          </w:p>
        </w:tc>
        <w:tc>
          <w:tcPr>
            <w:tcW w:w="1813" w:type="dxa"/>
          </w:tcPr>
          <w:p w14:paraId="11D664E9" w14:textId="77777777" w:rsidR="00B23C5B" w:rsidRPr="008B31E4" w:rsidRDefault="00B23C5B" w:rsidP="00A362C1">
            <w:pPr>
              <w:spacing w:line="360" w:lineRule="auto"/>
              <w:jc w:val="center"/>
            </w:pPr>
          </w:p>
        </w:tc>
      </w:tr>
      <w:tr w:rsidR="006F36DD" w:rsidRPr="008B31E4" w14:paraId="1F4750B2" w14:textId="77777777" w:rsidTr="003B48AB">
        <w:tc>
          <w:tcPr>
            <w:tcW w:w="988" w:type="dxa"/>
          </w:tcPr>
          <w:p w14:paraId="7489C372" w14:textId="77777777" w:rsidR="00B23C5B" w:rsidRPr="008B31E4" w:rsidRDefault="00B23C5B" w:rsidP="00A362C1">
            <w:pPr>
              <w:spacing w:line="360" w:lineRule="auto"/>
              <w:jc w:val="center"/>
            </w:pPr>
            <w:r w:rsidRPr="008B31E4">
              <w:t>4</w:t>
            </w:r>
          </w:p>
        </w:tc>
        <w:tc>
          <w:tcPr>
            <w:tcW w:w="1417" w:type="dxa"/>
          </w:tcPr>
          <w:p w14:paraId="641BD948" w14:textId="19410C0C" w:rsidR="00B23C5B" w:rsidRPr="008B31E4" w:rsidRDefault="00C45B91" w:rsidP="00A362C1">
            <w:pPr>
              <w:spacing w:line="360" w:lineRule="auto"/>
              <w:jc w:val="center"/>
            </w:pPr>
            <w:r w:rsidRPr="008B31E4">
              <w:t>N_</w:t>
            </w:r>
            <w:r w:rsidR="00373F8B" w:rsidRPr="008B31E4">
              <w:t>Detail</w:t>
            </w:r>
          </w:p>
        </w:tc>
        <w:tc>
          <w:tcPr>
            <w:tcW w:w="3034" w:type="dxa"/>
          </w:tcPr>
          <w:p w14:paraId="1B6B9C84" w14:textId="77777777" w:rsidR="00B23C5B" w:rsidRPr="008B31E4" w:rsidRDefault="00B23C5B" w:rsidP="00A362C1">
            <w:pPr>
              <w:spacing w:line="360" w:lineRule="auto"/>
              <w:jc w:val="center"/>
            </w:pPr>
            <w:r w:rsidRPr="008B31E4">
              <w:t>Giá trị của claim</w:t>
            </w:r>
          </w:p>
        </w:tc>
        <w:tc>
          <w:tcPr>
            <w:tcW w:w="1813" w:type="dxa"/>
          </w:tcPr>
          <w:p w14:paraId="0A602303" w14:textId="1E7128F4" w:rsidR="00B23C5B" w:rsidRPr="008B31E4" w:rsidRDefault="00B23C5B" w:rsidP="00A362C1">
            <w:pPr>
              <w:spacing w:line="360" w:lineRule="auto"/>
              <w:jc w:val="center"/>
            </w:pPr>
            <w:r w:rsidRPr="008B31E4">
              <w:t>Nvarchar(</w:t>
            </w:r>
            <w:r w:rsidR="00373F8B" w:rsidRPr="008B31E4">
              <w:t>10</w:t>
            </w:r>
            <w:r w:rsidRPr="008B31E4">
              <w:t>0)</w:t>
            </w:r>
          </w:p>
        </w:tc>
        <w:tc>
          <w:tcPr>
            <w:tcW w:w="1813" w:type="dxa"/>
          </w:tcPr>
          <w:p w14:paraId="252BE044" w14:textId="77777777" w:rsidR="00B23C5B" w:rsidRPr="008B31E4" w:rsidRDefault="00B23C5B" w:rsidP="00A362C1">
            <w:pPr>
              <w:spacing w:line="360" w:lineRule="auto"/>
              <w:jc w:val="center"/>
            </w:pPr>
          </w:p>
        </w:tc>
      </w:tr>
      <w:tr w:rsidR="00B23C5B" w:rsidRPr="008B31E4" w14:paraId="757BE920" w14:textId="77777777" w:rsidTr="003B48AB">
        <w:tc>
          <w:tcPr>
            <w:tcW w:w="988" w:type="dxa"/>
          </w:tcPr>
          <w:p w14:paraId="5F29D84F" w14:textId="4346CFF0" w:rsidR="00B23C5B" w:rsidRPr="008B31E4" w:rsidRDefault="00373F8B" w:rsidP="00A362C1">
            <w:pPr>
              <w:spacing w:line="360" w:lineRule="auto"/>
              <w:jc w:val="center"/>
            </w:pPr>
            <w:r w:rsidRPr="008B31E4">
              <w:t>5</w:t>
            </w:r>
          </w:p>
        </w:tc>
        <w:tc>
          <w:tcPr>
            <w:tcW w:w="1417" w:type="dxa"/>
          </w:tcPr>
          <w:p w14:paraId="635C253D" w14:textId="0CC9191B" w:rsidR="00B23C5B" w:rsidRPr="008B31E4" w:rsidRDefault="00C45B91" w:rsidP="00A362C1">
            <w:pPr>
              <w:spacing w:line="360" w:lineRule="auto"/>
              <w:jc w:val="center"/>
            </w:pPr>
            <w:r w:rsidRPr="008B31E4">
              <w:t>N_</w:t>
            </w:r>
            <w:r w:rsidR="00373F8B" w:rsidRPr="008B31E4">
              <w:t>Image</w:t>
            </w:r>
          </w:p>
        </w:tc>
        <w:tc>
          <w:tcPr>
            <w:tcW w:w="3034" w:type="dxa"/>
          </w:tcPr>
          <w:p w14:paraId="610D8D7E" w14:textId="765A08B1" w:rsidR="00B23C5B" w:rsidRPr="008B31E4" w:rsidRDefault="00373F8B" w:rsidP="00A362C1">
            <w:pPr>
              <w:spacing w:line="360" w:lineRule="auto"/>
              <w:jc w:val="center"/>
            </w:pPr>
            <w:r w:rsidRPr="008B31E4">
              <w:t>Hình ảnh bài viết</w:t>
            </w:r>
          </w:p>
        </w:tc>
        <w:tc>
          <w:tcPr>
            <w:tcW w:w="1813" w:type="dxa"/>
          </w:tcPr>
          <w:p w14:paraId="5FFA1009" w14:textId="3CBD2DA7" w:rsidR="00B23C5B" w:rsidRPr="008B31E4" w:rsidRDefault="00373F8B" w:rsidP="00A362C1">
            <w:pPr>
              <w:spacing w:line="360" w:lineRule="auto"/>
              <w:jc w:val="center"/>
            </w:pPr>
            <w:r w:rsidRPr="008B31E4">
              <w:t>Nvarchar(100)</w:t>
            </w:r>
          </w:p>
        </w:tc>
        <w:tc>
          <w:tcPr>
            <w:tcW w:w="1813" w:type="dxa"/>
          </w:tcPr>
          <w:p w14:paraId="17460D60" w14:textId="77777777" w:rsidR="00B23C5B" w:rsidRPr="008B31E4" w:rsidRDefault="00B23C5B" w:rsidP="00A362C1">
            <w:pPr>
              <w:spacing w:line="360" w:lineRule="auto"/>
              <w:jc w:val="center"/>
            </w:pPr>
          </w:p>
        </w:tc>
      </w:tr>
      <w:tr w:rsidR="00B23C5B" w:rsidRPr="008B31E4" w14:paraId="4D37DFF4" w14:textId="77777777" w:rsidTr="003B48AB">
        <w:tc>
          <w:tcPr>
            <w:tcW w:w="988" w:type="dxa"/>
          </w:tcPr>
          <w:p w14:paraId="6E9E0C75" w14:textId="65E245E6" w:rsidR="00B23C5B" w:rsidRPr="008B31E4" w:rsidRDefault="00C45B91" w:rsidP="00A362C1">
            <w:pPr>
              <w:spacing w:line="360" w:lineRule="auto"/>
              <w:jc w:val="center"/>
            </w:pPr>
            <w:r w:rsidRPr="008B31E4">
              <w:t>6</w:t>
            </w:r>
          </w:p>
        </w:tc>
        <w:tc>
          <w:tcPr>
            <w:tcW w:w="1417" w:type="dxa"/>
          </w:tcPr>
          <w:p w14:paraId="4050CB3B" w14:textId="2394FADF" w:rsidR="00B23C5B" w:rsidRPr="008B31E4" w:rsidRDefault="00C45B91" w:rsidP="00A362C1">
            <w:pPr>
              <w:spacing w:line="360" w:lineRule="auto"/>
              <w:jc w:val="center"/>
            </w:pPr>
            <w:r w:rsidRPr="008B31E4">
              <w:t>N_</w:t>
            </w:r>
            <w:r w:rsidR="00373F8B" w:rsidRPr="008B31E4">
              <w:t>Alias</w:t>
            </w:r>
          </w:p>
        </w:tc>
        <w:tc>
          <w:tcPr>
            <w:tcW w:w="3034" w:type="dxa"/>
          </w:tcPr>
          <w:p w14:paraId="76917178" w14:textId="33F5D1F6" w:rsidR="00B23C5B" w:rsidRPr="008B31E4" w:rsidRDefault="00373F8B" w:rsidP="00A362C1">
            <w:pPr>
              <w:spacing w:line="360" w:lineRule="auto"/>
              <w:jc w:val="center"/>
            </w:pPr>
            <w:r w:rsidRPr="008B31E4">
              <w:t>Bí danh bài viết</w:t>
            </w:r>
          </w:p>
        </w:tc>
        <w:tc>
          <w:tcPr>
            <w:tcW w:w="1813" w:type="dxa"/>
          </w:tcPr>
          <w:p w14:paraId="44BAFD08" w14:textId="0420B710" w:rsidR="00B23C5B" w:rsidRPr="008B31E4" w:rsidRDefault="00373F8B" w:rsidP="00A362C1">
            <w:pPr>
              <w:spacing w:line="360" w:lineRule="auto"/>
              <w:jc w:val="center"/>
            </w:pPr>
            <w:r w:rsidRPr="008B31E4">
              <w:t>Nvarchar(</w:t>
            </w:r>
            <w:r w:rsidR="00C45B91" w:rsidRPr="008B31E4">
              <w:t>20</w:t>
            </w:r>
            <w:r w:rsidRPr="008B31E4">
              <w:t>)</w:t>
            </w:r>
          </w:p>
        </w:tc>
        <w:tc>
          <w:tcPr>
            <w:tcW w:w="1813" w:type="dxa"/>
          </w:tcPr>
          <w:p w14:paraId="548A003C" w14:textId="77777777" w:rsidR="00B23C5B" w:rsidRPr="008B31E4" w:rsidRDefault="00B23C5B" w:rsidP="00A362C1">
            <w:pPr>
              <w:spacing w:line="360" w:lineRule="auto"/>
              <w:jc w:val="center"/>
            </w:pPr>
          </w:p>
        </w:tc>
      </w:tr>
      <w:tr w:rsidR="00B23C5B" w:rsidRPr="008B31E4" w14:paraId="5C7FBAE5" w14:textId="77777777" w:rsidTr="003B48AB">
        <w:tc>
          <w:tcPr>
            <w:tcW w:w="988" w:type="dxa"/>
          </w:tcPr>
          <w:p w14:paraId="62D8866F" w14:textId="28160929" w:rsidR="00B23C5B" w:rsidRPr="008B31E4" w:rsidRDefault="00C45B91" w:rsidP="00A362C1">
            <w:pPr>
              <w:spacing w:line="360" w:lineRule="auto"/>
              <w:jc w:val="center"/>
            </w:pPr>
            <w:r w:rsidRPr="008B31E4">
              <w:t>7</w:t>
            </w:r>
          </w:p>
        </w:tc>
        <w:tc>
          <w:tcPr>
            <w:tcW w:w="1417" w:type="dxa"/>
          </w:tcPr>
          <w:p w14:paraId="27AA4763" w14:textId="48CB8FA1" w:rsidR="00B23C5B" w:rsidRPr="008B31E4" w:rsidRDefault="00C45B91" w:rsidP="00A362C1">
            <w:pPr>
              <w:spacing w:line="360" w:lineRule="auto"/>
              <w:jc w:val="center"/>
            </w:pPr>
            <w:r w:rsidRPr="008B31E4">
              <w:t>N_</w:t>
            </w:r>
            <w:r w:rsidR="00373F8B" w:rsidRPr="008B31E4">
              <w:t>IsActive</w:t>
            </w:r>
          </w:p>
        </w:tc>
        <w:tc>
          <w:tcPr>
            <w:tcW w:w="3034" w:type="dxa"/>
          </w:tcPr>
          <w:p w14:paraId="4A816C7E" w14:textId="545A3841" w:rsidR="00B23C5B" w:rsidRPr="008B31E4" w:rsidRDefault="00373F8B" w:rsidP="00A362C1">
            <w:pPr>
              <w:spacing w:line="360" w:lineRule="auto"/>
              <w:jc w:val="center"/>
            </w:pPr>
            <w:r w:rsidRPr="008B31E4">
              <w:t>Trạng thái bài viết</w:t>
            </w:r>
          </w:p>
        </w:tc>
        <w:tc>
          <w:tcPr>
            <w:tcW w:w="1813" w:type="dxa"/>
          </w:tcPr>
          <w:p w14:paraId="622BFB35" w14:textId="03DB5AC4" w:rsidR="00B23C5B" w:rsidRPr="008B31E4" w:rsidRDefault="00373F8B" w:rsidP="00A362C1">
            <w:pPr>
              <w:spacing w:line="360" w:lineRule="auto"/>
              <w:jc w:val="center"/>
            </w:pPr>
            <w:r w:rsidRPr="008B31E4">
              <w:t>Boolean</w:t>
            </w:r>
          </w:p>
        </w:tc>
        <w:tc>
          <w:tcPr>
            <w:tcW w:w="1813" w:type="dxa"/>
          </w:tcPr>
          <w:p w14:paraId="4C510D80" w14:textId="77777777" w:rsidR="00B23C5B" w:rsidRPr="008B31E4" w:rsidRDefault="00B23C5B" w:rsidP="00A362C1">
            <w:pPr>
              <w:spacing w:line="360" w:lineRule="auto"/>
              <w:jc w:val="center"/>
            </w:pPr>
          </w:p>
        </w:tc>
      </w:tr>
      <w:tr w:rsidR="00373F8B" w:rsidRPr="008B31E4" w14:paraId="2657CB9D" w14:textId="77777777" w:rsidTr="003B48AB">
        <w:tc>
          <w:tcPr>
            <w:tcW w:w="988" w:type="dxa"/>
          </w:tcPr>
          <w:p w14:paraId="5F2C503A" w14:textId="4E5F0098" w:rsidR="00373F8B" w:rsidRPr="008B31E4" w:rsidRDefault="00C45B91" w:rsidP="00A362C1">
            <w:pPr>
              <w:spacing w:line="360" w:lineRule="auto"/>
              <w:jc w:val="center"/>
            </w:pPr>
            <w:r w:rsidRPr="008B31E4">
              <w:t>8</w:t>
            </w:r>
          </w:p>
        </w:tc>
        <w:tc>
          <w:tcPr>
            <w:tcW w:w="1417" w:type="dxa"/>
          </w:tcPr>
          <w:p w14:paraId="420EA3C0" w14:textId="56A650D2" w:rsidR="00373F8B" w:rsidRPr="008B31E4" w:rsidRDefault="00C45B91" w:rsidP="00A362C1">
            <w:pPr>
              <w:spacing w:line="360" w:lineRule="auto"/>
              <w:jc w:val="center"/>
            </w:pPr>
            <w:r w:rsidRPr="008B31E4">
              <w:t>N</w:t>
            </w:r>
            <w:r w:rsidR="00373F8B" w:rsidRPr="008B31E4">
              <w:t>_CreatedBy</w:t>
            </w:r>
          </w:p>
        </w:tc>
        <w:tc>
          <w:tcPr>
            <w:tcW w:w="3034" w:type="dxa"/>
          </w:tcPr>
          <w:p w14:paraId="46ACDF0E" w14:textId="06027852" w:rsidR="00373F8B" w:rsidRPr="008B31E4" w:rsidRDefault="00373F8B" w:rsidP="00A362C1">
            <w:pPr>
              <w:spacing w:line="360" w:lineRule="auto"/>
              <w:jc w:val="center"/>
            </w:pPr>
            <w:r w:rsidRPr="008B31E4">
              <w:t>Người tạo sản bài viết</w:t>
            </w:r>
          </w:p>
        </w:tc>
        <w:tc>
          <w:tcPr>
            <w:tcW w:w="1813" w:type="dxa"/>
          </w:tcPr>
          <w:p w14:paraId="70F601E9" w14:textId="5120D2F6" w:rsidR="00373F8B" w:rsidRPr="008B31E4" w:rsidRDefault="00373F8B" w:rsidP="00A362C1">
            <w:pPr>
              <w:spacing w:line="360" w:lineRule="auto"/>
              <w:jc w:val="center"/>
            </w:pPr>
            <w:r w:rsidRPr="008B31E4">
              <w:t>Nvarchar(20)</w:t>
            </w:r>
          </w:p>
        </w:tc>
        <w:tc>
          <w:tcPr>
            <w:tcW w:w="1813" w:type="dxa"/>
          </w:tcPr>
          <w:p w14:paraId="28B44214" w14:textId="77777777" w:rsidR="00373F8B" w:rsidRPr="008B31E4" w:rsidRDefault="00373F8B" w:rsidP="00A362C1">
            <w:pPr>
              <w:spacing w:line="360" w:lineRule="auto"/>
              <w:jc w:val="center"/>
            </w:pPr>
          </w:p>
        </w:tc>
      </w:tr>
      <w:tr w:rsidR="00373F8B" w:rsidRPr="008B31E4" w14:paraId="06402466" w14:textId="77777777" w:rsidTr="003B48AB">
        <w:tc>
          <w:tcPr>
            <w:tcW w:w="988" w:type="dxa"/>
          </w:tcPr>
          <w:p w14:paraId="05D08B00" w14:textId="3AA3F6F1" w:rsidR="00373F8B" w:rsidRPr="008B31E4" w:rsidRDefault="00C45B91" w:rsidP="00A362C1">
            <w:pPr>
              <w:spacing w:line="360" w:lineRule="auto"/>
              <w:jc w:val="center"/>
            </w:pPr>
            <w:r w:rsidRPr="008B31E4">
              <w:t>9</w:t>
            </w:r>
          </w:p>
        </w:tc>
        <w:tc>
          <w:tcPr>
            <w:tcW w:w="1417" w:type="dxa"/>
          </w:tcPr>
          <w:p w14:paraId="2C713147" w14:textId="2D2E4286" w:rsidR="00373F8B" w:rsidRPr="008B31E4" w:rsidRDefault="00C45B91" w:rsidP="00A362C1">
            <w:pPr>
              <w:spacing w:line="360" w:lineRule="auto"/>
              <w:jc w:val="center"/>
            </w:pPr>
            <w:r w:rsidRPr="008B31E4">
              <w:t>N</w:t>
            </w:r>
            <w:r w:rsidR="00373F8B" w:rsidRPr="008B31E4">
              <w:t>_CreatedDate</w:t>
            </w:r>
          </w:p>
        </w:tc>
        <w:tc>
          <w:tcPr>
            <w:tcW w:w="3034" w:type="dxa"/>
          </w:tcPr>
          <w:p w14:paraId="0D7C4611" w14:textId="2509E1B6" w:rsidR="00373F8B" w:rsidRPr="008B31E4" w:rsidRDefault="00373F8B" w:rsidP="00A362C1">
            <w:pPr>
              <w:spacing w:line="360" w:lineRule="auto"/>
              <w:jc w:val="center"/>
            </w:pPr>
            <w:r w:rsidRPr="008B31E4">
              <w:t>Ngày tạo danh bài viết</w:t>
            </w:r>
          </w:p>
        </w:tc>
        <w:tc>
          <w:tcPr>
            <w:tcW w:w="1813" w:type="dxa"/>
          </w:tcPr>
          <w:p w14:paraId="7398A269" w14:textId="3375EED6" w:rsidR="00373F8B" w:rsidRPr="008B31E4" w:rsidRDefault="00373F8B" w:rsidP="00A362C1">
            <w:pPr>
              <w:spacing w:line="360" w:lineRule="auto"/>
              <w:jc w:val="center"/>
            </w:pPr>
            <w:r w:rsidRPr="008B31E4">
              <w:t>Date</w:t>
            </w:r>
          </w:p>
        </w:tc>
        <w:tc>
          <w:tcPr>
            <w:tcW w:w="1813" w:type="dxa"/>
          </w:tcPr>
          <w:p w14:paraId="419B84BD" w14:textId="77777777" w:rsidR="00373F8B" w:rsidRPr="008B31E4" w:rsidRDefault="00373F8B" w:rsidP="00A362C1">
            <w:pPr>
              <w:spacing w:line="360" w:lineRule="auto"/>
              <w:jc w:val="center"/>
            </w:pPr>
          </w:p>
        </w:tc>
      </w:tr>
      <w:tr w:rsidR="00373F8B" w:rsidRPr="008B31E4" w14:paraId="3A9A3DCE" w14:textId="77777777" w:rsidTr="003B48AB">
        <w:tc>
          <w:tcPr>
            <w:tcW w:w="988" w:type="dxa"/>
          </w:tcPr>
          <w:p w14:paraId="62669EE2" w14:textId="0A7FA467" w:rsidR="00373F8B" w:rsidRPr="008B31E4" w:rsidRDefault="00C45B91" w:rsidP="00A362C1">
            <w:pPr>
              <w:spacing w:line="360" w:lineRule="auto"/>
              <w:jc w:val="center"/>
            </w:pPr>
            <w:r w:rsidRPr="008B31E4">
              <w:t>10</w:t>
            </w:r>
          </w:p>
        </w:tc>
        <w:tc>
          <w:tcPr>
            <w:tcW w:w="1417" w:type="dxa"/>
          </w:tcPr>
          <w:p w14:paraId="15EA22E4" w14:textId="0FA2F56D" w:rsidR="00373F8B" w:rsidRPr="008B31E4" w:rsidRDefault="00C45B91" w:rsidP="00A362C1">
            <w:pPr>
              <w:spacing w:line="360" w:lineRule="auto"/>
              <w:jc w:val="center"/>
            </w:pPr>
            <w:r w:rsidRPr="008B31E4">
              <w:t>N</w:t>
            </w:r>
            <w:r w:rsidR="00373F8B" w:rsidRPr="008B31E4">
              <w:t>_ModifiedDate</w:t>
            </w:r>
          </w:p>
        </w:tc>
        <w:tc>
          <w:tcPr>
            <w:tcW w:w="3034" w:type="dxa"/>
          </w:tcPr>
          <w:p w14:paraId="52492FB0" w14:textId="35D1DA39" w:rsidR="00373F8B" w:rsidRPr="008B31E4" w:rsidRDefault="00373F8B" w:rsidP="00A362C1">
            <w:pPr>
              <w:spacing w:line="360" w:lineRule="auto"/>
              <w:jc w:val="center"/>
            </w:pPr>
            <w:r w:rsidRPr="008B31E4">
              <w:t>Ngày chỉnh sửa bài viết</w:t>
            </w:r>
          </w:p>
        </w:tc>
        <w:tc>
          <w:tcPr>
            <w:tcW w:w="1813" w:type="dxa"/>
          </w:tcPr>
          <w:p w14:paraId="5CB748E1" w14:textId="7A3295CE" w:rsidR="00373F8B" w:rsidRPr="008B31E4" w:rsidRDefault="00373F8B" w:rsidP="00A362C1">
            <w:pPr>
              <w:spacing w:line="360" w:lineRule="auto"/>
              <w:jc w:val="center"/>
            </w:pPr>
            <w:r w:rsidRPr="008B31E4">
              <w:t>Date</w:t>
            </w:r>
          </w:p>
        </w:tc>
        <w:tc>
          <w:tcPr>
            <w:tcW w:w="1813" w:type="dxa"/>
          </w:tcPr>
          <w:p w14:paraId="7E73C6B0" w14:textId="77777777" w:rsidR="00373F8B" w:rsidRPr="008B31E4" w:rsidRDefault="00373F8B" w:rsidP="00A362C1">
            <w:pPr>
              <w:spacing w:line="360" w:lineRule="auto"/>
              <w:jc w:val="center"/>
            </w:pPr>
          </w:p>
        </w:tc>
      </w:tr>
      <w:tr w:rsidR="00373F8B" w:rsidRPr="008B31E4" w14:paraId="46C3C6A2" w14:textId="77777777" w:rsidTr="003B48AB">
        <w:tc>
          <w:tcPr>
            <w:tcW w:w="988" w:type="dxa"/>
          </w:tcPr>
          <w:p w14:paraId="0D8832FD" w14:textId="235AE5FC" w:rsidR="00373F8B" w:rsidRPr="008B31E4" w:rsidRDefault="00C45B91" w:rsidP="00A362C1">
            <w:pPr>
              <w:spacing w:line="360" w:lineRule="auto"/>
              <w:jc w:val="center"/>
            </w:pPr>
            <w:r w:rsidRPr="008B31E4">
              <w:t>11</w:t>
            </w:r>
          </w:p>
        </w:tc>
        <w:tc>
          <w:tcPr>
            <w:tcW w:w="1417" w:type="dxa"/>
          </w:tcPr>
          <w:p w14:paraId="3D18C151" w14:textId="1766E897" w:rsidR="00373F8B" w:rsidRPr="008B31E4" w:rsidRDefault="00C45B91" w:rsidP="00A362C1">
            <w:pPr>
              <w:spacing w:line="360" w:lineRule="auto"/>
              <w:jc w:val="center"/>
            </w:pPr>
            <w:r w:rsidRPr="008B31E4">
              <w:t>N</w:t>
            </w:r>
            <w:r w:rsidR="00373F8B" w:rsidRPr="008B31E4">
              <w:t>_ Modifiedby</w:t>
            </w:r>
          </w:p>
        </w:tc>
        <w:tc>
          <w:tcPr>
            <w:tcW w:w="3034" w:type="dxa"/>
          </w:tcPr>
          <w:p w14:paraId="79BD1D1C" w14:textId="2ACB5FF4" w:rsidR="00373F8B" w:rsidRPr="008B31E4" w:rsidRDefault="00373F8B" w:rsidP="00A362C1">
            <w:pPr>
              <w:spacing w:line="360" w:lineRule="auto"/>
              <w:jc w:val="center"/>
            </w:pPr>
            <w:r w:rsidRPr="008B31E4">
              <w:t>Người chỉnh sửa bài viết</w:t>
            </w:r>
          </w:p>
        </w:tc>
        <w:tc>
          <w:tcPr>
            <w:tcW w:w="1813" w:type="dxa"/>
          </w:tcPr>
          <w:p w14:paraId="6712AF75" w14:textId="05A55B50" w:rsidR="00373F8B" w:rsidRPr="008B31E4" w:rsidRDefault="00373F8B" w:rsidP="00A362C1">
            <w:pPr>
              <w:spacing w:line="360" w:lineRule="auto"/>
              <w:jc w:val="center"/>
            </w:pPr>
            <w:r w:rsidRPr="008B31E4">
              <w:t>Nvarchar(20)</w:t>
            </w:r>
          </w:p>
        </w:tc>
        <w:tc>
          <w:tcPr>
            <w:tcW w:w="1813" w:type="dxa"/>
          </w:tcPr>
          <w:p w14:paraId="52E2181C" w14:textId="77777777" w:rsidR="00373F8B" w:rsidRPr="008B31E4" w:rsidRDefault="00373F8B" w:rsidP="00A362C1">
            <w:pPr>
              <w:spacing w:line="360" w:lineRule="auto"/>
              <w:jc w:val="center"/>
            </w:pPr>
          </w:p>
        </w:tc>
      </w:tr>
    </w:tbl>
    <w:p w14:paraId="7E6EE00D" w14:textId="7135BDAD" w:rsidR="00B23C5B" w:rsidRPr="008B31E4" w:rsidRDefault="00B23C5B" w:rsidP="00FE5D01"/>
    <w:p w14:paraId="35BA7A7A" w14:textId="55F42369" w:rsidR="00C45B91" w:rsidRPr="008B31E4" w:rsidRDefault="00C45B91" w:rsidP="00A362C1">
      <w:pPr>
        <w:pStyle w:val="bang"/>
      </w:pPr>
      <w:bookmarkStart w:id="88" w:name="_Toc193833083"/>
      <w:r w:rsidRPr="008B31E4">
        <w:t>Bảng 3.18 ThongKes – Lưu trữ lượt truy cập người dùng</w:t>
      </w:r>
      <w:bookmarkEnd w:id="88"/>
    </w:p>
    <w:tbl>
      <w:tblPr>
        <w:tblStyle w:val="TableGrid"/>
        <w:tblW w:w="0" w:type="auto"/>
        <w:tblLook w:val="04A0" w:firstRow="1" w:lastRow="0" w:firstColumn="1" w:lastColumn="0" w:noHBand="0" w:noVBand="1"/>
      </w:tblPr>
      <w:tblGrid>
        <w:gridCol w:w="937"/>
        <w:gridCol w:w="1936"/>
        <w:gridCol w:w="2710"/>
        <w:gridCol w:w="1787"/>
        <w:gridCol w:w="1695"/>
      </w:tblGrid>
      <w:tr w:rsidR="00C45B91" w:rsidRPr="008B31E4" w14:paraId="1005D5D9" w14:textId="77777777" w:rsidTr="00C45B91">
        <w:tc>
          <w:tcPr>
            <w:tcW w:w="937" w:type="dxa"/>
          </w:tcPr>
          <w:p w14:paraId="1B89A5C5" w14:textId="77777777" w:rsidR="00C45B91" w:rsidRPr="008B31E4" w:rsidRDefault="00C45B91" w:rsidP="00A362C1">
            <w:pPr>
              <w:spacing w:line="360" w:lineRule="auto"/>
              <w:jc w:val="center"/>
            </w:pPr>
            <w:r w:rsidRPr="008B31E4">
              <w:t>STT</w:t>
            </w:r>
          </w:p>
        </w:tc>
        <w:tc>
          <w:tcPr>
            <w:tcW w:w="1936" w:type="dxa"/>
          </w:tcPr>
          <w:p w14:paraId="0AA92B18" w14:textId="77777777" w:rsidR="00C45B91" w:rsidRPr="008B31E4" w:rsidRDefault="00C45B91" w:rsidP="00A362C1">
            <w:pPr>
              <w:spacing w:line="360" w:lineRule="auto"/>
              <w:jc w:val="center"/>
            </w:pPr>
            <w:r w:rsidRPr="008B31E4">
              <w:t>Tên trường</w:t>
            </w:r>
          </w:p>
        </w:tc>
        <w:tc>
          <w:tcPr>
            <w:tcW w:w="2710" w:type="dxa"/>
          </w:tcPr>
          <w:p w14:paraId="16E6F7DC" w14:textId="77777777" w:rsidR="00C45B91" w:rsidRPr="008B31E4" w:rsidRDefault="00C45B91" w:rsidP="00A362C1">
            <w:pPr>
              <w:spacing w:line="360" w:lineRule="auto"/>
              <w:jc w:val="center"/>
            </w:pPr>
            <w:r w:rsidRPr="008B31E4">
              <w:t>Mô tả</w:t>
            </w:r>
          </w:p>
        </w:tc>
        <w:tc>
          <w:tcPr>
            <w:tcW w:w="1787" w:type="dxa"/>
          </w:tcPr>
          <w:p w14:paraId="35BF78FB" w14:textId="77777777" w:rsidR="00C45B91" w:rsidRPr="008B31E4" w:rsidRDefault="00C45B91" w:rsidP="00A362C1">
            <w:pPr>
              <w:spacing w:line="360" w:lineRule="auto"/>
              <w:jc w:val="center"/>
            </w:pPr>
            <w:r w:rsidRPr="008B31E4">
              <w:t>Kiểu dữ liệu</w:t>
            </w:r>
          </w:p>
        </w:tc>
        <w:tc>
          <w:tcPr>
            <w:tcW w:w="1695" w:type="dxa"/>
          </w:tcPr>
          <w:p w14:paraId="0D9108A8" w14:textId="77777777" w:rsidR="00C45B91" w:rsidRPr="008B31E4" w:rsidRDefault="00C45B91" w:rsidP="00A362C1">
            <w:pPr>
              <w:spacing w:line="360" w:lineRule="auto"/>
              <w:jc w:val="center"/>
            </w:pPr>
            <w:r w:rsidRPr="008B31E4">
              <w:t>Ràng buộc</w:t>
            </w:r>
          </w:p>
        </w:tc>
      </w:tr>
      <w:tr w:rsidR="00C45B91" w:rsidRPr="008B31E4" w14:paraId="23D1AC38" w14:textId="77777777" w:rsidTr="00C45B91">
        <w:tc>
          <w:tcPr>
            <w:tcW w:w="937" w:type="dxa"/>
          </w:tcPr>
          <w:p w14:paraId="4AE99DE1" w14:textId="77777777" w:rsidR="00C45B91" w:rsidRPr="008B31E4" w:rsidRDefault="00C45B91" w:rsidP="00A362C1">
            <w:pPr>
              <w:spacing w:line="360" w:lineRule="auto"/>
              <w:jc w:val="center"/>
            </w:pPr>
            <w:r w:rsidRPr="008B31E4">
              <w:t>1</w:t>
            </w:r>
          </w:p>
        </w:tc>
        <w:tc>
          <w:tcPr>
            <w:tcW w:w="1936" w:type="dxa"/>
          </w:tcPr>
          <w:p w14:paraId="7F5A957B" w14:textId="4E48601B" w:rsidR="00C45B91" w:rsidRPr="008B31E4" w:rsidRDefault="00C45B91" w:rsidP="00A362C1">
            <w:pPr>
              <w:spacing w:line="360" w:lineRule="auto"/>
              <w:jc w:val="center"/>
            </w:pPr>
            <w:r w:rsidRPr="008B31E4">
              <w:t>THK_Id</w:t>
            </w:r>
          </w:p>
        </w:tc>
        <w:tc>
          <w:tcPr>
            <w:tcW w:w="2710" w:type="dxa"/>
          </w:tcPr>
          <w:p w14:paraId="51257A3B" w14:textId="512E5CCF" w:rsidR="00C45B91" w:rsidRPr="008B31E4" w:rsidRDefault="00C45B91" w:rsidP="00A362C1">
            <w:pPr>
              <w:spacing w:line="360" w:lineRule="auto"/>
              <w:jc w:val="center"/>
            </w:pPr>
            <w:r w:rsidRPr="008B31E4">
              <w:t>Mã thống kê</w:t>
            </w:r>
          </w:p>
        </w:tc>
        <w:tc>
          <w:tcPr>
            <w:tcW w:w="1787" w:type="dxa"/>
          </w:tcPr>
          <w:p w14:paraId="25CF0EAA" w14:textId="77777777" w:rsidR="00C45B91" w:rsidRPr="008B31E4" w:rsidRDefault="00C45B91" w:rsidP="00A362C1">
            <w:pPr>
              <w:spacing w:line="360" w:lineRule="auto"/>
              <w:jc w:val="center"/>
            </w:pPr>
            <w:r w:rsidRPr="008B31E4">
              <w:t>Int</w:t>
            </w:r>
          </w:p>
        </w:tc>
        <w:tc>
          <w:tcPr>
            <w:tcW w:w="1695" w:type="dxa"/>
          </w:tcPr>
          <w:p w14:paraId="13725272" w14:textId="77777777" w:rsidR="00C45B91" w:rsidRPr="008B31E4" w:rsidRDefault="00C45B91" w:rsidP="00A362C1">
            <w:pPr>
              <w:spacing w:line="360" w:lineRule="auto"/>
              <w:jc w:val="center"/>
            </w:pPr>
            <w:r w:rsidRPr="008B31E4">
              <w:t>Primary key</w:t>
            </w:r>
          </w:p>
        </w:tc>
      </w:tr>
      <w:tr w:rsidR="00C45B91" w:rsidRPr="008B31E4" w14:paraId="747D54B7" w14:textId="77777777" w:rsidTr="00C45B91">
        <w:tc>
          <w:tcPr>
            <w:tcW w:w="937" w:type="dxa"/>
          </w:tcPr>
          <w:p w14:paraId="3DC89ACA" w14:textId="77777777" w:rsidR="00C45B91" w:rsidRPr="008B31E4" w:rsidRDefault="00C45B91" w:rsidP="00A362C1">
            <w:pPr>
              <w:spacing w:line="360" w:lineRule="auto"/>
              <w:jc w:val="center"/>
            </w:pPr>
            <w:r w:rsidRPr="008B31E4">
              <w:t>2</w:t>
            </w:r>
          </w:p>
        </w:tc>
        <w:tc>
          <w:tcPr>
            <w:tcW w:w="1936" w:type="dxa"/>
          </w:tcPr>
          <w:p w14:paraId="53E704EF" w14:textId="60F28BBF" w:rsidR="00C45B91" w:rsidRPr="008B31E4" w:rsidRDefault="00C45B91" w:rsidP="00A362C1">
            <w:pPr>
              <w:spacing w:line="360" w:lineRule="auto"/>
              <w:jc w:val="center"/>
            </w:pPr>
            <w:r w:rsidRPr="008B31E4">
              <w:t>THK_Time</w:t>
            </w:r>
          </w:p>
        </w:tc>
        <w:tc>
          <w:tcPr>
            <w:tcW w:w="2710" w:type="dxa"/>
          </w:tcPr>
          <w:p w14:paraId="60B51E96" w14:textId="255A346C" w:rsidR="00C45B91" w:rsidRPr="008B31E4" w:rsidRDefault="00C45B91" w:rsidP="00A362C1">
            <w:pPr>
              <w:spacing w:line="360" w:lineRule="auto"/>
              <w:jc w:val="center"/>
            </w:pPr>
            <w:r w:rsidRPr="008B31E4">
              <w:t>Khoản thời gian được thống kê</w:t>
            </w:r>
          </w:p>
        </w:tc>
        <w:tc>
          <w:tcPr>
            <w:tcW w:w="1787" w:type="dxa"/>
          </w:tcPr>
          <w:p w14:paraId="1F635190" w14:textId="7053B5F6" w:rsidR="00C45B91" w:rsidRPr="008B31E4" w:rsidRDefault="00C45B91" w:rsidP="00A362C1">
            <w:pPr>
              <w:spacing w:line="360" w:lineRule="auto"/>
              <w:jc w:val="center"/>
            </w:pPr>
            <w:r w:rsidRPr="008B31E4">
              <w:t>Date</w:t>
            </w:r>
          </w:p>
        </w:tc>
        <w:tc>
          <w:tcPr>
            <w:tcW w:w="1695" w:type="dxa"/>
          </w:tcPr>
          <w:p w14:paraId="403CB876" w14:textId="77777777" w:rsidR="00C45B91" w:rsidRPr="008B31E4" w:rsidRDefault="00C45B91" w:rsidP="00A362C1">
            <w:pPr>
              <w:spacing w:line="360" w:lineRule="auto"/>
              <w:jc w:val="center"/>
            </w:pPr>
          </w:p>
        </w:tc>
      </w:tr>
      <w:tr w:rsidR="00C45B91" w:rsidRPr="008B31E4" w14:paraId="04F71FF3" w14:textId="77777777" w:rsidTr="00C45B91">
        <w:tc>
          <w:tcPr>
            <w:tcW w:w="937" w:type="dxa"/>
          </w:tcPr>
          <w:p w14:paraId="0727E61F" w14:textId="77777777" w:rsidR="00C45B91" w:rsidRPr="008B31E4" w:rsidRDefault="00C45B91" w:rsidP="00A362C1">
            <w:pPr>
              <w:spacing w:line="360" w:lineRule="auto"/>
              <w:jc w:val="center"/>
            </w:pPr>
            <w:r w:rsidRPr="008B31E4">
              <w:t>3</w:t>
            </w:r>
          </w:p>
        </w:tc>
        <w:tc>
          <w:tcPr>
            <w:tcW w:w="1936" w:type="dxa"/>
          </w:tcPr>
          <w:p w14:paraId="20B3EDA2" w14:textId="4BAA75C6" w:rsidR="00C45B91" w:rsidRPr="008B31E4" w:rsidRDefault="00C45B91" w:rsidP="00A362C1">
            <w:pPr>
              <w:spacing w:line="360" w:lineRule="auto"/>
              <w:jc w:val="center"/>
            </w:pPr>
            <w:r w:rsidRPr="008B31E4">
              <w:t>THK_SoTruyCap</w:t>
            </w:r>
          </w:p>
        </w:tc>
        <w:tc>
          <w:tcPr>
            <w:tcW w:w="2710" w:type="dxa"/>
          </w:tcPr>
          <w:p w14:paraId="31B0266F" w14:textId="5FF00FD1" w:rsidR="00C45B91" w:rsidRPr="008B31E4" w:rsidRDefault="00C45B91" w:rsidP="00A362C1">
            <w:pPr>
              <w:spacing w:line="360" w:lineRule="auto"/>
              <w:jc w:val="center"/>
            </w:pPr>
            <w:r w:rsidRPr="008B31E4">
              <w:t>Số lượt truy cập vào website</w:t>
            </w:r>
          </w:p>
        </w:tc>
        <w:tc>
          <w:tcPr>
            <w:tcW w:w="1787" w:type="dxa"/>
          </w:tcPr>
          <w:p w14:paraId="4DBF4E35" w14:textId="01B2F22A" w:rsidR="00C45B91" w:rsidRPr="008B31E4" w:rsidRDefault="00C45B91" w:rsidP="00A362C1">
            <w:pPr>
              <w:spacing w:line="360" w:lineRule="auto"/>
              <w:jc w:val="center"/>
            </w:pPr>
            <w:r w:rsidRPr="008B31E4">
              <w:t>Int</w:t>
            </w:r>
          </w:p>
        </w:tc>
        <w:tc>
          <w:tcPr>
            <w:tcW w:w="1695" w:type="dxa"/>
          </w:tcPr>
          <w:p w14:paraId="3F2837F2" w14:textId="77777777" w:rsidR="00C45B91" w:rsidRPr="008B31E4" w:rsidRDefault="00C45B91" w:rsidP="00A362C1">
            <w:pPr>
              <w:spacing w:line="360" w:lineRule="auto"/>
              <w:jc w:val="center"/>
            </w:pPr>
          </w:p>
        </w:tc>
      </w:tr>
    </w:tbl>
    <w:p w14:paraId="47D5DE57" w14:textId="3A82131D" w:rsidR="00C45B91" w:rsidRDefault="00C45B91" w:rsidP="00FE5D01"/>
    <w:p w14:paraId="2B2414E1" w14:textId="2241D14F" w:rsidR="002F3AC2" w:rsidRDefault="002F3AC2" w:rsidP="00FE5D01"/>
    <w:p w14:paraId="520787CF" w14:textId="77777777" w:rsidR="002F3AC2" w:rsidRPr="008B31E4" w:rsidRDefault="002F3AC2" w:rsidP="00FE5D01"/>
    <w:p w14:paraId="04198054" w14:textId="781285DF" w:rsidR="00C45B91" w:rsidRPr="008B31E4" w:rsidRDefault="00C45B91" w:rsidP="00A362C1">
      <w:pPr>
        <w:pStyle w:val="bang"/>
      </w:pPr>
      <w:bookmarkStart w:id="89" w:name="_Toc193833084"/>
      <w:r w:rsidRPr="008B31E4">
        <w:lastRenderedPageBreak/>
        <w:t xml:space="preserve">Bảng 3.19 </w:t>
      </w:r>
      <w:r w:rsidR="00587B08" w:rsidRPr="008B31E4">
        <w:t>Supplier</w:t>
      </w:r>
      <w:r w:rsidRPr="008B31E4">
        <w:t xml:space="preserve"> – Lưu trữ </w:t>
      </w:r>
      <w:r w:rsidR="00587B08" w:rsidRPr="008B31E4">
        <w:t>nhà cung cấp sản phẩm</w:t>
      </w:r>
      <w:bookmarkEnd w:id="89"/>
    </w:p>
    <w:tbl>
      <w:tblPr>
        <w:tblStyle w:val="TableGrid"/>
        <w:tblW w:w="0" w:type="auto"/>
        <w:tblLook w:val="04A0" w:firstRow="1" w:lastRow="0" w:firstColumn="1" w:lastColumn="0" w:noHBand="0" w:noVBand="1"/>
      </w:tblPr>
      <w:tblGrid>
        <w:gridCol w:w="929"/>
        <w:gridCol w:w="1933"/>
        <w:gridCol w:w="3018"/>
        <w:gridCol w:w="1628"/>
        <w:gridCol w:w="1557"/>
      </w:tblGrid>
      <w:tr w:rsidR="00587B08" w:rsidRPr="008B31E4" w14:paraId="44095E51" w14:textId="77777777" w:rsidTr="00EB3CDE">
        <w:tc>
          <w:tcPr>
            <w:tcW w:w="929" w:type="dxa"/>
          </w:tcPr>
          <w:p w14:paraId="7BB7967A" w14:textId="77777777" w:rsidR="00587B08" w:rsidRPr="008B31E4" w:rsidRDefault="00587B08" w:rsidP="00A362C1">
            <w:pPr>
              <w:spacing w:line="360" w:lineRule="auto"/>
              <w:jc w:val="center"/>
            </w:pPr>
            <w:r w:rsidRPr="008B31E4">
              <w:t>STT</w:t>
            </w:r>
          </w:p>
        </w:tc>
        <w:tc>
          <w:tcPr>
            <w:tcW w:w="1933" w:type="dxa"/>
          </w:tcPr>
          <w:p w14:paraId="4D14B164" w14:textId="77777777" w:rsidR="00587B08" w:rsidRPr="008B31E4" w:rsidRDefault="00587B08" w:rsidP="00A362C1">
            <w:pPr>
              <w:spacing w:line="360" w:lineRule="auto"/>
              <w:jc w:val="center"/>
            </w:pPr>
            <w:r w:rsidRPr="008B31E4">
              <w:t>Tên trường</w:t>
            </w:r>
          </w:p>
        </w:tc>
        <w:tc>
          <w:tcPr>
            <w:tcW w:w="3018" w:type="dxa"/>
          </w:tcPr>
          <w:p w14:paraId="2DE638E6" w14:textId="77777777" w:rsidR="00587B08" w:rsidRPr="008B31E4" w:rsidRDefault="00587B08" w:rsidP="00A362C1">
            <w:pPr>
              <w:spacing w:line="360" w:lineRule="auto"/>
              <w:jc w:val="center"/>
            </w:pPr>
            <w:r w:rsidRPr="008B31E4">
              <w:t>Mô tả</w:t>
            </w:r>
          </w:p>
        </w:tc>
        <w:tc>
          <w:tcPr>
            <w:tcW w:w="1628" w:type="dxa"/>
          </w:tcPr>
          <w:p w14:paraId="742194C9" w14:textId="77777777" w:rsidR="00587B08" w:rsidRPr="008B31E4" w:rsidRDefault="00587B08" w:rsidP="00A362C1">
            <w:pPr>
              <w:spacing w:line="360" w:lineRule="auto"/>
              <w:jc w:val="center"/>
            </w:pPr>
            <w:r w:rsidRPr="008B31E4">
              <w:t>Kiểu dữ liệu</w:t>
            </w:r>
          </w:p>
        </w:tc>
        <w:tc>
          <w:tcPr>
            <w:tcW w:w="1557" w:type="dxa"/>
          </w:tcPr>
          <w:p w14:paraId="4755DCEE" w14:textId="77777777" w:rsidR="00587B08" w:rsidRPr="008B31E4" w:rsidRDefault="00587B08" w:rsidP="00A362C1">
            <w:pPr>
              <w:spacing w:line="360" w:lineRule="auto"/>
              <w:jc w:val="center"/>
            </w:pPr>
            <w:r w:rsidRPr="008B31E4">
              <w:t>Ràng buộc</w:t>
            </w:r>
          </w:p>
        </w:tc>
      </w:tr>
      <w:tr w:rsidR="00587B08" w:rsidRPr="008B31E4" w14:paraId="4C8A6AB2" w14:textId="77777777" w:rsidTr="00EB3CDE">
        <w:tc>
          <w:tcPr>
            <w:tcW w:w="929" w:type="dxa"/>
          </w:tcPr>
          <w:p w14:paraId="36742AAF" w14:textId="77777777" w:rsidR="00587B08" w:rsidRPr="008B31E4" w:rsidRDefault="00587B08" w:rsidP="00A362C1">
            <w:pPr>
              <w:spacing w:line="360" w:lineRule="auto"/>
              <w:jc w:val="center"/>
            </w:pPr>
            <w:r w:rsidRPr="008B31E4">
              <w:t>1</w:t>
            </w:r>
          </w:p>
        </w:tc>
        <w:tc>
          <w:tcPr>
            <w:tcW w:w="1933" w:type="dxa"/>
          </w:tcPr>
          <w:p w14:paraId="21964C93" w14:textId="598BA133" w:rsidR="00587B08" w:rsidRPr="008B31E4" w:rsidRDefault="00587B08" w:rsidP="00A362C1">
            <w:pPr>
              <w:spacing w:line="360" w:lineRule="auto"/>
              <w:jc w:val="center"/>
            </w:pPr>
            <w:r w:rsidRPr="008B31E4">
              <w:t>S_Id</w:t>
            </w:r>
          </w:p>
        </w:tc>
        <w:tc>
          <w:tcPr>
            <w:tcW w:w="3018" w:type="dxa"/>
          </w:tcPr>
          <w:p w14:paraId="1E046471" w14:textId="46B125DB" w:rsidR="00587B08" w:rsidRPr="008B31E4" w:rsidRDefault="00587B08" w:rsidP="00A362C1">
            <w:pPr>
              <w:spacing w:line="360" w:lineRule="auto"/>
              <w:jc w:val="center"/>
            </w:pPr>
            <w:r w:rsidRPr="008B31E4">
              <w:t>Mã nhà cung cấp</w:t>
            </w:r>
          </w:p>
        </w:tc>
        <w:tc>
          <w:tcPr>
            <w:tcW w:w="1628" w:type="dxa"/>
          </w:tcPr>
          <w:p w14:paraId="298E1001" w14:textId="77777777" w:rsidR="00587B08" w:rsidRPr="008B31E4" w:rsidRDefault="00587B08" w:rsidP="00A362C1">
            <w:pPr>
              <w:spacing w:line="360" w:lineRule="auto"/>
              <w:jc w:val="center"/>
            </w:pPr>
            <w:r w:rsidRPr="008B31E4">
              <w:t>Int</w:t>
            </w:r>
          </w:p>
        </w:tc>
        <w:tc>
          <w:tcPr>
            <w:tcW w:w="1557" w:type="dxa"/>
          </w:tcPr>
          <w:p w14:paraId="4A08BEBE" w14:textId="77777777" w:rsidR="00587B08" w:rsidRPr="008B31E4" w:rsidRDefault="00587B08" w:rsidP="00A362C1">
            <w:pPr>
              <w:spacing w:line="360" w:lineRule="auto"/>
              <w:jc w:val="center"/>
            </w:pPr>
            <w:r w:rsidRPr="008B31E4">
              <w:t>Primary key</w:t>
            </w:r>
          </w:p>
        </w:tc>
      </w:tr>
      <w:tr w:rsidR="00587B08" w:rsidRPr="008B31E4" w14:paraId="44F13ACB" w14:textId="77777777" w:rsidTr="00EB3CDE">
        <w:tc>
          <w:tcPr>
            <w:tcW w:w="929" w:type="dxa"/>
          </w:tcPr>
          <w:p w14:paraId="752C092D" w14:textId="77777777" w:rsidR="00587B08" w:rsidRPr="008B31E4" w:rsidRDefault="00587B08" w:rsidP="00A362C1">
            <w:pPr>
              <w:spacing w:line="360" w:lineRule="auto"/>
              <w:jc w:val="center"/>
            </w:pPr>
            <w:r w:rsidRPr="008B31E4">
              <w:t>2</w:t>
            </w:r>
          </w:p>
        </w:tc>
        <w:tc>
          <w:tcPr>
            <w:tcW w:w="1933" w:type="dxa"/>
          </w:tcPr>
          <w:p w14:paraId="3568ED5F" w14:textId="2D05EFA9" w:rsidR="00587B08" w:rsidRPr="008B31E4" w:rsidRDefault="00587B08" w:rsidP="00A362C1">
            <w:pPr>
              <w:spacing w:line="360" w:lineRule="auto"/>
              <w:jc w:val="center"/>
            </w:pPr>
            <w:r w:rsidRPr="008B31E4">
              <w:t>S_SupplierName</w:t>
            </w:r>
          </w:p>
        </w:tc>
        <w:tc>
          <w:tcPr>
            <w:tcW w:w="3018" w:type="dxa"/>
          </w:tcPr>
          <w:p w14:paraId="15673041" w14:textId="44D44181" w:rsidR="00587B08" w:rsidRPr="008B31E4" w:rsidRDefault="00587B08" w:rsidP="00A362C1">
            <w:pPr>
              <w:spacing w:line="360" w:lineRule="auto"/>
              <w:jc w:val="center"/>
            </w:pPr>
            <w:r w:rsidRPr="008B31E4">
              <w:t>Tên nhà cung cấp</w:t>
            </w:r>
          </w:p>
        </w:tc>
        <w:tc>
          <w:tcPr>
            <w:tcW w:w="1628" w:type="dxa"/>
          </w:tcPr>
          <w:p w14:paraId="32B2DFD1" w14:textId="77777777" w:rsidR="00587B08" w:rsidRPr="008B31E4" w:rsidRDefault="00587B08" w:rsidP="00A362C1">
            <w:pPr>
              <w:spacing w:line="360" w:lineRule="auto"/>
              <w:jc w:val="center"/>
            </w:pPr>
            <w:r w:rsidRPr="008B31E4">
              <w:t>Date</w:t>
            </w:r>
          </w:p>
        </w:tc>
        <w:tc>
          <w:tcPr>
            <w:tcW w:w="1557" w:type="dxa"/>
          </w:tcPr>
          <w:p w14:paraId="1341233B" w14:textId="77777777" w:rsidR="00587B08" w:rsidRPr="008B31E4" w:rsidRDefault="00587B08" w:rsidP="00A362C1">
            <w:pPr>
              <w:spacing w:line="360" w:lineRule="auto"/>
              <w:jc w:val="center"/>
            </w:pPr>
          </w:p>
        </w:tc>
      </w:tr>
      <w:tr w:rsidR="00587B08" w:rsidRPr="008B31E4" w14:paraId="30E219BC" w14:textId="77777777" w:rsidTr="00EB3CDE">
        <w:tc>
          <w:tcPr>
            <w:tcW w:w="929" w:type="dxa"/>
          </w:tcPr>
          <w:p w14:paraId="75694599" w14:textId="77777777" w:rsidR="00587B08" w:rsidRPr="008B31E4" w:rsidRDefault="00587B08" w:rsidP="00A362C1">
            <w:pPr>
              <w:spacing w:line="360" w:lineRule="auto"/>
              <w:jc w:val="center"/>
            </w:pPr>
            <w:r w:rsidRPr="008B31E4">
              <w:t>3</w:t>
            </w:r>
          </w:p>
        </w:tc>
        <w:tc>
          <w:tcPr>
            <w:tcW w:w="1933" w:type="dxa"/>
          </w:tcPr>
          <w:p w14:paraId="62A00633" w14:textId="0860515D" w:rsidR="00587B08" w:rsidRPr="008B31E4" w:rsidRDefault="00587B08" w:rsidP="00A362C1">
            <w:pPr>
              <w:spacing w:line="360" w:lineRule="auto"/>
              <w:jc w:val="center"/>
            </w:pPr>
            <w:r w:rsidRPr="008B31E4">
              <w:t>S_Address</w:t>
            </w:r>
          </w:p>
        </w:tc>
        <w:tc>
          <w:tcPr>
            <w:tcW w:w="3018" w:type="dxa"/>
          </w:tcPr>
          <w:p w14:paraId="301ACA0A" w14:textId="77777777" w:rsidR="00587B08" w:rsidRPr="008B31E4" w:rsidRDefault="00587B08" w:rsidP="00A362C1">
            <w:pPr>
              <w:spacing w:line="360" w:lineRule="auto"/>
              <w:jc w:val="center"/>
            </w:pPr>
            <w:r w:rsidRPr="008B31E4">
              <w:t>Số lượt truy cập vào website</w:t>
            </w:r>
          </w:p>
        </w:tc>
        <w:tc>
          <w:tcPr>
            <w:tcW w:w="1628" w:type="dxa"/>
          </w:tcPr>
          <w:p w14:paraId="0EC5B09C" w14:textId="77777777" w:rsidR="00587B08" w:rsidRPr="008B31E4" w:rsidRDefault="00587B08" w:rsidP="00A362C1">
            <w:pPr>
              <w:spacing w:line="360" w:lineRule="auto"/>
              <w:jc w:val="center"/>
            </w:pPr>
            <w:r w:rsidRPr="008B31E4">
              <w:t>Int</w:t>
            </w:r>
          </w:p>
        </w:tc>
        <w:tc>
          <w:tcPr>
            <w:tcW w:w="1557" w:type="dxa"/>
          </w:tcPr>
          <w:p w14:paraId="51151561" w14:textId="77777777" w:rsidR="00587B08" w:rsidRPr="008B31E4" w:rsidRDefault="00587B08" w:rsidP="00A362C1">
            <w:pPr>
              <w:spacing w:line="360" w:lineRule="auto"/>
              <w:jc w:val="center"/>
            </w:pPr>
          </w:p>
        </w:tc>
      </w:tr>
      <w:tr w:rsidR="00587B08" w:rsidRPr="008B31E4" w14:paraId="22A579A0" w14:textId="77777777" w:rsidTr="00EB3CDE">
        <w:tc>
          <w:tcPr>
            <w:tcW w:w="929" w:type="dxa"/>
          </w:tcPr>
          <w:p w14:paraId="7452CE4F" w14:textId="2F625AB6" w:rsidR="00587B08" w:rsidRPr="008B31E4" w:rsidRDefault="00587B08" w:rsidP="00A362C1">
            <w:pPr>
              <w:spacing w:line="360" w:lineRule="auto"/>
              <w:jc w:val="center"/>
            </w:pPr>
            <w:r w:rsidRPr="008B31E4">
              <w:t>4</w:t>
            </w:r>
          </w:p>
        </w:tc>
        <w:tc>
          <w:tcPr>
            <w:tcW w:w="1933" w:type="dxa"/>
          </w:tcPr>
          <w:p w14:paraId="27C19CA5" w14:textId="167CABBB" w:rsidR="00587B08" w:rsidRPr="008B31E4" w:rsidRDefault="00587B08" w:rsidP="00A362C1">
            <w:pPr>
              <w:spacing w:line="360" w:lineRule="auto"/>
              <w:jc w:val="center"/>
            </w:pPr>
            <w:r w:rsidRPr="008B31E4">
              <w:t>S_Phone</w:t>
            </w:r>
          </w:p>
        </w:tc>
        <w:tc>
          <w:tcPr>
            <w:tcW w:w="3018" w:type="dxa"/>
          </w:tcPr>
          <w:p w14:paraId="49A327CE" w14:textId="026BB15F" w:rsidR="00587B08" w:rsidRPr="008B31E4" w:rsidRDefault="00587B08" w:rsidP="00A362C1">
            <w:pPr>
              <w:spacing w:line="360" w:lineRule="auto"/>
              <w:jc w:val="center"/>
            </w:pPr>
            <w:r w:rsidRPr="008B31E4">
              <w:t>Số điện thoại nhà cung cấp</w:t>
            </w:r>
          </w:p>
        </w:tc>
        <w:tc>
          <w:tcPr>
            <w:tcW w:w="1628" w:type="dxa"/>
          </w:tcPr>
          <w:p w14:paraId="133AD6B7" w14:textId="3575472E" w:rsidR="00587B08" w:rsidRPr="008B31E4" w:rsidRDefault="00587B08" w:rsidP="00A362C1">
            <w:pPr>
              <w:spacing w:line="360" w:lineRule="auto"/>
              <w:jc w:val="center"/>
            </w:pPr>
            <w:r w:rsidRPr="008B31E4">
              <w:t>Int</w:t>
            </w:r>
          </w:p>
        </w:tc>
        <w:tc>
          <w:tcPr>
            <w:tcW w:w="1557" w:type="dxa"/>
          </w:tcPr>
          <w:p w14:paraId="534BEBE4" w14:textId="77777777" w:rsidR="00587B08" w:rsidRPr="008B31E4" w:rsidRDefault="00587B08" w:rsidP="00A362C1">
            <w:pPr>
              <w:spacing w:line="360" w:lineRule="auto"/>
              <w:jc w:val="center"/>
            </w:pPr>
          </w:p>
        </w:tc>
      </w:tr>
      <w:tr w:rsidR="00587B08" w:rsidRPr="008B31E4" w14:paraId="572E2E40" w14:textId="77777777" w:rsidTr="00EB3CDE">
        <w:tc>
          <w:tcPr>
            <w:tcW w:w="929" w:type="dxa"/>
          </w:tcPr>
          <w:p w14:paraId="397D97E3" w14:textId="5A8FD8D8" w:rsidR="00587B08" w:rsidRPr="008B31E4" w:rsidRDefault="00587B08" w:rsidP="00A362C1">
            <w:pPr>
              <w:spacing w:line="360" w:lineRule="auto"/>
              <w:jc w:val="center"/>
            </w:pPr>
            <w:r w:rsidRPr="008B31E4">
              <w:t>5</w:t>
            </w:r>
          </w:p>
        </w:tc>
        <w:tc>
          <w:tcPr>
            <w:tcW w:w="1933" w:type="dxa"/>
          </w:tcPr>
          <w:p w14:paraId="2238B303" w14:textId="17EA80F9" w:rsidR="00587B08" w:rsidRPr="008B31E4" w:rsidRDefault="00587B08" w:rsidP="00A362C1">
            <w:pPr>
              <w:spacing w:line="360" w:lineRule="auto"/>
              <w:jc w:val="center"/>
            </w:pPr>
            <w:r w:rsidRPr="008B31E4">
              <w:t>S_IsActive</w:t>
            </w:r>
          </w:p>
        </w:tc>
        <w:tc>
          <w:tcPr>
            <w:tcW w:w="3018" w:type="dxa"/>
          </w:tcPr>
          <w:p w14:paraId="743841DE" w14:textId="2B051DF6" w:rsidR="00587B08" w:rsidRPr="008B31E4" w:rsidRDefault="00587B08" w:rsidP="00A362C1">
            <w:pPr>
              <w:spacing w:line="360" w:lineRule="auto"/>
              <w:jc w:val="center"/>
            </w:pPr>
            <w:r w:rsidRPr="008B31E4">
              <w:t>Trạng thái hoạt động</w:t>
            </w:r>
          </w:p>
        </w:tc>
        <w:tc>
          <w:tcPr>
            <w:tcW w:w="1628" w:type="dxa"/>
          </w:tcPr>
          <w:p w14:paraId="2D43E24D" w14:textId="1E6CBA11" w:rsidR="00587B08" w:rsidRPr="008B31E4" w:rsidRDefault="00587B08" w:rsidP="00A362C1">
            <w:pPr>
              <w:spacing w:line="360" w:lineRule="auto"/>
              <w:jc w:val="center"/>
            </w:pPr>
            <w:r w:rsidRPr="008B31E4">
              <w:t>Boolean</w:t>
            </w:r>
          </w:p>
        </w:tc>
        <w:tc>
          <w:tcPr>
            <w:tcW w:w="1557" w:type="dxa"/>
          </w:tcPr>
          <w:p w14:paraId="204D792B" w14:textId="77777777" w:rsidR="00587B08" w:rsidRPr="008B31E4" w:rsidRDefault="00587B08" w:rsidP="00A362C1">
            <w:pPr>
              <w:spacing w:line="360" w:lineRule="auto"/>
              <w:jc w:val="center"/>
            </w:pPr>
          </w:p>
        </w:tc>
      </w:tr>
      <w:tr w:rsidR="00587B08" w:rsidRPr="008B31E4" w14:paraId="694E176A" w14:textId="77777777" w:rsidTr="00EB3CDE">
        <w:tc>
          <w:tcPr>
            <w:tcW w:w="929" w:type="dxa"/>
          </w:tcPr>
          <w:p w14:paraId="69EDE979" w14:textId="451E7E58" w:rsidR="00587B08" w:rsidRPr="008B31E4" w:rsidRDefault="00587B08" w:rsidP="00A362C1">
            <w:pPr>
              <w:spacing w:line="360" w:lineRule="auto"/>
              <w:jc w:val="center"/>
            </w:pPr>
            <w:r w:rsidRPr="008B31E4">
              <w:t>6</w:t>
            </w:r>
          </w:p>
        </w:tc>
        <w:tc>
          <w:tcPr>
            <w:tcW w:w="1933" w:type="dxa"/>
          </w:tcPr>
          <w:p w14:paraId="6722A990" w14:textId="6EFA9654" w:rsidR="00587B08" w:rsidRPr="008B31E4" w:rsidRDefault="00587B08" w:rsidP="00A362C1">
            <w:pPr>
              <w:spacing w:line="360" w:lineRule="auto"/>
              <w:jc w:val="center"/>
            </w:pPr>
            <w:r w:rsidRPr="008B31E4">
              <w:t>S_CreatedBy</w:t>
            </w:r>
          </w:p>
        </w:tc>
        <w:tc>
          <w:tcPr>
            <w:tcW w:w="3018" w:type="dxa"/>
          </w:tcPr>
          <w:p w14:paraId="37CFD4A7" w14:textId="76F6EB35" w:rsidR="00587B08" w:rsidRPr="00EB3CDE" w:rsidRDefault="00587B08" w:rsidP="00A362C1">
            <w:pPr>
              <w:spacing w:line="360" w:lineRule="auto"/>
              <w:jc w:val="center"/>
              <w:rPr>
                <w:lang w:val="vi-VN"/>
              </w:rPr>
            </w:pPr>
            <w:r w:rsidRPr="008B31E4">
              <w:t xml:space="preserve">Người tạo  </w:t>
            </w:r>
            <w:r w:rsidR="00EB3CDE">
              <w:t>nhà</w:t>
            </w:r>
            <w:r w:rsidR="00EB3CDE">
              <w:rPr>
                <w:lang w:val="vi-VN"/>
              </w:rPr>
              <w:t xml:space="preserve"> cung cấp</w:t>
            </w:r>
          </w:p>
        </w:tc>
        <w:tc>
          <w:tcPr>
            <w:tcW w:w="1628" w:type="dxa"/>
          </w:tcPr>
          <w:p w14:paraId="3B1DCE41" w14:textId="6049846C" w:rsidR="00587B08" w:rsidRPr="008B31E4" w:rsidRDefault="00587B08" w:rsidP="00A362C1">
            <w:pPr>
              <w:spacing w:line="360" w:lineRule="auto"/>
              <w:jc w:val="center"/>
            </w:pPr>
            <w:r w:rsidRPr="008B31E4">
              <w:t>Nvarchar(20)</w:t>
            </w:r>
          </w:p>
        </w:tc>
        <w:tc>
          <w:tcPr>
            <w:tcW w:w="1557" w:type="dxa"/>
          </w:tcPr>
          <w:p w14:paraId="017E6750" w14:textId="77777777" w:rsidR="00587B08" w:rsidRPr="008B31E4" w:rsidRDefault="00587B08" w:rsidP="00A362C1">
            <w:pPr>
              <w:spacing w:line="360" w:lineRule="auto"/>
              <w:jc w:val="center"/>
            </w:pPr>
          </w:p>
        </w:tc>
      </w:tr>
      <w:tr w:rsidR="00587B08" w:rsidRPr="008B31E4" w14:paraId="399E8B41" w14:textId="77777777" w:rsidTr="00EB3CDE">
        <w:tc>
          <w:tcPr>
            <w:tcW w:w="929" w:type="dxa"/>
          </w:tcPr>
          <w:p w14:paraId="32D733A9" w14:textId="1B57DE21" w:rsidR="00587B08" w:rsidRPr="008B31E4" w:rsidRDefault="00587B08" w:rsidP="00A362C1">
            <w:pPr>
              <w:spacing w:line="360" w:lineRule="auto"/>
              <w:jc w:val="center"/>
            </w:pPr>
            <w:r w:rsidRPr="008B31E4">
              <w:t>7</w:t>
            </w:r>
          </w:p>
        </w:tc>
        <w:tc>
          <w:tcPr>
            <w:tcW w:w="1933" w:type="dxa"/>
          </w:tcPr>
          <w:p w14:paraId="04E5A866" w14:textId="21083318" w:rsidR="00587B08" w:rsidRPr="008B31E4" w:rsidRDefault="00587B08" w:rsidP="00A362C1">
            <w:pPr>
              <w:spacing w:line="360" w:lineRule="auto"/>
              <w:jc w:val="center"/>
            </w:pPr>
            <w:r w:rsidRPr="008B31E4">
              <w:t>S_CreatedDate</w:t>
            </w:r>
          </w:p>
        </w:tc>
        <w:tc>
          <w:tcPr>
            <w:tcW w:w="3018" w:type="dxa"/>
          </w:tcPr>
          <w:p w14:paraId="797A07E6" w14:textId="484978FE" w:rsidR="00587B08" w:rsidRPr="008B31E4" w:rsidRDefault="00587B08" w:rsidP="00A362C1">
            <w:pPr>
              <w:spacing w:line="360" w:lineRule="auto"/>
              <w:jc w:val="center"/>
            </w:pPr>
            <w:r w:rsidRPr="008B31E4">
              <w:t xml:space="preserve">Ngày tạo </w:t>
            </w:r>
            <w:r w:rsidR="00EB3CDE" w:rsidRPr="008B31E4">
              <w:t xml:space="preserve">sản </w:t>
            </w:r>
            <w:r w:rsidR="00EB3CDE">
              <w:t>nhà</w:t>
            </w:r>
            <w:r w:rsidR="00EB3CDE">
              <w:rPr>
                <w:lang w:val="vi-VN"/>
              </w:rPr>
              <w:t xml:space="preserve"> cung cấp</w:t>
            </w:r>
          </w:p>
        </w:tc>
        <w:tc>
          <w:tcPr>
            <w:tcW w:w="1628" w:type="dxa"/>
          </w:tcPr>
          <w:p w14:paraId="598E0142" w14:textId="2FE0C54E" w:rsidR="00587B08" w:rsidRPr="008B31E4" w:rsidRDefault="00587B08" w:rsidP="00A362C1">
            <w:pPr>
              <w:spacing w:line="360" w:lineRule="auto"/>
              <w:jc w:val="center"/>
            </w:pPr>
            <w:r w:rsidRPr="008B31E4">
              <w:t>Date</w:t>
            </w:r>
          </w:p>
        </w:tc>
        <w:tc>
          <w:tcPr>
            <w:tcW w:w="1557" w:type="dxa"/>
          </w:tcPr>
          <w:p w14:paraId="37D320D0" w14:textId="77777777" w:rsidR="00587B08" w:rsidRPr="008B31E4" w:rsidRDefault="00587B08" w:rsidP="00A362C1">
            <w:pPr>
              <w:spacing w:line="360" w:lineRule="auto"/>
              <w:jc w:val="center"/>
            </w:pPr>
          </w:p>
        </w:tc>
      </w:tr>
      <w:tr w:rsidR="00587B08" w:rsidRPr="008B31E4" w14:paraId="1A5B5629" w14:textId="77777777" w:rsidTr="00EB3CDE">
        <w:tc>
          <w:tcPr>
            <w:tcW w:w="929" w:type="dxa"/>
          </w:tcPr>
          <w:p w14:paraId="1E570775" w14:textId="0A5F9FF9" w:rsidR="00587B08" w:rsidRPr="008B31E4" w:rsidRDefault="00587B08" w:rsidP="00A362C1">
            <w:pPr>
              <w:spacing w:line="360" w:lineRule="auto"/>
              <w:jc w:val="center"/>
            </w:pPr>
            <w:r w:rsidRPr="008B31E4">
              <w:t>8</w:t>
            </w:r>
          </w:p>
        </w:tc>
        <w:tc>
          <w:tcPr>
            <w:tcW w:w="1933" w:type="dxa"/>
          </w:tcPr>
          <w:p w14:paraId="0BC5DDD6" w14:textId="4F9288D9" w:rsidR="00587B08" w:rsidRPr="008B31E4" w:rsidRDefault="00587B08" w:rsidP="00A362C1">
            <w:pPr>
              <w:spacing w:line="360" w:lineRule="auto"/>
              <w:jc w:val="center"/>
            </w:pPr>
            <w:r w:rsidRPr="008B31E4">
              <w:t>S_ModifiedDate</w:t>
            </w:r>
          </w:p>
        </w:tc>
        <w:tc>
          <w:tcPr>
            <w:tcW w:w="3018" w:type="dxa"/>
          </w:tcPr>
          <w:p w14:paraId="40DC1569" w14:textId="33A91D53" w:rsidR="00587B08" w:rsidRPr="00EB3CDE" w:rsidRDefault="00587B08" w:rsidP="00A362C1">
            <w:pPr>
              <w:spacing w:line="360" w:lineRule="auto"/>
              <w:jc w:val="center"/>
              <w:rPr>
                <w:lang w:val="vi-VN"/>
              </w:rPr>
            </w:pPr>
            <w:r w:rsidRPr="008B31E4">
              <w:t>Ngày chỉnh sửa</w:t>
            </w:r>
            <w:r w:rsidR="00EB3CDE">
              <w:rPr>
                <w:lang w:val="vi-VN"/>
              </w:rPr>
              <w:t xml:space="preserve"> </w:t>
            </w:r>
            <w:r w:rsidR="00EB3CDE" w:rsidRPr="008B31E4">
              <w:t xml:space="preserve">sản </w:t>
            </w:r>
            <w:r w:rsidR="00EB3CDE">
              <w:t>nhà</w:t>
            </w:r>
            <w:r w:rsidR="00EB3CDE">
              <w:rPr>
                <w:lang w:val="vi-VN"/>
              </w:rPr>
              <w:t xml:space="preserve"> cung cấp</w:t>
            </w:r>
          </w:p>
        </w:tc>
        <w:tc>
          <w:tcPr>
            <w:tcW w:w="1628" w:type="dxa"/>
          </w:tcPr>
          <w:p w14:paraId="562E3F99" w14:textId="7343807D" w:rsidR="00587B08" w:rsidRPr="008B31E4" w:rsidRDefault="00587B08" w:rsidP="00A362C1">
            <w:pPr>
              <w:spacing w:line="360" w:lineRule="auto"/>
              <w:jc w:val="center"/>
            </w:pPr>
            <w:r w:rsidRPr="008B31E4">
              <w:t>Date</w:t>
            </w:r>
          </w:p>
        </w:tc>
        <w:tc>
          <w:tcPr>
            <w:tcW w:w="1557" w:type="dxa"/>
          </w:tcPr>
          <w:p w14:paraId="474AC459" w14:textId="77777777" w:rsidR="00587B08" w:rsidRPr="008B31E4" w:rsidRDefault="00587B08" w:rsidP="00A362C1">
            <w:pPr>
              <w:spacing w:line="360" w:lineRule="auto"/>
              <w:jc w:val="center"/>
            </w:pPr>
          </w:p>
        </w:tc>
      </w:tr>
      <w:tr w:rsidR="00587B08" w:rsidRPr="008B31E4" w14:paraId="404C359F" w14:textId="77777777" w:rsidTr="00EB3CDE">
        <w:tc>
          <w:tcPr>
            <w:tcW w:w="929" w:type="dxa"/>
          </w:tcPr>
          <w:p w14:paraId="73AA5111" w14:textId="498DC524" w:rsidR="00587B08" w:rsidRPr="008B31E4" w:rsidRDefault="00587B08" w:rsidP="00A362C1">
            <w:pPr>
              <w:spacing w:line="360" w:lineRule="auto"/>
              <w:jc w:val="center"/>
            </w:pPr>
            <w:r w:rsidRPr="008B31E4">
              <w:t>9</w:t>
            </w:r>
          </w:p>
        </w:tc>
        <w:tc>
          <w:tcPr>
            <w:tcW w:w="1933" w:type="dxa"/>
          </w:tcPr>
          <w:p w14:paraId="67F4F2C8" w14:textId="0124A724" w:rsidR="00587B08" w:rsidRPr="008B31E4" w:rsidRDefault="00587B08" w:rsidP="00A362C1">
            <w:pPr>
              <w:spacing w:line="360" w:lineRule="auto"/>
              <w:jc w:val="center"/>
            </w:pPr>
            <w:r w:rsidRPr="008B31E4">
              <w:t>S_ Modifiedby</w:t>
            </w:r>
          </w:p>
        </w:tc>
        <w:tc>
          <w:tcPr>
            <w:tcW w:w="3018" w:type="dxa"/>
          </w:tcPr>
          <w:p w14:paraId="3B12DB5E" w14:textId="319FA03E" w:rsidR="00587B08" w:rsidRPr="008B31E4" w:rsidRDefault="00587B08" w:rsidP="00A362C1">
            <w:pPr>
              <w:spacing w:line="360" w:lineRule="auto"/>
              <w:jc w:val="center"/>
            </w:pPr>
            <w:r w:rsidRPr="008B31E4">
              <w:t xml:space="preserve">Người chỉnh sửa </w:t>
            </w:r>
            <w:r w:rsidR="00EB3CDE" w:rsidRPr="008B31E4">
              <w:t xml:space="preserve">sản </w:t>
            </w:r>
            <w:r w:rsidR="00EB3CDE">
              <w:t>nhà</w:t>
            </w:r>
            <w:r w:rsidR="00EB3CDE">
              <w:rPr>
                <w:lang w:val="vi-VN"/>
              </w:rPr>
              <w:t xml:space="preserve"> cung cấp</w:t>
            </w:r>
          </w:p>
        </w:tc>
        <w:tc>
          <w:tcPr>
            <w:tcW w:w="1628" w:type="dxa"/>
          </w:tcPr>
          <w:p w14:paraId="5D767086" w14:textId="75F96129" w:rsidR="00587B08" w:rsidRPr="008B31E4" w:rsidRDefault="00587B08" w:rsidP="00A362C1">
            <w:pPr>
              <w:spacing w:line="360" w:lineRule="auto"/>
              <w:jc w:val="center"/>
            </w:pPr>
            <w:r w:rsidRPr="008B31E4">
              <w:t>Nvarchar(20)</w:t>
            </w:r>
          </w:p>
        </w:tc>
        <w:tc>
          <w:tcPr>
            <w:tcW w:w="1557" w:type="dxa"/>
          </w:tcPr>
          <w:p w14:paraId="23C7BA8B" w14:textId="77777777" w:rsidR="00587B08" w:rsidRPr="008B31E4" w:rsidRDefault="00587B08" w:rsidP="00A362C1">
            <w:pPr>
              <w:spacing w:line="360" w:lineRule="auto"/>
              <w:jc w:val="center"/>
            </w:pPr>
          </w:p>
        </w:tc>
      </w:tr>
    </w:tbl>
    <w:p w14:paraId="781E25F0" w14:textId="77777777" w:rsidR="00587B08" w:rsidRPr="008B31E4" w:rsidRDefault="00587B08" w:rsidP="00FE5D01"/>
    <w:p w14:paraId="4B1679C2" w14:textId="4C42305A" w:rsidR="00C45B91" w:rsidRPr="008B31E4" w:rsidRDefault="00587B08" w:rsidP="00A362C1">
      <w:pPr>
        <w:pStyle w:val="bang"/>
      </w:pPr>
      <w:bookmarkStart w:id="90" w:name="_Toc193833085"/>
      <w:r w:rsidRPr="008B31E4">
        <w:t xml:space="preserve">Bảng 3.20 </w:t>
      </w:r>
      <w:r w:rsidR="00211170" w:rsidRPr="008B31E4">
        <w:t>ImportOrther</w:t>
      </w:r>
      <w:r w:rsidRPr="008B31E4">
        <w:t xml:space="preserve"> – Lưu trữ </w:t>
      </w:r>
      <w:r w:rsidR="00211170" w:rsidRPr="008B31E4">
        <w:t>phiếu nhập hàng</w:t>
      </w:r>
      <w:bookmarkEnd w:id="90"/>
    </w:p>
    <w:tbl>
      <w:tblPr>
        <w:tblStyle w:val="TableGrid"/>
        <w:tblW w:w="0" w:type="auto"/>
        <w:tblLook w:val="04A0" w:firstRow="1" w:lastRow="0" w:firstColumn="1" w:lastColumn="0" w:noHBand="0" w:noVBand="1"/>
      </w:tblPr>
      <w:tblGrid>
        <w:gridCol w:w="937"/>
        <w:gridCol w:w="1936"/>
        <w:gridCol w:w="3076"/>
        <w:gridCol w:w="1509"/>
        <w:gridCol w:w="1695"/>
      </w:tblGrid>
      <w:tr w:rsidR="00587B08" w:rsidRPr="008B31E4" w14:paraId="2554A01C" w14:textId="77777777" w:rsidTr="003B48AB">
        <w:tc>
          <w:tcPr>
            <w:tcW w:w="937" w:type="dxa"/>
          </w:tcPr>
          <w:p w14:paraId="3F2425F5" w14:textId="77777777" w:rsidR="00587B08" w:rsidRPr="008B31E4" w:rsidRDefault="00587B08" w:rsidP="00A362C1">
            <w:pPr>
              <w:spacing w:line="360" w:lineRule="auto"/>
              <w:jc w:val="center"/>
            </w:pPr>
            <w:r w:rsidRPr="008B31E4">
              <w:t>STT</w:t>
            </w:r>
          </w:p>
        </w:tc>
        <w:tc>
          <w:tcPr>
            <w:tcW w:w="1936" w:type="dxa"/>
          </w:tcPr>
          <w:p w14:paraId="68D10A62" w14:textId="77777777" w:rsidR="00587B08" w:rsidRPr="008B31E4" w:rsidRDefault="00587B08" w:rsidP="00A362C1">
            <w:pPr>
              <w:spacing w:line="360" w:lineRule="auto"/>
              <w:jc w:val="center"/>
            </w:pPr>
            <w:r w:rsidRPr="008B31E4">
              <w:t>Tên trường</w:t>
            </w:r>
          </w:p>
        </w:tc>
        <w:tc>
          <w:tcPr>
            <w:tcW w:w="3076" w:type="dxa"/>
          </w:tcPr>
          <w:p w14:paraId="36883E66" w14:textId="77777777" w:rsidR="00587B08" w:rsidRPr="008B31E4" w:rsidRDefault="00587B08" w:rsidP="00A362C1">
            <w:pPr>
              <w:spacing w:line="360" w:lineRule="auto"/>
              <w:jc w:val="center"/>
            </w:pPr>
            <w:r w:rsidRPr="008B31E4">
              <w:t>Mô tả</w:t>
            </w:r>
          </w:p>
        </w:tc>
        <w:tc>
          <w:tcPr>
            <w:tcW w:w="1421" w:type="dxa"/>
          </w:tcPr>
          <w:p w14:paraId="23CE9F01" w14:textId="77777777" w:rsidR="00587B08" w:rsidRPr="008B31E4" w:rsidRDefault="00587B08" w:rsidP="00A362C1">
            <w:pPr>
              <w:spacing w:line="360" w:lineRule="auto"/>
              <w:jc w:val="center"/>
            </w:pPr>
            <w:r w:rsidRPr="008B31E4">
              <w:t>Kiểu dữ liệu</w:t>
            </w:r>
          </w:p>
        </w:tc>
        <w:tc>
          <w:tcPr>
            <w:tcW w:w="1695" w:type="dxa"/>
          </w:tcPr>
          <w:p w14:paraId="48B6BBEF" w14:textId="77777777" w:rsidR="00587B08" w:rsidRPr="008B31E4" w:rsidRDefault="00587B08" w:rsidP="00A362C1">
            <w:pPr>
              <w:spacing w:line="360" w:lineRule="auto"/>
              <w:jc w:val="center"/>
            </w:pPr>
            <w:r w:rsidRPr="008B31E4">
              <w:t>Ràng buộc</w:t>
            </w:r>
          </w:p>
        </w:tc>
      </w:tr>
      <w:tr w:rsidR="00587B08" w:rsidRPr="008B31E4" w14:paraId="343AB722" w14:textId="77777777" w:rsidTr="003B48AB">
        <w:tc>
          <w:tcPr>
            <w:tcW w:w="937" w:type="dxa"/>
          </w:tcPr>
          <w:p w14:paraId="3A8F154F" w14:textId="77777777" w:rsidR="00587B08" w:rsidRPr="008B31E4" w:rsidRDefault="00587B08" w:rsidP="00A362C1">
            <w:pPr>
              <w:spacing w:line="360" w:lineRule="auto"/>
              <w:jc w:val="center"/>
            </w:pPr>
            <w:r w:rsidRPr="008B31E4">
              <w:t>1</w:t>
            </w:r>
          </w:p>
        </w:tc>
        <w:tc>
          <w:tcPr>
            <w:tcW w:w="1936" w:type="dxa"/>
          </w:tcPr>
          <w:p w14:paraId="1E3147F3" w14:textId="6AE97F95" w:rsidR="00587B08" w:rsidRPr="008B31E4" w:rsidRDefault="00211170" w:rsidP="00A362C1">
            <w:pPr>
              <w:spacing w:line="360" w:lineRule="auto"/>
              <w:jc w:val="center"/>
            </w:pPr>
            <w:r w:rsidRPr="008B31E4">
              <w:t>IP</w:t>
            </w:r>
            <w:r w:rsidR="00587B08" w:rsidRPr="008B31E4">
              <w:t>_Id</w:t>
            </w:r>
          </w:p>
        </w:tc>
        <w:tc>
          <w:tcPr>
            <w:tcW w:w="3076" w:type="dxa"/>
          </w:tcPr>
          <w:p w14:paraId="63A1FD5B" w14:textId="6B3CD96E" w:rsidR="00587B08" w:rsidRPr="008B31E4" w:rsidRDefault="00211170" w:rsidP="00A362C1">
            <w:pPr>
              <w:spacing w:line="360" w:lineRule="auto"/>
              <w:jc w:val="center"/>
            </w:pPr>
            <w:r w:rsidRPr="008B31E4">
              <w:t>Số thứ tự phiếu nhập</w:t>
            </w:r>
          </w:p>
        </w:tc>
        <w:tc>
          <w:tcPr>
            <w:tcW w:w="1421" w:type="dxa"/>
          </w:tcPr>
          <w:p w14:paraId="58818238" w14:textId="77777777" w:rsidR="00587B08" w:rsidRPr="008B31E4" w:rsidRDefault="00587B08" w:rsidP="00A362C1">
            <w:pPr>
              <w:spacing w:line="360" w:lineRule="auto"/>
              <w:jc w:val="center"/>
            </w:pPr>
            <w:r w:rsidRPr="008B31E4">
              <w:t>Int</w:t>
            </w:r>
          </w:p>
        </w:tc>
        <w:tc>
          <w:tcPr>
            <w:tcW w:w="1695" w:type="dxa"/>
          </w:tcPr>
          <w:p w14:paraId="7B6D8957" w14:textId="77777777" w:rsidR="00587B08" w:rsidRPr="008B31E4" w:rsidRDefault="00587B08" w:rsidP="00A362C1">
            <w:pPr>
              <w:spacing w:line="360" w:lineRule="auto"/>
              <w:jc w:val="center"/>
            </w:pPr>
            <w:r w:rsidRPr="008B31E4">
              <w:t>Primary key</w:t>
            </w:r>
          </w:p>
        </w:tc>
      </w:tr>
      <w:tr w:rsidR="00587B08" w:rsidRPr="008B31E4" w14:paraId="3C33E673" w14:textId="77777777" w:rsidTr="003B48AB">
        <w:tc>
          <w:tcPr>
            <w:tcW w:w="937" w:type="dxa"/>
          </w:tcPr>
          <w:p w14:paraId="4B9055D0" w14:textId="77777777" w:rsidR="00587B08" w:rsidRPr="008B31E4" w:rsidRDefault="00587B08" w:rsidP="00A362C1">
            <w:pPr>
              <w:spacing w:line="360" w:lineRule="auto"/>
              <w:jc w:val="center"/>
            </w:pPr>
            <w:r w:rsidRPr="008B31E4">
              <w:t>2</w:t>
            </w:r>
          </w:p>
        </w:tc>
        <w:tc>
          <w:tcPr>
            <w:tcW w:w="1936" w:type="dxa"/>
          </w:tcPr>
          <w:p w14:paraId="7B38EAD2" w14:textId="3915B288" w:rsidR="00587B08" w:rsidRPr="008B31E4" w:rsidRDefault="00211170" w:rsidP="00A362C1">
            <w:pPr>
              <w:spacing w:line="360" w:lineRule="auto"/>
              <w:jc w:val="center"/>
            </w:pPr>
            <w:r w:rsidRPr="008B31E4">
              <w:t>IP_</w:t>
            </w:r>
            <w:r w:rsidR="00587B08" w:rsidRPr="008B31E4">
              <w:t>ImportCode</w:t>
            </w:r>
          </w:p>
        </w:tc>
        <w:tc>
          <w:tcPr>
            <w:tcW w:w="3076" w:type="dxa"/>
          </w:tcPr>
          <w:p w14:paraId="51956775" w14:textId="516D1501" w:rsidR="00587B08" w:rsidRPr="008B31E4" w:rsidRDefault="00211170" w:rsidP="00A362C1">
            <w:pPr>
              <w:spacing w:line="360" w:lineRule="auto"/>
              <w:jc w:val="center"/>
            </w:pPr>
            <w:r w:rsidRPr="008B31E4">
              <w:t>Mã phiếu nhập</w:t>
            </w:r>
          </w:p>
        </w:tc>
        <w:tc>
          <w:tcPr>
            <w:tcW w:w="1421" w:type="dxa"/>
          </w:tcPr>
          <w:p w14:paraId="6BAEE65E" w14:textId="4C733037" w:rsidR="00587B08" w:rsidRPr="008B31E4" w:rsidRDefault="00211170" w:rsidP="00A362C1">
            <w:pPr>
              <w:spacing w:line="360" w:lineRule="auto"/>
              <w:jc w:val="center"/>
            </w:pPr>
            <w:r w:rsidRPr="008B31E4">
              <w:t>Nvarchar(20)</w:t>
            </w:r>
          </w:p>
        </w:tc>
        <w:tc>
          <w:tcPr>
            <w:tcW w:w="1695" w:type="dxa"/>
          </w:tcPr>
          <w:p w14:paraId="2FC88F72" w14:textId="77777777" w:rsidR="00587B08" w:rsidRPr="008B31E4" w:rsidRDefault="00587B08" w:rsidP="00A362C1">
            <w:pPr>
              <w:spacing w:line="360" w:lineRule="auto"/>
              <w:jc w:val="center"/>
            </w:pPr>
          </w:p>
        </w:tc>
      </w:tr>
      <w:tr w:rsidR="00587B08" w:rsidRPr="008B31E4" w14:paraId="7907F93D" w14:textId="77777777" w:rsidTr="003B48AB">
        <w:tc>
          <w:tcPr>
            <w:tcW w:w="937" w:type="dxa"/>
          </w:tcPr>
          <w:p w14:paraId="2E1CA20B" w14:textId="77777777" w:rsidR="00587B08" w:rsidRPr="008B31E4" w:rsidRDefault="00587B08" w:rsidP="00A362C1">
            <w:pPr>
              <w:spacing w:line="360" w:lineRule="auto"/>
              <w:jc w:val="center"/>
            </w:pPr>
            <w:r w:rsidRPr="008B31E4">
              <w:t>3</w:t>
            </w:r>
          </w:p>
        </w:tc>
        <w:tc>
          <w:tcPr>
            <w:tcW w:w="1936" w:type="dxa"/>
          </w:tcPr>
          <w:p w14:paraId="1B8158CA" w14:textId="76FB99CB" w:rsidR="00587B08" w:rsidRPr="008B31E4" w:rsidRDefault="00211170" w:rsidP="00A362C1">
            <w:pPr>
              <w:spacing w:line="360" w:lineRule="auto"/>
              <w:jc w:val="center"/>
            </w:pPr>
            <w:r w:rsidRPr="008B31E4">
              <w:t>IP_ImportDate</w:t>
            </w:r>
          </w:p>
        </w:tc>
        <w:tc>
          <w:tcPr>
            <w:tcW w:w="3076" w:type="dxa"/>
          </w:tcPr>
          <w:p w14:paraId="4C37FA39" w14:textId="06792374" w:rsidR="00587B08" w:rsidRPr="008B31E4" w:rsidRDefault="00211170" w:rsidP="00A362C1">
            <w:pPr>
              <w:spacing w:line="360" w:lineRule="auto"/>
              <w:jc w:val="center"/>
            </w:pPr>
            <w:r w:rsidRPr="008B31E4">
              <w:t>Ngày nhập hàng</w:t>
            </w:r>
          </w:p>
        </w:tc>
        <w:tc>
          <w:tcPr>
            <w:tcW w:w="1421" w:type="dxa"/>
          </w:tcPr>
          <w:p w14:paraId="1A87496E" w14:textId="5B79AABD" w:rsidR="00587B08" w:rsidRPr="008B31E4" w:rsidRDefault="00BC4E1C" w:rsidP="00A362C1">
            <w:pPr>
              <w:spacing w:line="360" w:lineRule="auto"/>
              <w:jc w:val="center"/>
            </w:pPr>
            <w:r w:rsidRPr="008B31E4">
              <w:t>Date</w:t>
            </w:r>
          </w:p>
        </w:tc>
        <w:tc>
          <w:tcPr>
            <w:tcW w:w="1695" w:type="dxa"/>
          </w:tcPr>
          <w:p w14:paraId="5318C9F1" w14:textId="77777777" w:rsidR="00587B08" w:rsidRPr="008B31E4" w:rsidRDefault="00587B08" w:rsidP="00A362C1">
            <w:pPr>
              <w:spacing w:line="360" w:lineRule="auto"/>
              <w:jc w:val="center"/>
            </w:pPr>
          </w:p>
        </w:tc>
      </w:tr>
      <w:tr w:rsidR="00587B08" w:rsidRPr="008B31E4" w14:paraId="75C53B4D" w14:textId="77777777" w:rsidTr="003B48AB">
        <w:tc>
          <w:tcPr>
            <w:tcW w:w="937" w:type="dxa"/>
          </w:tcPr>
          <w:p w14:paraId="41F19F6F" w14:textId="77777777" w:rsidR="00587B08" w:rsidRPr="008B31E4" w:rsidRDefault="00587B08" w:rsidP="00A362C1">
            <w:pPr>
              <w:spacing w:line="360" w:lineRule="auto"/>
              <w:jc w:val="center"/>
            </w:pPr>
            <w:r w:rsidRPr="008B31E4">
              <w:t>4</w:t>
            </w:r>
          </w:p>
        </w:tc>
        <w:tc>
          <w:tcPr>
            <w:tcW w:w="1936" w:type="dxa"/>
          </w:tcPr>
          <w:p w14:paraId="6D7E2BFB" w14:textId="22B1F858" w:rsidR="00587B08" w:rsidRPr="008B31E4" w:rsidRDefault="00211170" w:rsidP="00A362C1">
            <w:pPr>
              <w:spacing w:line="360" w:lineRule="auto"/>
              <w:jc w:val="center"/>
            </w:pPr>
            <w:r w:rsidRPr="008B31E4">
              <w:t>IP_SupplierId</w:t>
            </w:r>
          </w:p>
        </w:tc>
        <w:tc>
          <w:tcPr>
            <w:tcW w:w="3076" w:type="dxa"/>
          </w:tcPr>
          <w:p w14:paraId="1C6A210A" w14:textId="72CFAC65" w:rsidR="00587B08" w:rsidRPr="008B31E4" w:rsidRDefault="00BC4E1C" w:rsidP="00A362C1">
            <w:pPr>
              <w:spacing w:line="360" w:lineRule="auto"/>
              <w:jc w:val="center"/>
            </w:pPr>
            <w:r w:rsidRPr="008B31E4">
              <w:t>Mã</w:t>
            </w:r>
            <w:r w:rsidR="00587B08" w:rsidRPr="008B31E4">
              <w:t xml:space="preserve"> nhà cung cấp</w:t>
            </w:r>
          </w:p>
        </w:tc>
        <w:tc>
          <w:tcPr>
            <w:tcW w:w="1421" w:type="dxa"/>
          </w:tcPr>
          <w:p w14:paraId="2E8242FE" w14:textId="77777777" w:rsidR="00587B08" w:rsidRPr="008B31E4" w:rsidRDefault="00587B08" w:rsidP="00A362C1">
            <w:pPr>
              <w:spacing w:line="360" w:lineRule="auto"/>
              <w:jc w:val="center"/>
            </w:pPr>
            <w:r w:rsidRPr="008B31E4">
              <w:t>Int</w:t>
            </w:r>
          </w:p>
        </w:tc>
        <w:tc>
          <w:tcPr>
            <w:tcW w:w="1695" w:type="dxa"/>
          </w:tcPr>
          <w:p w14:paraId="5650D341" w14:textId="77777777" w:rsidR="00587B08" w:rsidRPr="008B31E4" w:rsidRDefault="00587B08" w:rsidP="00A362C1">
            <w:pPr>
              <w:spacing w:line="360" w:lineRule="auto"/>
              <w:jc w:val="center"/>
            </w:pPr>
          </w:p>
        </w:tc>
      </w:tr>
      <w:tr w:rsidR="00587B08" w:rsidRPr="008B31E4" w14:paraId="1FB0DB17" w14:textId="77777777" w:rsidTr="003B48AB">
        <w:tc>
          <w:tcPr>
            <w:tcW w:w="937" w:type="dxa"/>
          </w:tcPr>
          <w:p w14:paraId="2A80FF3F" w14:textId="77777777" w:rsidR="00587B08" w:rsidRPr="008B31E4" w:rsidRDefault="00587B08" w:rsidP="00A362C1">
            <w:pPr>
              <w:spacing w:line="360" w:lineRule="auto"/>
              <w:jc w:val="center"/>
            </w:pPr>
            <w:r w:rsidRPr="008B31E4">
              <w:t>5</w:t>
            </w:r>
          </w:p>
        </w:tc>
        <w:tc>
          <w:tcPr>
            <w:tcW w:w="1936" w:type="dxa"/>
          </w:tcPr>
          <w:p w14:paraId="31CCDA8C" w14:textId="650BA027" w:rsidR="00587B08" w:rsidRPr="008B31E4" w:rsidRDefault="00211170" w:rsidP="00A362C1">
            <w:pPr>
              <w:spacing w:line="360" w:lineRule="auto"/>
              <w:jc w:val="center"/>
            </w:pPr>
            <w:r w:rsidRPr="008B31E4">
              <w:t>TotalAmount</w:t>
            </w:r>
          </w:p>
        </w:tc>
        <w:tc>
          <w:tcPr>
            <w:tcW w:w="3076" w:type="dxa"/>
          </w:tcPr>
          <w:p w14:paraId="1AE8EB5A" w14:textId="661CC378" w:rsidR="00587B08" w:rsidRPr="008B31E4" w:rsidRDefault="00BC4E1C" w:rsidP="00A362C1">
            <w:pPr>
              <w:spacing w:line="360" w:lineRule="auto"/>
              <w:jc w:val="center"/>
            </w:pPr>
            <w:r w:rsidRPr="008B31E4">
              <w:t>Tiền nhập hàng</w:t>
            </w:r>
          </w:p>
        </w:tc>
        <w:tc>
          <w:tcPr>
            <w:tcW w:w="1421" w:type="dxa"/>
          </w:tcPr>
          <w:p w14:paraId="7499A1E6" w14:textId="428F5731" w:rsidR="00587B08" w:rsidRPr="008B31E4" w:rsidRDefault="00BC4E1C" w:rsidP="00A362C1">
            <w:pPr>
              <w:spacing w:line="360" w:lineRule="auto"/>
              <w:jc w:val="center"/>
            </w:pPr>
            <w:r w:rsidRPr="008B31E4">
              <w:t>Decimal</w:t>
            </w:r>
          </w:p>
        </w:tc>
        <w:tc>
          <w:tcPr>
            <w:tcW w:w="1695" w:type="dxa"/>
          </w:tcPr>
          <w:p w14:paraId="44E4FC53" w14:textId="77777777" w:rsidR="00587B08" w:rsidRPr="008B31E4" w:rsidRDefault="00587B08" w:rsidP="00A362C1">
            <w:pPr>
              <w:spacing w:line="360" w:lineRule="auto"/>
              <w:jc w:val="center"/>
            </w:pPr>
          </w:p>
        </w:tc>
      </w:tr>
      <w:tr w:rsidR="00211170" w:rsidRPr="008B31E4" w14:paraId="2B2E5622" w14:textId="77777777" w:rsidTr="003B48AB">
        <w:tc>
          <w:tcPr>
            <w:tcW w:w="937" w:type="dxa"/>
          </w:tcPr>
          <w:p w14:paraId="7C3DA5A1" w14:textId="5D2746B2" w:rsidR="00211170" w:rsidRPr="008B31E4" w:rsidRDefault="00211170" w:rsidP="00A362C1">
            <w:pPr>
              <w:spacing w:line="360" w:lineRule="auto"/>
              <w:jc w:val="center"/>
            </w:pPr>
            <w:r w:rsidRPr="008B31E4">
              <w:t>6</w:t>
            </w:r>
          </w:p>
        </w:tc>
        <w:tc>
          <w:tcPr>
            <w:tcW w:w="1936" w:type="dxa"/>
          </w:tcPr>
          <w:p w14:paraId="6408076C" w14:textId="0BA185FA" w:rsidR="00211170" w:rsidRPr="008B31E4" w:rsidRDefault="00211170" w:rsidP="00A362C1">
            <w:pPr>
              <w:spacing w:line="360" w:lineRule="auto"/>
              <w:jc w:val="center"/>
            </w:pPr>
            <w:r w:rsidRPr="008B31E4">
              <w:t>IsCompleted</w:t>
            </w:r>
          </w:p>
        </w:tc>
        <w:tc>
          <w:tcPr>
            <w:tcW w:w="3076" w:type="dxa"/>
          </w:tcPr>
          <w:p w14:paraId="2311B6D8" w14:textId="245A471A" w:rsidR="00211170" w:rsidRPr="008B31E4" w:rsidRDefault="00BC4E1C" w:rsidP="00A362C1">
            <w:pPr>
              <w:spacing w:line="360" w:lineRule="auto"/>
              <w:jc w:val="center"/>
            </w:pPr>
            <w:r w:rsidRPr="008B31E4">
              <w:t>Trạng thái phiếu nhập</w:t>
            </w:r>
          </w:p>
        </w:tc>
        <w:tc>
          <w:tcPr>
            <w:tcW w:w="1421" w:type="dxa"/>
          </w:tcPr>
          <w:p w14:paraId="79A03290" w14:textId="4ECD177E" w:rsidR="00211170" w:rsidRPr="008B31E4" w:rsidRDefault="00BC4E1C" w:rsidP="00A362C1">
            <w:pPr>
              <w:spacing w:line="360" w:lineRule="auto"/>
              <w:jc w:val="center"/>
            </w:pPr>
            <w:r w:rsidRPr="008B31E4">
              <w:t>Boolean</w:t>
            </w:r>
          </w:p>
        </w:tc>
        <w:tc>
          <w:tcPr>
            <w:tcW w:w="1695" w:type="dxa"/>
          </w:tcPr>
          <w:p w14:paraId="11C0C410" w14:textId="77777777" w:rsidR="00211170" w:rsidRPr="008B31E4" w:rsidRDefault="00211170" w:rsidP="00A362C1">
            <w:pPr>
              <w:spacing w:line="360" w:lineRule="auto"/>
              <w:jc w:val="center"/>
            </w:pPr>
          </w:p>
        </w:tc>
      </w:tr>
      <w:tr w:rsidR="00587B08" w:rsidRPr="008B31E4" w14:paraId="386F58B4" w14:textId="77777777" w:rsidTr="003B48AB">
        <w:tc>
          <w:tcPr>
            <w:tcW w:w="937" w:type="dxa"/>
          </w:tcPr>
          <w:p w14:paraId="5ED1BA26" w14:textId="619942E9" w:rsidR="00587B08" w:rsidRPr="008B31E4" w:rsidRDefault="00211170" w:rsidP="00A362C1">
            <w:pPr>
              <w:spacing w:line="360" w:lineRule="auto"/>
              <w:jc w:val="center"/>
            </w:pPr>
            <w:r w:rsidRPr="008B31E4">
              <w:t>7</w:t>
            </w:r>
          </w:p>
        </w:tc>
        <w:tc>
          <w:tcPr>
            <w:tcW w:w="1936" w:type="dxa"/>
          </w:tcPr>
          <w:p w14:paraId="2EDF37DF" w14:textId="77777777" w:rsidR="00587B08" w:rsidRPr="008B31E4" w:rsidRDefault="00587B08" w:rsidP="00A362C1">
            <w:pPr>
              <w:spacing w:line="360" w:lineRule="auto"/>
              <w:jc w:val="center"/>
            </w:pPr>
            <w:r w:rsidRPr="008B31E4">
              <w:t>S_CreatedBy</w:t>
            </w:r>
          </w:p>
        </w:tc>
        <w:tc>
          <w:tcPr>
            <w:tcW w:w="3076" w:type="dxa"/>
          </w:tcPr>
          <w:p w14:paraId="446F2759" w14:textId="12EEA14F" w:rsidR="00587B08" w:rsidRPr="00EB3CDE" w:rsidRDefault="00587B08" w:rsidP="00A362C1">
            <w:pPr>
              <w:spacing w:line="360" w:lineRule="auto"/>
              <w:jc w:val="center"/>
              <w:rPr>
                <w:lang w:val="vi-VN"/>
              </w:rPr>
            </w:pPr>
            <w:r w:rsidRPr="008B31E4">
              <w:t xml:space="preserve">Người tạo </w:t>
            </w:r>
            <w:r w:rsidR="00EB3CDE">
              <w:t>phiếu</w:t>
            </w:r>
            <w:r w:rsidR="00EB3CDE">
              <w:rPr>
                <w:lang w:val="vi-VN"/>
              </w:rPr>
              <w:t xml:space="preserve"> nhập</w:t>
            </w:r>
          </w:p>
        </w:tc>
        <w:tc>
          <w:tcPr>
            <w:tcW w:w="1421" w:type="dxa"/>
          </w:tcPr>
          <w:p w14:paraId="77456A27" w14:textId="77777777" w:rsidR="00587B08" w:rsidRPr="008B31E4" w:rsidRDefault="00587B08" w:rsidP="00A362C1">
            <w:pPr>
              <w:spacing w:line="360" w:lineRule="auto"/>
              <w:jc w:val="center"/>
            </w:pPr>
            <w:r w:rsidRPr="008B31E4">
              <w:t>Nvarchar(20)</w:t>
            </w:r>
          </w:p>
        </w:tc>
        <w:tc>
          <w:tcPr>
            <w:tcW w:w="1695" w:type="dxa"/>
          </w:tcPr>
          <w:p w14:paraId="3D065ECB" w14:textId="77777777" w:rsidR="00587B08" w:rsidRPr="008B31E4" w:rsidRDefault="00587B08" w:rsidP="00A362C1">
            <w:pPr>
              <w:spacing w:line="360" w:lineRule="auto"/>
              <w:jc w:val="center"/>
            </w:pPr>
          </w:p>
        </w:tc>
      </w:tr>
      <w:tr w:rsidR="00587B08" w:rsidRPr="008B31E4" w14:paraId="7AA222D7" w14:textId="77777777" w:rsidTr="003B48AB">
        <w:tc>
          <w:tcPr>
            <w:tcW w:w="937" w:type="dxa"/>
          </w:tcPr>
          <w:p w14:paraId="22AACBC2" w14:textId="01EE8A63" w:rsidR="00587B08" w:rsidRPr="008B31E4" w:rsidRDefault="00211170" w:rsidP="00A362C1">
            <w:pPr>
              <w:spacing w:line="360" w:lineRule="auto"/>
              <w:jc w:val="center"/>
            </w:pPr>
            <w:r w:rsidRPr="008B31E4">
              <w:t>8</w:t>
            </w:r>
          </w:p>
        </w:tc>
        <w:tc>
          <w:tcPr>
            <w:tcW w:w="1936" w:type="dxa"/>
          </w:tcPr>
          <w:p w14:paraId="0D578734" w14:textId="77777777" w:rsidR="00587B08" w:rsidRPr="008B31E4" w:rsidRDefault="00587B08" w:rsidP="00A362C1">
            <w:pPr>
              <w:spacing w:line="360" w:lineRule="auto"/>
              <w:jc w:val="center"/>
            </w:pPr>
            <w:r w:rsidRPr="008B31E4">
              <w:t>S_CreatedDate</w:t>
            </w:r>
          </w:p>
        </w:tc>
        <w:tc>
          <w:tcPr>
            <w:tcW w:w="3076" w:type="dxa"/>
          </w:tcPr>
          <w:p w14:paraId="71EA926E" w14:textId="110D6649" w:rsidR="00587B08" w:rsidRPr="008B31E4" w:rsidRDefault="00587B08" w:rsidP="00A362C1">
            <w:pPr>
              <w:spacing w:line="360" w:lineRule="auto"/>
              <w:jc w:val="center"/>
            </w:pPr>
            <w:r w:rsidRPr="008B31E4">
              <w:t xml:space="preserve">Ngày tạo </w:t>
            </w:r>
            <w:r w:rsidR="00EB3CDE">
              <w:t>phiếu</w:t>
            </w:r>
            <w:r w:rsidR="00EB3CDE">
              <w:rPr>
                <w:lang w:val="vi-VN"/>
              </w:rPr>
              <w:t xml:space="preserve"> nhập</w:t>
            </w:r>
          </w:p>
        </w:tc>
        <w:tc>
          <w:tcPr>
            <w:tcW w:w="1421" w:type="dxa"/>
          </w:tcPr>
          <w:p w14:paraId="4F007D2C" w14:textId="77777777" w:rsidR="00587B08" w:rsidRPr="008B31E4" w:rsidRDefault="00587B08" w:rsidP="00A362C1">
            <w:pPr>
              <w:spacing w:line="360" w:lineRule="auto"/>
              <w:jc w:val="center"/>
            </w:pPr>
            <w:r w:rsidRPr="008B31E4">
              <w:t>Date</w:t>
            </w:r>
          </w:p>
        </w:tc>
        <w:tc>
          <w:tcPr>
            <w:tcW w:w="1695" w:type="dxa"/>
          </w:tcPr>
          <w:p w14:paraId="60CEDA86" w14:textId="77777777" w:rsidR="00587B08" w:rsidRPr="008B31E4" w:rsidRDefault="00587B08" w:rsidP="00A362C1">
            <w:pPr>
              <w:spacing w:line="360" w:lineRule="auto"/>
              <w:jc w:val="center"/>
            </w:pPr>
          </w:p>
        </w:tc>
      </w:tr>
      <w:tr w:rsidR="00587B08" w:rsidRPr="008B31E4" w14:paraId="2F516165" w14:textId="77777777" w:rsidTr="003B48AB">
        <w:tc>
          <w:tcPr>
            <w:tcW w:w="937" w:type="dxa"/>
          </w:tcPr>
          <w:p w14:paraId="391F7BFB" w14:textId="548E3E65" w:rsidR="00587B08" w:rsidRPr="008B31E4" w:rsidRDefault="00211170" w:rsidP="00A362C1">
            <w:pPr>
              <w:spacing w:line="360" w:lineRule="auto"/>
              <w:jc w:val="center"/>
            </w:pPr>
            <w:r w:rsidRPr="008B31E4">
              <w:t>9</w:t>
            </w:r>
          </w:p>
        </w:tc>
        <w:tc>
          <w:tcPr>
            <w:tcW w:w="1936" w:type="dxa"/>
          </w:tcPr>
          <w:p w14:paraId="07E418FD" w14:textId="77777777" w:rsidR="00587B08" w:rsidRPr="008B31E4" w:rsidRDefault="00587B08" w:rsidP="00A362C1">
            <w:pPr>
              <w:spacing w:line="360" w:lineRule="auto"/>
              <w:jc w:val="center"/>
            </w:pPr>
            <w:r w:rsidRPr="008B31E4">
              <w:t>S_ModifiedDate</w:t>
            </w:r>
          </w:p>
        </w:tc>
        <w:tc>
          <w:tcPr>
            <w:tcW w:w="3076" w:type="dxa"/>
          </w:tcPr>
          <w:p w14:paraId="549F5C5A" w14:textId="6F54D403" w:rsidR="00587B08" w:rsidRPr="008B31E4" w:rsidRDefault="00587B08" w:rsidP="00A362C1">
            <w:pPr>
              <w:spacing w:line="360" w:lineRule="auto"/>
              <w:jc w:val="center"/>
            </w:pPr>
            <w:r w:rsidRPr="008B31E4">
              <w:t xml:space="preserve">Ngày chỉnh sửa </w:t>
            </w:r>
            <w:r w:rsidR="00EB3CDE">
              <w:t>phiếu</w:t>
            </w:r>
            <w:r w:rsidR="00EB3CDE">
              <w:rPr>
                <w:lang w:val="vi-VN"/>
              </w:rPr>
              <w:t xml:space="preserve"> nhập</w:t>
            </w:r>
          </w:p>
        </w:tc>
        <w:tc>
          <w:tcPr>
            <w:tcW w:w="1421" w:type="dxa"/>
          </w:tcPr>
          <w:p w14:paraId="00A6DC9D" w14:textId="77777777" w:rsidR="00587B08" w:rsidRPr="008B31E4" w:rsidRDefault="00587B08" w:rsidP="00A362C1">
            <w:pPr>
              <w:spacing w:line="360" w:lineRule="auto"/>
              <w:jc w:val="center"/>
            </w:pPr>
            <w:r w:rsidRPr="008B31E4">
              <w:t>Date</w:t>
            </w:r>
          </w:p>
        </w:tc>
        <w:tc>
          <w:tcPr>
            <w:tcW w:w="1695" w:type="dxa"/>
          </w:tcPr>
          <w:p w14:paraId="1C6A2670" w14:textId="77777777" w:rsidR="00587B08" w:rsidRPr="008B31E4" w:rsidRDefault="00587B08" w:rsidP="00A362C1">
            <w:pPr>
              <w:spacing w:line="360" w:lineRule="auto"/>
              <w:jc w:val="center"/>
            </w:pPr>
          </w:p>
        </w:tc>
      </w:tr>
      <w:tr w:rsidR="00587B08" w:rsidRPr="008B31E4" w14:paraId="0CF23C58" w14:textId="77777777" w:rsidTr="003B48AB">
        <w:tc>
          <w:tcPr>
            <w:tcW w:w="937" w:type="dxa"/>
          </w:tcPr>
          <w:p w14:paraId="60122257" w14:textId="688A5D33" w:rsidR="00587B08" w:rsidRPr="008B31E4" w:rsidRDefault="00211170" w:rsidP="00A362C1">
            <w:pPr>
              <w:spacing w:line="360" w:lineRule="auto"/>
              <w:jc w:val="center"/>
            </w:pPr>
            <w:r w:rsidRPr="008B31E4">
              <w:t>10</w:t>
            </w:r>
          </w:p>
        </w:tc>
        <w:tc>
          <w:tcPr>
            <w:tcW w:w="1936" w:type="dxa"/>
          </w:tcPr>
          <w:p w14:paraId="32BC401B" w14:textId="77777777" w:rsidR="00587B08" w:rsidRPr="008B31E4" w:rsidRDefault="00587B08" w:rsidP="00A362C1">
            <w:pPr>
              <w:spacing w:line="360" w:lineRule="auto"/>
              <w:jc w:val="center"/>
            </w:pPr>
            <w:r w:rsidRPr="008B31E4">
              <w:t>S_ Modifiedby</w:t>
            </w:r>
          </w:p>
        </w:tc>
        <w:tc>
          <w:tcPr>
            <w:tcW w:w="3076" w:type="dxa"/>
          </w:tcPr>
          <w:p w14:paraId="7AF41B87" w14:textId="30245A6E" w:rsidR="00587B08" w:rsidRPr="008B31E4" w:rsidRDefault="00587B08" w:rsidP="00A362C1">
            <w:pPr>
              <w:spacing w:line="360" w:lineRule="auto"/>
              <w:jc w:val="center"/>
            </w:pPr>
            <w:r w:rsidRPr="008B31E4">
              <w:t xml:space="preserve">Người chỉnh sửa </w:t>
            </w:r>
            <w:r w:rsidR="00EB3CDE">
              <w:t>phiếu</w:t>
            </w:r>
            <w:r w:rsidR="00EB3CDE">
              <w:rPr>
                <w:lang w:val="vi-VN"/>
              </w:rPr>
              <w:t xml:space="preserve"> nhập</w:t>
            </w:r>
          </w:p>
        </w:tc>
        <w:tc>
          <w:tcPr>
            <w:tcW w:w="1421" w:type="dxa"/>
          </w:tcPr>
          <w:p w14:paraId="01D11471" w14:textId="77777777" w:rsidR="00587B08" w:rsidRPr="008B31E4" w:rsidRDefault="00587B08" w:rsidP="00A362C1">
            <w:pPr>
              <w:spacing w:line="360" w:lineRule="auto"/>
              <w:jc w:val="center"/>
            </w:pPr>
            <w:r w:rsidRPr="008B31E4">
              <w:t>Nvarchar(20)</w:t>
            </w:r>
          </w:p>
        </w:tc>
        <w:tc>
          <w:tcPr>
            <w:tcW w:w="1695" w:type="dxa"/>
          </w:tcPr>
          <w:p w14:paraId="4D09D30B" w14:textId="77777777" w:rsidR="00587B08" w:rsidRPr="008B31E4" w:rsidRDefault="00587B08" w:rsidP="00A362C1">
            <w:pPr>
              <w:spacing w:line="360" w:lineRule="auto"/>
              <w:jc w:val="center"/>
            </w:pPr>
          </w:p>
        </w:tc>
      </w:tr>
    </w:tbl>
    <w:p w14:paraId="2687C636" w14:textId="3F68EB3C" w:rsidR="00587B08" w:rsidRPr="008B31E4" w:rsidRDefault="00587B08" w:rsidP="00FE5D01"/>
    <w:p w14:paraId="6B615968" w14:textId="4AA92EFC" w:rsidR="00BC4E1C" w:rsidRPr="008B31E4" w:rsidRDefault="00BC4E1C" w:rsidP="00A362C1">
      <w:pPr>
        <w:pStyle w:val="bang"/>
      </w:pPr>
      <w:bookmarkStart w:id="91" w:name="_Toc193833086"/>
      <w:r w:rsidRPr="008B31E4">
        <w:t>Bảng 3.</w:t>
      </w:r>
      <w:r w:rsidR="00EA457F" w:rsidRPr="008B31E4">
        <w:t>21</w:t>
      </w:r>
      <w:r w:rsidRPr="008B31E4">
        <w:t xml:space="preserve"> Wishlist – Lưu trữ sản phẩm yêu thích của người dùng</w:t>
      </w:r>
      <w:bookmarkEnd w:id="91"/>
    </w:p>
    <w:tbl>
      <w:tblPr>
        <w:tblStyle w:val="TableGrid"/>
        <w:tblW w:w="0" w:type="auto"/>
        <w:tblLook w:val="04A0" w:firstRow="1" w:lastRow="0" w:firstColumn="1" w:lastColumn="0" w:noHBand="0" w:noVBand="1"/>
      </w:tblPr>
      <w:tblGrid>
        <w:gridCol w:w="929"/>
        <w:gridCol w:w="1933"/>
        <w:gridCol w:w="3017"/>
        <w:gridCol w:w="1509"/>
        <w:gridCol w:w="1677"/>
      </w:tblGrid>
      <w:tr w:rsidR="00BC4E1C" w:rsidRPr="008B31E4" w14:paraId="169758E4" w14:textId="77777777" w:rsidTr="00BC4E1C">
        <w:tc>
          <w:tcPr>
            <w:tcW w:w="929" w:type="dxa"/>
          </w:tcPr>
          <w:p w14:paraId="7862C496" w14:textId="77777777" w:rsidR="00BC4E1C" w:rsidRPr="008B31E4" w:rsidRDefault="00BC4E1C" w:rsidP="00A362C1">
            <w:pPr>
              <w:spacing w:line="360" w:lineRule="auto"/>
              <w:jc w:val="center"/>
            </w:pPr>
            <w:r w:rsidRPr="008B31E4">
              <w:t>STT</w:t>
            </w:r>
          </w:p>
        </w:tc>
        <w:tc>
          <w:tcPr>
            <w:tcW w:w="1933" w:type="dxa"/>
          </w:tcPr>
          <w:p w14:paraId="001CB2D2" w14:textId="77777777" w:rsidR="00BC4E1C" w:rsidRPr="008B31E4" w:rsidRDefault="00BC4E1C" w:rsidP="00A362C1">
            <w:pPr>
              <w:spacing w:line="360" w:lineRule="auto"/>
              <w:jc w:val="center"/>
            </w:pPr>
            <w:r w:rsidRPr="008B31E4">
              <w:t>Tên trường</w:t>
            </w:r>
          </w:p>
        </w:tc>
        <w:tc>
          <w:tcPr>
            <w:tcW w:w="3017" w:type="dxa"/>
          </w:tcPr>
          <w:p w14:paraId="6804CD5F" w14:textId="77777777" w:rsidR="00BC4E1C" w:rsidRPr="008B31E4" w:rsidRDefault="00BC4E1C" w:rsidP="00A362C1">
            <w:pPr>
              <w:spacing w:line="360" w:lineRule="auto"/>
              <w:jc w:val="center"/>
            </w:pPr>
            <w:r w:rsidRPr="008B31E4">
              <w:t>Mô tả</w:t>
            </w:r>
          </w:p>
        </w:tc>
        <w:tc>
          <w:tcPr>
            <w:tcW w:w="1509" w:type="dxa"/>
          </w:tcPr>
          <w:p w14:paraId="1B47A05D" w14:textId="77777777" w:rsidR="00BC4E1C" w:rsidRPr="008B31E4" w:rsidRDefault="00BC4E1C" w:rsidP="00A362C1">
            <w:pPr>
              <w:spacing w:line="360" w:lineRule="auto"/>
              <w:jc w:val="center"/>
            </w:pPr>
            <w:r w:rsidRPr="008B31E4">
              <w:t>Kiểu dữ liệu</w:t>
            </w:r>
          </w:p>
        </w:tc>
        <w:tc>
          <w:tcPr>
            <w:tcW w:w="1677" w:type="dxa"/>
          </w:tcPr>
          <w:p w14:paraId="25DFD266" w14:textId="77777777" w:rsidR="00BC4E1C" w:rsidRPr="008B31E4" w:rsidRDefault="00BC4E1C" w:rsidP="00A362C1">
            <w:pPr>
              <w:spacing w:line="360" w:lineRule="auto"/>
              <w:jc w:val="center"/>
            </w:pPr>
            <w:r w:rsidRPr="008B31E4">
              <w:t>Ràng buộc</w:t>
            </w:r>
          </w:p>
        </w:tc>
      </w:tr>
      <w:tr w:rsidR="00BC4E1C" w:rsidRPr="008B31E4" w14:paraId="196B515F" w14:textId="77777777" w:rsidTr="00BC4E1C">
        <w:tc>
          <w:tcPr>
            <w:tcW w:w="929" w:type="dxa"/>
          </w:tcPr>
          <w:p w14:paraId="4739E165" w14:textId="77777777" w:rsidR="00BC4E1C" w:rsidRPr="008B31E4" w:rsidRDefault="00BC4E1C" w:rsidP="00A362C1">
            <w:pPr>
              <w:spacing w:line="360" w:lineRule="auto"/>
              <w:jc w:val="center"/>
            </w:pPr>
            <w:r w:rsidRPr="008B31E4">
              <w:t>1</w:t>
            </w:r>
          </w:p>
        </w:tc>
        <w:tc>
          <w:tcPr>
            <w:tcW w:w="1933" w:type="dxa"/>
          </w:tcPr>
          <w:p w14:paraId="1288ACDF" w14:textId="77777777" w:rsidR="00BC4E1C" w:rsidRPr="008B31E4" w:rsidRDefault="00BC4E1C" w:rsidP="00A362C1">
            <w:pPr>
              <w:spacing w:line="360" w:lineRule="auto"/>
              <w:jc w:val="center"/>
            </w:pPr>
            <w:r w:rsidRPr="008B31E4">
              <w:t>IP_Id</w:t>
            </w:r>
          </w:p>
        </w:tc>
        <w:tc>
          <w:tcPr>
            <w:tcW w:w="3017" w:type="dxa"/>
          </w:tcPr>
          <w:p w14:paraId="205C9DF0" w14:textId="34A065B7" w:rsidR="00BC4E1C" w:rsidRPr="008B31E4" w:rsidRDefault="00BC4E1C" w:rsidP="00A362C1">
            <w:pPr>
              <w:spacing w:line="360" w:lineRule="auto"/>
              <w:jc w:val="center"/>
            </w:pPr>
            <w:r w:rsidRPr="008B31E4">
              <w:t xml:space="preserve">Mã </w:t>
            </w:r>
            <w:r w:rsidR="00EA457F" w:rsidRPr="008B31E4">
              <w:t>bản ghi</w:t>
            </w:r>
          </w:p>
        </w:tc>
        <w:tc>
          <w:tcPr>
            <w:tcW w:w="1509" w:type="dxa"/>
          </w:tcPr>
          <w:p w14:paraId="1C23B923" w14:textId="77777777" w:rsidR="00BC4E1C" w:rsidRPr="008B31E4" w:rsidRDefault="00BC4E1C" w:rsidP="00A362C1">
            <w:pPr>
              <w:spacing w:line="360" w:lineRule="auto"/>
              <w:jc w:val="center"/>
            </w:pPr>
            <w:r w:rsidRPr="008B31E4">
              <w:t>Int</w:t>
            </w:r>
          </w:p>
        </w:tc>
        <w:tc>
          <w:tcPr>
            <w:tcW w:w="1677" w:type="dxa"/>
          </w:tcPr>
          <w:p w14:paraId="218228FE" w14:textId="77777777" w:rsidR="00BC4E1C" w:rsidRPr="008B31E4" w:rsidRDefault="00BC4E1C" w:rsidP="00A362C1">
            <w:pPr>
              <w:spacing w:line="360" w:lineRule="auto"/>
              <w:jc w:val="center"/>
            </w:pPr>
            <w:r w:rsidRPr="008B31E4">
              <w:t>Primary key</w:t>
            </w:r>
          </w:p>
        </w:tc>
      </w:tr>
      <w:tr w:rsidR="00BC4E1C" w:rsidRPr="008B31E4" w14:paraId="3EADB995" w14:textId="77777777" w:rsidTr="00BC4E1C">
        <w:tc>
          <w:tcPr>
            <w:tcW w:w="929" w:type="dxa"/>
          </w:tcPr>
          <w:p w14:paraId="451D6CB9" w14:textId="77777777" w:rsidR="00BC4E1C" w:rsidRPr="008B31E4" w:rsidRDefault="00BC4E1C" w:rsidP="00A362C1">
            <w:pPr>
              <w:spacing w:line="360" w:lineRule="auto"/>
              <w:jc w:val="center"/>
            </w:pPr>
            <w:r w:rsidRPr="008B31E4">
              <w:t>2</w:t>
            </w:r>
          </w:p>
        </w:tc>
        <w:tc>
          <w:tcPr>
            <w:tcW w:w="1933" w:type="dxa"/>
          </w:tcPr>
          <w:p w14:paraId="14E0CC6D" w14:textId="2F5E4BBB" w:rsidR="00BC4E1C" w:rsidRPr="008B31E4" w:rsidRDefault="00BC4E1C" w:rsidP="00A362C1">
            <w:pPr>
              <w:spacing w:line="360" w:lineRule="auto"/>
              <w:jc w:val="center"/>
            </w:pPr>
            <w:r w:rsidRPr="008B31E4">
              <w:t>IP_ProductId</w:t>
            </w:r>
          </w:p>
        </w:tc>
        <w:tc>
          <w:tcPr>
            <w:tcW w:w="3017" w:type="dxa"/>
          </w:tcPr>
          <w:p w14:paraId="0F0F3590" w14:textId="78783C6E" w:rsidR="00BC4E1C" w:rsidRPr="008B31E4" w:rsidRDefault="00BC4E1C" w:rsidP="00A362C1">
            <w:pPr>
              <w:spacing w:line="360" w:lineRule="auto"/>
              <w:jc w:val="center"/>
            </w:pPr>
            <w:r w:rsidRPr="008B31E4">
              <w:t>Mã sản phẩm</w:t>
            </w:r>
          </w:p>
        </w:tc>
        <w:tc>
          <w:tcPr>
            <w:tcW w:w="1509" w:type="dxa"/>
          </w:tcPr>
          <w:p w14:paraId="55867F1F" w14:textId="4E4DD44D" w:rsidR="00BC4E1C" w:rsidRPr="008B31E4" w:rsidRDefault="00EA457F" w:rsidP="00A362C1">
            <w:pPr>
              <w:spacing w:line="360" w:lineRule="auto"/>
              <w:jc w:val="center"/>
            </w:pPr>
            <w:r w:rsidRPr="008B31E4">
              <w:t>Int</w:t>
            </w:r>
          </w:p>
        </w:tc>
        <w:tc>
          <w:tcPr>
            <w:tcW w:w="1677" w:type="dxa"/>
          </w:tcPr>
          <w:p w14:paraId="23C7AFBD" w14:textId="77777777" w:rsidR="00BC4E1C" w:rsidRPr="008B31E4" w:rsidRDefault="00BC4E1C" w:rsidP="00A362C1">
            <w:pPr>
              <w:spacing w:line="360" w:lineRule="auto"/>
              <w:jc w:val="center"/>
            </w:pPr>
          </w:p>
        </w:tc>
      </w:tr>
      <w:tr w:rsidR="00BC4E1C" w:rsidRPr="008B31E4" w14:paraId="787B6F8A" w14:textId="77777777" w:rsidTr="00BC4E1C">
        <w:tc>
          <w:tcPr>
            <w:tcW w:w="929" w:type="dxa"/>
          </w:tcPr>
          <w:p w14:paraId="29B54D64" w14:textId="77777777" w:rsidR="00BC4E1C" w:rsidRPr="008B31E4" w:rsidRDefault="00BC4E1C" w:rsidP="00A362C1">
            <w:pPr>
              <w:spacing w:line="360" w:lineRule="auto"/>
              <w:jc w:val="center"/>
            </w:pPr>
            <w:r w:rsidRPr="008B31E4">
              <w:t>3</w:t>
            </w:r>
          </w:p>
        </w:tc>
        <w:tc>
          <w:tcPr>
            <w:tcW w:w="1933" w:type="dxa"/>
          </w:tcPr>
          <w:p w14:paraId="2B66BB03" w14:textId="3395E1BF" w:rsidR="00BC4E1C" w:rsidRPr="008B31E4" w:rsidRDefault="00BC4E1C" w:rsidP="00A362C1">
            <w:pPr>
              <w:spacing w:line="360" w:lineRule="auto"/>
              <w:jc w:val="center"/>
            </w:pPr>
            <w:r w:rsidRPr="008B31E4">
              <w:t>IP_UserName</w:t>
            </w:r>
          </w:p>
        </w:tc>
        <w:tc>
          <w:tcPr>
            <w:tcW w:w="3017" w:type="dxa"/>
          </w:tcPr>
          <w:p w14:paraId="1F213915" w14:textId="6F3F3BD6" w:rsidR="00BC4E1C" w:rsidRPr="008B31E4" w:rsidRDefault="00BC4E1C" w:rsidP="00A362C1">
            <w:pPr>
              <w:spacing w:line="360" w:lineRule="auto"/>
              <w:jc w:val="center"/>
            </w:pPr>
            <w:r w:rsidRPr="008B31E4">
              <w:t xml:space="preserve">Tên </w:t>
            </w:r>
            <w:r w:rsidR="00EA457F" w:rsidRPr="008B31E4">
              <w:t>người dùng</w:t>
            </w:r>
          </w:p>
        </w:tc>
        <w:tc>
          <w:tcPr>
            <w:tcW w:w="1509" w:type="dxa"/>
          </w:tcPr>
          <w:p w14:paraId="5897B00C" w14:textId="1AD677B3" w:rsidR="00BC4E1C" w:rsidRPr="008B31E4" w:rsidRDefault="00EA457F" w:rsidP="00A362C1">
            <w:pPr>
              <w:spacing w:line="360" w:lineRule="auto"/>
              <w:jc w:val="center"/>
            </w:pPr>
            <w:r w:rsidRPr="008B31E4">
              <w:t>Nvarchar(20)</w:t>
            </w:r>
          </w:p>
        </w:tc>
        <w:tc>
          <w:tcPr>
            <w:tcW w:w="1677" w:type="dxa"/>
          </w:tcPr>
          <w:p w14:paraId="4E4998E5" w14:textId="77777777" w:rsidR="00BC4E1C" w:rsidRPr="008B31E4" w:rsidRDefault="00BC4E1C" w:rsidP="00A362C1">
            <w:pPr>
              <w:spacing w:line="360" w:lineRule="auto"/>
              <w:jc w:val="center"/>
            </w:pPr>
          </w:p>
        </w:tc>
      </w:tr>
      <w:tr w:rsidR="00BC4E1C" w:rsidRPr="008B31E4" w14:paraId="078546D0" w14:textId="77777777" w:rsidTr="00BC4E1C">
        <w:tc>
          <w:tcPr>
            <w:tcW w:w="929" w:type="dxa"/>
          </w:tcPr>
          <w:p w14:paraId="6F8A0AF5" w14:textId="487A3155" w:rsidR="00BC4E1C" w:rsidRPr="008B31E4" w:rsidRDefault="00BC4E1C" w:rsidP="00A362C1">
            <w:pPr>
              <w:spacing w:line="360" w:lineRule="auto"/>
              <w:jc w:val="center"/>
            </w:pPr>
            <w:r w:rsidRPr="008B31E4">
              <w:lastRenderedPageBreak/>
              <w:t>4</w:t>
            </w:r>
          </w:p>
        </w:tc>
        <w:tc>
          <w:tcPr>
            <w:tcW w:w="1933" w:type="dxa"/>
          </w:tcPr>
          <w:p w14:paraId="1DD33E89" w14:textId="0348D3A0" w:rsidR="00BC4E1C" w:rsidRPr="008B31E4" w:rsidRDefault="00EA457F" w:rsidP="00A362C1">
            <w:pPr>
              <w:spacing w:line="360" w:lineRule="auto"/>
              <w:jc w:val="center"/>
            </w:pPr>
            <w:r w:rsidRPr="008B31E4">
              <w:t>IP</w:t>
            </w:r>
            <w:r w:rsidR="00BC4E1C" w:rsidRPr="008B31E4">
              <w:t>_CreatedDate</w:t>
            </w:r>
          </w:p>
        </w:tc>
        <w:tc>
          <w:tcPr>
            <w:tcW w:w="3017" w:type="dxa"/>
          </w:tcPr>
          <w:p w14:paraId="4C12C60A" w14:textId="69A36A4D" w:rsidR="00BC4E1C" w:rsidRPr="008B31E4" w:rsidRDefault="00BC4E1C" w:rsidP="00A362C1">
            <w:pPr>
              <w:spacing w:line="360" w:lineRule="auto"/>
              <w:jc w:val="center"/>
            </w:pPr>
            <w:r w:rsidRPr="008B31E4">
              <w:t xml:space="preserve">Ngày </w:t>
            </w:r>
            <w:r w:rsidR="00EA457F" w:rsidRPr="008B31E4">
              <w:t>thêm sản phẩm vào danh sách yêu thích</w:t>
            </w:r>
          </w:p>
        </w:tc>
        <w:tc>
          <w:tcPr>
            <w:tcW w:w="1509" w:type="dxa"/>
          </w:tcPr>
          <w:p w14:paraId="07445749" w14:textId="77777777" w:rsidR="00BC4E1C" w:rsidRPr="008B31E4" w:rsidRDefault="00BC4E1C" w:rsidP="00A362C1">
            <w:pPr>
              <w:spacing w:line="360" w:lineRule="auto"/>
              <w:jc w:val="center"/>
            </w:pPr>
            <w:r w:rsidRPr="008B31E4">
              <w:t>Date</w:t>
            </w:r>
          </w:p>
        </w:tc>
        <w:tc>
          <w:tcPr>
            <w:tcW w:w="1677" w:type="dxa"/>
          </w:tcPr>
          <w:p w14:paraId="63D54357" w14:textId="77777777" w:rsidR="00BC4E1C" w:rsidRPr="008B31E4" w:rsidRDefault="00BC4E1C" w:rsidP="00A362C1">
            <w:pPr>
              <w:spacing w:line="360" w:lineRule="auto"/>
              <w:jc w:val="center"/>
            </w:pPr>
          </w:p>
        </w:tc>
      </w:tr>
    </w:tbl>
    <w:p w14:paraId="2C5619BD" w14:textId="7E2638BB" w:rsidR="00EA457F" w:rsidRPr="008B31E4" w:rsidRDefault="00EA457F" w:rsidP="00FE5D01"/>
    <w:p w14:paraId="1B5B4C4E" w14:textId="1DD38109" w:rsidR="00EA457F" w:rsidRPr="008B31E4" w:rsidRDefault="00EA457F" w:rsidP="00A362C1">
      <w:pPr>
        <w:pStyle w:val="bang"/>
      </w:pPr>
      <w:bookmarkStart w:id="92" w:name="_Toc193833087"/>
      <w:r w:rsidRPr="008B31E4">
        <w:t>Bảng 3.22 ImportOrtherDetail– Lưu trữ chi tiết phiếu nhập hàng</w:t>
      </w:r>
      <w:bookmarkEnd w:id="92"/>
    </w:p>
    <w:tbl>
      <w:tblPr>
        <w:tblStyle w:val="TableGrid"/>
        <w:tblW w:w="0" w:type="auto"/>
        <w:tblLayout w:type="fixed"/>
        <w:tblLook w:val="04A0" w:firstRow="1" w:lastRow="0" w:firstColumn="1" w:lastColumn="0" w:noHBand="0" w:noVBand="1"/>
      </w:tblPr>
      <w:tblGrid>
        <w:gridCol w:w="928"/>
        <w:gridCol w:w="2186"/>
        <w:gridCol w:w="2693"/>
        <w:gridCol w:w="1583"/>
        <w:gridCol w:w="1675"/>
      </w:tblGrid>
      <w:tr w:rsidR="00EA457F" w:rsidRPr="008B31E4" w14:paraId="69A9DF57" w14:textId="77777777" w:rsidTr="00E87AA7">
        <w:tc>
          <w:tcPr>
            <w:tcW w:w="928" w:type="dxa"/>
          </w:tcPr>
          <w:p w14:paraId="3B06D731" w14:textId="77777777" w:rsidR="00EA457F" w:rsidRPr="008B31E4" w:rsidRDefault="00EA457F" w:rsidP="00A362C1">
            <w:pPr>
              <w:spacing w:line="360" w:lineRule="auto"/>
              <w:jc w:val="center"/>
            </w:pPr>
            <w:r w:rsidRPr="008B31E4">
              <w:t>STT</w:t>
            </w:r>
          </w:p>
        </w:tc>
        <w:tc>
          <w:tcPr>
            <w:tcW w:w="2186" w:type="dxa"/>
          </w:tcPr>
          <w:p w14:paraId="107A339E" w14:textId="77777777" w:rsidR="00EA457F" w:rsidRPr="008B31E4" w:rsidRDefault="00EA457F" w:rsidP="00A362C1">
            <w:pPr>
              <w:spacing w:line="360" w:lineRule="auto"/>
              <w:jc w:val="center"/>
            </w:pPr>
            <w:r w:rsidRPr="008B31E4">
              <w:t>Tên trường</w:t>
            </w:r>
          </w:p>
        </w:tc>
        <w:tc>
          <w:tcPr>
            <w:tcW w:w="2693" w:type="dxa"/>
          </w:tcPr>
          <w:p w14:paraId="3B1AEC72" w14:textId="77777777" w:rsidR="00EA457F" w:rsidRPr="008B31E4" w:rsidRDefault="00EA457F" w:rsidP="00A362C1">
            <w:pPr>
              <w:spacing w:line="360" w:lineRule="auto"/>
              <w:jc w:val="center"/>
            </w:pPr>
            <w:r w:rsidRPr="008B31E4">
              <w:t>Mô tả</w:t>
            </w:r>
          </w:p>
        </w:tc>
        <w:tc>
          <w:tcPr>
            <w:tcW w:w="1583" w:type="dxa"/>
          </w:tcPr>
          <w:p w14:paraId="12EDA629" w14:textId="77777777" w:rsidR="00EA457F" w:rsidRPr="008B31E4" w:rsidRDefault="00EA457F" w:rsidP="00A362C1">
            <w:pPr>
              <w:spacing w:line="360" w:lineRule="auto"/>
              <w:jc w:val="center"/>
            </w:pPr>
            <w:r w:rsidRPr="008B31E4">
              <w:t>Kiểu dữ liệu</w:t>
            </w:r>
          </w:p>
        </w:tc>
        <w:tc>
          <w:tcPr>
            <w:tcW w:w="1675" w:type="dxa"/>
          </w:tcPr>
          <w:p w14:paraId="420C3714" w14:textId="77777777" w:rsidR="00EA457F" w:rsidRPr="008B31E4" w:rsidRDefault="00EA457F" w:rsidP="00A362C1">
            <w:pPr>
              <w:spacing w:line="360" w:lineRule="auto"/>
              <w:jc w:val="center"/>
            </w:pPr>
            <w:r w:rsidRPr="008B31E4">
              <w:t>Ràng buộc</w:t>
            </w:r>
          </w:p>
        </w:tc>
      </w:tr>
      <w:tr w:rsidR="00EA457F" w:rsidRPr="008B31E4" w14:paraId="4DEE460D" w14:textId="77777777" w:rsidTr="00E87AA7">
        <w:tc>
          <w:tcPr>
            <w:tcW w:w="928" w:type="dxa"/>
          </w:tcPr>
          <w:p w14:paraId="34EA0E15" w14:textId="77777777" w:rsidR="00EA457F" w:rsidRPr="008B31E4" w:rsidRDefault="00EA457F" w:rsidP="00A362C1">
            <w:pPr>
              <w:spacing w:line="360" w:lineRule="auto"/>
              <w:jc w:val="center"/>
            </w:pPr>
            <w:r w:rsidRPr="008B31E4">
              <w:t>1</w:t>
            </w:r>
          </w:p>
        </w:tc>
        <w:tc>
          <w:tcPr>
            <w:tcW w:w="2186" w:type="dxa"/>
          </w:tcPr>
          <w:p w14:paraId="122B10AD" w14:textId="28346B2F" w:rsidR="00EA457F" w:rsidRPr="008B31E4" w:rsidRDefault="00EA457F" w:rsidP="00A362C1">
            <w:pPr>
              <w:spacing w:line="360" w:lineRule="auto"/>
              <w:jc w:val="center"/>
            </w:pPr>
            <w:r w:rsidRPr="008B31E4">
              <w:t>I_Id</w:t>
            </w:r>
          </w:p>
        </w:tc>
        <w:tc>
          <w:tcPr>
            <w:tcW w:w="2693" w:type="dxa"/>
          </w:tcPr>
          <w:p w14:paraId="192B768C" w14:textId="390A4423" w:rsidR="00EA457F" w:rsidRPr="008B31E4" w:rsidRDefault="00EA457F" w:rsidP="00A362C1">
            <w:pPr>
              <w:spacing w:line="360" w:lineRule="auto"/>
              <w:jc w:val="center"/>
            </w:pPr>
            <w:r w:rsidRPr="008B31E4">
              <w:t>Số thứ tự</w:t>
            </w:r>
            <w:r w:rsidR="007151C3" w:rsidRPr="008B31E4">
              <w:t xml:space="preserve"> chi tiết</w:t>
            </w:r>
            <w:r w:rsidRPr="008B31E4">
              <w:t xml:space="preserve"> phiếu nhập</w:t>
            </w:r>
          </w:p>
        </w:tc>
        <w:tc>
          <w:tcPr>
            <w:tcW w:w="1583" w:type="dxa"/>
          </w:tcPr>
          <w:p w14:paraId="336F8717" w14:textId="77777777" w:rsidR="00EA457F" w:rsidRPr="008B31E4" w:rsidRDefault="00EA457F" w:rsidP="00A362C1">
            <w:pPr>
              <w:spacing w:line="360" w:lineRule="auto"/>
              <w:jc w:val="center"/>
            </w:pPr>
            <w:r w:rsidRPr="008B31E4">
              <w:t>Int</w:t>
            </w:r>
          </w:p>
        </w:tc>
        <w:tc>
          <w:tcPr>
            <w:tcW w:w="1675" w:type="dxa"/>
          </w:tcPr>
          <w:p w14:paraId="589E59F7" w14:textId="77777777" w:rsidR="00EA457F" w:rsidRPr="008B31E4" w:rsidRDefault="00EA457F" w:rsidP="00A362C1">
            <w:pPr>
              <w:spacing w:line="360" w:lineRule="auto"/>
              <w:jc w:val="center"/>
            </w:pPr>
            <w:r w:rsidRPr="008B31E4">
              <w:t>Primary key</w:t>
            </w:r>
          </w:p>
        </w:tc>
      </w:tr>
      <w:tr w:rsidR="00EA457F" w:rsidRPr="008B31E4" w14:paraId="7019C0A9" w14:textId="77777777" w:rsidTr="00E87AA7">
        <w:tc>
          <w:tcPr>
            <w:tcW w:w="928" w:type="dxa"/>
          </w:tcPr>
          <w:p w14:paraId="49023B16" w14:textId="77777777" w:rsidR="00EA457F" w:rsidRPr="008B31E4" w:rsidRDefault="00EA457F" w:rsidP="00A362C1">
            <w:pPr>
              <w:spacing w:line="360" w:lineRule="auto"/>
              <w:jc w:val="center"/>
            </w:pPr>
            <w:r w:rsidRPr="008B31E4">
              <w:t>2</w:t>
            </w:r>
          </w:p>
        </w:tc>
        <w:tc>
          <w:tcPr>
            <w:tcW w:w="2186" w:type="dxa"/>
          </w:tcPr>
          <w:p w14:paraId="75A19713" w14:textId="4228899F" w:rsidR="00EA457F" w:rsidRPr="008B31E4" w:rsidRDefault="00EA457F" w:rsidP="00A362C1">
            <w:pPr>
              <w:spacing w:line="360" w:lineRule="auto"/>
              <w:jc w:val="center"/>
            </w:pPr>
            <w:r w:rsidRPr="008B31E4">
              <w:t>I_ImportCode</w:t>
            </w:r>
          </w:p>
        </w:tc>
        <w:tc>
          <w:tcPr>
            <w:tcW w:w="2693" w:type="dxa"/>
          </w:tcPr>
          <w:p w14:paraId="532DBD2C" w14:textId="5670D0A3" w:rsidR="00EA457F" w:rsidRPr="008B31E4" w:rsidRDefault="00EA457F" w:rsidP="00A362C1">
            <w:pPr>
              <w:spacing w:line="360" w:lineRule="auto"/>
              <w:jc w:val="center"/>
            </w:pPr>
            <w:r w:rsidRPr="008B31E4">
              <w:t xml:space="preserve">Mã </w:t>
            </w:r>
            <w:r w:rsidR="007151C3" w:rsidRPr="008B31E4">
              <w:t xml:space="preserve">chi tiết </w:t>
            </w:r>
            <w:r w:rsidRPr="008B31E4">
              <w:t>phiếu nhập</w:t>
            </w:r>
          </w:p>
        </w:tc>
        <w:tc>
          <w:tcPr>
            <w:tcW w:w="1583" w:type="dxa"/>
          </w:tcPr>
          <w:p w14:paraId="1CBF11D6" w14:textId="77777777" w:rsidR="00EA457F" w:rsidRPr="008B31E4" w:rsidRDefault="00EA457F" w:rsidP="00A362C1">
            <w:pPr>
              <w:spacing w:line="360" w:lineRule="auto"/>
              <w:jc w:val="center"/>
            </w:pPr>
            <w:r w:rsidRPr="008B31E4">
              <w:t>Nvarchar(20)</w:t>
            </w:r>
          </w:p>
        </w:tc>
        <w:tc>
          <w:tcPr>
            <w:tcW w:w="1675" w:type="dxa"/>
          </w:tcPr>
          <w:p w14:paraId="691BF1D7" w14:textId="77777777" w:rsidR="00EA457F" w:rsidRPr="008B31E4" w:rsidRDefault="00EA457F" w:rsidP="00A362C1">
            <w:pPr>
              <w:spacing w:line="360" w:lineRule="auto"/>
              <w:jc w:val="center"/>
            </w:pPr>
          </w:p>
        </w:tc>
      </w:tr>
      <w:tr w:rsidR="00EA457F" w:rsidRPr="008B31E4" w14:paraId="1238C72B" w14:textId="77777777" w:rsidTr="00E87AA7">
        <w:tc>
          <w:tcPr>
            <w:tcW w:w="928" w:type="dxa"/>
          </w:tcPr>
          <w:p w14:paraId="27010164" w14:textId="77777777" w:rsidR="00EA457F" w:rsidRPr="008B31E4" w:rsidRDefault="00EA457F" w:rsidP="00A362C1">
            <w:pPr>
              <w:spacing w:line="360" w:lineRule="auto"/>
              <w:jc w:val="center"/>
            </w:pPr>
            <w:r w:rsidRPr="008B31E4">
              <w:t>3</w:t>
            </w:r>
          </w:p>
        </w:tc>
        <w:tc>
          <w:tcPr>
            <w:tcW w:w="2186" w:type="dxa"/>
          </w:tcPr>
          <w:p w14:paraId="6C9F25AD" w14:textId="0AAA4BBF" w:rsidR="00EA457F" w:rsidRPr="008B31E4" w:rsidRDefault="00EA457F" w:rsidP="00A362C1">
            <w:pPr>
              <w:spacing w:line="360" w:lineRule="auto"/>
              <w:jc w:val="center"/>
            </w:pPr>
            <w:r w:rsidRPr="008B31E4">
              <w:t>I_ ImportOrderId</w:t>
            </w:r>
          </w:p>
        </w:tc>
        <w:tc>
          <w:tcPr>
            <w:tcW w:w="2693" w:type="dxa"/>
          </w:tcPr>
          <w:p w14:paraId="30756193" w14:textId="39AD6D8B" w:rsidR="00EA457F" w:rsidRPr="008B31E4" w:rsidRDefault="007151C3" w:rsidP="00A362C1">
            <w:pPr>
              <w:spacing w:line="360" w:lineRule="auto"/>
              <w:jc w:val="center"/>
            </w:pPr>
            <w:r w:rsidRPr="008B31E4">
              <w:t>Mã phiếu nhập</w:t>
            </w:r>
          </w:p>
        </w:tc>
        <w:tc>
          <w:tcPr>
            <w:tcW w:w="1583" w:type="dxa"/>
          </w:tcPr>
          <w:p w14:paraId="222D0478" w14:textId="77777777" w:rsidR="00EA457F" w:rsidRPr="008B31E4" w:rsidRDefault="00EA457F" w:rsidP="00A362C1">
            <w:pPr>
              <w:spacing w:line="360" w:lineRule="auto"/>
              <w:jc w:val="center"/>
            </w:pPr>
            <w:r w:rsidRPr="008B31E4">
              <w:t>Date</w:t>
            </w:r>
          </w:p>
        </w:tc>
        <w:tc>
          <w:tcPr>
            <w:tcW w:w="1675" w:type="dxa"/>
          </w:tcPr>
          <w:p w14:paraId="34112EAF" w14:textId="77777777" w:rsidR="00EA457F" w:rsidRPr="008B31E4" w:rsidRDefault="00EA457F" w:rsidP="00A362C1">
            <w:pPr>
              <w:spacing w:line="360" w:lineRule="auto"/>
              <w:jc w:val="center"/>
            </w:pPr>
          </w:p>
        </w:tc>
      </w:tr>
      <w:tr w:rsidR="00EA457F" w:rsidRPr="008B31E4" w14:paraId="233522BF" w14:textId="77777777" w:rsidTr="00E87AA7">
        <w:tc>
          <w:tcPr>
            <w:tcW w:w="928" w:type="dxa"/>
          </w:tcPr>
          <w:p w14:paraId="273D7D10" w14:textId="77777777" w:rsidR="00EA457F" w:rsidRPr="008B31E4" w:rsidRDefault="00EA457F" w:rsidP="00A362C1">
            <w:pPr>
              <w:spacing w:line="360" w:lineRule="auto"/>
              <w:jc w:val="center"/>
            </w:pPr>
            <w:r w:rsidRPr="008B31E4">
              <w:t>4</w:t>
            </w:r>
          </w:p>
        </w:tc>
        <w:tc>
          <w:tcPr>
            <w:tcW w:w="2186" w:type="dxa"/>
          </w:tcPr>
          <w:p w14:paraId="7CF38A61" w14:textId="1ADF7C25" w:rsidR="00EA457F" w:rsidRPr="008B31E4" w:rsidRDefault="00EA457F" w:rsidP="00A362C1">
            <w:pPr>
              <w:spacing w:line="360" w:lineRule="auto"/>
              <w:jc w:val="center"/>
            </w:pPr>
            <w:r w:rsidRPr="008B31E4">
              <w:t>I_ ProductId</w:t>
            </w:r>
          </w:p>
        </w:tc>
        <w:tc>
          <w:tcPr>
            <w:tcW w:w="2693" w:type="dxa"/>
          </w:tcPr>
          <w:p w14:paraId="26109497" w14:textId="7A81867A" w:rsidR="00EA457F" w:rsidRPr="008B31E4" w:rsidRDefault="00EA457F" w:rsidP="00A362C1">
            <w:pPr>
              <w:spacing w:line="360" w:lineRule="auto"/>
              <w:jc w:val="center"/>
            </w:pPr>
            <w:r w:rsidRPr="008B31E4">
              <w:t xml:space="preserve">Mã </w:t>
            </w:r>
            <w:r w:rsidR="007151C3" w:rsidRPr="008B31E4">
              <w:t>sản phẩm</w:t>
            </w:r>
          </w:p>
        </w:tc>
        <w:tc>
          <w:tcPr>
            <w:tcW w:w="1583" w:type="dxa"/>
          </w:tcPr>
          <w:p w14:paraId="65212751" w14:textId="77777777" w:rsidR="00EA457F" w:rsidRPr="008B31E4" w:rsidRDefault="00EA457F" w:rsidP="00A362C1">
            <w:pPr>
              <w:spacing w:line="360" w:lineRule="auto"/>
              <w:jc w:val="center"/>
            </w:pPr>
            <w:r w:rsidRPr="008B31E4">
              <w:t>Int</w:t>
            </w:r>
          </w:p>
        </w:tc>
        <w:tc>
          <w:tcPr>
            <w:tcW w:w="1675" w:type="dxa"/>
          </w:tcPr>
          <w:p w14:paraId="43EE2CB0" w14:textId="77777777" w:rsidR="00EA457F" w:rsidRPr="008B31E4" w:rsidRDefault="00EA457F" w:rsidP="00A362C1">
            <w:pPr>
              <w:spacing w:line="360" w:lineRule="auto"/>
              <w:jc w:val="center"/>
            </w:pPr>
          </w:p>
        </w:tc>
      </w:tr>
      <w:tr w:rsidR="00EA457F" w:rsidRPr="008B31E4" w14:paraId="3D863165" w14:textId="77777777" w:rsidTr="00E87AA7">
        <w:tc>
          <w:tcPr>
            <w:tcW w:w="928" w:type="dxa"/>
          </w:tcPr>
          <w:p w14:paraId="4882C5D0" w14:textId="77777777" w:rsidR="00EA457F" w:rsidRPr="008B31E4" w:rsidRDefault="00EA457F" w:rsidP="00A362C1">
            <w:pPr>
              <w:spacing w:line="360" w:lineRule="auto"/>
              <w:jc w:val="center"/>
            </w:pPr>
            <w:r w:rsidRPr="008B31E4">
              <w:t>5</w:t>
            </w:r>
          </w:p>
        </w:tc>
        <w:tc>
          <w:tcPr>
            <w:tcW w:w="2186" w:type="dxa"/>
          </w:tcPr>
          <w:p w14:paraId="5BEBA0E4" w14:textId="4307BCB6" w:rsidR="00EA457F" w:rsidRPr="008B31E4" w:rsidRDefault="00EA457F" w:rsidP="00A362C1">
            <w:pPr>
              <w:spacing w:line="360" w:lineRule="auto"/>
              <w:jc w:val="center"/>
            </w:pPr>
            <w:r w:rsidRPr="008B31E4">
              <w:t>I_ImportPrice</w:t>
            </w:r>
          </w:p>
        </w:tc>
        <w:tc>
          <w:tcPr>
            <w:tcW w:w="2693" w:type="dxa"/>
          </w:tcPr>
          <w:p w14:paraId="79882CFB" w14:textId="78E9E384" w:rsidR="00EA457F" w:rsidRPr="008B31E4" w:rsidRDefault="007151C3" w:rsidP="00A362C1">
            <w:pPr>
              <w:spacing w:line="360" w:lineRule="auto"/>
              <w:jc w:val="center"/>
            </w:pPr>
            <w:r w:rsidRPr="008B31E4">
              <w:t>Giá nhập</w:t>
            </w:r>
          </w:p>
        </w:tc>
        <w:tc>
          <w:tcPr>
            <w:tcW w:w="1583" w:type="dxa"/>
          </w:tcPr>
          <w:p w14:paraId="7832976F" w14:textId="77777777" w:rsidR="00EA457F" w:rsidRPr="008B31E4" w:rsidRDefault="00EA457F" w:rsidP="00A362C1">
            <w:pPr>
              <w:spacing w:line="360" w:lineRule="auto"/>
              <w:jc w:val="center"/>
            </w:pPr>
            <w:r w:rsidRPr="008B31E4">
              <w:t>Decimal</w:t>
            </w:r>
          </w:p>
        </w:tc>
        <w:tc>
          <w:tcPr>
            <w:tcW w:w="1675" w:type="dxa"/>
          </w:tcPr>
          <w:p w14:paraId="47E88013" w14:textId="77777777" w:rsidR="00EA457F" w:rsidRPr="008B31E4" w:rsidRDefault="00EA457F" w:rsidP="00A362C1">
            <w:pPr>
              <w:spacing w:line="360" w:lineRule="auto"/>
              <w:jc w:val="center"/>
            </w:pPr>
          </w:p>
        </w:tc>
      </w:tr>
      <w:tr w:rsidR="00EA457F" w:rsidRPr="008B31E4" w14:paraId="5468DA05" w14:textId="77777777" w:rsidTr="00E87AA7">
        <w:tc>
          <w:tcPr>
            <w:tcW w:w="928" w:type="dxa"/>
          </w:tcPr>
          <w:p w14:paraId="6021B706" w14:textId="77777777" w:rsidR="00EA457F" w:rsidRPr="008B31E4" w:rsidRDefault="00EA457F" w:rsidP="00A362C1">
            <w:pPr>
              <w:spacing w:line="360" w:lineRule="auto"/>
              <w:jc w:val="center"/>
            </w:pPr>
            <w:r w:rsidRPr="008B31E4">
              <w:t>6</w:t>
            </w:r>
          </w:p>
        </w:tc>
        <w:tc>
          <w:tcPr>
            <w:tcW w:w="2186" w:type="dxa"/>
          </w:tcPr>
          <w:p w14:paraId="08773806" w14:textId="0D544AB7" w:rsidR="00EA457F" w:rsidRPr="008B31E4" w:rsidRDefault="00EA457F" w:rsidP="00A362C1">
            <w:pPr>
              <w:spacing w:line="360" w:lineRule="auto"/>
              <w:jc w:val="center"/>
            </w:pPr>
            <w:r w:rsidRPr="008B31E4">
              <w:t>I_TotalPrice</w:t>
            </w:r>
          </w:p>
        </w:tc>
        <w:tc>
          <w:tcPr>
            <w:tcW w:w="2693" w:type="dxa"/>
          </w:tcPr>
          <w:p w14:paraId="60AD05A9" w14:textId="561EF119" w:rsidR="00EA457F" w:rsidRPr="008B31E4" w:rsidRDefault="007151C3" w:rsidP="00A362C1">
            <w:pPr>
              <w:spacing w:line="360" w:lineRule="auto"/>
              <w:jc w:val="center"/>
            </w:pPr>
            <w:r w:rsidRPr="008B31E4">
              <w:t>Tổng giá nhập của sản phẩm</w:t>
            </w:r>
          </w:p>
        </w:tc>
        <w:tc>
          <w:tcPr>
            <w:tcW w:w="1583" w:type="dxa"/>
          </w:tcPr>
          <w:p w14:paraId="68BF092C" w14:textId="77777777" w:rsidR="00EA457F" w:rsidRPr="008B31E4" w:rsidRDefault="00EA457F" w:rsidP="00A362C1">
            <w:pPr>
              <w:spacing w:line="360" w:lineRule="auto"/>
              <w:jc w:val="center"/>
            </w:pPr>
            <w:r w:rsidRPr="008B31E4">
              <w:t>Boolean</w:t>
            </w:r>
          </w:p>
        </w:tc>
        <w:tc>
          <w:tcPr>
            <w:tcW w:w="1675" w:type="dxa"/>
          </w:tcPr>
          <w:p w14:paraId="03CFC297" w14:textId="77777777" w:rsidR="00EA457F" w:rsidRPr="008B31E4" w:rsidRDefault="00EA457F" w:rsidP="00A362C1">
            <w:pPr>
              <w:spacing w:line="360" w:lineRule="auto"/>
              <w:jc w:val="center"/>
            </w:pPr>
          </w:p>
        </w:tc>
      </w:tr>
      <w:tr w:rsidR="00EA457F" w:rsidRPr="008B31E4" w14:paraId="00853684" w14:textId="77777777" w:rsidTr="00E87AA7">
        <w:tc>
          <w:tcPr>
            <w:tcW w:w="928" w:type="dxa"/>
          </w:tcPr>
          <w:p w14:paraId="5580D060" w14:textId="77777777" w:rsidR="00EA457F" w:rsidRPr="008B31E4" w:rsidRDefault="00EA457F" w:rsidP="00A362C1">
            <w:pPr>
              <w:spacing w:line="360" w:lineRule="auto"/>
              <w:jc w:val="center"/>
            </w:pPr>
            <w:r w:rsidRPr="008B31E4">
              <w:t>7</w:t>
            </w:r>
          </w:p>
        </w:tc>
        <w:tc>
          <w:tcPr>
            <w:tcW w:w="2186" w:type="dxa"/>
          </w:tcPr>
          <w:p w14:paraId="49C6D58E" w14:textId="2415566B" w:rsidR="00EA457F" w:rsidRPr="008B31E4" w:rsidRDefault="00EA457F" w:rsidP="00A362C1">
            <w:pPr>
              <w:spacing w:line="360" w:lineRule="auto"/>
              <w:jc w:val="center"/>
            </w:pPr>
            <w:r w:rsidRPr="008B31E4">
              <w:t>I_CreatedBy</w:t>
            </w:r>
          </w:p>
        </w:tc>
        <w:tc>
          <w:tcPr>
            <w:tcW w:w="2693" w:type="dxa"/>
          </w:tcPr>
          <w:p w14:paraId="6BFB8AE4" w14:textId="17CE1CE0" w:rsidR="00EA457F" w:rsidRPr="00963791" w:rsidRDefault="00EA457F" w:rsidP="00A362C1">
            <w:pPr>
              <w:spacing w:line="360" w:lineRule="auto"/>
              <w:jc w:val="center"/>
              <w:rPr>
                <w:lang w:val="vi-VN"/>
              </w:rPr>
            </w:pPr>
            <w:r w:rsidRPr="008B31E4">
              <w:t xml:space="preserve">Người tạo sản </w:t>
            </w:r>
            <w:r w:rsidR="00963791">
              <w:t>chi</w:t>
            </w:r>
            <w:r w:rsidR="00963791">
              <w:rPr>
                <w:lang w:val="vi-VN"/>
              </w:rPr>
              <w:t xml:space="preserve"> tiết phiếu nhập</w:t>
            </w:r>
          </w:p>
        </w:tc>
        <w:tc>
          <w:tcPr>
            <w:tcW w:w="1583" w:type="dxa"/>
          </w:tcPr>
          <w:p w14:paraId="2C0C32A8" w14:textId="77777777" w:rsidR="00EA457F" w:rsidRPr="008B31E4" w:rsidRDefault="00EA457F" w:rsidP="00A362C1">
            <w:pPr>
              <w:spacing w:line="360" w:lineRule="auto"/>
              <w:jc w:val="center"/>
            </w:pPr>
            <w:r w:rsidRPr="008B31E4">
              <w:t>Nvarchar(20)</w:t>
            </w:r>
          </w:p>
        </w:tc>
        <w:tc>
          <w:tcPr>
            <w:tcW w:w="1675" w:type="dxa"/>
          </w:tcPr>
          <w:p w14:paraId="6B002B2C" w14:textId="77777777" w:rsidR="00EA457F" w:rsidRPr="008B31E4" w:rsidRDefault="00EA457F" w:rsidP="00A362C1">
            <w:pPr>
              <w:spacing w:line="360" w:lineRule="auto"/>
              <w:jc w:val="center"/>
            </w:pPr>
          </w:p>
        </w:tc>
      </w:tr>
      <w:tr w:rsidR="00EA457F" w:rsidRPr="008B31E4" w14:paraId="10137C81" w14:textId="77777777" w:rsidTr="00E87AA7">
        <w:tc>
          <w:tcPr>
            <w:tcW w:w="928" w:type="dxa"/>
          </w:tcPr>
          <w:p w14:paraId="11891F6D" w14:textId="77777777" w:rsidR="00EA457F" w:rsidRPr="008B31E4" w:rsidRDefault="00EA457F" w:rsidP="00A362C1">
            <w:pPr>
              <w:spacing w:line="360" w:lineRule="auto"/>
              <w:jc w:val="center"/>
            </w:pPr>
            <w:r w:rsidRPr="008B31E4">
              <w:t>8</w:t>
            </w:r>
          </w:p>
        </w:tc>
        <w:tc>
          <w:tcPr>
            <w:tcW w:w="2186" w:type="dxa"/>
          </w:tcPr>
          <w:p w14:paraId="54875849" w14:textId="64651CA2" w:rsidR="00EA457F" w:rsidRPr="008B31E4" w:rsidRDefault="007151C3" w:rsidP="00A362C1">
            <w:pPr>
              <w:spacing w:line="360" w:lineRule="auto"/>
              <w:jc w:val="center"/>
            </w:pPr>
            <w:r w:rsidRPr="008B31E4">
              <w:t>I</w:t>
            </w:r>
            <w:r w:rsidR="00EA457F" w:rsidRPr="008B31E4">
              <w:t>_CreatedDate</w:t>
            </w:r>
          </w:p>
        </w:tc>
        <w:tc>
          <w:tcPr>
            <w:tcW w:w="2693" w:type="dxa"/>
          </w:tcPr>
          <w:p w14:paraId="6752DCFE" w14:textId="3FE912F6" w:rsidR="00EA457F" w:rsidRPr="008B31E4" w:rsidRDefault="00EA457F" w:rsidP="00A362C1">
            <w:pPr>
              <w:spacing w:line="360" w:lineRule="auto"/>
              <w:jc w:val="center"/>
            </w:pPr>
            <w:r w:rsidRPr="008B31E4">
              <w:t xml:space="preserve">Ngày tạo </w:t>
            </w:r>
            <w:r w:rsidR="00963791">
              <w:t>chi</w:t>
            </w:r>
            <w:r w:rsidR="00963791">
              <w:rPr>
                <w:lang w:val="vi-VN"/>
              </w:rPr>
              <w:t xml:space="preserve"> tiết phiếu nhập</w:t>
            </w:r>
          </w:p>
        </w:tc>
        <w:tc>
          <w:tcPr>
            <w:tcW w:w="1583" w:type="dxa"/>
          </w:tcPr>
          <w:p w14:paraId="70F4F727" w14:textId="77777777" w:rsidR="00EA457F" w:rsidRPr="008B31E4" w:rsidRDefault="00EA457F" w:rsidP="00A362C1">
            <w:pPr>
              <w:spacing w:line="360" w:lineRule="auto"/>
              <w:jc w:val="center"/>
            </w:pPr>
            <w:r w:rsidRPr="008B31E4">
              <w:t>Date</w:t>
            </w:r>
          </w:p>
        </w:tc>
        <w:tc>
          <w:tcPr>
            <w:tcW w:w="1675" w:type="dxa"/>
          </w:tcPr>
          <w:p w14:paraId="00BA8F2E" w14:textId="77777777" w:rsidR="00EA457F" w:rsidRPr="008B31E4" w:rsidRDefault="00EA457F" w:rsidP="00A362C1">
            <w:pPr>
              <w:spacing w:line="360" w:lineRule="auto"/>
              <w:jc w:val="center"/>
            </w:pPr>
          </w:p>
        </w:tc>
      </w:tr>
      <w:tr w:rsidR="00EA457F" w:rsidRPr="008B31E4" w14:paraId="2DF6CCE7" w14:textId="77777777" w:rsidTr="00E87AA7">
        <w:tc>
          <w:tcPr>
            <w:tcW w:w="928" w:type="dxa"/>
          </w:tcPr>
          <w:p w14:paraId="569C1B75" w14:textId="77777777" w:rsidR="00EA457F" w:rsidRPr="008B31E4" w:rsidRDefault="00EA457F" w:rsidP="00A362C1">
            <w:pPr>
              <w:spacing w:line="360" w:lineRule="auto"/>
              <w:jc w:val="center"/>
            </w:pPr>
            <w:r w:rsidRPr="008B31E4">
              <w:t>9</w:t>
            </w:r>
          </w:p>
        </w:tc>
        <w:tc>
          <w:tcPr>
            <w:tcW w:w="2186" w:type="dxa"/>
          </w:tcPr>
          <w:p w14:paraId="3DD63E7E" w14:textId="68EC54EB" w:rsidR="00EA457F" w:rsidRPr="008B31E4" w:rsidRDefault="007151C3" w:rsidP="00A362C1">
            <w:pPr>
              <w:spacing w:line="360" w:lineRule="auto"/>
              <w:jc w:val="center"/>
            </w:pPr>
            <w:r w:rsidRPr="008B31E4">
              <w:t>I</w:t>
            </w:r>
            <w:r w:rsidR="00EA457F" w:rsidRPr="008B31E4">
              <w:t>_ModifiedDate</w:t>
            </w:r>
          </w:p>
        </w:tc>
        <w:tc>
          <w:tcPr>
            <w:tcW w:w="2693" w:type="dxa"/>
          </w:tcPr>
          <w:p w14:paraId="5F2847FB" w14:textId="5383880A" w:rsidR="00EA457F" w:rsidRPr="008B31E4" w:rsidRDefault="00EA457F" w:rsidP="00A362C1">
            <w:pPr>
              <w:spacing w:line="360" w:lineRule="auto"/>
              <w:jc w:val="center"/>
            </w:pPr>
            <w:r w:rsidRPr="008B31E4">
              <w:t xml:space="preserve">Ngày chỉnh sửa </w:t>
            </w:r>
            <w:r w:rsidR="00963791">
              <w:t>chi</w:t>
            </w:r>
            <w:r w:rsidR="00963791">
              <w:rPr>
                <w:lang w:val="vi-VN"/>
              </w:rPr>
              <w:t xml:space="preserve"> tiết phiếu nhập</w:t>
            </w:r>
          </w:p>
        </w:tc>
        <w:tc>
          <w:tcPr>
            <w:tcW w:w="1583" w:type="dxa"/>
          </w:tcPr>
          <w:p w14:paraId="275E4AB7" w14:textId="77777777" w:rsidR="00EA457F" w:rsidRPr="008B31E4" w:rsidRDefault="00EA457F" w:rsidP="00A362C1">
            <w:pPr>
              <w:spacing w:line="360" w:lineRule="auto"/>
              <w:jc w:val="center"/>
            </w:pPr>
            <w:r w:rsidRPr="008B31E4">
              <w:t>Date</w:t>
            </w:r>
          </w:p>
        </w:tc>
        <w:tc>
          <w:tcPr>
            <w:tcW w:w="1675" w:type="dxa"/>
          </w:tcPr>
          <w:p w14:paraId="676522D9" w14:textId="77777777" w:rsidR="00EA457F" w:rsidRPr="008B31E4" w:rsidRDefault="00EA457F" w:rsidP="00A362C1">
            <w:pPr>
              <w:spacing w:line="360" w:lineRule="auto"/>
              <w:jc w:val="center"/>
            </w:pPr>
          </w:p>
        </w:tc>
      </w:tr>
      <w:tr w:rsidR="00EA457F" w:rsidRPr="008B31E4" w14:paraId="7381CB05" w14:textId="77777777" w:rsidTr="00E87AA7">
        <w:tc>
          <w:tcPr>
            <w:tcW w:w="928" w:type="dxa"/>
          </w:tcPr>
          <w:p w14:paraId="701F8D3C" w14:textId="77777777" w:rsidR="00EA457F" w:rsidRPr="008B31E4" w:rsidRDefault="00EA457F" w:rsidP="00A362C1">
            <w:pPr>
              <w:spacing w:line="360" w:lineRule="auto"/>
              <w:jc w:val="center"/>
            </w:pPr>
            <w:r w:rsidRPr="008B31E4">
              <w:t>10</w:t>
            </w:r>
          </w:p>
        </w:tc>
        <w:tc>
          <w:tcPr>
            <w:tcW w:w="2186" w:type="dxa"/>
          </w:tcPr>
          <w:p w14:paraId="057A3667" w14:textId="6102E515" w:rsidR="00EA457F" w:rsidRPr="008B31E4" w:rsidRDefault="007151C3" w:rsidP="00A362C1">
            <w:pPr>
              <w:spacing w:line="360" w:lineRule="auto"/>
              <w:jc w:val="center"/>
            </w:pPr>
            <w:r w:rsidRPr="008B31E4">
              <w:t>I</w:t>
            </w:r>
            <w:r w:rsidR="00EA457F" w:rsidRPr="008B31E4">
              <w:t>_ Modifiedby</w:t>
            </w:r>
          </w:p>
        </w:tc>
        <w:tc>
          <w:tcPr>
            <w:tcW w:w="2693" w:type="dxa"/>
          </w:tcPr>
          <w:p w14:paraId="3C85CDC8" w14:textId="15F3C194" w:rsidR="00EA457F" w:rsidRPr="008B31E4" w:rsidRDefault="00EA457F" w:rsidP="00A362C1">
            <w:pPr>
              <w:spacing w:line="360" w:lineRule="auto"/>
              <w:jc w:val="center"/>
            </w:pPr>
            <w:r w:rsidRPr="008B31E4">
              <w:t xml:space="preserve">Người chỉnh sửa </w:t>
            </w:r>
            <w:r w:rsidR="00963791">
              <w:t>chi</w:t>
            </w:r>
            <w:r w:rsidR="00963791">
              <w:rPr>
                <w:lang w:val="vi-VN"/>
              </w:rPr>
              <w:t xml:space="preserve"> tiết phiếu nhập</w:t>
            </w:r>
          </w:p>
        </w:tc>
        <w:tc>
          <w:tcPr>
            <w:tcW w:w="1583" w:type="dxa"/>
          </w:tcPr>
          <w:p w14:paraId="74344C9E" w14:textId="77777777" w:rsidR="00EA457F" w:rsidRPr="008B31E4" w:rsidRDefault="00EA457F" w:rsidP="00A362C1">
            <w:pPr>
              <w:spacing w:line="360" w:lineRule="auto"/>
              <w:jc w:val="center"/>
            </w:pPr>
            <w:r w:rsidRPr="008B31E4">
              <w:t>Nvarchar(20)</w:t>
            </w:r>
          </w:p>
        </w:tc>
        <w:tc>
          <w:tcPr>
            <w:tcW w:w="1675" w:type="dxa"/>
          </w:tcPr>
          <w:p w14:paraId="156C36DF" w14:textId="77777777" w:rsidR="00EA457F" w:rsidRPr="008B31E4" w:rsidRDefault="00EA457F" w:rsidP="00A362C1">
            <w:pPr>
              <w:spacing w:line="360" w:lineRule="auto"/>
              <w:jc w:val="center"/>
            </w:pPr>
          </w:p>
        </w:tc>
      </w:tr>
    </w:tbl>
    <w:p w14:paraId="5C336717" w14:textId="7C14326E" w:rsidR="00EA457F" w:rsidRPr="008B31E4" w:rsidRDefault="00EA457F" w:rsidP="00FE5D01"/>
    <w:p w14:paraId="1CBC20E3" w14:textId="70DAF722" w:rsidR="007151C3" w:rsidRPr="008B31E4" w:rsidRDefault="007151C3" w:rsidP="00A362C1">
      <w:pPr>
        <w:pStyle w:val="bang"/>
      </w:pPr>
      <w:bookmarkStart w:id="93" w:name="_Toc193833088"/>
      <w:r w:rsidRPr="008B31E4">
        <w:t>Bảng 3.23 Review– Lưu trữ đánh giá sản phẩm của người dùng</w:t>
      </w:r>
      <w:bookmarkEnd w:id="93"/>
      <w:r w:rsidRPr="008B31E4">
        <w:t xml:space="preserve"> </w:t>
      </w:r>
    </w:p>
    <w:tbl>
      <w:tblPr>
        <w:tblStyle w:val="TableGrid"/>
        <w:tblW w:w="0" w:type="auto"/>
        <w:tblLayout w:type="fixed"/>
        <w:tblLook w:val="04A0" w:firstRow="1" w:lastRow="0" w:firstColumn="1" w:lastColumn="0" w:noHBand="0" w:noVBand="1"/>
      </w:tblPr>
      <w:tblGrid>
        <w:gridCol w:w="928"/>
        <w:gridCol w:w="2186"/>
        <w:gridCol w:w="2767"/>
        <w:gridCol w:w="1509"/>
        <w:gridCol w:w="1675"/>
      </w:tblGrid>
      <w:tr w:rsidR="007151C3" w:rsidRPr="008B31E4" w14:paraId="68FDB485" w14:textId="77777777" w:rsidTr="003B48AB">
        <w:tc>
          <w:tcPr>
            <w:tcW w:w="928" w:type="dxa"/>
          </w:tcPr>
          <w:p w14:paraId="22BD2791" w14:textId="77777777" w:rsidR="007151C3" w:rsidRPr="008B31E4" w:rsidRDefault="007151C3" w:rsidP="00A362C1">
            <w:pPr>
              <w:spacing w:line="360" w:lineRule="auto"/>
              <w:jc w:val="center"/>
            </w:pPr>
            <w:r w:rsidRPr="008B31E4">
              <w:t>STT</w:t>
            </w:r>
          </w:p>
        </w:tc>
        <w:tc>
          <w:tcPr>
            <w:tcW w:w="2186" w:type="dxa"/>
          </w:tcPr>
          <w:p w14:paraId="4DA3B254" w14:textId="77777777" w:rsidR="007151C3" w:rsidRPr="008B31E4" w:rsidRDefault="007151C3" w:rsidP="00A362C1">
            <w:pPr>
              <w:spacing w:line="360" w:lineRule="auto"/>
              <w:jc w:val="center"/>
            </w:pPr>
            <w:r w:rsidRPr="008B31E4">
              <w:t>Tên trường</w:t>
            </w:r>
          </w:p>
        </w:tc>
        <w:tc>
          <w:tcPr>
            <w:tcW w:w="2767" w:type="dxa"/>
          </w:tcPr>
          <w:p w14:paraId="1BFD1364" w14:textId="77777777" w:rsidR="007151C3" w:rsidRPr="008B31E4" w:rsidRDefault="007151C3" w:rsidP="00A362C1">
            <w:pPr>
              <w:spacing w:line="360" w:lineRule="auto"/>
              <w:jc w:val="center"/>
            </w:pPr>
            <w:r w:rsidRPr="008B31E4">
              <w:t>Mô tả</w:t>
            </w:r>
          </w:p>
        </w:tc>
        <w:tc>
          <w:tcPr>
            <w:tcW w:w="1509" w:type="dxa"/>
          </w:tcPr>
          <w:p w14:paraId="56DD92C2" w14:textId="77777777" w:rsidR="007151C3" w:rsidRPr="008B31E4" w:rsidRDefault="007151C3" w:rsidP="00A362C1">
            <w:pPr>
              <w:spacing w:line="360" w:lineRule="auto"/>
              <w:jc w:val="center"/>
            </w:pPr>
            <w:r w:rsidRPr="008B31E4">
              <w:t>Kiểu dữ liệu</w:t>
            </w:r>
          </w:p>
        </w:tc>
        <w:tc>
          <w:tcPr>
            <w:tcW w:w="1675" w:type="dxa"/>
          </w:tcPr>
          <w:p w14:paraId="0D53F57F" w14:textId="77777777" w:rsidR="007151C3" w:rsidRPr="008B31E4" w:rsidRDefault="007151C3" w:rsidP="00A362C1">
            <w:pPr>
              <w:spacing w:line="360" w:lineRule="auto"/>
              <w:jc w:val="center"/>
            </w:pPr>
            <w:r w:rsidRPr="008B31E4">
              <w:t>Ràng buộc</w:t>
            </w:r>
          </w:p>
        </w:tc>
      </w:tr>
      <w:tr w:rsidR="007151C3" w:rsidRPr="008B31E4" w14:paraId="42A9F2E5" w14:textId="77777777" w:rsidTr="003B48AB">
        <w:tc>
          <w:tcPr>
            <w:tcW w:w="928" w:type="dxa"/>
          </w:tcPr>
          <w:p w14:paraId="680332AC" w14:textId="77777777" w:rsidR="007151C3" w:rsidRPr="008B31E4" w:rsidRDefault="007151C3" w:rsidP="00A362C1">
            <w:pPr>
              <w:spacing w:line="360" w:lineRule="auto"/>
              <w:jc w:val="center"/>
            </w:pPr>
            <w:r w:rsidRPr="008B31E4">
              <w:t>1</w:t>
            </w:r>
          </w:p>
        </w:tc>
        <w:tc>
          <w:tcPr>
            <w:tcW w:w="2186" w:type="dxa"/>
          </w:tcPr>
          <w:p w14:paraId="5DBBE0F3" w14:textId="5630F4F4" w:rsidR="007151C3" w:rsidRPr="008B31E4" w:rsidRDefault="007151C3" w:rsidP="00A362C1">
            <w:pPr>
              <w:spacing w:line="360" w:lineRule="auto"/>
              <w:jc w:val="center"/>
            </w:pPr>
            <w:r w:rsidRPr="008B31E4">
              <w:t>R_Id</w:t>
            </w:r>
          </w:p>
        </w:tc>
        <w:tc>
          <w:tcPr>
            <w:tcW w:w="2767" w:type="dxa"/>
          </w:tcPr>
          <w:p w14:paraId="0BB1BCC5" w14:textId="12BBB6AA" w:rsidR="007151C3" w:rsidRPr="008B31E4" w:rsidRDefault="007151C3" w:rsidP="00A362C1">
            <w:pPr>
              <w:spacing w:line="360" w:lineRule="auto"/>
              <w:jc w:val="center"/>
            </w:pPr>
            <w:r w:rsidRPr="008B31E4">
              <w:t xml:space="preserve">Mã bài đánh </w:t>
            </w:r>
            <w:r w:rsidR="003F12C4" w:rsidRPr="008B31E4">
              <w:t>giá</w:t>
            </w:r>
          </w:p>
        </w:tc>
        <w:tc>
          <w:tcPr>
            <w:tcW w:w="1509" w:type="dxa"/>
          </w:tcPr>
          <w:p w14:paraId="3CA39A06" w14:textId="77777777" w:rsidR="007151C3" w:rsidRPr="008B31E4" w:rsidRDefault="007151C3" w:rsidP="00A362C1">
            <w:pPr>
              <w:spacing w:line="360" w:lineRule="auto"/>
              <w:jc w:val="center"/>
            </w:pPr>
            <w:r w:rsidRPr="008B31E4">
              <w:t>Int</w:t>
            </w:r>
          </w:p>
        </w:tc>
        <w:tc>
          <w:tcPr>
            <w:tcW w:w="1675" w:type="dxa"/>
          </w:tcPr>
          <w:p w14:paraId="6B58A474" w14:textId="77777777" w:rsidR="007151C3" w:rsidRPr="008B31E4" w:rsidRDefault="007151C3" w:rsidP="00A362C1">
            <w:pPr>
              <w:spacing w:line="360" w:lineRule="auto"/>
              <w:jc w:val="center"/>
            </w:pPr>
            <w:r w:rsidRPr="008B31E4">
              <w:t>Primary key</w:t>
            </w:r>
          </w:p>
        </w:tc>
      </w:tr>
      <w:tr w:rsidR="007151C3" w:rsidRPr="008B31E4" w14:paraId="0CFD1276" w14:textId="77777777" w:rsidTr="003B48AB">
        <w:tc>
          <w:tcPr>
            <w:tcW w:w="928" w:type="dxa"/>
          </w:tcPr>
          <w:p w14:paraId="0CD825AB" w14:textId="77777777" w:rsidR="007151C3" w:rsidRPr="008B31E4" w:rsidRDefault="007151C3" w:rsidP="00A362C1">
            <w:pPr>
              <w:spacing w:line="360" w:lineRule="auto"/>
              <w:jc w:val="center"/>
            </w:pPr>
            <w:r w:rsidRPr="008B31E4">
              <w:t>2</w:t>
            </w:r>
          </w:p>
        </w:tc>
        <w:tc>
          <w:tcPr>
            <w:tcW w:w="2186" w:type="dxa"/>
          </w:tcPr>
          <w:p w14:paraId="5B29C8DE" w14:textId="7095C26F" w:rsidR="007151C3" w:rsidRPr="008B31E4" w:rsidRDefault="007151C3" w:rsidP="00A362C1">
            <w:pPr>
              <w:spacing w:line="360" w:lineRule="auto"/>
              <w:jc w:val="center"/>
            </w:pPr>
            <w:r w:rsidRPr="008B31E4">
              <w:t>I_ProductId</w:t>
            </w:r>
          </w:p>
        </w:tc>
        <w:tc>
          <w:tcPr>
            <w:tcW w:w="2767" w:type="dxa"/>
          </w:tcPr>
          <w:p w14:paraId="6D0BCBE1" w14:textId="24531D89" w:rsidR="007151C3" w:rsidRPr="008B31E4" w:rsidRDefault="007151C3" w:rsidP="00A362C1">
            <w:pPr>
              <w:spacing w:line="360" w:lineRule="auto"/>
              <w:jc w:val="center"/>
            </w:pPr>
            <w:r w:rsidRPr="008B31E4">
              <w:t xml:space="preserve">Mã </w:t>
            </w:r>
            <w:r w:rsidR="003F12C4" w:rsidRPr="008B31E4">
              <w:t>sản phẩm</w:t>
            </w:r>
          </w:p>
        </w:tc>
        <w:tc>
          <w:tcPr>
            <w:tcW w:w="1509" w:type="dxa"/>
          </w:tcPr>
          <w:p w14:paraId="789971C4" w14:textId="77777777" w:rsidR="007151C3" w:rsidRPr="008B31E4" w:rsidRDefault="007151C3" w:rsidP="00A362C1">
            <w:pPr>
              <w:spacing w:line="360" w:lineRule="auto"/>
              <w:jc w:val="center"/>
            </w:pPr>
            <w:r w:rsidRPr="008B31E4">
              <w:t>Nvarchar(20)</w:t>
            </w:r>
          </w:p>
        </w:tc>
        <w:tc>
          <w:tcPr>
            <w:tcW w:w="1675" w:type="dxa"/>
          </w:tcPr>
          <w:p w14:paraId="31AE764C" w14:textId="77777777" w:rsidR="007151C3" w:rsidRPr="008B31E4" w:rsidRDefault="007151C3" w:rsidP="00A362C1">
            <w:pPr>
              <w:spacing w:line="360" w:lineRule="auto"/>
              <w:jc w:val="center"/>
            </w:pPr>
          </w:p>
        </w:tc>
      </w:tr>
      <w:tr w:rsidR="007151C3" w:rsidRPr="008B31E4" w14:paraId="4BDD13F1" w14:textId="77777777" w:rsidTr="003B48AB">
        <w:tc>
          <w:tcPr>
            <w:tcW w:w="928" w:type="dxa"/>
          </w:tcPr>
          <w:p w14:paraId="63B9EBF7" w14:textId="77777777" w:rsidR="007151C3" w:rsidRPr="008B31E4" w:rsidRDefault="007151C3" w:rsidP="00A362C1">
            <w:pPr>
              <w:spacing w:line="360" w:lineRule="auto"/>
              <w:jc w:val="center"/>
            </w:pPr>
            <w:r w:rsidRPr="008B31E4">
              <w:t>3</w:t>
            </w:r>
          </w:p>
        </w:tc>
        <w:tc>
          <w:tcPr>
            <w:tcW w:w="2186" w:type="dxa"/>
          </w:tcPr>
          <w:p w14:paraId="6E9E5E49" w14:textId="7D57D165" w:rsidR="007151C3" w:rsidRPr="008B31E4" w:rsidRDefault="007151C3" w:rsidP="00A362C1">
            <w:pPr>
              <w:spacing w:line="360" w:lineRule="auto"/>
              <w:jc w:val="center"/>
            </w:pPr>
            <w:r w:rsidRPr="008B31E4">
              <w:t>UserName</w:t>
            </w:r>
          </w:p>
        </w:tc>
        <w:tc>
          <w:tcPr>
            <w:tcW w:w="2767" w:type="dxa"/>
          </w:tcPr>
          <w:p w14:paraId="4C940484" w14:textId="7684DF1A" w:rsidR="007151C3" w:rsidRPr="008B31E4" w:rsidRDefault="003F12C4" w:rsidP="00A362C1">
            <w:pPr>
              <w:spacing w:line="360" w:lineRule="auto"/>
              <w:jc w:val="center"/>
            </w:pPr>
            <w:r w:rsidRPr="008B31E4">
              <w:t>Tên đăng nhập người dùng</w:t>
            </w:r>
          </w:p>
        </w:tc>
        <w:tc>
          <w:tcPr>
            <w:tcW w:w="1509" w:type="dxa"/>
          </w:tcPr>
          <w:p w14:paraId="657E084E" w14:textId="77777777" w:rsidR="007151C3" w:rsidRPr="008B31E4" w:rsidRDefault="007151C3" w:rsidP="00A362C1">
            <w:pPr>
              <w:spacing w:line="360" w:lineRule="auto"/>
              <w:jc w:val="center"/>
            </w:pPr>
            <w:r w:rsidRPr="008B31E4">
              <w:t>Date</w:t>
            </w:r>
          </w:p>
        </w:tc>
        <w:tc>
          <w:tcPr>
            <w:tcW w:w="1675" w:type="dxa"/>
          </w:tcPr>
          <w:p w14:paraId="2F1175B3" w14:textId="77777777" w:rsidR="007151C3" w:rsidRPr="008B31E4" w:rsidRDefault="007151C3" w:rsidP="00A362C1">
            <w:pPr>
              <w:spacing w:line="360" w:lineRule="auto"/>
              <w:jc w:val="center"/>
            </w:pPr>
          </w:p>
        </w:tc>
      </w:tr>
      <w:tr w:rsidR="007151C3" w:rsidRPr="008B31E4" w14:paraId="2F477DB0" w14:textId="77777777" w:rsidTr="003B48AB">
        <w:tc>
          <w:tcPr>
            <w:tcW w:w="928" w:type="dxa"/>
          </w:tcPr>
          <w:p w14:paraId="7B52DC10" w14:textId="77777777" w:rsidR="007151C3" w:rsidRPr="008B31E4" w:rsidRDefault="007151C3" w:rsidP="00A362C1">
            <w:pPr>
              <w:spacing w:line="360" w:lineRule="auto"/>
              <w:jc w:val="center"/>
            </w:pPr>
            <w:r w:rsidRPr="008B31E4">
              <w:t>4</w:t>
            </w:r>
          </w:p>
        </w:tc>
        <w:tc>
          <w:tcPr>
            <w:tcW w:w="2186" w:type="dxa"/>
          </w:tcPr>
          <w:p w14:paraId="34D15803" w14:textId="2E1E516B" w:rsidR="007151C3" w:rsidRPr="008B31E4" w:rsidRDefault="007151C3" w:rsidP="00A362C1">
            <w:pPr>
              <w:spacing w:line="360" w:lineRule="auto"/>
              <w:jc w:val="center"/>
            </w:pPr>
            <w:r w:rsidRPr="008B31E4">
              <w:t>FullName</w:t>
            </w:r>
          </w:p>
        </w:tc>
        <w:tc>
          <w:tcPr>
            <w:tcW w:w="2767" w:type="dxa"/>
          </w:tcPr>
          <w:p w14:paraId="5E2A2ADA" w14:textId="21099B3F" w:rsidR="007151C3" w:rsidRPr="008B31E4" w:rsidRDefault="003F12C4" w:rsidP="00A362C1">
            <w:pPr>
              <w:spacing w:line="360" w:lineRule="auto"/>
              <w:jc w:val="center"/>
            </w:pPr>
            <w:r w:rsidRPr="008B31E4">
              <w:t>Tên đầy đủ người dùng</w:t>
            </w:r>
          </w:p>
        </w:tc>
        <w:tc>
          <w:tcPr>
            <w:tcW w:w="1509" w:type="dxa"/>
          </w:tcPr>
          <w:p w14:paraId="12BADD24" w14:textId="77777777" w:rsidR="007151C3" w:rsidRPr="008B31E4" w:rsidRDefault="007151C3" w:rsidP="00A362C1">
            <w:pPr>
              <w:spacing w:line="360" w:lineRule="auto"/>
              <w:jc w:val="center"/>
            </w:pPr>
            <w:r w:rsidRPr="008B31E4">
              <w:t>Int</w:t>
            </w:r>
          </w:p>
        </w:tc>
        <w:tc>
          <w:tcPr>
            <w:tcW w:w="1675" w:type="dxa"/>
          </w:tcPr>
          <w:p w14:paraId="25C26FCB" w14:textId="77777777" w:rsidR="007151C3" w:rsidRPr="008B31E4" w:rsidRDefault="007151C3" w:rsidP="00A362C1">
            <w:pPr>
              <w:spacing w:line="360" w:lineRule="auto"/>
              <w:jc w:val="center"/>
            </w:pPr>
          </w:p>
        </w:tc>
      </w:tr>
      <w:tr w:rsidR="007151C3" w:rsidRPr="008B31E4" w14:paraId="17E5C156" w14:textId="77777777" w:rsidTr="003B48AB">
        <w:tc>
          <w:tcPr>
            <w:tcW w:w="928" w:type="dxa"/>
          </w:tcPr>
          <w:p w14:paraId="64AD9297" w14:textId="77777777" w:rsidR="007151C3" w:rsidRPr="008B31E4" w:rsidRDefault="007151C3" w:rsidP="00A362C1">
            <w:pPr>
              <w:spacing w:line="360" w:lineRule="auto"/>
              <w:jc w:val="center"/>
            </w:pPr>
            <w:r w:rsidRPr="008B31E4">
              <w:t>5</w:t>
            </w:r>
          </w:p>
        </w:tc>
        <w:tc>
          <w:tcPr>
            <w:tcW w:w="2186" w:type="dxa"/>
          </w:tcPr>
          <w:p w14:paraId="71DD99E5" w14:textId="5645236D" w:rsidR="007151C3" w:rsidRPr="008B31E4" w:rsidRDefault="007151C3" w:rsidP="00A362C1">
            <w:pPr>
              <w:spacing w:line="360" w:lineRule="auto"/>
              <w:jc w:val="center"/>
            </w:pPr>
            <w:r w:rsidRPr="008B31E4">
              <w:t>Email</w:t>
            </w:r>
          </w:p>
        </w:tc>
        <w:tc>
          <w:tcPr>
            <w:tcW w:w="2767" w:type="dxa"/>
          </w:tcPr>
          <w:p w14:paraId="5D65EDBC" w14:textId="05E48213" w:rsidR="007151C3" w:rsidRPr="008B31E4" w:rsidRDefault="003F12C4" w:rsidP="00A362C1">
            <w:pPr>
              <w:spacing w:line="360" w:lineRule="auto"/>
              <w:jc w:val="center"/>
            </w:pPr>
            <w:r w:rsidRPr="008B31E4">
              <w:t>Email người dùng</w:t>
            </w:r>
          </w:p>
        </w:tc>
        <w:tc>
          <w:tcPr>
            <w:tcW w:w="1509" w:type="dxa"/>
          </w:tcPr>
          <w:p w14:paraId="2A5E35C4" w14:textId="77777777" w:rsidR="007151C3" w:rsidRPr="008B31E4" w:rsidRDefault="007151C3" w:rsidP="00A362C1">
            <w:pPr>
              <w:spacing w:line="360" w:lineRule="auto"/>
              <w:jc w:val="center"/>
            </w:pPr>
            <w:r w:rsidRPr="008B31E4">
              <w:t>Decimal</w:t>
            </w:r>
          </w:p>
        </w:tc>
        <w:tc>
          <w:tcPr>
            <w:tcW w:w="1675" w:type="dxa"/>
          </w:tcPr>
          <w:p w14:paraId="7B416C54" w14:textId="77777777" w:rsidR="007151C3" w:rsidRPr="008B31E4" w:rsidRDefault="007151C3" w:rsidP="00A362C1">
            <w:pPr>
              <w:spacing w:line="360" w:lineRule="auto"/>
              <w:jc w:val="center"/>
            </w:pPr>
          </w:p>
        </w:tc>
      </w:tr>
      <w:tr w:rsidR="007151C3" w:rsidRPr="008B31E4" w14:paraId="13AA3B4A" w14:textId="77777777" w:rsidTr="003B48AB">
        <w:tc>
          <w:tcPr>
            <w:tcW w:w="928" w:type="dxa"/>
          </w:tcPr>
          <w:p w14:paraId="6436CC98" w14:textId="77777777" w:rsidR="007151C3" w:rsidRPr="008B31E4" w:rsidRDefault="007151C3" w:rsidP="00A362C1">
            <w:pPr>
              <w:spacing w:line="360" w:lineRule="auto"/>
              <w:jc w:val="center"/>
            </w:pPr>
            <w:r w:rsidRPr="008B31E4">
              <w:t>6</w:t>
            </w:r>
          </w:p>
        </w:tc>
        <w:tc>
          <w:tcPr>
            <w:tcW w:w="2186" w:type="dxa"/>
          </w:tcPr>
          <w:p w14:paraId="2553C095" w14:textId="3BFBDD06" w:rsidR="007151C3" w:rsidRPr="008B31E4" w:rsidRDefault="007151C3" w:rsidP="00A362C1">
            <w:pPr>
              <w:spacing w:line="360" w:lineRule="auto"/>
              <w:jc w:val="center"/>
            </w:pPr>
            <w:r w:rsidRPr="008B31E4">
              <w:t>[Content]</w:t>
            </w:r>
          </w:p>
        </w:tc>
        <w:tc>
          <w:tcPr>
            <w:tcW w:w="2767" w:type="dxa"/>
          </w:tcPr>
          <w:p w14:paraId="190FD40C" w14:textId="5E351155" w:rsidR="007151C3" w:rsidRPr="008B31E4" w:rsidRDefault="003F12C4" w:rsidP="00A362C1">
            <w:pPr>
              <w:spacing w:line="360" w:lineRule="auto"/>
              <w:jc w:val="center"/>
            </w:pPr>
            <w:r w:rsidRPr="008B31E4">
              <w:t>Nội dung đánh giá</w:t>
            </w:r>
          </w:p>
        </w:tc>
        <w:tc>
          <w:tcPr>
            <w:tcW w:w="1509" w:type="dxa"/>
          </w:tcPr>
          <w:p w14:paraId="0F468184" w14:textId="77777777" w:rsidR="007151C3" w:rsidRPr="008B31E4" w:rsidRDefault="007151C3" w:rsidP="00A362C1">
            <w:pPr>
              <w:spacing w:line="360" w:lineRule="auto"/>
              <w:jc w:val="center"/>
            </w:pPr>
            <w:r w:rsidRPr="008B31E4">
              <w:t>Boolean</w:t>
            </w:r>
          </w:p>
        </w:tc>
        <w:tc>
          <w:tcPr>
            <w:tcW w:w="1675" w:type="dxa"/>
          </w:tcPr>
          <w:p w14:paraId="1EE35E6D" w14:textId="77777777" w:rsidR="007151C3" w:rsidRPr="008B31E4" w:rsidRDefault="007151C3" w:rsidP="00A362C1">
            <w:pPr>
              <w:spacing w:line="360" w:lineRule="auto"/>
              <w:jc w:val="center"/>
            </w:pPr>
          </w:p>
        </w:tc>
      </w:tr>
      <w:tr w:rsidR="007151C3" w:rsidRPr="008B31E4" w14:paraId="54CC2A05" w14:textId="77777777" w:rsidTr="003B48AB">
        <w:tc>
          <w:tcPr>
            <w:tcW w:w="928" w:type="dxa"/>
          </w:tcPr>
          <w:p w14:paraId="04B1487F" w14:textId="77777777" w:rsidR="007151C3" w:rsidRPr="008B31E4" w:rsidRDefault="007151C3" w:rsidP="00A362C1">
            <w:pPr>
              <w:spacing w:line="360" w:lineRule="auto"/>
              <w:jc w:val="center"/>
            </w:pPr>
            <w:r w:rsidRPr="008B31E4">
              <w:t>7</w:t>
            </w:r>
          </w:p>
        </w:tc>
        <w:tc>
          <w:tcPr>
            <w:tcW w:w="2186" w:type="dxa"/>
          </w:tcPr>
          <w:p w14:paraId="2036F5F9" w14:textId="6B300F0E" w:rsidR="007151C3" w:rsidRPr="008B31E4" w:rsidRDefault="007151C3" w:rsidP="00A362C1">
            <w:pPr>
              <w:spacing w:line="360" w:lineRule="auto"/>
              <w:jc w:val="center"/>
            </w:pPr>
            <w:r w:rsidRPr="008B31E4">
              <w:t>Rate</w:t>
            </w:r>
          </w:p>
        </w:tc>
        <w:tc>
          <w:tcPr>
            <w:tcW w:w="2767" w:type="dxa"/>
          </w:tcPr>
          <w:p w14:paraId="77871005" w14:textId="26590230" w:rsidR="007151C3" w:rsidRPr="008B31E4" w:rsidRDefault="003F12C4" w:rsidP="00A362C1">
            <w:pPr>
              <w:spacing w:line="360" w:lineRule="auto"/>
              <w:jc w:val="center"/>
            </w:pPr>
            <w:r w:rsidRPr="008B31E4">
              <w:t>Điểm đánh giá</w:t>
            </w:r>
          </w:p>
        </w:tc>
        <w:tc>
          <w:tcPr>
            <w:tcW w:w="1509" w:type="dxa"/>
          </w:tcPr>
          <w:p w14:paraId="137E835C" w14:textId="4F12D23D" w:rsidR="007151C3" w:rsidRPr="008B31E4" w:rsidRDefault="003F12C4" w:rsidP="00A362C1">
            <w:pPr>
              <w:spacing w:line="360" w:lineRule="auto"/>
              <w:jc w:val="center"/>
            </w:pPr>
            <w:r w:rsidRPr="008B31E4">
              <w:t>Int</w:t>
            </w:r>
          </w:p>
        </w:tc>
        <w:tc>
          <w:tcPr>
            <w:tcW w:w="1675" w:type="dxa"/>
          </w:tcPr>
          <w:p w14:paraId="7782177E" w14:textId="77777777" w:rsidR="007151C3" w:rsidRPr="008B31E4" w:rsidRDefault="007151C3" w:rsidP="00A362C1">
            <w:pPr>
              <w:spacing w:line="360" w:lineRule="auto"/>
              <w:jc w:val="center"/>
            </w:pPr>
          </w:p>
        </w:tc>
      </w:tr>
      <w:tr w:rsidR="007151C3" w:rsidRPr="008B31E4" w14:paraId="387CBB65" w14:textId="77777777" w:rsidTr="003B48AB">
        <w:tc>
          <w:tcPr>
            <w:tcW w:w="928" w:type="dxa"/>
          </w:tcPr>
          <w:p w14:paraId="3774D55D" w14:textId="77777777" w:rsidR="007151C3" w:rsidRPr="008B31E4" w:rsidRDefault="007151C3" w:rsidP="00A362C1">
            <w:pPr>
              <w:spacing w:line="360" w:lineRule="auto"/>
              <w:jc w:val="center"/>
            </w:pPr>
            <w:r w:rsidRPr="008B31E4">
              <w:t>8</w:t>
            </w:r>
          </w:p>
        </w:tc>
        <w:tc>
          <w:tcPr>
            <w:tcW w:w="2186" w:type="dxa"/>
          </w:tcPr>
          <w:p w14:paraId="182A1892" w14:textId="77777777" w:rsidR="007151C3" w:rsidRPr="008B31E4" w:rsidRDefault="007151C3" w:rsidP="00A362C1">
            <w:pPr>
              <w:spacing w:line="360" w:lineRule="auto"/>
              <w:jc w:val="center"/>
            </w:pPr>
            <w:r w:rsidRPr="008B31E4">
              <w:t>I_CreatedDate</w:t>
            </w:r>
          </w:p>
        </w:tc>
        <w:tc>
          <w:tcPr>
            <w:tcW w:w="2767" w:type="dxa"/>
          </w:tcPr>
          <w:p w14:paraId="21FD4CF7" w14:textId="77777777" w:rsidR="007151C3" w:rsidRPr="008B31E4" w:rsidRDefault="007151C3" w:rsidP="00A362C1">
            <w:pPr>
              <w:spacing w:line="360" w:lineRule="auto"/>
              <w:jc w:val="center"/>
            </w:pPr>
            <w:r w:rsidRPr="008B31E4">
              <w:t>Ngày tạo danh bài viết</w:t>
            </w:r>
          </w:p>
        </w:tc>
        <w:tc>
          <w:tcPr>
            <w:tcW w:w="1509" w:type="dxa"/>
          </w:tcPr>
          <w:p w14:paraId="0D7E74DA" w14:textId="77777777" w:rsidR="007151C3" w:rsidRPr="008B31E4" w:rsidRDefault="007151C3" w:rsidP="00A362C1">
            <w:pPr>
              <w:spacing w:line="360" w:lineRule="auto"/>
              <w:jc w:val="center"/>
            </w:pPr>
            <w:r w:rsidRPr="008B31E4">
              <w:t>Date</w:t>
            </w:r>
          </w:p>
        </w:tc>
        <w:tc>
          <w:tcPr>
            <w:tcW w:w="1675" w:type="dxa"/>
          </w:tcPr>
          <w:p w14:paraId="47558FDC" w14:textId="77777777" w:rsidR="007151C3" w:rsidRPr="008B31E4" w:rsidRDefault="007151C3" w:rsidP="00A362C1">
            <w:pPr>
              <w:spacing w:line="360" w:lineRule="auto"/>
              <w:jc w:val="center"/>
            </w:pPr>
          </w:p>
        </w:tc>
      </w:tr>
      <w:tr w:rsidR="007151C3" w:rsidRPr="008B31E4" w14:paraId="140DDC0F" w14:textId="77777777" w:rsidTr="003B48AB">
        <w:tc>
          <w:tcPr>
            <w:tcW w:w="928" w:type="dxa"/>
          </w:tcPr>
          <w:p w14:paraId="242DEEAE" w14:textId="77777777" w:rsidR="007151C3" w:rsidRPr="008B31E4" w:rsidRDefault="007151C3" w:rsidP="00A362C1">
            <w:pPr>
              <w:spacing w:line="360" w:lineRule="auto"/>
              <w:jc w:val="center"/>
            </w:pPr>
            <w:r w:rsidRPr="008B31E4">
              <w:lastRenderedPageBreak/>
              <w:t>9</w:t>
            </w:r>
          </w:p>
        </w:tc>
        <w:tc>
          <w:tcPr>
            <w:tcW w:w="2186" w:type="dxa"/>
          </w:tcPr>
          <w:p w14:paraId="112A4CA6" w14:textId="2E5CB1A8" w:rsidR="007151C3" w:rsidRPr="008B31E4" w:rsidRDefault="007151C3" w:rsidP="00A362C1">
            <w:pPr>
              <w:spacing w:line="360" w:lineRule="auto"/>
              <w:jc w:val="center"/>
            </w:pPr>
            <w:r w:rsidRPr="008B31E4">
              <w:t>Avatar</w:t>
            </w:r>
          </w:p>
        </w:tc>
        <w:tc>
          <w:tcPr>
            <w:tcW w:w="2767" w:type="dxa"/>
          </w:tcPr>
          <w:p w14:paraId="1ECB4211" w14:textId="642644DC" w:rsidR="007151C3" w:rsidRPr="008B31E4" w:rsidRDefault="003F12C4" w:rsidP="00A362C1">
            <w:pPr>
              <w:spacing w:line="360" w:lineRule="auto"/>
              <w:jc w:val="center"/>
            </w:pPr>
            <w:r w:rsidRPr="008B31E4">
              <w:t>Ảnh đại diện</w:t>
            </w:r>
          </w:p>
        </w:tc>
        <w:tc>
          <w:tcPr>
            <w:tcW w:w="1509" w:type="dxa"/>
          </w:tcPr>
          <w:p w14:paraId="76B23DC5" w14:textId="21D730A9" w:rsidR="007151C3" w:rsidRPr="008B31E4" w:rsidRDefault="003F12C4" w:rsidP="00A362C1">
            <w:pPr>
              <w:spacing w:line="360" w:lineRule="auto"/>
              <w:jc w:val="center"/>
            </w:pPr>
            <w:r w:rsidRPr="008B31E4">
              <w:t>Nvarchar(50)</w:t>
            </w:r>
          </w:p>
        </w:tc>
        <w:tc>
          <w:tcPr>
            <w:tcW w:w="1675" w:type="dxa"/>
          </w:tcPr>
          <w:p w14:paraId="2EF8A63A" w14:textId="77777777" w:rsidR="007151C3" w:rsidRPr="008B31E4" w:rsidRDefault="007151C3" w:rsidP="00A362C1">
            <w:pPr>
              <w:spacing w:line="360" w:lineRule="auto"/>
              <w:jc w:val="center"/>
            </w:pPr>
          </w:p>
        </w:tc>
      </w:tr>
      <w:tr w:rsidR="007151C3" w:rsidRPr="008B31E4" w14:paraId="732B5DB0" w14:textId="77777777" w:rsidTr="003B48AB">
        <w:tc>
          <w:tcPr>
            <w:tcW w:w="928" w:type="dxa"/>
          </w:tcPr>
          <w:p w14:paraId="72BFEEE2" w14:textId="77777777" w:rsidR="007151C3" w:rsidRPr="008B31E4" w:rsidRDefault="007151C3" w:rsidP="00A362C1">
            <w:pPr>
              <w:spacing w:line="360" w:lineRule="auto"/>
              <w:jc w:val="center"/>
            </w:pPr>
            <w:r w:rsidRPr="008B31E4">
              <w:t>10</w:t>
            </w:r>
          </w:p>
        </w:tc>
        <w:tc>
          <w:tcPr>
            <w:tcW w:w="2186" w:type="dxa"/>
          </w:tcPr>
          <w:p w14:paraId="483C4039" w14:textId="472D7C36" w:rsidR="007151C3" w:rsidRPr="008B31E4" w:rsidRDefault="007151C3" w:rsidP="00A362C1">
            <w:pPr>
              <w:spacing w:line="360" w:lineRule="auto"/>
              <w:jc w:val="center"/>
            </w:pPr>
            <w:r w:rsidRPr="008B31E4">
              <w:t>I_ IsActive</w:t>
            </w:r>
          </w:p>
        </w:tc>
        <w:tc>
          <w:tcPr>
            <w:tcW w:w="2767" w:type="dxa"/>
          </w:tcPr>
          <w:p w14:paraId="4A78A8BE" w14:textId="4EB4C9A0" w:rsidR="007151C3" w:rsidRPr="008B31E4" w:rsidRDefault="003F12C4" w:rsidP="00A362C1">
            <w:pPr>
              <w:spacing w:line="360" w:lineRule="auto"/>
              <w:jc w:val="center"/>
            </w:pPr>
            <w:r w:rsidRPr="008B31E4">
              <w:t>Trạng thái bài đánh giá</w:t>
            </w:r>
          </w:p>
        </w:tc>
        <w:tc>
          <w:tcPr>
            <w:tcW w:w="1509" w:type="dxa"/>
          </w:tcPr>
          <w:p w14:paraId="11EE594B" w14:textId="2C9B629D" w:rsidR="007151C3" w:rsidRPr="008B31E4" w:rsidRDefault="003F12C4" w:rsidP="00A362C1">
            <w:pPr>
              <w:spacing w:line="360" w:lineRule="auto"/>
              <w:jc w:val="center"/>
            </w:pPr>
            <w:r w:rsidRPr="008B31E4">
              <w:t>Boolean</w:t>
            </w:r>
          </w:p>
        </w:tc>
        <w:tc>
          <w:tcPr>
            <w:tcW w:w="1675" w:type="dxa"/>
          </w:tcPr>
          <w:p w14:paraId="7FE444AB" w14:textId="77777777" w:rsidR="007151C3" w:rsidRPr="008B31E4" w:rsidRDefault="007151C3" w:rsidP="00A362C1">
            <w:pPr>
              <w:spacing w:line="360" w:lineRule="auto"/>
              <w:jc w:val="center"/>
            </w:pPr>
          </w:p>
        </w:tc>
      </w:tr>
    </w:tbl>
    <w:p w14:paraId="06CD7A55" w14:textId="13DAD4B7" w:rsidR="003F12C4" w:rsidRPr="008B31E4" w:rsidRDefault="003F12C4" w:rsidP="00FE5D01"/>
    <w:p w14:paraId="405CAC89" w14:textId="43CA89C4" w:rsidR="003F12C4" w:rsidRPr="008B31E4" w:rsidRDefault="003F12C4" w:rsidP="00FE5D01">
      <w:pPr>
        <w:pStyle w:val="Heading3"/>
        <w:spacing w:line="360" w:lineRule="auto"/>
      </w:pPr>
      <w:bookmarkStart w:id="94" w:name="_Toc193833348"/>
      <w:r w:rsidRPr="008B31E4">
        <w:t>3.6.2. Mô hình cở sở dữ liệu quan hệ</w:t>
      </w:r>
      <w:bookmarkEnd w:id="94"/>
    </w:p>
    <w:p w14:paraId="60C0B35E" w14:textId="66449E85" w:rsidR="006219D5" w:rsidRPr="008B31E4" w:rsidRDefault="00731E4E" w:rsidP="00FE5D01">
      <w:r w:rsidRPr="008B31E4">
        <w:drawing>
          <wp:anchor distT="0" distB="0" distL="114300" distR="114300" simplePos="0" relativeHeight="251669504" behindDoc="0" locked="0" layoutInCell="1" allowOverlap="1" wp14:anchorId="48E1C6F4" wp14:editId="28E57867">
            <wp:simplePos x="0" y="0"/>
            <wp:positionH relativeFrom="page">
              <wp:posOffset>717550</wp:posOffset>
            </wp:positionH>
            <wp:positionV relativeFrom="paragraph">
              <wp:posOffset>293370</wp:posOffset>
            </wp:positionV>
            <wp:extent cx="6443980" cy="2940050"/>
            <wp:effectExtent l="0" t="0" r="0" b="0"/>
            <wp:wrapTopAndBottom/>
            <wp:docPr id="619" name="Picture 6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443980" cy="2940050"/>
                    </a:xfrm>
                    <a:prstGeom prst="rect">
                      <a:avLst/>
                    </a:prstGeom>
                  </pic:spPr>
                </pic:pic>
              </a:graphicData>
            </a:graphic>
            <wp14:sizeRelH relativeFrom="margin">
              <wp14:pctWidth>0</wp14:pctWidth>
            </wp14:sizeRelH>
            <wp14:sizeRelV relativeFrom="margin">
              <wp14:pctHeight>0</wp14:pctHeight>
            </wp14:sizeRelV>
          </wp:anchor>
        </w:drawing>
      </w:r>
    </w:p>
    <w:p w14:paraId="14BA01FA" w14:textId="54E7C9FE" w:rsidR="00522317" w:rsidRPr="008B31E4" w:rsidRDefault="00522317" w:rsidP="00FE5D01"/>
    <w:p w14:paraId="1E24FC4A" w14:textId="0B105EA1" w:rsidR="006219D5" w:rsidRPr="008B31E4" w:rsidRDefault="006219D5" w:rsidP="00A362C1">
      <w:pPr>
        <w:pStyle w:val="hnh"/>
      </w:pPr>
      <w:bookmarkStart w:id="95" w:name="_Toc193832977"/>
      <w:r w:rsidRPr="008B31E4">
        <w:t>Hình 3.6. Mô hình mô tả cơ sở dữ liệu quan hệ</w:t>
      </w:r>
      <w:bookmarkEnd w:id="95"/>
    </w:p>
    <w:p w14:paraId="56907253" w14:textId="77777777" w:rsidR="00731E4E" w:rsidRPr="008B31E4" w:rsidRDefault="00731E4E" w:rsidP="00FE5D01"/>
    <w:p w14:paraId="5F4757DF" w14:textId="77777777" w:rsidR="00731E4E" w:rsidRPr="008B31E4" w:rsidRDefault="00731E4E" w:rsidP="00FE5D01"/>
    <w:p w14:paraId="40FE4A11" w14:textId="77777777" w:rsidR="00731E4E" w:rsidRPr="008B31E4" w:rsidRDefault="00731E4E" w:rsidP="00FE5D01"/>
    <w:p w14:paraId="34CE3F36" w14:textId="77777777" w:rsidR="00731E4E" w:rsidRPr="008B31E4" w:rsidRDefault="00731E4E" w:rsidP="00FE5D01"/>
    <w:p w14:paraId="45C202E7" w14:textId="77777777" w:rsidR="00731E4E" w:rsidRPr="008B31E4" w:rsidRDefault="00731E4E" w:rsidP="00FE5D01"/>
    <w:p w14:paraId="08B9D04E" w14:textId="77777777" w:rsidR="00731E4E" w:rsidRPr="008B31E4" w:rsidRDefault="00731E4E" w:rsidP="00FE5D01"/>
    <w:p w14:paraId="487957E4" w14:textId="77777777" w:rsidR="00731E4E" w:rsidRPr="008B31E4" w:rsidRDefault="00731E4E" w:rsidP="00FE5D01"/>
    <w:p w14:paraId="53E1169E" w14:textId="77777777" w:rsidR="00731E4E" w:rsidRPr="008B31E4" w:rsidRDefault="00731E4E" w:rsidP="00FE5D01"/>
    <w:p w14:paraId="31CEB6FD" w14:textId="5D5196A0" w:rsidR="00731E4E" w:rsidRPr="008B31E4" w:rsidRDefault="006219D5" w:rsidP="00A362C1">
      <w:pPr>
        <w:pStyle w:val="Heading2"/>
        <w:jc w:val="both"/>
      </w:pPr>
      <w:bookmarkStart w:id="96" w:name="_Toc193833349"/>
      <w:r w:rsidRPr="008B31E4">
        <w:lastRenderedPageBreak/>
        <w:t>3.7. MÔ HÌNH TUẦN TỰ</w:t>
      </w:r>
      <w:bookmarkEnd w:id="96"/>
    </w:p>
    <w:p w14:paraId="43E51E64" w14:textId="641560E2" w:rsidR="006219D5" w:rsidRPr="008B31E4" w:rsidRDefault="00522317" w:rsidP="005C732B">
      <w:pPr>
        <w:pStyle w:val="ListParagraph"/>
        <w:numPr>
          <w:ilvl w:val="0"/>
          <w:numId w:val="1"/>
        </w:numPr>
      </w:pPr>
      <w:r w:rsidRPr="008B31E4">
        <w:drawing>
          <wp:anchor distT="0" distB="0" distL="114300" distR="114300" simplePos="0" relativeHeight="251671552" behindDoc="0" locked="0" layoutInCell="1" allowOverlap="1" wp14:anchorId="113779E1" wp14:editId="2332A069">
            <wp:simplePos x="0" y="0"/>
            <wp:positionH relativeFrom="margin">
              <wp:align>left</wp:align>
            </wp:positionH>
            <wp:positionV relativeFrom="paragraph">
              <wp:posOffset>360487</wp:posOffset>
            </wp:positionV>
            <wp:extent cx="5035073" cy="3844965"/>
            <wp:effectExtent l="0" t="0" r="0" b="3175"/>
            <wp:wrapTopAndBottom/>
            <wp:docPr id="620" name="Picture 6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5035073" cy="3844965"/>
                    </a:xfrm>
                    <a:prstGeom prst="rect">
                      <a:avLst/>
                    </a:prstGeom>
                  </pic:spPr>
                </pic:pic>
              </a:graphicData>
            </a:graphic>
          </wp:anchor>
        </w:drawing>
      </w:r>
      <w:r w:rsidR="006219D5" w:rsidRPr="008B31E4">
        <w:t>Biểu đồ tuần tự tìm kiếm sản phẩm</w:t>
      </w:r>
    </w:p>
    <w:p w14:paraId="285833E4" w14:textId="22CCEA36" w:rsidR="006219D5" w:rsidRPr="008B31E4" w:rsidRDefault="006219D5" w:rsidP="00FE5D01"/>
    <w:p w14:paraId="4D1F2F0C" w14:textId="5AD13FCF" w:rsidR="003F12C4" w:rsidRPr="008B31E4" w:rsidRDefault="00522317" w:rsidP="00A362C1">
      <w:pPr>
        <w:pStyle w:val="hnh"/>
      </w:pPr>
      <w:bookmarkStart w:id="97" w:name="_Toc193832978"/>
      <w:r w:rsidRPr="008B31E4">
        <w:t>Hình 3.7. Biểu đồ tuần tự tìm kiếm sản phẩm</w:t>
      </w:r>
      <w:bookmarkEnd w:id="97"/>
    </w:p>
    <w:p w14:paraId="2889DC31" w14:textId="4BD1152C" w:rsidR="00522317" w:rsidRPr="008B31E4" w:rsidRDefault="00522317" w:rsidP="00FE5D01"/>
    <w:p w14:paraId="2F261CDD" w14:textId="50E91B8F" w:rsidR="00522317" w:rsidRPr="008B31E4" w:rsidRDefault="00522317" w:rsidP="005C732B">
      <w:pPr>
        <w:pStyle w:val="ListParagraph"/>
        <w:numPr>
          <w:ilvl w:val="0"/>
          <w:numId w:val="1"/>
        </w:numPr>
      </w:pPr>
      <w:r w:rsidRPr="008B31E4">
        <w:lastRenderedPageBreak/>
        <w:drawing>
          <wp:anchor distT="0" distB="0" distL="114300" distR="114300" simplePos="0" relativeHeight="251672576" behindDoc="0" locked="0" layoutInCell="1" allowOverlap="1" wp14:anchorId="56A5BE26" wp14:editId="68A74B34">
            <wp:simplePos x="0" y="0"/>
            <wp:positionH relativeFrom="margin">
              <wp:posOffset>133109</wp:posOffset>
            </wp:positionH>
            <wp:positionV relativeFrom="paragraph">
              <wp:posOffset>234283</wp:posOffset>
            </wp:positionV>
            <wp:extent cx="5234940" cy="3896360"/>
            <wp:effectExtent l="0" t="0" r="3810" b="8890"/>
            <wp:wrapTopAndBottom/>
            <wp:docPr id="621" name="Picture 6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5234940" cy="3896360"/>
                    </a:xfrm>
                    <a:prstGeom prst="rect">
                      <a:avLst/>
                    </a:prstGeom>
                  </pic:spPr>
                </pic:pic>
              </a:graphicData>
            </a:graphic>
            <wp14:sizeRelH relativeFrom="margin">
              <wp14:pctWidth>0</wp14:pctWidth>
            </wp14:sizeRelH>
            <wp14:sizeRelV relativeFrom="margin">
              <wp14:pctHeight>0</wp14:pctHeight>
            </wp14:sizeRelV>
          </wp:anchor>
        </w:drawing>
      </w:r>
      <w:r w:rsidRPr="008B31E4">
        <w:t>Biểu đồ tuần tự đăng nhập</w:t>
      </w:r>
    </w:p>
    <w:p w14:paraId="5D81CC59" w14:textId="60B11553" w:rsidR="00522317" w:rsidRPr="008B31E4" w:rsidRDefault="00522317" w:rsidP="00A362C1">
      <w:pPr>
        <w:pStyle w:val="hnh"/>
      </w:pPr>
      <w:bookmarkStart w:id="98" w:name="_Toc193832979"/>
      <w:r w:rsidRPr="008B31E4">
        <w:t>Hình 3.8. Biểu đồ tuần tự đăng nhập</w:t>
      </w:r>
      <w:bookmarkEnd w:id="98"/>
    </w:p>
    <w:p w14:paraId="37CA2318" w14:textId="72825DF4" w:rsidR="00522317" w:rsidRPr="008B31E4" w:rsidRDefault="00BD6E3D" w:rsidP="005C732B">
      <w:pPr>
        <w:pStyle w:val="ListParagraph"/>
        <w:numPr>
          <w:ilvl w:val="0"/>
          <w:numId w:val="1"/>
        </w:numPr>
      </w:pPr>
      <w:r w:rsidRPr="008B31E4">
        <w:drawing>
          <wp:anchor distT="0" distB="0" distL="114300" distR="114300" simplePos="0" relativeHeight="251673600" behindDoc="0" locked="0" layoutInCell="1" allowOverlap="1" wp14:anchorId="36BCEFC8" wp14:editId="29919C51">
            <wp:simplePos x="0" y="0"/>
            <wp:positionH relativeFrom="margin">
              <wp:align>left</wp:align>
            </wp:positionH>
            <wp:positionV relativeFrom="paragraph">
              <wp:posOffset>349145</wp:posOffset>
            </wp:positionV>
            <wp:extent cx="5283835" cy="3773170"/>
            <wp:effectExtent l="0" t="0" r="0" b="0"/>
            <wp:wrapTopAndBottom/>
            <wp:docPr id="622" name="Picture 6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5286203" cy="3775028"/>
                    </a:xfrm>
                    <a:prstGeom prst="rect">
                      <a:avLst/>
                    </a:prstGeom>
                  </pic:spPr>
                </pic:pic>
              </a:graphicData>
            </a:graphic>
            <wp14:sizeRelH relativeFrom="margin">
              <wp14:pctWidth>0</wp14:pctWidth>
            </wp14:sizeRelH>
            <wp14:sizeRelV relativeFrom="margin">
              <wp14:pctHeight>0</wp14:pctHeight>
            </wp14:sizeRelV>
          </wp:anchor>
        </w:drawing>
      </w:r>
      <w:r w:rsidR="00522317" w:rsidRPr="008B31E4">
        <w:t>Biểu đồ tuần tự cập nhật nhà cung cấp</w:t>
      </w:r>
    </w:p>
    <w:p w14:paraId="348DE0FF" w14:textId="23AE5868" w:rsidR="00522317" w:rsidRPr="008B31E4" w:rsidRDefault="00522317" w:rsidP="00FE5D01"/>
    <w:p w14:paraId="0C8E54C0" w14:textId="393305AD" w:rsidR="00522317" w:rsidRPr="008B31E4" w:rsidRDefault="00BD6E3D" w:rsidP="00A362C1">
      <w:pPr>
        <w:pStyle w:val="hnh"/>
      </w:pPr>
      <w:bookmarkStart w:id="99" w:name="_Toc193832980"/>
      <w:r w:rsidRPr="008B31E4">
        <w:t>Hình 3.9.  Biểu đồ tuần tự cập nhật nhà cung cấp</w:t>
      </w:r>
      <w:bookmarkEnd w:id="99"/>
    </w:p>
    <w:p w14:paraId="756D8FF7" w14:textId="2864B845" w:rsidR="00BD6E3D" w:rsidRPr="008B31E4" w:rsidRDefault="00BD6E3D" w:rsidP="00FE5D01"/>
    <w:p w14:paraId="3AFE07C8" w14:textId="2C5DF536" w:rsidR="00BD6E3D" w:rsidRPr="008B31E4" w:rsidRDefault="00BD6E3D" w:rsidP="005C732B">
      <w:pPr>
        <w:pStyle w:val="ListParagraph"/>
        <w:numPr>
          <w:ilvl w:val="0"/>
          <w:numId w:val="1"/>
        </w:numPr>
      </w:pPr>
      <w:r w:rsidRPr="008B31E4">
        <w:drawing>
          <wp:anchor distT="0" distB="0" distL="114300" distR="114300" simplePos="0" relativeHeight="251674624" behindDoc="0" locked="0" layoutInCell="1" allowOverlap="1" wp14:anchorId="37DF49D2" wp14:editId="57C6C0A0">
            <wp:simplePos x="0" y="0"/>
            <wp:positionH relativeFrom="margin">
              <wp:posOffset>395605</wp:posOffset>
            </wp:positionH>
            <wp:positionV relativeFrom="paragraph">
              <wp:posOffset>228496</wp:posOffset>
            </wp:positionV>
            <wp:extent cx="4803140" cy="3770630"/>
            <wp:effectExtent l="0" t="0" r="0" b="1270"/>
            <wp:wrapTopAndBottom/>
            <wp:docPr id="623" name="Picture 6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4803140" cy="3770630"/>
                    </a:xfrm>
                    <a:prstGeom prst="rect">
                      <a:avLst/>
                    </a:prstGeom>
                  </pic:spPr>
                </pic:pic>
              </a:graphicData>
            </a:graphic>
            <wp14:sizeRelH relativeFrom="margin">
              <wp14:pctWidth>0</wp14:pctWidth>
            </wp14:sizeRelH>
            <wp14:sizeRelV relativeFrom="margin">
              <wp14:pctHeight>0</wp14:pctHeight>
            </wp14:sizeRelV>
          </wp:anchor>
        </w:drawing>
      </w:r>
      <w:r w:rsidRPr="008B31E4">
        <w:t>Biểu đồ tuần tự đánh giá sản phẩm</w:t>
      </w:r>
    </w:p>
    <w:p w14:paraId="63AC84E4" w14:textId="77777777" w:rsidR="00BD6E3D" w:rsidRPr="008B31E4" w:rsidRDefault="00BD6E3D" w:rsidP="00FE5D01"/>
    <w:p w14:paraId="4B789329" w14:textId="0E6E55C1" w:rsidR="00BD6E3D" w:rsidRPr="008B31E4" w:rsidRDefault="00BD6E3D" w:rsidP="00A362C1">
      <w:pPr>
        <w:pStyle w:val="hnh"/>
      </w:pPr>
      <w:bookmarkStart w:id="100" w:name="_Toc193832981"/>
      <w:r w:rsidRPr="008B31E4">
        <w:t>Hình 3.10.  Biểu đồ tuần tự đánh giá sản phẩm</w:t>
      </w:r>
      <w:bookmarkEnd w:id="100"/>
    </w:p>
    <w:p w14:paraId="39DC8529" w14:textId="67F34899" w:rsidR="00BD6E3D" w:rsidRPr="008B31E4" w:rsidRDefault="00BD6E3D" w:rsidP="005C732B">
      <w:pPr>
        <w:pStyle w:val="ListParagraph"/>
        <w:numPr>
          <w:ilvl w:val="0"/>
          <w:numId w:val="1"/>
        </w:numPr>
      </w:pPr>
      <w:r w:rsidRPr="008B31E4">
        <w:drawing>
          <wp:anchor distT="0" distB="0" distL="114300" distR="114300" simplePos="0" relativeHeight="251675648" behindDoc="0" locked="0" layoutInCell="1" allowOverlap="1" wp14:anchorId="08B28BD4" wp14:editId="7EE0DBA7">
            <wp:simplePos x="0" y="0"/>
            <wp:positionH relativeFrom="page">
              <wp:align>center</wp:align>
            </wp:positionH>
            <wp:positionV relativeFrom="paragraph">
              <wp:posOffset>255069</wp:posOffset>
            </wp:positionV>
            <wp:extent cx="5057775" cy="3669665"/>
            <wp:effectExtent l="0" t="0" r="9525" b="6985"/>
            <wp:wrapTopAndBottom/>
            <wp:docPr id="624" name="Picture 6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5057775" cy="3669665"/>
                    </a:xfrm>
                    <a:prstGeom prst="rect">
                      <a:avLst/>
                    </a:prstGeom>
                  </pic:spPr>
                </pic:pic>
              </a:graphicData>
            </a:graphic>
            <wp14:sizeRelH relativeFrom="margin">
              <wp14:pctWidth>0</wp14:pctWidth>
            </wp14:sizeRelH>
            <wp14:sizeRelV relativeFrom="margin">
              <wp14:pctHeight>0</wp14:pctHeight>
            </wp14:sizeRelV>
          </wp:anchor>
        </w:drawing>
      </w:r>
      <w:r w:rsidRPr="008B31E4">
        <w:t>Biểu đồ tuần tự xóa sản phẩm</w:t>
      </w:r>
    </w:p>
    <w:p w14:paraId="44996C27" w14:textId="21196B42" w:rsidR="00BD6E3D" w:rsidRPr="008B31E4" w:rsidRDefault="00BD6E3D" w:rsidP="00A362C1">
      <w:pPr>
        <w:pStyle w:val="hnh"/>
      </w:pPr>
      <w:bookmarkStart w:id="101" w:name="_Toc193832982"/>
      <w:r w:rsidRPr="008B31E4">
        <w:t>Hình 3.11.  Biểu đồ tuần tự xóa sản phẩm</w:t>
      </w:r>
      <w:bookmarkEnd w:id="101"/>
    </w:p>
    <w:p w14:paraId="67348536" w14:textId="412501DF" w:rsidR="00BD6E3D" w:rsidRPr="008B31E4" w:rsidRDefault="0074116C" w:rsidP="005C732B">
      <w:pPr>
        <w:pStyle w:val="ListParagraph"/>
        <w:numPr>
          <w:ilvl w:val="0"/>
          <w:numId w:val="1"/>
        </w:numPr>
      </w:pPr>
      <w:r w:rsidRPr="008B31E4">
        <w:lastRenderedPageBreak/>
        <w:drawing>
          <wp:anchor distT="0" distB="0" distL="114300" distR="114300" simplePos="0" relativeHeight="251676672" behindDoc="0" locked="0" layoutInCell="1" allowOverlap="1" wp14:anchorId="7562C7CD" wp14:editId="558AF008">
            <wp:simplePos x="0" y="0"/>
            <wp:positionH relativeFrom="margin">
              <wp:posOffset>76835</wp:posOffset>
            </wp:positionH>
            <wp:positionV relativeFrom="paragraph">
              <wp:posOffset>402590</wp:posOffset>
            </wp:positionV>
            <wp:extent cx="5215890" cy="3767455"/>
            <wp:effectExtent l="0" t="0" r="3810" b="4445"/>
            <wp:wrapTopAndBottom/>
            <wp:docPr id="625" name="Picture 6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5215890" cy="3767455"/>
                    </a:xfrm>
                    <a:prstGeom prst="rect">
                      <a:avLst/>
                    </a:prstGeom>
                  </pic:spPr>
                </pic:pic>
              </a:graphicData>
            </a:graphic>
            <wp14:sizeRelH relativeFrom="margin">
              <wp14:pctWidth>0</wp14:pctWidth>
            </wp14:sizeRelH>
            <wp14:sizeRelV relativeFrom="margin">
              <wp14:pctHeight>0</wp14:pctHeight>
            </wp14:sizeRelV>
          </wp:anchor>
        </w:drawing>
      </w:r>
      <w:r w:rsidRPr="008B31E4">
        <w:t>Biểu đồ tuần đự quá trình đặt hàng</w:t>
      </w:r>
    </w:p>
    <w:p w14:paraId="15E77503" w14:textId="7711E55D" w:rsidR="0074116C" w:rsidRPr="008B31E4" w:rsidRDefault="0074116C" w:rsidP="00FE5D01"/>
    <w:p w14:paraId="05899F91" w14:textId="4F006C92" w:rsidR="0074116C" w:rsidRPr="008B31E4" w:rsidRDefault="0074116C" w:rsidP="00A362C1">
      <w:pPr>
        <w:pStyle w:val="hnh"/>
      </w:pPr>
      <w:bookmarkStart w:id="102" w:name="_Toc193832983"/>
      <w:r w:rsidRPr="008B31E4">
        <w:t>Hình 3.11.  Biểu đồ tuần tự đánh quy trình đặt hàng</w:t>
      </w:r>
      <w:bookmarkEnd w:id="102"/>
    </w:p>
    <w:p w14:paraId="5E51F35B" w14:textId="069F14C6" w:rsidR="0074116C" w:rsidRPr="008B31E4" w:rsidRDefault="0074116C" w:rsidP="005C732B">
      <w:pPr>
        <w:pStyle w:val="ListParagraph"/>
        <w:numPr>
          <w:ilvl w:val="0"/>
          <w:numId w:val="1"/>
        </w:numPr>
      </w:pPr>
      <w:r w:rsidRPr="008B31E4">
        <w:drawing>
          <wp:anchor distT="0" distB="0" distL="114300" distR="114300" simplePos="0" relativeHeight="251677696" behindDoc="0" locked="0" layoutInCell="1" allowOverlap="1" wp14:anchorId="4B855D12" wp14:editId="0436CE51">
            <wp:simplePos x="0" y="0"/>
            <wp:positionH relativeFrom="margin">
              <wp:posOffset>74295</wp:posOffset>
            </wp:positionH>
            <wp:positionV relativeFrom="paragraph">
              <wp:posOffset>215900</wp:posOffset>
            </wp:positionV>
            <wp:extent cx="5031740" cy="3686175"/>
            <wp:effectExtent l="0" t="0" r="0" b="9525"/>
            <wp:wrapTopAndBottom/>
            <wp:docPr id="626" name="Picture 6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5031740" cy="3686175"/>
                    </a:xfrm>
                    <a:prstGeom prst="rect">
                      <a:avLst/>
                    </a:prstGeom>
                  </pic:spPr>
                </pic:pic>
              </a:graphicData>
            </a:graphic>
            <wp14:sizeRelH relativeFrom="margin">
              <wp14:pctWidth>0</wp14:pctWidth>
            </wp14:sizeRelH>
            <wp14:sizeRelV relativeFrom="margin">
              <wp14:pctHeight>0</wp14:pctHeight>
            </wp14:sizeRelV>
          </wp:anchor>
        </w:drawing>
      </w:r>
      <w:r w:rsidRPr="008B31E4">
        <w:t>Biểu đồ tuần tự thêm sản phẩm</w:t>
      </w:r>
    </w:p>
    <w:p w14:paraId="29680978" w14:textId="24386AAB" w:rsidR="0074116C" w:rsidRPr="008B31E4" w:rsidRDefault="0074116C" w:rsidP="00A362C1">
      <w:pPr>
        <w:pStyle w:val="hnh"/>
      </w:pPr>
      <w:bookmarkStart w:id="103" w:name="_Toc193832984"/>
      <w:r w:rsidRPr="008B31E4">
        <w:t>Hình 3.12.  Biểu đồ tuần tự thêm sản phẩm</w:t>
      </w:r>
      <w:bookmarkEnd w:id="103"/>
    </w:p>
    <w:p w14:paraId="2360E8DB" w14:textId="7CC13D10" w:rsidR="006A1E0A" w:rsidRPr="008B31E4" w:rsidRDefault="00844225" w:rsidP="00FE5D01">
      <w:pPr>
        <w:pStyle w:val="Heading2"/>
        <w:jc w:val="both"/>
      </w:pPr>
      <w:bookmarkStart w:id="104" w:name="_Toc193833350"/>
      <w:r w:rsidRPr="008B31E4">
        <w:lastRenderedPageBreak/>
        <w:t>3.8. CHI TIẾT CHỨC NĂNG CÁC TRANG</w:t>
      </w:r>
      <w:bookmarkEnd w:id="104"/>
      <w:r w:rsidRPr="008B31E4">
        <w:tab/>
      </w:r>
    </w:p>
    <w:p w14:paraId="1C509CF4" w14:textId="2D9422FA" w:rsidR="00844225" w:rsidRPr="008B31E4" w:rsidRDefault="00844225" w:rsidP="00FE5D01">
      <w:pPr>
        <w:pStyle w:val="Heading3"/>
        <w:spacing w:line="360" w:lineRule="auto"/>
      </w:pPr>
      <w:bookmarkStart w:id="105" w:name="_Toc193833351"/>
      <w:r w:rsidRPr="008B31E4">
        <w:drawing>
          <wp:anchor distT="0" distB="0" distL="114300" distR="114300" simplePos="0" relativeHeight="251678720" behindDoc="0" locked="0" layoutInCell="1" allowOverlap="1" wp14:anchorId="0E2BF9EB" wp14:editId="270E9947">
            <wp:simplePos x="0" y="0"/>
            <wp:positionH relativeFrom="margin">
              <wp:align>left</wp:align>
            </wp:positionH>
            <wp:positionV relativeFrom="paragraph">
              <wp:posOffset>428818</wp:posOffset>
            </wp:positionV>
            <wp:extent cx="5762625" cy="1251585"/>
            <wp:effectExtent l="0" t="0" r="9525" b="5715"/>
            <wp:wrapTopAndBottom/>
            <wp:docPr id="627" name="Picture 6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2625" cy="1251585"/>
                    </a:xfrm>
                    <a:prstGeom prst="rect">
                      <a:avLst/>
                    </a:prstGeom>
                  </pic:spPr>
                </pic:pic>
              </a:graphicData>
            </a:graphic>
          </wp:anchor>
        </w:drawing>
      </w:r>
      <w:r w:rsidRPr="008B31E4">
        <w:t>3.8.1. Đối với khách hàng</w:t>
      </w:r>
      <w:bookmarkEnd w:id="105"/>
    </w:p>
    <w:p w14:paraId="059E59EF" w14:textId="448073EC" w:rsidR="00844225" w:rsidRPr="008B31E4" w:rsidRDefault="00844225" w:rsidP="00A362C1">
      <w:pPr>
        <w:pStyle w:val="hnh"/>
      </w:pPr>
      <w:bookmarkStart w:id="106" w:name="_Toc193832985"/>
      <w:r w:rsidRPr="008B31E4">
        <w:t xml:space="preserve">Hình 3.13. Giao diện </w:t>
      </w:r>
      <w:r w:rsidR="00B31710" w:rsidRPr="008B31E4">
        <w:t xml:space="preserve">thanh option </w:t>
      </w:r>
      <w:r w:rsidRPr="008B31E4">
        <w:t>trang chủ khi chưa đăng nhập</w:t>
      </w:r>
      <w:bookmarkEnd w:id="106"/>
    </w:p>
    <w:p w14:paraId="437373E1" w14:textId="07BF30BB" w:rsidR="00564978" w:rsidRPr="008B31E4" w:rsidRDefault="00564978" w:rsidP="00FE5D01">
      <w:r w:rsidRPr="008B31E4">
        <w:drawing>
          <wp:anchor distT="0" distB="0" distL="114300" distR="114300" simplePos="0" relativeHeight="251679744" behindDoc="0" locked="0" layoutInCell="1" allowOverlap="1" wp14:anchorId="2C636B11" wp14:editId="56A3E1FA">
            <wp:simplePos x="0" y="0"/>
            <wp:positionH relativeFrom="column">
              <wp:posOffset>129050</wp:posOffset>
            </wp:positionH>
            <wp:positionV relativeFrom="paragraph">
              <wp:posOffset>239210</wp:posOffset>
            </wp:positionV>
            <wp:extent cx="5436283" cy="3223099"/>
            <wp:effectExtent l="0" t="0" r="0" b="0"/>
            <wp:wrapTopAndBottom/>
            <wp:docPr id="628" name="Image 6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22" name="Image 622"/>
                    <pic:cNvPicPr/>
                  </pic:nvPicPr>
                  <pic:blipFill rotWithShape="1">
                    <a:blip r:embed="rId25" cstate="print">
                      <a:extLst>
                        <a:ext uri="{28A0092B-C50C-407E-A947-70E740481C1C}">
                          <a14:useLocalDpi xmlns:a14="http://schemas.microsoft.com/office/drawing/2010/main" val="0"/>
                        </a:ext>
                      </a:extLst>
                    </a:blip>
                    <a:srcRect t="13912"/>
                    <a:stretch/>
                  </pic:blipFill>
                  <pic:spPr bwMode="auto">
                    <a:xfrm>
                      <a:off x="0" y="0"/>
                      <a:ext cx="5436283" cy="3223099"/>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0C922EE3" w14:textId="16A68BF4" w:rsidR="00564978" w:rsidRPr="008B31E4" w:rsidRDefault="00564978" w:rsidP="00A362C1">
      <w:pPr>
        <w:pStyle w:val="hnh"/>
      </w:pPr>
      <w:bookmarkStart w:id="107" w:name="_Toc193832986"/>
      <w:r w:rsidRPr="008B31E4">
        <w:t>Hình 3.14. Giao diện trang đăng ký tài khoản</w:t>
      </w:r>
      <w:bookmarkEnd w:id="107"/>
    </w:p>
    <w:p w14:paraId="0E53C8F7" w14:textId="27A0A9AA" w:rsidR="00564978" w:rsidRPr="008B31E4" w:rsidRDefault="00564978" w:rsidP="00FE5D01">
      <w:r w:rsidRPr="008B31E4">
        <w:drawing>
          <wp:anchor distT="0" distB="0" distL="0" distR="0" simplePos="0" relativeHeight="251681792" behindDoc="1" locked="0" layoutInCell="1" allowOverlap="1" wp14:anchorId="0118AE66" wp14:editId="5999B167">
            <wp:simplePos x="0" y="0"/>
            <wp:positionH relativeFrom="margin">
              <wp:align>left</wp:align>
            </wp:positionH>
            <wp:positionV relativeFrom="paragraph">
              <wp:posOffset>340151</wp:posOffset>
            </wp:positionV>
            <wp:extent cx="5685790" cy="2201891"/>
            <wp:effectExtent l="0" t="0" r="0" b="0"/>
            <wp:wrapTopAndBottom/>
            <wp:docPr id="629" name="Image 6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23" name="Image 623"/>
                    <pic:cNvPicPr/>
                  </pic:nvPicPr>
                  <pic:blipFill rotWithShape="1">
                    <a:blip r:embed="rId26" cstate="print"/>
                    <a:srcRect l="-204" t="20930" r="204" b="-3021"/>
                    <a:stretch/>
                  </pic:blipFill>
                  <pic:spPr bwMode="auto">
                    <a:xfrm>
                      <a:off x="0" y="0"/>
                      <a:ext cx="5685790" cy="2201891"/>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43E24B33" w14:textId="578EA82E" w:rsidR="00564978" w:rsidRPr="008B31E4" w:rsidRDefault="00564978" w:rsidP="00A362C1">
      <w:pPr>
        <w:pStyle w:val="hnh"/>
      </w:pPr>
      <w:bookmarkStart w:id="108" w:name="_Toc193832987"/>
      <w:r w:rsidRPr="008B31E4">
        <w:t>Hình 3.15. Giao diện trang đăng nhập</w:t>
      </w:r>
      <w:bookmarkEnd w:id="108"/>
    </w:p>
    <w:p w14:paraId="16D6C43B" w14:textId="4832C4E7" w:rsidR="00564978" w:rsidRPr="008B31E4" w:rsidRDefault="00564978" w:rsidP="00FE5D01"/>
    <w:p w14:paraId="5EB8B7F8" w14:textId="6F768E11" w:rsidR="00564978" w:rsidRPr="008B31E4" w:rsidRDefault="00564978" w:rsidP="00FE5D01"/>
    <w:p w14:paraId="383CDAE6" w14:textId="67D5D14E" w:rsidR="00564978" w:rsidRPr="008B31E4" w:rsidRDefault="00564978" w:rsidP="00A362C1">
      <w:pPr>
        <w:pStyle w:val="hnh"/>
      </w:pPr>
      <w:bookmarkStart w:id="109" w:name="_Toc193832988"/>
      <w:r w:rsidRPr="008B31E4">
        <w:drawing>
          <wp:anchor distT="0" distB="0" distL="114300" distR="114300" simplePos="0" relativeHeight="251682816" behindDoc="0" locked="0" layoutInCell="1" allowOverlap="1" wp14:anchorId="3426731B" wp14:editId="3D749B2F">
            <wp:simplePos x="0" y="0"/>
            <wp:positionH relativeFrom="page">
              <wp:align>center</wp:align>
            </wp:positionH>
            <wp:positionV relativeFrom="paragraph">
              <wp:posOffset>112</wp:posOffset>
            </wp:positionV>
            <wp:extent cx="5762625" cy="1692910"/>
            <wp:effectExtent l="0" t="0" r="9525" b="2540"/>
            <wp:wrapTopAndBottom/>
            <wp:docPr id="630" name="Picture 6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2625" cy="1692910"/>
                    </a:xfrm>
                    <a:prstGeom prst="rect">
                      <a:avLst/>
                    </a:prstGeom>
                  </pic:spPr>
                </pic:pic>
              </a:graphicData>
            </a:graphic>
          </wp:anchor>
        </w:drawing>
      </w:r>
      <w:r w:rsidRPr="008B31E4">
        <w:t>Hình 3.16. Giao diện</w:t>
      </w:r>
      <w:r w:rsidR="00B31710" w:rsidRPr="008B31E4">
        <w:t xml:space="preserve"> thanh option</w:t>
      </w:r>
      <w:r w:rsidRPr="008B31E4">
        <w:t xml:space="preserve"> trang chủ khi đăng nhập</w:t>
      </w:r>
      <w:bookmarkEnd w:id="109"/>
    </w:p>
    <w:p w14:paraId="434522BD" w14:textId="77777777" w:rsidR="006747A5" w:rsidRDefault="00564978" w:rsidP="00A362C1">
      <w:pPr>
        <w:ind w:firstLine="720"/>
      </w:pPr>
      <w:r w:rsidRPr="008B31E4">
        <w:t xml:space="preserve">Diễn giải: </w:t>
      </w:r>
    </w:p>
    <w:p w14:paraId="7BB7D2E8" w14:textId="2ED1D780" w:rsidR="00564978" w:rsidRPr="008B31E4" w:rsidRDefault="00564978" w:rsidP="005C732B">
      <w:pPr>
        <w:pStyle w:val="ListParagraph"/>
        <w:numPr>
          <w:ilvl w:val="0"/>
          <w:numId w:val="4"/>
        </w:numPr>
      </w:pPr>
      <w:r w:rsidRPr="008B31E4">
        <w:t xml:space="preserve">Trang chủ có các thành phần option menu tài khoản, thanh điều hướng, danh mục sản phẩm, thanh tìm </w:t>
      </w:r>
      <w:r w:rsidR="006F36DD" w:rsidRPr="008B31E4">
        <w:t>kiếm.</w:t>
      </w:r>
    </w:p>
    <w:p w14:paraId="5622FE26" w14:textId="77777777" w:rsidR="00564978" w:rsidRPr="008B31E4" w:rsidRDefault="00564978" w:rsidP="005C732B">
      <w:pPr>
        <w:pStyle w:val="ListParagraph"/>
        <w:numPr>
          <w:ilvl w:val="0"/>
          <w:numId w:val="4"/>
        </w:numPr>
      </w:pPr>
      <w:r w:rsidRPr="008B31E4">
        <w:t>Giỏ hàng (chỉ hiển thị đối với khách hàng mua và đặt hàng): Khi chọn tượng này sẽ chuyển sang chức năng quản lý giỏ hàng.</w:t>
      </w:r>
    </w:p>
    <w:p w14:paraId="177CD8FD" w14:textId="77777777" w:rsidR="00564978" w:rsidRPr="008B31E4" w:rsidRDefault="00564978" w:rsidP="005C732B">
      <w:pPr>
        <w:pStyle w:val="ListParagraph"/>
        <w:numPr>
          <w:ilvl w:val="0"/>
          <w:numId w:val="4"/>
        </w:numPr>
      </w:pPr>
      <w:r w:rsidRPr="008B31E4">
        <w:t>Sản phẩm: Hiển thị hình ảnh sản phẩm, tên, tình trạng khuyến mãi và giá tiền. Nhấn chọn vào tên sản phẩm nào sẽ dẫn đến trang chi tiết sản phẩm đó.</w:t>
      </w:r>
    </w:p>
    <w:p w14:paraId="47AB81B6" w14:textId="6604207E" w:rsidR="00564978" w:rsidRPr="008B31E4" w:rsidRDefault="00564978" w:rsidP="005C732B">
      <w:pPr>
        <w:pStyle w:val="ListParagraph"/>
        <w:numPr>
          <w:ilvl w:val="0"/>
          <w:numId w:val="4"/>
        </w:numPr>
      </w:pPr>
      <w:r w:rsidRPr="008B31E4">
        <w:t>Danh mục sản phẩm: các sản phẩm được phân chia loại sản phẩm.</w:t>
      </w:r>
    </w:p>
    <w:p w14:paraId="37240192" w14:textId="7A19A8C3" w:rsidR="006F36DD" w:rsidRPr="008B31E4" w:rsidRDefault="006F36DD" w:rsidP="005C732B">
      <w:pPr>
        <w:pStyle w:val="ListParagraph"/>
        <w:numPr>
          <w:ilvl w:val="0"/>
          <w:numId w:val="4"/>
        </w:numPr>
      </w:pPr>
      <w:r w:rsidRPr="008B31E4">
        <w:drawing>
          <wp:anchor distT="0" distB="0" distL="114300" distR="114300" simplePos="0" relativeHeight="251683840" behindDoc="0" locked="0" layoutInCell="1" allowOverlap="1" wp14:anchorId="044D19C7" wp14:editId="1E83D10D">
            <wp:simplePos x="0" y="0"/>
            <wp:positionH relativeFrom="margin">
              <wp:align>left</wp:align>
            </wp:positionH>
            <wp:positionV relativeFrom="paragraph">
              <wp:posOffset>587271</wp:posOffset>
            </wp:positionV>
            <wp:extent cx="5762625" cy="3463290"/>
            <wp:effectExtent l="0" t="0" r="9525" b="3810"/>
            <wp:wrapTopAndBottom/>
            <wp:docPr id="631" name="Picture 6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62625" cy="3463290"/>
                    </a:xfrm>
                    <a:prstGeom prst="rect">
                      <a:avLst/>
                    </a:prstGeom>
                  </pic:spPr>
                </pic:pic>
              </a:graphicData>
            </a:graphic>
          </wp:anchor>
        </w:drawing>
      </w:r>
      <w:r w:rsidR="00564978" w:rsidRPr="008B31E4">
        <w:t>Tìm kiếm sản phẩm: nhập tên sản phẩm muốn tìm vào hệ thống sẽ liệt kê sản phẩm được tìm kiếm.</w:t>
      </w:r>
    </w:p>
    <w:p w14:paraId="39E8E747" w14:textId="5B7F8907" w:rsidR="006F36DD" w:rsidRPr="008B31E4" w:rsidRDefault="006F36DD" w:rsidP="00FE5D01"/>
    <w:p w14:paraId="174017B9" w14:textId="689E6B6A" w:rsidR="006F36DD" w:rsidRPr="008B31E4" w:rsidRDefault="006F36DD" w:rsidP="00A362C1">
      <w:pPr>
        <w:pStyle w:val="hnh"/>
      </w:pPr>
      <w:bookmarkStart w:id="110" w:name="_Toc193832989"/>
      <w:r w:rsidRPr="008B31E4">
        <w:t>Hình 3.17. Trang sản phẩm</w:t>
      </w:r>
      <w:bookmarkEnd w:id="110"/>
      <w:r w:rsidRPr="008B31E4">
        <w:t xml:space="preserve"> </w:t>
      </w:r>
    </w:p>
    <w:p w14:paraId="4BABE6CC" w14:textId="77777777" w:rsidR="00A362C1" w:rsidRDefault="00A362C1" w:rsidP="00FE5D01"/>
    <w:p w14:paraId="1778E2AB" w14:textId="62394F81" w:rsidR="006F36DD" w:rsidRPr="008B31E4" w:rsidRDefault="006F36DD" w:rsidP="00A362C1">
      <w:pPr>
        <w:ind w:firstLine="720"/>
      </w:pPr>
      <w:r w:rsidRPr="008B31E4">
        <w:t xml:space="preserve">Diễn giải: </w:t>
      </w:r>
    </w:p>
    <w:p w14:paraId="139C6881" w14:textId="77777777" w:rsidR="006F36DD" w:rsidRPr="008B31E4" w:rsidRDefault="006F36DD" w:rsidP="005C732B">
      <w:pPr>
        <w:pStyle w:val="ListParagraph"/>
        <w:numPr>
          <w:ilvl w:val="0"/>
          <w:numId w:val="3"/>
        </w:numPr>
      </w:pPr>
      <w:r w:rsidRPr="008B31E4">
        <w:t>Phân loại sản phẩm theo danh mục: Khi nhấn vào từng danh mục sẽ hiệ thị sản phẩm theo danh mục được chọn.</w:t>
      </w:r>
    </w:p>
    <w:p w14:paraId="7261E10C" w14:textId="77777777" w:rsidR="006F36DD" w:rsidRPr="008B31E4" w:rsidRDefault="006F36DD" w:rsidP="005C732B">
      <w:pPr>
        <w:pStyle w:val="ListParagraph"/>
        <w:numPr>
          <w:ilvl w:val="0"/>
          <w:numId w:val="3"/>
        </w:numPr>
      </w:pPr>
      <w:r w:rsidRPr="008B31E4">
        <w:t>Lọc sản phẩm theo giá: kéo đến khoản giá mong muốn rồi nhấn “Lọc” sản phẩm trong khung giá sẽ hiện ra.</w:t>
      </w:r>
    </w:p>
    <w:p w14:paraId="30036E70" w14:textId="77777777" w:rsidR="006F36DD" w:rsidRPr="008B31E4" w:rsidRDefault="006F36DD" w:rsidP="005C732B">
      <w:pPr>
        <w:pStyle w:val="ListParagraph"/>
        <w:numPr>
          <w:ilvl w:val="0"/>
          <w:numId w:val="3"/>
        </w:numPr>
      </w:pPr>
      <w:r w:rsidRPr="008B31E4">
        <w:t>Sắp xếp sản phẩm: có ba lựa chọn “Mặc định”: mặc định theo thứ tự của hệ thống; “Theo giá”: hiện sản phẩm từ giá thấp đến cao nhất; “Theo tên” : hiện sản phẩm theo thứ tự bảng chữ cái</w:t>
      </w:r>
    </w:p>
    <w:p w14:paraId="418967CB" w14:textId="12B80292" w:rsidR="006F36DD" w:rsidRPr="008B31E4" w:rsidRDefault="006F36DD" w:rsidP="005C732B">
      <w:pPr>
        <w:pStyle w:val="ListParagraph"/>
        <w:numPr>
          <w:ilvl w:val="0"/>
          <w:numId w:val="3"/>
        </w:numPr>
      </w:pPr>
      <w:r w:rsidRPr="008B31E4">
        <w:t>Hiện sản phẩm : có ba sự lựa chọn “6,12,24”: chỉ định số sản phẩm tối đa được hiện thị ra màn hình.</w:t>
      </w:r>
    </w:p>
    <w:p w14:paraId="4F5FC09F" w14:textId="77777777" w:rsidR="006F36DD" w:rsidRPr="008B31E4" w:rsidRDefault="006F36DD" w:rsidP="005C732B">
      <w:pPr>
        <w:pStyle w:val="ListParagraph"/>
        <w:numPr>
          <w:ilvl w:val="0"/>
          <w:numId w:val="3"/>
        </w:numPr>
      </w:pPr>
      <w:r w:rsidRPr="008B31E4">
        <w:t>Lọc sản phẩm theo giá: kéo đến khoản giá mong muôn rồi nhấn “Lọc” sản phẩm trong khung giá sẽ hiện ra.</w:t>
      </w:r>
    </w:p>
    <w:p w14:paraId="276D607D" w14:textId="77777777" w:rsidR="006F36DD" w:rsidRPr="008B31E4" w:rsidRDefault="006F36DD" w:rsidP="005C732B">
      <w:pPr>
        <w:pStyle w:val="ListParagraph"/>
        <w:numPr>
          <w:ilvl w:val="0"/>
          <w:numId w:val="3"/>
        </w:numPr>
      </w:pPr>
      <w:r w:rsidRPr="008B31E4">
        <w:t>Thêm giỏ hàng: khi rê chuột đến sản phẩm sẽ hiện thị “Thêm giỏ hàng” nhấn vào cho phép khách hàng thêm sản phẩm vào giỏi hàng.</w:t>
      </w:r>
    </w:p>
    <w:p w14:paraId="2A1B7540" w14:textId="7AFC2904" w:rsidR="006F36DD" w:rsidRPr="008B31E4" w:rsidRDefault="006F36DD" w:rsidP="005C732B">
      <w:pPr>
        <w:pStyle w:val="ListParagraph"/>
        <w:numPr>
          <w:ilvl w:val="0"/>
          <w:numId w:val="3"/>
        </w:numPr>
      </w:pPr>
      <w:r w:rsidRPr="008B31E4">
        <w:t>Di chuyển đến trang chi tiết sản phẩm: khi nhấn vào tên sản phẩm sẽ di chuyển đến trang chi tiết của sản phẩm được chọn.</w:t>
      </w:r>
    </w:p>
    <w:p w14:paraId="36BE72BE" w14:textId="2EFDF48B" w:rsidR="00D77EA3" w:rsidRPr="008B31E4" w:rsidRDefault="00D77EA3" w:rsidP="005C732B">
      <w:pPr>
        <w:pStyle w:val="ListParagraph"/>
        <w:numPr>
          <w:ilvl w:val="0"/>
          <w:numId w:val="3"/>
        </w:numPr>
      </w:pPr>
      <w:r w:rsidRPr="008B31E4">
        <w:t>Kí hiệu trái tim khi người dùng nhấn vào sẽ tự động thêm sản phẩm đó vào mục danh sách yêu thích.</w:t>
      </w:r>
    </w:p>
    <w:p w14:paraId="5F9B54BB" w14:textId="130945B1" w:rsidR="00D77EA3" w:rsidRPr="008B31E4" w:rsidRDefault="00A86A67" w:rsidP="005C732B">
      <w:pPr>
        <w:pStyle w:val="ListParagraph"/>
        <w:numPr>
          <w:ilvl w:val="0"/>
          <w:numId w:val="3"/>
        </w:numPr>
      </w:pPr>
      <w:r w:rsidRPr="008B31E4">
        <w:t>Hiển số lược truy cập theo ngày hôm nay, hôm qua,theo tuần và số người hoạt động trên trang website.</w:t>
      </w:r>
    </w:p>
    <w:p w14:paraId="03F62E8A" w14:textId="65C35D5B" w:rsidR="00A86A67" w:rsidRPr="008B31E4" w:rsidRDefault="00A86A67" w:rsidP="00FE5D01">
      <w:r w:rsidRPr="008B31E4">
        <w:lastRenderedPageBreak/>
        <w:drawing>
          <wp:anchor distT="0" distB="0" distL="114300" distR="114300" simplePos="0" relativeHeight="251684864" behindDoc="0" locked="0" layoutInCell="1" allowOverlap="1" wp14:anchorId="0B2108E6" wp14:editId="0D5BDBC7">
            <wp:simplePos x="0" y="0"/>
            <wp:positionH relativeFrom="margin">
              <wp:posOffset>-635</wp:posOffset>
            </wp:positionH>
            <wp:positionV relativeFrom="paragraph">
              <wp:posOffset>228600</wp:posOffset>
            </wp:positionV>
            <wp:extent cx="5762625" cy="3291205"/>
            <wp:effectExtent l="0" t="0" r="9525" b="4445"/>
            <wp:wrapTopAndBottom/>
            <wp:docPr id="616" name="Picture 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2625" cy="3291205"/>
                    </a:xfrm>
                    <a:prstGeom prst="rect">
                      <a:avLst/>
                    </a:prstGeom>
                  </pic:spPr>
                </pic:pic>
              </a:graphicData>
            </a:graphic>
          </wp:anchor>
        </w:drawing>
      </w:r>
    </w:p>
    <w:p w14:paraId="7FE34981" w14:textId="77777777" w:rsidR="006F36DD" w:rsidRPr="008B31E4" w:rsidRDefault="006F36DD" w:rsidP="00FE5D01"/>
    <w:p w14:paraId="4562B764" w14:textId="1ABC5A3E" w:rsidR="00A86A67" w:rsidRPr="008B31E4" w:rsidRDefault="00A86A67" w:rsidP="00A362C1">
      <w:pPr>
        <w:pStyle w:val="hnh"/>
      </w:pPr>
      <w:bookmarkStart w:id="111" w:name="_Toc193832990"/>
      <w:r w:rsidRPr="008B31E4">
        <w:t>Hình 3.18. Trang hồ sơ người dùng đã đăng nhập</w:t>
      </w:r>
      <w:bookmarkEnd w:id="111"/>
    </w:p>
    <w:p w14:paraId="691E15A4" w14:textId="77777777" w:rsidR="00A86A67" w:rsidRPr="008B31E4" w:rsidRDefault="00A86A67" w:rsidP="00A362C1">
      <w:pPr>
        <w:ind w:firstLine="720"/>
      </w:pPr>
      <w:r w:rsidRPr="008B31E4">
        <w:t xml:space="preserve">Diễn giải: </w:t>
      </w:r>
    </w:p>
    <w:p w14:paraId="7CEF3500" w14:textId="335CC0E0" w:rsidR="00A86A67" w:rsidRPr="008B31E4" w:rsidRDefault="00A86A67" w:rsidP="005C732B">
      <w:pPr>
        <w:pStyle w:val="ListParagraph"/>
        <w:numPr>
          <w:ilvl w:val="0"/>
          <w:numId w:val="2"/>
        </w:numPr>
      </w:pPr>
      <w:r w:rsidRPr="008B31E4">
        <w:t>Hiển thị thông tin của người dùng đã đăng nhập vào hệ thống.</w:t>
      </w:r>
    </w:p>
    <w:p w14:paraId="08602346" w14:textId="79095B61" w:rsidR="00A86A67" w:rsidRPr="008B31E4" w:rsidRDefault="00A86A67" w:rsidP="005C732B">
      <w:pPr>
        <w:pStyle w:val="ListParagraph"/>
        <w:numPr>
          <w:ilvl w:val="0"/>
          <w:numId w:val="2"/>
        </w:numPr>
      </w:pPr>
      <w:r w:rsidRPr="008B31E4">
        <w:t>Chức chức cập nhật thông tin ( được phép cập nhật tên đầy đủ và số điện thoại)</w:t>
      </w:r>
    </w:p>
    <w:p w14:paraId="77038674" w14:textId="32F6BC32" w:rsidR="00A86A67" w:rsidRPr="008B31E4" w:rsidRDefault="00A86A67" w:rsidP="005C732B">
      <w:pPr>
        <w:pStyle w:val="ListParagraph"/>
        <w:numPr>
          <w:ilvl w:val="0"/>
          <w:numId w:val="2"/>
        </w:numPr>
      </w:pPr>
      <w:r w:rsidRPr="008B31E4">
        <w:t xml:space="preserve">Xem được lịch sử mua </w:t>
      </w:r>
      <w:r w:rsidR="00D151F5" w:rsidRPr="008B31E4">
        <w:t>hàng.</w:t>
      </w:r>
    </w:p>
    <w:p w14:paraId="3E9E885B" w14:textId="25DCA5CE" w:rsidR="00D151F5" w:rsidRPr="008B31E4" w:rsidRDefault="00D151F5" w:rsidP="005C732B">
      <w:pPr>
        <w:pStyle w:val="ListParagraph"/>
        <w:numPr>
          <w:ilvl w:val="0"/>
          <w:numId w:val="2"/>
        </w:numPr>
      </w:pPr>
      <w:r w:rsidRPr="008B31E4">
        <w:t xml:space="preserve">Khi bấm vào mã đơn hàng sẽ chuyển qua trang chi tiết hóa đơn ,xem đầy đủ các sản phẩm đã </w:t>
      </w:r>
      <w:r w:rsidR="006747A5">
        <w:t>mua</w:t>
      </w:r>
      <w:r w:rsidR="006747A5">
        <w:rPr>
          <w:lang w:val="vi-VN"/>
        </w:rPr>
        <w:t>.</w:t>
      </w:r>
    </w:p>
    <w:p w14:paraId="24F5806D" w14:textId="690B56EB" w:rsidR="00D151F5" w:rsidRPr="008B31E4" w:rsidRDefault="00D151F5" w:rsidP="00FE5D01"/>
    <w:p w14:paraId="73125F77" w14:textId="22E5603A" w:rsidR="00D151F5" w:rsidRPr="008B31E4" w:rsidRDefault="00D151F5" w:rsidP="00FE5D01"/>
    <w:p w14:paraId="7F27C27A" w14:textId="5907E72D" w:rsidR="00A86A67" w:rsidRPr="008B31E4" w:rsidRDefault="00D151F5" w:rsidP="00FE5D01">
      <w:r w:rsidRPr="008B31E4">
        <w:lastRenderedPageBreak/>
        <w:drawing>
          <wp:anchor distT="0" distB="0" distL="114300" distR="114300" simplePos="0" relativeHeight="251685888" behindDoc="0" locked="0" layoutInCell="1" allowOverlap="1" wp14:anchorId="65B979C4" wp14:editId="02D8282C">
            <wp:simplePos x="0" y="0"/>
            <wp:positionH relativeFrom="column">
              <wp:posOffset>-635</wp:posOffset>
            </wp:positionH>
            <wp:positionV relativeFrom="paragraph">
              <wp:posOffset>0</wp:posOffset>
            </wp:positionV>
            <wp:extent cx="5762625" cy="3131185"/>
            <wp:effectExtent l="0" t="0" r="9525" b="0"/>
            <wp:wrapTopAndBottom/>
            <wp:docPr id="617" name="Picture 6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2625" cy="3131185"/>
                    </a:xfrm>
                    <a:prstGeom prst="rect">
                      <a:avLst/>
                    </a:prstGeom>
                  </pic:spPr>
                </pic:pic>
              </a:graphicData>
            </a:graphic>
          </wp:anchor>
        </w:drawing>
      </w:r>
    </w:p>
    <w:p w14:paraId="76FEDB61" w14:textId="6E454908" w:rsidR="00D151F5" w:rsidRPr="008B31E4" w:rsidRDefault="00D151F5" w:rsidP="006747A5">
      <w:pPr>
        <w:pStyle w:val="hnh"/>
      </w:pPr>
      <w:bookmarkStart w:id="112" w:name="_Toc193832991"/>
      <w:r w:rsidRPr="008B31E4">
        <w:t>Hình 3.19. Trang  chi tiết đơn hàng</w:t>
      </w:r>
      <w:bookmarkEnd w:id="112"/>
    </w:p>
    <w:p w14:paraId="730FA7B2" w14:textId="5E41E937" w:rsidR="00D151F5" w:rsidRPr="008B31E4" w:rsidRDefault="00D151F5" w:rsidP="00FE5D01">
      <w:r w:rsidRPr="008B31E4">
        <w:drawing>
          <wp:anchor distT="0" distB="0" distL="114300" distR="114300" simplePos="0" relativeHeight="251687936" behindDoc="0" locked="0" layoutInCell="1" allowOverlap="1" wp14:anchorId="576B0DA3" wp14:editId="1C9237E1">
            <wp:simplePos x="0" y="0"/>
            <wp:positionH relativeFrom="margin">
              <wp:align>left</wp:align>
            </wp:positionH>
            <wp:positionV relativeFrom="paragraph">
              <wp:posOffset>300355</wp:posOffset>
            </wp:positionV>
            <wp:extent cx="5762625" cy="2998470"/>
            <wp:effectExtent l="0" t="0" r="9525" b="0"/>
            <wp:wrapTopAndBottom/>
            <wp:docPr id="632" name="Picture 6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62625" cy="2998470"/>
                    </a:xfrm>
                    <a:prstGeom prst="rect">
                      <a:avLst/>
                    </a:prstGeom>
                  </pic:spPr>
                </pic:pic>
              </a:graphicData>
            </a:graphic>
          </wp:anchor>
        </w:drawing>
      </w:r>
    </w:p>
    <w:p w14:paraId="5AC030E0" w14:textId="4CBBDE09" w:rsidR="00D151F5" w:rsidRPr="008B31E4" w:rsidRDefault="00D151F5" w:rsidP="00FE5D01"/>
    <w:p w14:paraId="45913416" w14:textId="1068A930" w:rsidR="00D151F5" w:rsidRPr="008B31E4" w:rsidRDefault="00D151F5" w:rsidP="006747A5">
      <w:pPr>
        <w:pStyle w:val="hnh"/>
      </w:pPr>
      <w:bookmarkStart w:id="113" w:name="_Toc193832992"/>
      <w:r w:rsidRPr="008B31E4">
        <w:t>Hình 3.20.  Trang   danh sách sản phẩm yêu thích</w:t>
      </w:r>
      <w:bookmarkEnd w:id="113"/>
    </w:p>
    <w:p w14:paraId="270AF81C" w14:textId="77777777" w:rsidR="00D151F5" w:rsidRPr="008B31E4" w:rsidRDefault="00D151F5" w:rsidP="006747A5">
      <w:pPr>
        <w:ind w:firstLine="720"/>
      </w:pPr>
      <w:r w:rsidRPr="008B31E4">
        <w:t xml:space="preserve">Diễn giải: </w:t>
      </w:r>
    </w:p>
    <w:p w14:paraId="33718E40" w14:textId="7127953D" w:rsidR="00D151F5" w:rsidRPr="008B31E4" w:rsidRDefault="00D151F5" w:rsidP="005C732B">
      <w:pPr>
        <w:pStyle w:val="ListParagraph"/>
        <w:numPr>
          <w:ilvl w:val="0"/>
          <w:numId w:val="5"/>
        </w:numPr>
      </w:pPr>
      <w:r w:rsidRPr="008B31E4">
        <w:t>Hiển thị sản phẩm mà người dùng đã thêm vào danh sách yêu thích.</w:t>
      </w:r>
    </w:p>
    <w:p w14:paraId="169548D0" w14:textId="2234E237" w:rsidR="00D151F5" w:rsidRPr="008B31E4" w:rsidRDefault="00D151F5" w:rsidP="005C732B">
      <w:pPr>
        <w:pStyle w:val="ListParagraph"/>
        <w:numPr>
          <w:ilvl w:val="0"/>
          <w:numId w:val="5"/>
        </w:numPr>
      </w:pPr>
      <w:r w:rsidRPr="008B31E4">
        <w:t xml:space="preserve">Nút “Xem” để chuyển qua chi tiết đơn </w:t>
      </w:r>
      <w:r w:rsidR="00DB0AD1" w:rsidRPr="008B31E4">
        <w:t>hàng.</w:t>
      </w:r>
    </w:p>
    <w:p w14:paraId="11BB6AF7" w14:textId="63A1DEBD" w:rsidR="00D151F5" w:rsidRPr="008B31E4" w:rsidRDefault="00DB0AD1" w:rsidP="005C732B">
      <w:pPr>
        <w:pStyle w:val="ListParagraph"/>
        <w:numPr>
          <w:ilvl w:val="0"/>
          <w:numId w:val="5"/>
        </w:numPr>
      </w:pPr>
      <w:r w:rsidRPr="008B31E4">
        <w:t>Nút “Xóa” khi nhấn vào để xóa sản phẩm đó ra khỏi danh sách yêu thích.</w:t>
      </w:r>
    </w:p>
    <w:p w14:paraId="53EAF6D7" w14:textId="3A324210" w:rsidR="00DB0AD1" w:rsidRPr="008B31E4" w:rsidRDefault="00DB0AD1" w:rsidP="00FE5D01"/>
    <w:p w14:paraId="351D3C5A" w14:textId="3DA108AF" w:rsidR="00DB0AD1" w:rsidRPr="008B31E4" w:rsidRDefault="00DB0AD1" w:rsidP="00FE5D01"/>
    <w:p w14:paraId="6B53372F" w14:textId="601BF571" w:rsidR="00DB0AD1" w:rsidRPr="008B31E4" w:rsidRDefault="00DB0AD1" w:rsidP="00FE5D01">
      <w:r w:rsidRPr="008B31E4">
        <w:drawing>
          <wp:anchor distT="0" distB="0" distL="114300" distR="114300" simplePos="0" relativeHeight="251688960" behindDoc="0" locked="0" layoutInCell="1" allowOverlap="1" wp14:anchorId="33A78CE9" wp14:editId="771EDA05">
            <wp:simplePos x="0" y="0"/>
            <wp:positionH relativeFrom="margin">
              <wp:posOffset>-635</wp:posOffset>
            </wp:positionH>
            <wp:positionV relativeFrom="paragraph">
              <wp:posOffset>0</wp:posOffset>
            </wp:positionV>
            <wp:extent cx="5613400" cy="3115310"/>
            <wp:effectExtent l="0" t="0" r="6350" b="8890"/>
            <wp:wrapTopAndBottom/>
            <wp:docPr id="633" name="Picture 6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613400" cy="3115310"/>
                    </a:xfrm>
                    <a:prstGeom prst="rect">
                      <a:avLst/>
                    </a:prstGeom>
                  </pic:spPr>
                </pic:pic>
              </a:graphicData>
            </a:graphic>
            <wp14:sizeRelH relativeFrom="margin">
              <wp14:pctWidth>0</wp14:pctWidth>
            </wp14:sizeRelH>
            <wp14:sizeRelV relativeFrom="margin">
              <wp14:pctHeight>0</wp14:pctHeight>
            </wp14:sizeRelV>
          </wp:anchor>
        </w:drawing>
      </w:r>
    </w:p>
    <w:p w14:paraId="2599AA4F" w14:textId="6F91A7B6" w:rsidR="00DB0AD1" w:rsidRPr="008B31E4" w:rsidRDefault="00DB0AD1" w:rsidP="006747A5">
      <w:pPr>
        <w:pStyle w:val="hnh"/>
      </w:pPr>
      <w:bookmarkStart w:id="114" w:name="_Toc193832993"/>
      <w:r w:rsidRPr="008B31E4">
        <w:t>Hình 3.21. Trang chi tiết sản phẩm</w:t>
      </w:r>
      <w:bookmarkEnd w:id="114"/>
    </w:p>
    <w:p w14:paraId="2DAEA992" w14:textId="77777777" w:rsidR="00DB0AD1" w:rsidRPr="008B31E4" w:rsidRDefault="00DB0AD1" w:rsidP="00FE5D01">
      <w:r w:rsidRPr="008B31E4">
        <w:t xml:space="preserve">Diễn giải: </w:t>
      </w:r>
    </w:p>
    <w:p w14:paraId="62FB42C6" w14:textId="77777777" w:rsidR="00DB0AD1" w:rsidRPr="008B31E4" w:rsidRDefault="00DB0AD1" w:rsidP="005C732B">
      <w:pPr>
        <w:pStyle w:val="ListParagraph"/>
        <w:numPr>
          <w:ilvl w:val="0"/>
          <w:numId w:val="6"/>
        </w:numPr>
      </w:pPr>
      <w:r w:rsidRPr="008B31E4">
        <w:t>Hiện thị chi tiết thông tin về sản phẩm.</w:t>
      </w:r>
    </w:p>
    <w:p w14:paraId="3C250C93" w14:textId="77777777" w:rsidR="00DB0AD1" w:rsidRPr="008B31E4" w:rsidRDefault="00DB0AD1" w:rsidP="005C732B">
      <w:pPr>
        <w:pStyle w:val="ListParagraph"/>
        <w:numPr>
          <w:ilvl w:val="0"/>
          <w:numId w:val="6"/>
        </w:numPr>
      </w:pPr>
      <w:r w:rsidRPr="008B31E4">
        <w:t>Thêm giỏ hàng: điều chỉnh số lượng tăng giảm và nhấn “Thêm giỏ hàng” cho phép khách hàng thêm sản phẩm vào giỏ hàng.</w:t>
      </w:r>
    </w:p>
    <w:p w14:paraId="79E7D0EB" w14:textId="54BCC020" w:rsidR="00DB0AD1" w:rsidRPr="008B31E4" w:rsidRDefault="00DB0AD1" w:rsidP="005C732B">
      <w:pPr>
        <w:pStyle w:val="ListParagraph"/>
        <w:numPr>
          <w:ilvl w:val="0"/>
          <w:numId w:val="6"/>
        </w:numPr>
      </w:pPr>
      <w:r w:rsidRPr="008B31E4">
        <w:t>Xem lượt truy cập vào sản phẩm.</w:t>
      </w:r>
    </w:p>
    <w:p w14:paraId="15571975" w14:textId="6823617E" w:rsidR="00DB0AD1" w:rsidRPr="008B31E4" w:rsidRDefault="00DB0AD1" w:rsidP="00FE5D01">
      <w:r w:rsidRPr="008B31E4">
        <w:drawing>
          <wp:anchor distT="0" distB="0" distL="114300" distR="114300" simplePos="0" relativeHeight="251689984" behindDoc="0" locked="0" layoutInCell="1" allowOverlap="1" wp14:anchorId="0EEDD6F1" wp14:editId="1ECE6708">
            <wp:simplePos x="0" y="0"/>
            <wp:positionH relativeFrom="margin">
              <wp:posOffset>-635</wp:posOffset>
            </wp:positionH>
            <wp:positionV relativeFrom="paragraph">
              <wp:posOffset>353695</wp:posOffset>
            </wp:positionV>
            <wp:extent cx="5762625" cy="2750820"/>
            <wp:effectExtent l="0" t="0" r="9525" b="0"/>
            <wp:wrapTopAndBottom/>
            <wp:docPr id="634" name="Picture 6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62625" cy="2750820"/>
                    </a:xfrm>
                    <a:prstGeom prst="rect">
                      <a:avLst/>
                    </a:prstGeom>
                  </pic:spPr>
                </pic:pic>
              </a:graphicData>
            </a:graphic>
          </wp:anchor>
        </w:drawing>
      </w:r>
    </w:p>
    <w:p w14:paraId="6D70EB39" w14:textId="77777777" w:rsidR="00DB0AD1" w:rsidRPr="008B31E4" w:rsidRDefault="00DB0AD1" w:rsidP="00FE5D01"/>
    <w:p w14:paraId="43F42969" w14:textId="774612D6" w:rsidR="00DB0AD1" w:rsidRPr="008B31E4" w:rsidRDefault="00DB0AD1" w:rsidP="006747A5">
      <w:pPr>
        <w:pStyle w:val="hnh"/>
      </w:pPr>
      <w:bookmarkStart w:id="115" w:name="_Toc193832994"/>
      <w:r w:rsidRPr="008B31E4">
        <w:t>Hình 3.22. Giao đánh giá sản phẩm</w:t>
      </w:r>
      <w:bookmarkEnd w:id="115"/>
    </w:p>
    <w:p w14:paraId="564D89E3" w14:textId="77AFA3E6" w:rsidR="00DB0AD1" w:rsidRPr="008B31E4" w:rsidRDefault="00DB0AD1" w:rsidP="00FE5D01"/>
    <w:p w14:paraId="282FB7FA" w14:textId="49B1AA64" w:rsidR="00DB0AD1" w:rsidRPr="008B31E4" w:rsidRDefault="00DB0AD1" w:rsidP="00FE5D01"/>
    <w:p w14:paraId="3FE29D7D" w14:textId="5D85E1F6" w:rsidR="00DB0AD1" w:rsidRPr="008B31E4" w:rsidRDefault="00DB0AD1" w:rsidP="006747A5">
      <w:pPr>
        <w:ind w:firstLine="720"/>
      </w:pPr>
      <w:r w:rsidRPr="008B31E4">
        <w:t>Diễn giải:</w:t>
      </w:r>
    </w:p>
    <w:p w14:paraId="743A8FC7" w14:textId="625A8615" w:rsidR="00DB0AD1" w:rsidRPr="008B31E4" w:rsidRDefault="00DB0AD1" w:rsidP="005C732B">
      <w:pPr>
        <w:pStyle w:val="ListParagraph"/>
        <w:numPr>
          <w:ilvl w:val="0"/>
          <w:numId w:val="7"/>
        </w:numPr>
      </w:pPr>
      <w:r w:rsidRPr="008B31E4">
        <w:t xml:space="preserve">Nằm ở dưới trang chi tiết sản phẩm khi người dùng bấm </w:t>
      </w:r>
      <w:r w:rsidR="006A4E7A" w:rsidRPr="008B31E4">
        <w:t>đánh giá trang đánh giá sẽ xuất hiện.</w:t>
      </w:r>
    </w:p>
    <w:p w14:paraId="45D6CD3D" w14:textId="2B3CECAF" w:rsidR="006A4E7A" w:rsidRPr="008B31E4" w:rsidRDefault="006A4E7A" w:rsidP="005C732B">
      <w:pPr>
        <w:pStyle w:val="ListParagraph"/>
        <w:numPr>
          <w:ilvl w:val="0"/>
          <w:numId w:val="7"/>
        </w:numPr>
      </w:pPr>
      <w:r w:rsidRPr="008B31E4">
        <w:t>Hiển thị các lượt đã đánh giá đối với sản phẩm.</w:t>
      </w:r>
    </w:p>
    <w:p w14:paraId="5B50B87C" w14:textId="5323BD54" w:rsidR="006A4E7A" w:rsidRPr="008B31E4" w:rsidRDefault="006A4E7A" w:rsidP="005C732B">
      <w:pPr>
        <w:pStyle w:val="ListParagraph"/>
        <w:numPr>
          <w:ilvl w:val="0"/>
          <w:numId w:val="7"/>
        </w:numPr>
      </w:pPr>
      <w:r w:rsidRPr="008B31E4">
        <w:t>Form đánh giá cho phép người dùng gửi đánh giá về sản phẩm.</w:t>
      </w:r>
    </w:p>
    <w:p w14:paraId="27622B96" w14:textId="77777777" w:rsidR="006A4E7A" w:rsidRPr="008B31E4" w:rsidRDefault="006A4E7A" w:rsidP="00FE5D01">
      <w:r w:rsidRPr="008B31E4">
        <w:drawing>
          <wp:anchor distT="0" distB="0" distL="114300" distR="114300" simplePos="0" relativeHeight="251691008" behindDoc="0" locked="0" layoutInCell="1" allowOverlap="1" wp14:anchorId="77D2429C" wp14:editId="4639B2F2">
            <wp:simplePos x="0" y="0"/>
            <wp:positionH relativeFrom="column">
              <wp:posOffset>12065</wp:posOffset>
            </wp:positionH>
            <wp:positionV relativeFrom="paragraph">
              <wp:posOffset>224790</wp:posOffset>
            </wp:positionV>
            <wp:extent cx="5762625" cy="2947670"/>
            <wp:effectExtent l="0" t="0" r="9525" b="5080"/>
            <wp:wrapTopAndBottom/>
            <wp:docPr id="635" name="Picture 6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62625" cy="2947670"/>
                    </a:xfrm>
                    <a:prstGeom prst="rect">
                      <a:avLst/>
                    </a:prstGeom>
                  </pic:spPr>
                </pic:pic>
              </a:graphicData>
            </a:graphic>
          </wp:anchor>
        </w:drawing>
      </w:r>
    </w:p>
    <w:p w14:paraId="598240E1" w14:textId="464D87DE" w:rsidR="00DB0AD1" w:rsidRPr="008B31E4" w:rsidRDefault="006A4E7A" w:rsidP="006747A5">
      <w:pPr>
        <w:pStyle w:val="hnh"/>
      </w:pPr>
      <w:bookmarkStart w:id="116" w:name="_Toc193832995"/>
      <w:r w:rsidRPr="008B31E4">
        <w:t>Hình 3.23. Trang tinh trức bài viết</w:t>
      </w:r>
      <w:bookmarkEnd w:id="116"/>
    </w:p>
    <w:p w14:paraId="575D2A37" w14:textId="77777777" w:rsidR="00C52041" w:rsidRDefault="006A4E7A" w:rsidP="006747A5">
      <w:pPr>
        <w:ind w:firstLine="720"/>
      </w:pPr>
      <w:r w:rsidRPr="008B31E4">
        <w:t>Diễn giải:</w:t>
      </w:r>
      <w:r w:rsidR="00A11216" w:rsidRPr="008B31E4">
        <w:t xml:space="preserve"> </w:t>
      </w:r>
    </w:p>
    <w:p w14:paraId="4C1F3FAA" w14:textId="77777777" w:rsidR="00C52041" w:rsidRDefault="00A11216" w:rsidP="005C732B">
      <w:pPr>
        <w:pStyle w:val="ListParagraph"/>
        <w:numPr>
          <w:ilvl w:val="0"/>
          <w:numId w:val="19"/>
        </w:numPr>
      </w:pPr>
      <w:r w:rsidRPr="008B31E4">
        <w:t>Hiển thị các bài viết chứa thông tin về sản phẩm sắp ra mất hoặc thông báo quảng của trang.</w:t>
      </w:r>
    </w:p>
    <w:p w14:paraId="6FCDCD15" w14:textId="455AB3D7" w:rsidR="00A11216" w:rsidRDefault="00A11216" w:rsidP="005C732B">
      <w:pPr>
        <w:pStyle w:val="ListParagraph"/>
        <w:numPr>
          <w:ilvl w:val="0"/>
          <w:numId w:val="19"/>
        </w:numPr>
      </w:pPr>
      <w:r w:rsidRPr="008B31E4">
        <w:t>Khi người dùng bấm vào tiêu đề bài viết sẽ chuyển đến trang chi tiết bài viêt hiển thị đầy đủ nội dung của bài viết.</w:t>
      </w:r>
    </w:p>
    <w:p w14:paraId="2F80B0FD" w14:textId="77777777" w:rsidR="006747A5" w:rsidRPr="008B31E4" w:rsidRDefault="006747A5" w:rsidP="00FE5D01"/>
    <w:p w14:paraId="2B4FF270" w14:textId="33C59064" w:rsidR="00A11216" w:rsidRDefault="00A11216" w:rsidP="00FE5D01"/>
    <w:p w14:paraId="3D411456" w14:textId="56C3022E" w:rsidR="006747A5" w:rsidRDefault="006747A5" w:rsidP="00FE5D01"/>
    <w:p w14:paraId="12378AFC" w14:textId="77DBAB14" w:rsidR="006747A5" w:rsidRDefault="006747A5" w:rsidP="00FE5D01"/>
    <w:p w14:paraId="413F0DAF" w14:textId="2AFCD050" w:rsidR="006747A5" w:rsidRDefault="006747A5" w:rsidP="00FE5D01"/>
    <w:p w14:paraId="3FD04974" w14:textId="349ED06A" w:rsidR="006747A5" w:rsidRDefault="006747A5" w:rsidP="00FE5D01"/>
    <w:p w14:paraId="4BAE5437" w14:textId="79E1966C" w:rsidR="006747A5" w:rsidRDefault="006747A5" w:rsidP="00FE5D01"/>
    <w:p w14:paraId="5E54A245" w14:textId="6FE226C7" w:rsidR="006747A5" w:rsidRDefault="006747A5" w:rsidP="00FE5D01"/>
    <w:p w14:paraId="51F687D8" w14:textId="79C64481" w:rsidR="006747A5" w:rsidRDefault="006747A5" w:rsidP="00FE5D01"/>
    <w:p w14:paraId="463EFD4D" w14:textId="7988574C" w:rsidR="006747A5" w:rsidRDefault="006747A5" w:rsidP="00FE5D01"/>
    <w:p w14:paraId="7E8A0720" w14:textId="10405508" w:rsidR="006747A5" w:rsidRDefault="006747A5" w:rsidP="00FE5D01"/>
    <w:p w14:paraId="0F0AD7DF" w14:textId="2E082FD3" w:rsidR="006747A5" w:rsidRPr="008B31E4" w:rsidRDefault="006747A5" w:rsidP="00FE5D01">
      <w:r w:rsidRPr="008B31E4">
        <w:drawing>
          <wp:anchor distT="0" distB="0" distL="114300" distR="114300" simplePos="0" relativeHeight="251736064" behindDoc="0" locked="0" layoutInCell="1" allowOverlap="1" wp14:anchorId="0B1F72C5" wp14:editId="50829D1F">
            <wp:simplePos x="0" y="0"/>
            <wp:positionH relativeFrom="margin">
              <wp:posOffset>0</wp:posOffset>
            </wp:positionH>
            <wp:positionV relativeFrom="paragraph">
              <wp:posOffset>265430</wp:posOffset>
            </wp:positionV>
            <wp:extent cx="5613400" cy="3066415"/>
            <wp:effectExtent l="0" t="0" r="6350" b="635"/>
            <wp:wrapTopAndBottom/>
            <wp:docPr id="636" name="Picture 6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613400" cy="3066415"/>
                    </a:xfrm>
                    <a:prstGeom prst="rect">
                      <a:avLst/>
                    </a:prstGeom>
                  </pic:spPr>
                </pic:pic>
              </a:graphicData>
            </a:graphic>
            <wp14:sizeRelH relativeFrom="margin">
              <wp14:pctWidth>0</wp14:pctWidth>
            </wp14:sizeRelH>
            <wp14:sizeRelV relativeFrom="margin">
              <wp14:pctHeight>0</wp14:pctHeight>
            </wp14:sizeRelV>
          </wp:anchor>
        </w:drawing>
      </w:r>
    </w:p>
    <w:p w14:paraId="499FAB20" w14:textId="488B83E6" w:rsidR="00A11216" w:rsidRPr="008B31E4" w:rsidRDefault="00A11216" w:rsidP="006747A5">
      <w:pPr>
        <w:pStyle w:val="hnh"/>
      </w:pPr>
      <w:bookmarkStart w:id="117" w:name="_Toc193832996"/>
      <w:r w:rsidRPr="008B31E4">
        <w:t>Hình 3.24. Trang chi tiết bài viết</w:t>
      </w:r>
      <w:bookmarkEnd w:id="117"/>
    </w:p>
    <w:p w14:paraId="3D00DD41" w14:textId="47A85C80" w:rsidR="006747A5" w:rsidRDefault="006747A5" w:rsidP="00FE5D01">
      <w:r w:rsidRPr="008B31E4">
        <w:drawing>
          <wp:anchor distT="0" distB="0" distL="114300" distR="114300" simplePos="0" relativeHeight="251738112" behindDoc="0" locked="0" layoutInCell="1" allowOverlap="1" wp14:anchorId="3DEB19DB" wp14:editId="20F1776A">
            <wp:simplePos x="0" y="0"/>
            <wp:positionH relativeFrom="margin">
              <wp:align>left</wp:align>
            </wp:positionH>
            <wp:positionV relativeFrom="paragraph">
              <wp:posOffset>215804</wp:posOffset>
            </wp:positionV>
            <wp:extent cx="5762625" cy="2703195"/>
            <wp:effectExtent l="0" t="0" r="9525" b="1905"/>
            <wp:wrapTopAndBottom/>
            <wp:docPr id="637" name="Picture 6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5762625" cy="2703195"/>
                    </a:xfrm>
                    <a:prstGeom prst="rect">
                      <a:avLst/>
                    </a:prstGeom>
                  </pic:spPr>
                </pic:pic>
              </a:graphicData>
            </a:graphic>
          </wp:anchor>
        </w:drawing>
      </w:r>
    </w:p>
    <w:p w14:paraId="36C7BF82" w14:textId="2CBC1CC4" w:rsidR="006747A5" w:rsidRDefault="006747A5" w:rsidP="00FE5D01"/>
    <w:p w14:paraId="406EF533" w14:textId="6534D477" w:rsidR="00A11216" w:rsidRPr="008B31E4" w:rsidRDefault="00A11216" w:rsidP="006747A5">
      <w:pPr>
        <w:pStyle w:val="hnh"/>
      </w:pPr>
      <w:bookmarkStart w:id="118" w:name="_Toc193832997"/>
      <w:r w:rsidRPr="008B31E4">
        <w:t>Hình 3.</w:t>
      </w:r>
      <w:r w:rsidR="006A0F84" w:rsidRPr="008B31E4">
        <w:t>2</w:t>
      </w:r>
      <w:r w:rsidRPr="008B31E4">
        <w:t>5. Trang giỏ hàng</w:t>
      </w:r>
      <w:bookmarkEnd w:id="118"/>
    </w:p>
    <w:p w14:paraId="5CE298A7" w14:textId="77777777" w:rsidR="00A11216" w:rsidRPr="008B31E4" w:rsidRDefault="00A11216" w:rsidP="006747A5">
      <w:pPr>
        <w:ind w:firstLine="720"/>
      </w:pPr>
      <w:r w:rsidRPr="008B31E4">
        <w:t xml:space="preserve">Diễn giải:  </w:t>
      </w:r>
    </w:p>
    <w:p w14:paraId="7BC18030" w14:textId="50580C74" w:rsidR="00A11216" w:rsidRPr="008B31E4" w:rsidRDefault="00A11216" w:rsidP="005C732B">
      <w:pPr>
        <w:pStyle w:val="ListParagraph"/>
        <w:numPr>
          <w:ilvl w:val="0"/>
          <w:numId w:val="8"/>
        </w:numPr>
      </w:pPr>
      <w:r w:rsidRPr="008B31E4">
        <w:t>Hiện thị tất cả sản phẩm được thêm vào giỏ hàng và tổng giá trị của sản phẩm trong giỏ hàng.</w:t>
      </w:r>
    </w:p>
    <w:p w14:paraId="495FA966" w14:textId="77777777" w:rsidR="00A11216" w:rsidRPr="008B31E4" w:rsidRDefault="00A11216" w:rsidP="005C732B">
      <w:pPr>
        <w:pStyle w:val="ListParagraph"/>
        <w:numPr>
          <w:ilvl w:val="0"/>
          <w:numId w:val="8"/>
        </w:numPr>
      </w:pPr>
      <w:r w:rsidRPr="008B31E4">
        <w:t>Cập nhật: điều chỉnh cập nhật số lượng theo ý muốn khách hàng.</w:t>
      </w:r>
    </w:p>
    <w:p w14:paraId="25D65730" w14:textId="77777777" w:rsidR="00A11216" w:rsidRPr="008B31E4" w:rsidRDefault="00A11216" w:rsidP="005C732B">
      <w:pPr>
        <w:pStyle w:val="ListParagraph"/>
        <w:numPr>
          <w:ilvl w:val="0"/>
          <w:numId w:val="8"/>
        </w:numPr>
      </w:pPr>
      <w:r w:rsidRPr="008B31E4">
        <w:t>Xóa sản phẩm: xóa sản phẩm trong giỏ hàng.</w:t>
      </w:r>
    </w:p>
    <w:p w14:paraId="257BC764" w14:textId="2ADB9EEF" w:rsidR="00A11216" w:rsidRPr="008B31E4" w:rsidRDefault="00A11216" w:rsidP="005C732B">
      <w:pPr>
        <w:pStyle w:val="ListParagraph"/>
        <w:numPr>
          <w:ilvl w:val="0"/>
          <w:numId w:val="8"/>
        </w:numPr>
      </w:pPr>
      <w:r w:rsidRPr="008B31E4">
        <w:lastRenderedPageBreak/>
        <w:t>Thanh toán: khi nhấn vào sẽ hiện thị giao diện trang thanh toán.</w:t>
      </w:r>
    </w:p>
    <w:p w14:paraId="466D1024" w14:textId="526E30EC" w:rsidR="00A11216" w:rsidRPr="008B31E4" w:rsidRDefault="006A0F84" w:rsidP="00FE5D01">
      <w:r w:rsidRPr="008B31E4">
        <w:drawing>
          <wp:anchor distT="0" distB="0" distL="114300" distR="114300" simplePos="0" relativeHeight="251695104" behindDoc="0" locked="0" layoutInCell="1" allowOverlap="1" wp14:anchorId="17CDD7E9" wp14:editId="6857ADDE">
            <wp:simplePos x="0" y="0"/>
            <wp:positionH relativeFrom="margin">
              <wp:posOffset>-635</wp:posOffset>
            </wp:positionH>
            <wp:positionV relativeFrom="paragraph">
              <wp:posOffset>462915</wp:posOffset>
            </wp:positionV>
            <wp:extent cx="5762625" cy="2955925"/>
            <wp:effectExtent l="0" t="0" r="9525" b="0"/>
            <wp:wrapTopAndBottom/>
            <wp:docPr id="638" name="Picture 6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62625" cy="2955925"/>
                    </a:xfrm>
                    <a:prstGeom prst="rect">
                      <a:avLst/>
                    </a:prstGeom>
                  </pic:spPr>
                </pic:pic>
              </a:graphicData>
            </a:graphic>
          </wp:anchor>
        </w:drawing>
      </w:r>
    </w:p>
    <w:p w14:paraId="352AB501" w14:textId="63691C43" w:rsidR="006A0F84" w:rsidRPr="008B31E4" w:rsidRDefault="006A0F84" w:rsidP="00FE5D01"/>
    <w:p w14:paraId="7A30C4D7" w14:textId="06B5F937" w:rsidR="00A11216" w:rsidRPr="008B31E4" w:rsidRDefault="00A11216" w:rsidP="00FE5D01"/>
    <w:p w14:paraId="0E26651C" w14:textId="10C8E730" w:rsidR="006A0F84" w:rsidRPr="008B31E4" w:rsidRDefault="006A0F84" w:rsidP="006747A5">
      <w:pPr>
        <w:pStyle w:val="hnh"/>
      </w:pPr>
      <w:bookmarkStart w:id="119" w:name="_Toc193832998"/>
      <w:r w:rsidRPr="008B31E4">
        <w:t>Hình 3.26. Trang thanh toán</w:t>
      </w:r>
      <w:bookmarkEnd w:id="119"/>
    </w:p>
    <w:p w14:paraId="47E51251" w14:textId="77777777" w:rsidR="006A0F84" w:rsidRPr="008B31E4" w:rsidRDefault="006A0F84" w:rsidP="00FB0188">
      <w:pPr>
        <w:ind w:firstLine="720"/>
      </w:pPr>
      <w:r w:rsidRPr="008B31E4">
        <w:t xml:space="preserve">Diễn giải: </w:t>
      </w:r>
    </w:p>
    <w:p w14:paraId="5743DBE1" w14:textId="77777777" w:rsidR="006A0F84" w:rsidRPr="008B31E4" w:rsidRDefault="006A0F84" w:rsidP="005C732B">
      <w:pPr>
        <w:pStyle w:val="ListParagraph"/>
        <w:numPr>
          <w:ilvl w:val="0"/>
          <w:numId w:val="9"/>
        </w:numPr>
      </w:pPr>
      <w:r w:rsidRPr="008B31E4">
        <w:t>Hiển thi thông tin khác hàng và bảng giỏ hàng .</w:t>
      </w:r>
    </w:p>
    <w:p w14:paraId="2A5ADA68" w14:textId="77777777" w:rsidR="006A0F84" w:rsidRPr="008B31E4" w:rsidRDefault="006A0F84" w:rsidP="005C732B">
      <w:pPr>
        <w:pStyle w:val="ListParagraph"/>
        <w:numPr>
          <w:ilvl w:val="0"/>
          <w:numId w:val="9"/>
        </w:numPr>
      </w:pPr>
      <w:r w:rsidRPr="008B31E4">
        <w:t xml:space="preserve">Địa chỉ sẽ cho người dùng tự nhập vào. </w:t>
      </w:r>
    </w:p>
    <w:p w14:paraId="1C8B9B63" w14:textId="7A798A04" w:rsidR="006A0F84" w:rsidRPr="008B31E4" w:rsidRDefault="006A0F84" w:rsidP="005C732B">
      <w:pPr>
        <w:pStyle w:val="ListParagraph"/>
        <w:numPr>
          <w:ilvl w:val="0"/>
          <w:numId w:val="9"/>
        </w:numPr>
      </w:pPr>
      <w:r w:rsidRPr="008B31E4">
        <w:t>Các thông tin còn lại hệ thống tự động lấy từ tài khoản đã đăng ký.Và cho phép khách hàng điều chỉnh thông tin theo ý muốn .</w:t>
      </w:r>
    </w:p>
    <w:p w14:paraId="58B92AAB" w14:textId="48B5152C" w:rsidR="006A0F84" w:rsidRPr="008B31E4" w:rsidRDefault="006A0F84" w:rsidP="005C732B">
      <w:pPr>
        <w:pStyle w:val="ListParagraph"/>
        <w:numPr>
          <w:ilvl w:val="0"/>
          <w:numId w:val="9"/>
        </w:numPr>
      </w:pPr>
      <w:r w:rsidRPr="008B31E4">
        <w:t>Người dùng chọn phương thức thanh toán “COD” và “Chuyển khoản VNPAY” nếu người dùng chọn COD thanh toán khi nhận hàng. Chọn VNPAY giao diện sẽ chuyển qua thanh toán VNPAY thanh toán trước khi nhận hàng.</w:t>
      </w:r>
    </w:p>
    <w:p w14:paraId="44A5A65A" w14:textId="777E45E4" w:rsidR="006A0F84" w:rsidRPr="008B31E4" w:rsidRDefault="006A0F84" w:rsidP="005C732B">
      <w:pPr>
        <w:pStyle w:val="ListParagraph"/>
        <w:numPr>
          <w:ilvl w:val="0"/>
          <w:numId w:val="9"/>
        </w:numPr>
      </w:pPr>
      <w:r w:rsidRPr="008B31E4">
        <w:t>Khi nhấn vào nút “Đặt hàng” sẽ tiến hành đặt hàng di chuyển đến trang đặt hàng thành công và gửi Email hóa đơn về cho khách hàng.</w:t>
      </w:r>
    </w:p>
    <w:p w14:paraId="3E353F1B" w14:textId="424C29C0" w:rsidR="00B31710" w:rsidRPr="008B31E4" w:rsidRDefault="00B31710" w:rsidP="00FE5D01">
      <w:r w:rsidRPr="008B31E4">
        <w:lastRenderedPageBreak/>
        <w:drawing>
          <wp:anchor distT="0" distB="0" distL="114300" distR="114300" simplePos="0" relativeHeight="251696128" behindDoc="0" locked="0" layoutInCell="1" allowOverlap="1" wp14:anchorId="369DBA68" wp14:editId="31BF0305">
            <wp:simplePos x="0" y="0"/>
            <wp:positionH relativeFrom="margin">
              <wp:posOffset>405766</wp:posOffset>
            </wp:positionH>
            <wp:positionV relativeFrom="paragraph">
              <wp:posOffset>301625</wp:posOffset>
            </wp:positionV>
            <wp:extent cx="4845050" cy="4859655"/>
            <wp:effectExtent l="0" t="0" r="0" b="0"/>
            <wp:wrapTopAndBottom/>
            <wp:docPr id="639" name="Picture 6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extLst>
                        <a:ext uri="{28A0092B-C50C-407E-A947-70E740481C1C}">
                          <a14:useLocalDpi xmlns:a14="http://schemas.microsoft.com/office/drawing/2010/main" val="0"/>
                        </a:ext>
                      </a:extLst>
                    </a:blip>
                    <a:srcRect t="1797" r="9522"/>
                    <a:stretch/>
                  </pic:blipFill>
                  <pic:spPr bwMode="auto">
                    <a:xfrm>
                      <a:off x="0" y="0"/>
                      <a:ext cx="4845050" cy="48596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8AA0351" w14:textId="77777777" w:rsidR="00DB0AD1" w:rsidRPr="008B31E4" w:rsidRDefault="00DB0AD1" w:rsidP="00FE5D01"/>
    <w:p w14:paraId="7CC8D9CE" w14:textId="3F556620" w:rsidR="00B31710" w:rsidRPr="008B31E4" w:rsidRDefault="00B31710" w:rsidP="00FB0188">
      <w:pPr>
        <w:pStyle w:val="hnh"/>
      </w:pPr>
      <w:bookmarkStart w:id="120" w:name="_Toc193832999"/>
      <w:r w:rsidRPr="008B31E4">
        <w:t>Hình 3.27. Hình ảnh email hóa đơn</w:t>
      </w:r>
      <w:bookmarkEnd w:id="120"/>
    </w:p>
    <w:p w14:paraId="4058BF21" w14:textId="4A3BBAF5" w:rsidR="00B31710" w:rsidRPr="008B31E4" w:rsidRDefault="00B31710" w:rsidP="00FB0188">
      <w:pPr>
        <w:ind w:firstLine="720"/>
      </w:pPr>
      <w:r w:rsidRPr="008B31E4">
        <w:t>Diễn giải email hóa đơn: chứa thông tin khách hàng và thông tin về giá tiền số lượng sản phẩm đã thanh toán thành công đặt hàng.</w:t>
      </w:r>
    </w:p>
    <w:p w14:paraId="708020F8" w14:textId="7E7DAD5F" w:rsidR="00B31710" w:rsidRPr="008B31E4" w:rsidRDefault="00B31710" w:rsidP="00FE5D01"/>
    <w:p w14:paraId="36710947" w14:textId="297DB4B2" w:rsidR="00B31710" w:rsidRPr="008B31E4" w:rsidRDefault="00B31710" w:rsidP="00FE5D01"/>
    <w:p w14:paraId="40AF93F9" w14:textId="07E3A9EA" w:rsidR="00DB0AD1" w:rsidRPr="008B31E4" w:rsidRDefault="00DB0AD1" w:rsidP="00FE5D01"/>
    <w:p w14:paraId="0870A509" w14:textId="32E80A6F" w:rsidR="00B31710" w:rsidRPr="008B31E4" w:rsidRDefault="00B31710" w:rsidP="00FE5D01">
      <w:r w:rsidRPr="008B31E4">
        <w:lastRenderedPageBreak/>
        <w:drawing>
          <wp:anchor distT="0" distB="0" distL="114300" distR="114300" simplePos="0" relativeHeight="251697152" behindDoc="0" locked="0" layoutInCell="1" allowOverlap="1" wp14:anchorId="23700688" wp14:editId="0AE50763">
            <wp:simplePos x="0" y="0"/>
            <wp:positionH relativeFrom="margin">
              <wp:posOffset>-635</wp:posOffset>
            </wp:positionH>
            <wp:positionV relativeFrom="paragraph">
              <wp:posOffset>336550</wp:posOffset>
            </wp:positionV>
            <wp:extent cx="5762625" cy="3396615"/>
            <wp:effectExtent l="0" t="0" r="9525" b="0"/>
            <wp:wrapTopAndBottom/>
            <wp:docPr id="640" name="Picture 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5762625" cy="3396615"/>
                    </a:xfrm>
                    <a:prstGeom prst="rect">
                      <a:avLst/>
                    </a:prstGeom>
                  </pic:spPr>
                </pic:pic>
              </a:graphicData>
            </a:graphic>
          </wp:anchor>
        </w:drawing>
      </w:r>
    </w:p>
    <w:p w14:paraId="7FB4EBA3" w14:textId="68513030" w:rsidR="00B31710" w:rsidRPr="008B31E4" w:rsidRDefault="00B31710" w:rsidP="00FE5D01"/>
    <w:p w14:paraId="21602FE8" w14:textId="797787F0" w:rsidR="00B31710" w:rsidRPr="008B31E4" w:rsidRDefault="00B31710" w:rsidP="00FB0188">
      <w:pPr>
        <w:pStyle w:val="hnh"/>
      </w:pPr>
      <w:bookmarkStart w:id="121" w:name="_Toc193833000"/>
      <w:r w:rsidRPr="008B31E4">
        <w:t>Hình 3.28. Trang liên hệ</w:t>
      </w:r>
      <w:bookmarkEnd w:id="121"/>
    </w:p>
    <w:p w14:paraId="0DB2864B" w14:textId="2CDA46B4" w:rsidR="00B31710" w:rsidRPr="008B31E4" w:rsidRDefault="00FB0188" w:rsidP="00FB0188">
      <w:pPr>
        <w:ind w:firstLine="720"/>
      </w:pPr>
      <w:r w:rsidRPr="008B31E4">
        <w:drawing>
          <wp:anchor distT="0" distB="0" distL="114300" distR="114300" simplePos="0" relativeHeight="251699200" behindDoc="0" locked="0" layoutInCell="1" allowOverlap="1" wp14:anchorId="46984832" wp14:editId="6469A5A3">
            <wp:simplePos x="0" y="0"/>
            <wp:positionH relativeFrom="margin">
              <wp:posOffset>1562590</wp:posOffset>
            </wp:positionH>
            <wp:positionV relativeFrom="paragraph">
              <wp:posOffset>319831</wp:posOffset>
            </wp:positionV>
            <wp:extent cx="2139950" cy="3621405"/>
            <wp:effectExtent l="0" t="0" r="0" b="0"/>
            <wp:wrapTopAndBottom/>
            <wp:docPr id="641" name="Picture 6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2139950" cy="3621405"/>
                    </a:xfrm>
                    <a:prstGeom prst="rect">
                      <a:avLst/>
                    </a:prstGeom>
                  </pic:spPr>
                </pic:pic>
              </a:graphicData>
            </a:graphic>
            <wp14:sizeRelH relativeFrom="margin">
              <wp14:pctWidth>0</wp14:pctWidth>
            </wp14:sizeRelH>
            <wp14:sizeRelV relativeFrom="margin">
              <wp14:pctHeight>0</wp14:pctHeight>
            </wp14:sizeRelV>
          </wp:anchor>
        </w:drawing>
      </w:r>
      <w:r w:rsidR="00B31710" w:rsidRPr="008B31E4">
        <w:t>Diễn giải trang liên hệ: hiện thị thông tin liên hệ và bản đồ địa chỉ của cửa hàng.</w:t>
      </w:r>
    </w:p>
    <w:p w14:paraId="5B8D1D9B" w14:textId="675B18FB" w:rsidR="0086417C" w:rsidRPr="008B31E4" w:rsidRDefault="0086417C" w:rsidP="00FE5D01"/>
    <w:p w14:paraId="7939D3FE" w14:textId="4DE4BF56" w:rsidR="0086417C" w:rsidRPr="008B31E4" w:rsidRDefault="0086417C" w:rsidP="00FB0188">
      <w:pPr>
        <w:pStyle w:val="hnh"/>
      </w:pPr>
      <w:bookmarkStart w:id="122" w:name="_Toc193833001"/>
      <w:r w:rsidRPr="008B31E4">
        <w:t>Hình 3.29. Giao diện chatbot</w:t>
      </w:r>
      <w:bookmarkEnd w:id="122"/>
      <w:r w:rsidRPr="008B31E4">
        <w:t xml:space="preserve"> </w:t>
      </w:r>
    </w:p>
    <w:p w14:paraId="09E997F9" w14:textId="624EE86B" w:rsidR="0086417C" w:rsidRPr="008B31E4" w:rsidRDefault="0086417C" w:rsidP="00FB0188">
      <w:r w:rsidRPr="008B31E4">
        <w:t>Diễn giải: Hỗ trợ trả lời những câu hỏi đơn giản của người dùng về thồn tin cửa hàng và  sản phẩm.</w:t>
      </w:r>
    </w:p>
    <w:p w14:paraId="6F169D5D" w14:textId="5D93150C" w:rsidR="00A060A6" w:rsidRPr="008B31E4" w:rsidRDefault="00A060A6" w:rsidP="00FE5D01">
      <w:r w:rsidRPr="008B31E4">
        <w:lastRenderedPageBreak/>
        <w:drawing>
          <wp:anchor distT="0" distB="0" distL="114300" distR="114300" simplePos="0" relativeHeight="251700224" behindDoc="0" locked="0" layoutInCell="1" allowOverlap="1" wp14:anchorId="14AF2A82" wp14:editId="6E9B66BE">
            <wp:simplePos x="0" y="0"/>
            <wp:positionH relativeFrom="margin">
              <wp:align>left</wp:align>
            </wp:positionH>
            <wp:positionV relativeFrom="paragraph">
              <wp:posOffset>56754</wp:posOffset>
            </wp:positionV>
            <wp:extent cx="5762625" cy="2783205"/>
            <wp:effectExtent l="0" t="0" r="9525" b="0"/>
            <wp:wrapTopAndBottom/>
            <wp:docPr id="642" name="Picture 6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62625" cy="2783205"/>
                    </a:xfrm>
                    <a:prstGeom prst="rect">
                      <a:avLst/>
                    </a:prstGeom>
                  </pic:spPr>
                </pic:pic>
              </a:graphicData>
            </a:graphic>
          </wp:anchor>
        </w:drawing>
      </w:r>
    </w:p>
    <w:p w14:paraId="14A4DE3A" w14:textId="4B864EB0" w:rsidR="00A060A6" w:rsidRPr="008B31E4" w:rsidRDefault="00A060A6" w:rsidP="00FB0188">
      <w:pPr>
        <w:pStyle w:val="hnh"/>
      </w:pPr>
      <w:bookmarkStart w:id="123" w:name="_Toc193833002"/>
      <w:r w:rsidRPr="008B31E4">
        <w:t>Hình 3.30. Trang chủ với baner quảng cáo</w:t>
      </w:r>
      <w:bookmarkEnd w:id="123"/>
    </w:p>
    <w:p w14:paraId="7A85A128" w14:textId="2E8FFEE7" w:rsidR="00A060A6" w:rsidRPr="008B31E4" w:rsidRDefault="00A060A6" w:rsidP="00FB0188">
      <w:pPr>
        <w:ind w:firstLine="720"/>
      </w:pPr>
      <w:r w:rsidRPr="008B31E4">
        <w:t xml:space="preserve">Diễn giải: Hiển thị thông tin quảng cáo nổi bật, nút “Mua Ngay” liên kết với trang sản phẩm sẽ chuyển qua trang sản phẩm </w:t>
      </w:r>
      <w:r w:rsidR="00DC2C27" w:rsidRPr="008B31E4">
        <w:t>để người dùng mau hàng.</w:t>
      </w:r>
    </w:p>
    <w:p w14:paraId="660B5421" w14:textId="062F8FA9" w:rsidR="00DC2C27" w:rsidRPr="008B31E4" w:rsidRDefault="00DC2C27" w:rsidP="00FE5D01"/>
    <w:p w14:paraId="083728EA" w14:textId="0D444CA6" w:rsidR="00731E4E" w:rsidRPr="008B31E4" w:rsidRDefault="00A060A6" w:rsidP="00FE5D01">
      <w:pPr>
        <w:pStyle w:val="Heading3"/>
        <w:spacing w:line="360" w:lineRule="auto"/>
      </w:pPr>
      <w:bookmarkStart w:id="124" w:name="_Toc193833352"/>
      <w:r w:rsidRPr="008B31E4">
        <w:t>3.8.2. Đối với Admin</w:t>
      </w:r>
      <w:bookmarkEnd w:id="124"/>
    </w:p>
    <w:p w14:paraId="1AF0AE12" w14:textId="62C1204B" w:rsidR="00A060A6" w:rsidRPr="008B31E4" w:rsidRDefault="00DC2C27" w:rsidP="00FE5D01">
      <w:r w:rsidRPr="008B31E4">
        <w:drawing>
          <wp:anchor distT="0" distB="0" distL="114300" distR="114300" simplePos="0" relativeHeight="251701248" behindDoc="0" locked="0" layoutInCell="1" allowOverlap="1" wp14:anchorId="530FE98D" wp14:editId="4855CDAD">
            <wp:simplePos x="0" y="0"/>
            <wp:positionH relativeFrom="column">
              <wp:posOffset>462739</wp:posOffset>
            </wp:positionH>
            <wp:positionV relativeFrom="paragraph">
              <wp:posOffset>288041</wp:posOffset>
            </wp:positionV>
            <wp:extent cx="4677410" cy="3139440"/>
            <wp:effectExtent l="0" t="0" r="8890" b="3810"/>
            <wp:wrapTopAndBottom/>
            <wp:docPr id="643" name="Picture 6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4677410" cy="3139440"/>
                    </a:xfrm>
                    <a:prstGeom prst="rect">
                      <a:avLst/>
                    </a:prstGeom>
                  </pic:spPr>
                </pic:pic>
              </a:graphicData>
            </a:graphic>
            <wp14:sizeRelH relativeFrom="margin">
              <wp14:pctWidth>0</wp14:pctWidth>
            </wp14:sizeRelH>
            <wp14:sizeRelV relativeFrom="margin">
              <wp14:pctHeight>0</wp14:pctHeight>
            </wp14:sizeRelV>
          </wp:anchor>
        </w:drawing>
      </w:r>
    </w:p>
    <w:p w14:paraId="10A97489" w14:textId="15225FC7" w:rsidR="0086417C" w:rsidRPr="008B31E4" w:rsidRDefault="0086417C" w:rsidP="00FE5D01"/>
    <w:p w14:paraId="1B618329" w14:textId="78FBE4A1" w:rsidR="0086417C" w:rsidRPr="008B31E4" w:rsidRDefault="00DC2C27" w:rsidP="00FB0188">
      <w:pPr>
        <w:pStyle w:val="hnh"/>
      </w:pPr>
      <w:bookmarkStart w:id="125" w:name="_Toc193833003"/>
      <w:r w:rsidRPr="008B31E4">
        <w:t>Hình 3.31. Trang đăng nhập Admin</w:t>
      </w:r>
      <w:bookmarkEnd w:id="125"/>
    </w:p>
    <w:p w14:paraId="727EEDDF" w14:textId="0A7867BF" w:rsidR="00DC2C27" w:rsidRPr="008B31E4" w:rsidRDefault="00DC2C27" w:rsidP="00FE5D01"/>
    <w:p w14:paraId="4830B4DF" w14:textId="0F97A87B" w:rsidR="00DC2C27" w:rsidRPr="008B31E4" w:rsidRDefault="00DC2C27" w:rsidP="00FE5D01"/>
    <w:p w14:paraId="48272583" w14:textId="20D70096" w:rsidR="00DC2C27" w:rsidRPr="008B31E4" w:rsidRDefault="00DC2C27" w:rsidP="00FE5D01"/>
    <w:p w14:paraId="60F01071" w14:textId="46609D6D" w:rsidR="00DC2C27" w:rsidRPr="008B31E4" w:rsidRDefault="00DC2C27" w:rsidP="00FE5D01">
      <w:r w:rsidRPr="008B31E4">
        <w:drawing>
          <wp:anchor distT="0" distB="0" distL="114300" distR="114300" simplePos="0" relativeHeight="251702272" behindDoc="0" locked="0" layoutInCell="1" allowOverlap="1" wp14:anchorId="02984BFB" wp14:editId="52BD61E0">
            <wp:simplePos x="0" y="0"/>
            <wp:positionH relativeFrom="margin">
              <wp:posOffset>26428</wp:posOffset>
            </wp:positionH>
            <wp:positionV relativeFrom="paragraph">
              <wp:posOffset>290</wp:posOffset>
            </wp:positionV>
            <wp:extent cx="5762625" cy="2384425"/>
            <wp:effectExtent l="0" t="0" r="9525" b="0"/>
            <wp:wrapSquare wrapText="bothSides"/>
            <wp:docPr id="645" name="Picture 6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62625" cy="2384425"/>
                    </a:xfrm>
                    <a:prstGeom prst="rect">
                      <a:avLst/>
                    </a:prstGeom>
                  </pic:spPr>
                </pic:pic>
              </a:graphicData>
            </a:graphic>
          </wp:anchor>
        </w:drawing>
      </w:r>
    </w:p>
    <w:p w14:paraId="780538C6" w14:textId="2481ED5E" w:rsidR="0086417C" w:rsidRDefault="00FB0188" w:rsidP="00FB0188">
      <w:pPr>
        <w:pStyle w:val="hnh"/>
      </w:pPr>
      <w:bookmarkStart w:id="126" w:name="_Toc193833004"/>
      <w:r w:rsidRPr="008B31E4">
        <w:drawing>
          <wp:anchor distT="0" distB="0" distL="114300" distR="114300" simplePos="0" relativeHeight="251740160" behindDoc="0" locked="0" layoutInCell="1" allowOverlap="1" wp14:anchorId="4419CF0B" wp14:editId="277BE446">
            <wp:simplePos x="0" y="0"/>
            <wp:positionH relativeFrom="margin">
              <wp:align>left</wp:align>
            </wp:positionH>
            <wp:positionV relativeFrom="paragraph">
              <wp:posOffset>355270</wp:posOffset>
            </wp:positionV>
            <wp:extent cx="5762625" cy="2277745"/>
            <wp:effectExtent l="0" t="0" r="9525" b="8255"/>
            <wp:wrapSquare wrapText="bothSides"/>
            <wp:docPr id="646" name="Picture 6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62625" cy="2277745"/>
                    </a:xfrm>
                    <a:prstGeom prst="rect">
                      <a:avLst/>
                    </a:prstGeom>
                  </pic:spPr>
                </pic:pic>
              </a:graphicData>
            </a:graphic>
          </wp:anchor>
        </w:drawing>
      </w:r>
      <w:r w:rsidR="00DC2C27" w:rsidRPr="008B31E4">
        <w:t>Hình 30.32. Giao diện Admin</w:t>
      </w:r>
      <w:bookmarkEnd w:id="126"/>
    </w:p>
    <w:p w14:paraId="52051BEE" w14:textId="2BAEBD6D" w:rsidR="00DC2C27" w:rsidRPr="008B31E4" w:rsidRDefault="00DC2C27" w:rsidP="00FE5D01"/>
    <w:p w14:paraId="196C666D" w14:textId="0342A68F" w:rsidR="00DC2C27" w:rsidRPr="008B31E4" w:rsidRDefault="00DC2C27" w:rsidP="00FB0188">
      <w:pPr>
        <w:pStyle w:val="hnh"/>
      </w:pPr>
      <w:bookmarkStart w:id="127" w:name="_Toc193833005"/>
      <w:r w:rsidRPr="008B31E4">
        <w:t>Hình 3.</w:t>
      </w:r>
      <w:r w:rsidR="001C6987" w:rsidRPr="008B31E4">
        <w:t>33</w:t>
      </w:r>
      <w:r w:rsidRPr="008B31E4">
        <w:t>. Trang quản lí vai trò người dùng</w:t>
      </w:r>
      <w:bookmarkEnd w:id="127"/>
    </w:p>
    <w:p w14:paraId="6EA21B1E" w14:textId="3507B28A" w:rsidR="00DC2C27" w:rsidRDefault="00FB0188" w:rsidP="00FB0188">
      <w:pPr>
        <w:ind w:firstLine="720"/>
      </w:pPr>
      <w:r w:rsidRPr="008B31E4">
        <w:drawing>
          <wp:anchor distT="0" distB="0" distL="114300" distR="114300" simplePos="0" relativeHeight="251742208" behindDoc="0" locked="0" layoutInCell="1" allowOverlap="1" wp14:anchorId="2F8959A0" wp14:editId="035923F7">
            <wp:simplePos x="0" y="0"/>
            <wp:positionH relativeFrom="margin">
              <wp:align>left</wp:align>
            </wp:positionH>
            <wp:positionV relativeFrom="paragraph">
              <wp:posOffset>525063</wp:posOffset>
            </wp:positionV>
            <wp:extent cx="5762625" cy="2085340"/>
            <wp:effectExtent l="0" t="0" r="9525" b="0"/>
            <wp:wrapTopAndBottom/>
            <wp:docPr id="647" name="Picture 6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62625" cy="2085340"/>
                    </a:xfrm>
                    <a:prstGeom prst="rect">
                      <a:avLst/>
                    </a:prstGeom>
                  </pic:spPr>
                </pic:pic>
              </a:graphicData>
            </a:graphic>
          </wp:anchor>
        </w:drawing>
      </w:r>
      <w:r w:rsidR="00DC2C27" w:rsidRPr="008B31E4">
        <w:t>Diễn giải trang quản lý quyền: cho phép chỉnh thêm, chỉnh sửa, xóa quyền.Nếu quyền được sử dụng cho một hoặc nhiều tài khoản sẽ hiển thị ra thông báo không thể xóa.</w:t>
      </w:r>
    </w:p>
    <w:p w14:paraId="5EE81E07" w14:textId="18D6F27B" w:rsidR="001C6987" w:rsidRPr="008B31E4" w:rsidRDefault="001C6987" w:rsidP="00C52041">
      <w:pPr>
        <w:pStyle w:val="hnh"/>
      </w:pPr>
      <w:bookmarkStart w:id="128" w:name="_Toc193833006"/>
      <w:r w:rsidRPr="008B31E4">
        <w:t>Hình 3.34. Trang thêm quản lí quyền</w:t>
      </w:r>
      <w:bookmarkEnd w:id="128"/>
    </w:p>
    <w:p w14:paraId="0056AACE" w14:textId="17E35F7B" w:rsidR="001C6987" w:rsidRPr="008B31E4" w:rsidRDefault="001C6987" w:rsidP="00FE5D01"/>
    <w:p w14:paraId="08D29F78" w14:textId="3D6492B4" w:rsidR="001C6987" w:rsidRPr="008B31E4" w:rsidRDefault="001C6987" w:rsidP="00FE5D01">
      <w:r w:rsidRPr="008B31E4">
        <w:drawing>
          <wp:anchor distT="0" distB="0" distL="0" distR="0" simplePos="0" relativeHeight="251706368" behindDoc="1" locked="0" layoutInCell="1" allowOverlap="1" wp14:anchorId="565CDCA1" wp14:editId="70D75236">
            <wp:simplePos x="0" y="0"/>
            <wp:positionH relativeFrom="margin">
              <wp:align>left</wp:align>
            </wp:positionH>
            <wp:positionV relativeFrom="paragraph">
              <wp:posOffset>8927</wp:posOffset>
            </wp:positionV>
            <wp:extent cx="5655310" cy="1680210"/>
            <wp:effectExtent l="0" t="0" r="2540" b="0"/>
            <wp:wrapTopAndBottom/>
            <wp:docPr id="648" name="Image 64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42" name="Image 642"/>
                    <pic:cNvPicPr/>
                  </pic:nvPicPr>
                  <pic:blipFill>
                    <a:blip r:embed="rId46" cstate="print"/>
                    <a:stretch>
                      <a:fillRect/>
                    </a:stretch>
                  </pic:blipFill>
                  <pic:spPr>
                    <a:xfrm>
                      <a:off x="0" y="0"/>
                      <a:ext cx="5655310" cy="1680210"/>
                    </a:xfrm>
                    <a:prstGeom prst="rect">
                      <a:avLst/>
                    </a:prstGeom>
                  </pic:spPr>
                </pic:pic>
              </a:graphicData>
            </a:graphic>
          </wp:anchor>
        </w:drawing>
      </w:r>
    </w:p>
    <w:p w14:paraId="00BBB697" w14:textId="74F92B83" w:rsidR="001C6987" w:rsidRPr="008B31E4" w:rsidRDefault="001C6987" w:rsidP="00FB0188">
      <w:pPr>
        <w:pStyle w:val="hnh"/>
      </w:pPr>
      <w:bookmarkStart w:id="129" w:name="_Toc193833007"/>
      <w:r w:rsidRPr="008B31E4">
        <w:t>Hình 3.35. Trang chỉnh sửa vai trò</w:t>
      </w:r>
      <w:bookmarkEnd w:id="129"/>
    </w:p>
    <w:p w14:paraId="3C585EA0" w14:textId="309ABCD8" w:rsidR="001C6987" w:rsidRDefault="00FB0188" w:rsidP="00FE5D01">
      <w:r w:rsidRPr="008B31E4">
        <w:drawing>
          <wp:anchor distT="0" distB="0" distL="114300" distR="114300" simplePos="0" relativeHeight="251744256" behindDoc="0" locked="0" layoutInCell="1" allowOverlap="1" wp14:anchorId="21F5FED1" wp14:editId="0EF84C30">
            <wp:simplePos x="0" y="0"/>
            <wp:positionH relativeFrom="margin">
              <wp:posOffset>-78238</wp:posOffset>
            </wp:positionH>
            <wp:positionV relativeFrom="paragraph">
              <wp:posOffset>389500</wp:posOffset>
            </wp:positionV>
            <wp:extent cx="5762625" cy="2458085"/>
            <wp:effectExtent l="0" t="0" r="9525" b="0"/>
            <wp:wrapTopAndBottom/>
            <wp:docPr id="649" name="Picture 6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62625" cy="2458085"/>
                    </a:xfrm>
                    <a:prstGeom prst="rect">
                      <a:avLst/>
                    </a:prstGeom>
                  </pic:spPr>
                </pic:pic>
              </a:graphicData>
            </a:graphic>
          </wp:anchor>
        </w:drawing>
      </w:r>
      <w:r w:rsidR="001C6987" w:rsidRPr="008B31E4">
        <w:t>Diễn giải trang quản lý quyền: cho phép thay đổi thêm tên vai trò.</w:t>
      </w:r>
    </w:p>
    <w:p w14:paraId="2FB0A8FF" w14:textId="3898150B" w:rsidR="001C6987" w:rsidRPr="008B31E4" w:rsidRDefault="001C6987" w:rsidP="00FE5D01"/>
    <w:p w14:paraId="694069D5" w14:textId="736F8B19" w:rsidR="00961826" w:rsidRPr="008B31E4" w:rsidRDefault="00961826" w:rsidP="00FB0188">
      <w:pPr>
        <w:pStyle w:val="hnh"/>
      </w:pPr>
      <w:bookmarkStart w:id="130" w:name="_Toc193833008"/>
      <w:r w:rsidRPr="008B31E4">
        <w:t>Hình 3.36. Trang quản lý sản phẩm</w:t>
      </w:r>
      <w:bookmarkEnd w:id="130"/>
    </w:p>
    <w:p w14:paraId="1FA0D392" w14:textId="77777777" w:rsidR="00961826" w:rsidRPr="008B31E4" w:rsidRDefault="00961826" w:rsidP="00FE5D01">
      <w:r w:rsidRPr="008B31E4">
        <w:t xml:space="preserve">Diễn giải: </w:t>
      </w:r>
    </w:p>
    <w:p w14:paraId="1193F551" w14:textId="77777777" w:rsidR="00961826" w:rsidRPr="008B31E4" w:rsidRDefault="00961826" w:rsidP="005C732B">
      <w:pPr>
        <w:pStyle w:val="ListParagraph"/>
        <w:numPr>
          <w:ilvl w:val="0"/>
          <w:numId w:val="10"/>
        </w:numPr>
      </w:pPr>
      <w:r w:rsidRPr="008B31E4">
        <w:t>Hiện thị tất cả sản phẩm.</w:t>
      </w:r>
    </w:p>
    <w:p w14:paraId="7A0DB32C" w14:textId="77777777" w:rsidR="00961826" w:rsidRPr="008B31E4" w:rsidRDefault="00961826" w:rsidP="005C732B">
      <w:pPr>
        <w:pStyle w:val="ListParagraph"/>
        <w:numPr>
          <w:ilvl w:val="0"/>
          <w:numId w:val="10"/>
        </w:numPr>
      </w:pPr>
      <w:r w:rsidRPr="008B31E4">
        <w:t xml:space="preserve">Có chức năng thêm ,sửa ,xóa sản phẩm. </w:t>
      </w:r>
    </w:p>
    <w:p w14:paraId="67290796" w14:textId="7A9F86E8" w:rsidR="00961826" w:rsidRPr="008B31E4" w:rsidRDefault="00961826" w:rsidP="005C732B">
      <w:pPr>
        <w:pStyle w:val="ListParagraph"/>
        <w:numPr>
          <w:ilvl w:val="0"/>
          <w:numId w:val="10"/>
        </w:numPr>
      </w:pPr>
      <w:r w:rsidRPr="008B31E4">
        <w:t>Chức năng tìm kiếm lọc theo tên sản phẩm giúp tìm kiếm chỉnh sửa sản phẩm nhanh chống hơn.</w:t>
      </w:r>
    </w:p>
    <w:p w14:paraId="55077016" w14:textId="4FE7A911" w:rsidR="00961826" w:rsidRPr="008B31E4" w:rsidRDefault="00961826" w:rsidP="005C732B">
      <w:pPr>
        <w:pStyle w:val="ListParagraph"/>
        <w:numPr>
          <w:ilvl w:val="0"/>
          <w:numId w:val="10"/>
        </w:numPr>
      </w:pPr>
      <w:r w:rsidRPr="008B31E4">
        <w:t>“Home” bật trạng thái sản phẩm hiện ở trang chủ hay không.</w:t>
      </w:r>
    </w:p>
    <w:p w14:paraId="34D1DE9F" w14:textId="0C1D8E78" w:rsidR="00961826" w:rsidRPr="008B31E4" w:rsidRDefault="00961826" w:rsidP="005C732B">
      <w:pPr>
        <w:pStyle w:val="ListParagraph"/>
        <w:numPr>
          <w:ilvl w:val="0"/>
          <w:numId w:val="10"/>
        </w:numPr>
      </w:pPr>
      <w:r w:rsidRPr="008B31E4">
        <w:t>“Hiện thị” bật trạng thái hiện thị của sản phẩm.</w:t>
      </w:r>
    </w:p>
    <w:p w14:paraId="64EF552D" w14:textId="0816C837" w:rsidR="00961826" w:rsidRPr="008B31E4" w:rsidRDefault="00961826" w:rsidP="00FE5D01"/>
    <w:p w14:paraId="6D0BA059" w14:textId="72136346" w:rsidR="00961826" w:rsidRPr="008B31E4" w:rsidRDefault="00961826" w:rsidP="00FE5D01"/>
    <w:p w14:paraId="6CD478D3" w14:textId="2E2C355C" w:rsidR="00961826" w:rsidRPr="008B31E4" w:rsidRDefault="00961826" w:rsidP="00FE5D01"/>
    <w:p w14:paraId="6EB68BDC" w14:textId="6C20710D" w:rsidR="00961826" w:rsidRPr="008B31E4" w:rsidRDefault="00961826" w:rsidP="00FE5D01"/>
    <w:p w14:paraId="419EE318" w14:textId="1319AC1D" w:rsidR="00961826" w:rsidRPr="008B31E4" w:rsidRDefault="00961826" w:rsidP="00FE5D01">
      <w:r w:rsidRPr="008B31E4">
        <w:lastRenderedPageBreak/>
        <w:drawing>
          <wp:anchor distT="0" distB="0" distL="114300" distR="114300" simplePos="0" relativeHeight="251708416" behindDoc="0" locked="0" layoutInCell="1" allowOverlap="1" wp14:anchorId="64B9F5B1" wp14:editId="4C74DC80">
            <wp:simplePos x="0" y="0"/>
            <wp:positionH relativeFrom="column">
              <wp:posOffset>18415</wp:posOffset>
            </wp:positionH>
            <wp:positionV relativeFrom="paragraph">
              <wp:posOffset>0</wp:posOffset>
            </wp:positionV>
            <wp:extent cx="5762625" cy="2513330"/>
            <wp:effectExtent l="0" t="0" r="9525" b="1270"/>
            <wp:wrapTopAndBottom/>
            <wp:docPr id="650" name="Picture 6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762625" cy="2513330"/>
                    </a:xfrm>
                    <a:prstGeom prst="rect">
                      <a:avLst/>
                    </a:prstGeom>
                  </pic:spPr>
                </pic:pic>
              </a:graphicData>
            </a:graphic>
          </wp:anchor>
        </w:drawing>
      </w:r>
    </w:p>
    <w:p w14:paraId="43F138BC" w14:textId="27184AEA" w:rsidR="00961826" w:rsidRPr="008B31E4" w:rsidRDefault="00961826" w:rsidP="00FB0188">
      <w:pPr>
        <w:pStyle w:val="hnh"/>
      </w:pPr>
      <w:bookmarkStart w:id="131" w:name="_Toc193833009"/>
      <w:r w:rsidRPr="008B31E4">
        <w:t>Hình 3.37. Trang quản lý sản phẩm chức năng tìm kiếm</w:t>
      </w:r>
      <w:bookmarkEnd w:id="131"/>
    </w:p>
    <w:p w14:paraId="69FEB3D2" w14:textId="378A041D" w:rsidR="00961826" w:rsidRDefault="00961826" w:rsidP="00FB0188">
      <w:pPr>
        <w:ind w:firstLine="720"/>
      </w:pPr>
      <w:r w:rsidRPr="008B31E4">
        <w:t xml:space="preserve">Diễn giải: </w:t>
      </w:r>
      <w:r w:rsidR="00965C70" w:rsidRPr="008B31E4">
        <w:t>hiện thị tất cả tên sản phẩm có liên quan với từ khóa nhập vào ô tìm kiếm.</w:t>
      </w:r>
    </w:p>
    <w:p w14:paraId="5DCB9DFD" w14:textId="44CCA2B4" w:rsidR="00FB0188" w:rsidRDefault="00FB0188" w:rsidP="00FE5D01">
      <w:r w:rsidRPr="008B31E4">
        <w:drawing>
          <wp:anchor distT="0" distB="0" distL="114300" distR="114300" simplePos="0" relativeHeight="251710464" behindDoc="0" locked="0" layoutInCell="1" allowOverlap="1" wp14:anchorId="001A0ADE" wp14:editId="798AA8E1">
            <wp:simplePos x="0" y="0"/>
            <wp:positionH relativeFrom="page">
              <wp:align>center</wp:align>
            </wp:positionH>
            <wp:positionV relativeFrom="paragraph">
              <wp:posOffset>3222500</wp:posOffset>
            </wp:positionV>
            <wp:extent cx="5521325" cy="2190750"/>
            <wp:effectExtent l="0" t="0" r="3175" b="0"/>
            <wp:wrapTopAndBottom/>
            <wp:docPr id="652" name="Picture 6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521325" cy="2190750"/>
                    </a:xfrm>
                    <a:prstGeom prst="rect">
                      <a:avLst/>
                    </a:prstGeom>
                  </pic:spPr>
                </pic:pic>
              </a:graphicData>
            </a:graphic>
            <wp14:sizeRelH relativeFrom="margin">
              <wp14:pctWidth>0</wp14:pctWidth>
            </wp14:sizeRelH>
            <wp14:sizeRelV relativeFrom="margin">
              <wp14:pctHeight>0</wp14:pctHeight>
            </wp14:sizeRelV>
          </wp:anchor>
        </w:drawing>
      </w:r>
      <w:r w:rsidRPr="008B31E4">
        <w:drawing>
          <wp:anchor distT="0" distB="0" distL="114300" distR="114300" simplePos="0" relativeHeight="251746304" behindDoc="0" locked="0" layoutInCell="1" allowOverlap="1" wp14:anchorId="5B053499" wp14:editId="631AB124">
            <wp:simplePos x="0" y="0"/>
            <wp:positionH relativeFrom="page">
              <wp:align>center</wp:align>
            </wp:positionH>
            <wp:positionV relativeFrom="paragraph">
              <wp:posOffset>186690</wp:posOffset>
            </wp:positionV>
            <wp:extent cx="5251450" cy="2911475"/>
            <wp:effectExtent l="0" t="0" r="6350" b="3175"/>
            <wp:wrapTopAndBottom/>
            <wp:docPr id="651" name="Picture 6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251450" cy="2911475"/>
                    </a:xfrm>
                    <a:prstGeom prst="rect">
                      <a:avLst/>
                    </a:prstGeom>
                  </pic:spPr>
                </pic:pic>
              </a:graphicData>
            </a:graphic>
            <wp14:sizeRelH relativeFrom="margin">
              <wp14:pctWidth>0</wp14:pctWidth>
            </wp14:sizeRelH>
            <wp14:sizeRelV relativeFrom="margin">
              <wp14:pctHeight>0</wp14:pctHeight>
            </wp14:sizeRelV>
          </wp:anchor>
        </w:drawing>
      </w:r>
    </w:p>
    <w:p w14:paraId="113BF170" w14:textId="577DC99B" w:rsidR="00965C70" w:rsidRPr="008B31E4" w:rsidRDefault="00965C70" w:rsidP="00FB0188">
      <w:pPr>
        <w:pStyle w:val="hnh"/>
      </w:pPr>
      <w:bookmarkStart w:id="132" w:name="_Toc193833010"/>
      <w:r w:rsidRPr="008B31E4">
        <w:t>Hình 3.38. Trang thêm mới sản phẩm</w:t>
      </w:r>
      <w:bookmarkEnd w:id="132"/>
    </w:p>
    <w:p w14:paraId="2C43720E" w14:textId="663CC678" w:rsidR="00965C70" w:rsidRPr="008B31E4" w:rsidRDefault="00965C70" w:rsidP="00FB0188">
      <w:pPr>
        <w:ind w:firstLine="720"/>
      </w:pPr>
      <w:r w:rsidRPr="008B31E4">
        <w:lastRenderedPageBreak/>
        <w:t>Diễn giải:</w:t>
      </w:r>
    </w:p>
    <w:p w14:paraId="056D56C2" w14:textId="56FFBEB1" w:rsidR="00965C70" w:rsidRPr="008B31E4" w:rsidRDefault="00965C70" w:rsidP="005C732B">
      <w:pPr>
        <w:pStyle w:val="ListParagraph"/>
        <w:numPr>
          <w:ilvl w:val="0"/>
          <w:numId w:val="11"/>
        </w:numPr>
      </w:pPr>
      <w:r w:rsidRPr="008B31E4">
        <w:t>Trang đầu “Thông tin chung” nhập thông tin về tên, giá, mô tả, số lượng và chọn danh mục sản phẩm.</w:t>
      </w:r>
    </w:p>
    <w:p w14:paraId="4EA6029A" w14:textId="77777777" w:rsidR="00965C70" w:rsidRPr="008B31E4" w:rsidRDefault="00965C70" w:rsidP="005C732B">
      <w:pPr>
        <w:pStyle w:val="ListParagraph"/>
        <w:numPr>
          <w:ilvl w:val="0"/>
          <w:numId w:val="11"/>
        </w:numPr>
      </w:pPr>
      <w:r w:rsidRPr="008B31E4">
        <w:t>Trang “Hình ảnh”: khi nhấn tải ảnh cho phép tải một hoặc nhiều ảnh về sản phẩm. Sao khi tải vào cho phép xóa ảnh vừa tải và chọn ảnh đại diện hiện ra ngoài trang trưng bài sản phẩm.</w:t>
      </w:r>
    </w:p>
    <w:p w14:paraId="6CAFE79E" w14:textId="6A44A5BE" w:rsidR="00965C70" w:rsidRDefault="00965C70" w:rsidP="005C732B">
      <w:pPr>
        <w:pStyle w:val="ListParagraph"/>
        <w:numPr>
          <w:ilvl w:val="0"/>
          <w:numId w:val="11"/>
        </w:numPr>
      </w:pPr>
      <w:r w:rsidRPr="008B31E4">
        <w:t>Khi nhấn vào nút “Thêm mới”: để thêm mới sản phẩm vào.</w:t>
      </w:r>
    </w:p>
    <w:p w14:paraId="1B190126" w14:textId="688C2751" w:rsidR="00961826" w:rsidRPr="008B31E4" w:rsidRDefault="00FB0188" w:rsidP="00FE5D01">
      <w:r w:rsidRPr="008B31E4">
        <w:drawing>
          <wp:anchor distT="0" distB="0" distL="114300" distR="114300" simplePos="0" relativeHeight="251748352" behindDoc="0" locked="0" layoutInCell="1" allowOverlap="1" wp14:anchorId="03E5A55D" wp14:editId="1C05947D">
            <wp:simplePos x="0" y="0"/>
            <wp:positionH relativeFrom="page">
              <wp:posOffset>900430</wp:posOffset>
            </wp:positionH>
            <wp:positionV relativeFrom="paragraph">
              <wp:posOffset>263525</wp:posOffset>
            </wp:positionV>
            <wp:extent cx="5762625" cy="2686050"/>
            <wp:effectExtent l="0" t="0" r="9525" b="0"/>
            <wp:wrapTopAndBottom/>
            <wp:docPr id="654" name="Picture 6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762625" cy="2686050"/>
                    </a:xfrm>
                    <a:prstGeom prst="rect">
                      <a:avLst/>
                    </a:prstGeom>
                  </pic:spPr>
                </pic:pic>
              </a:graphicData>
            </a:graphic>
          </wp:anchor>
        </w:drawing>
      </w:r>
    </w:p>
    <w:p w14:paraId="4B769C66" w14:textId="1FA3D331" w:rsidR="007164AD" w:rsidRPr="008B31E4" w:rsidRDefault="007164AD" w:rsidP="00FB0188">
      <w:pPr>
        <w:pStyle w:val="hnh"/>
      </w:pPr>
      <w:bookmarkStart w:id="133" w:name="_Toc193833011"/>
      <w:r w:rsidRPr="008B31E4">
        <w:t>Hình 3.39. Trang cập nhật thông tin sản phẩm</w:t>
      </w:r>
      <w:bookmarkEnd w:id="133"/>
    </w:p>
    <w:p w14:paraId="552E8A52" w14:textId="61F36283" w:rsidR="007164AD" w:rsidRPr="008B31E4" w:rsidRDefault="007164AD" w:rsidP="00FB0188">
      <w:pPr>
        <w:ind w:firstLine="720"/>
      </w:pPr>
      <w:r w:rsidRPr="008B31E4">
        <w:t>Diễn giải:</w:t>
      </w:r>
    </w:p>
    <w:p w14:paraId="511726D0" w14:textId="682FFF9C" w:rsidR="007164AD" w:rsidRPr="008B31E4" w:rsidRDefault="007164AD" w:rsidP="005C732B">
      <w:pPr>
        <w:pStyle w:val="ListParagraph"/>
        <w:numPr>
          <w:ilvl w:val="0"/>
          <w:numId w:val="12"/>
        </w:numPr>
      </w:pPr>
      <w:r w:rsidRPr="008B31E4">
        <w:t>Cho phép chỉnh sữa các thông tin sản phẩm.</w:t>
      </w:r>
    </w:p>
    <w:p w14:paraId="72A7A452" w14:textId="4ED38B17" w:rsidR="007164AD" w:rsidRPr="008B31E4" w:rsidRDefault="007164AD" w:rsidP="005C732B">
      <w:pPr>
        <w:pStyle w:val="ListParagraph"/>
        <w:numPr>
          <w:ilvl w:val="0"/>
          <w:numId w:val="12"/>
        </w:numPr>
      </w:pPr>
      <w:r w:rsidRPr="008B31E4">
        <w:t>Chỉnh sửa hình ảnh ở ngoài trang Quản lý sản phẩm: khi nhấn vào ảnh của sản phẩm hộp thoại như hình sẽ hiện ra, cho phép thay đổi ảnh đại diện tải thêm và xóa ảnh thêm ảnh mới vào.</w:t>
      </w:r>
    </w:p>
    <w:p w14:paraId="248BDCE1" w14:textId="73AB92E8" w:rsidR="007164AD" w:rsidRPr="008B31E4" w:rsidRDefault="00003027" w:rsidP="00FE5D01">
      <w:r w:rsidRPr="008B31E4">
        <w:drawing>
          <wp:anchor distT="0" distB="0" distL="114300" distR="114300" simplePos="0" relativeHeight="251712512" behindDoc="0" locked="0" layoutInCell="1" allowOverlap="1" wp14:anchorId="182FB4C9" wp14:editId="34566909">
            <wp:simplePos x="0" y="0"/>
            <wp:positionH relativeFrom="margin">
              <wp:posOffset>989965</wp:posOffset>
            </wp:positionH>
            <wp:positionV relativeFrom="paragraph">
              <wp:posOffset>5080</wp:posOffset>
            </wp:positionV>
            <wp:extent cx="4008120" cy="2317750"/>
            <wp:effectExtent l="0" t="0" r="0" b="6350"/>
            <wp:wrapSquare wrapText="bothSides"/>
            <wp:docPr id="655" name="Picture 6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4008120" cy="2317750"/>
                    </a:xfrm>
                    <a:prstGeom prst="rect">
                      <a:avLst/>
                    </a:prstGeom>
                  </pic:spPr>
                </pic:pic>
              </a:graphicData>
            </a:graphic>
            <wp14:sizeRelH relativeFrom="margin">
              <wp14:pctWidth>0</wp14:pctWidth>
            </wp14:sizeRelH>
            <wp14:sizeRelV relativeFrom="margin">
              <wp14:pctHeight>0</wp14:pctHeight>
            </wp14:sizeRelV>
          </wp:anchor>
        </w:drawing>
      </w:r>
    </w:p>
    <w:p w14:paraId="353D28BA" w14:textId="77777777" w:rsidR="007164AD" w:rsidRPr="008B31E4" w:rsidRDefault="007164AD" w:rsidP="00FE5D01"/>
    <w:p w14:paraId="6BF6DF79" w14:textId="565FE836" w:rsidR="00961826" w:rsidRPr="008B31E4" w:rsidRDefault="00961826" w:rsidP="00FE5D01"/>
    <w:p w14:paraId="622C852E" w14:textId="77777777" w:rsidR="00961826" w:rsidRPr="008B31E4" w:rsidRDefault="00961826" w:rsidP="00FE5D01"/>
    <w:p w14:paraId="17A09070" w14:textId="77777777" w:rsidR="001C6987" w:rsidRPr="008B31E4" w:rsidRDefault="001C6987" w:rsidP="00FE5D01"/>
    <w:p w14:paraId="01B8C746" w14:textId="77777777" w:rsidR="00DB0AD1" w:rsidRPr="008B31E4" w:rsidRDefault="00DB0AD1" w:rsidP="00FE5D01"/>
    <w:p w14:paraId="2011D819" w14:textId="77777777" w:rsidR="00DB0AD1" w:rsidRPr="008B31E4" w:rsidRDefault="00DB0AD1" w:rsidP="00FE5D01"/>
    <w:p w14:paraId="664E016B" w14:textId="77777777" w:rsidR="00DB0AD1" w:rsidRPr="008B31E4" w:rsidRDefault="00DB0AD1" w:rsidP="00FE5D01"/>
    <w:p w14:paraId="688F8AE1" w14:textId="77777777" w:rsidR="00DB0AD1" w:rsidRPr="008B31E4" w:rsidRDefault="00DB0AD1" w:rsidP="00FE5D01"/>
    <w:p w14:paraId="709E3318" w14:textId="02958153" w:rsidR="00DB0AD1" w:rsidRPr="008B31E4" w:rsidRDefault="00003027" w:rsidP="00A17496">
      <w:pPr>
        <w:pStyle w:val="hnh"/>
      </w:pPr>
      <w:bookmarkStart w:id="134" w:name="_Toc193833012"/>
      <w:r w:rsidRPr="008B31E4">
        <w:t>Hình 3.40. Trang chỉnh sửa hình ảnh sản phẩm</w:t>
      </w:r>
      <w:bookmarkEnd w:id="134"/>
    </w:p>
    <w:p w14:paraId="02361243" w14:textId="77777777" w:rsidR="00003027" w:rsidRPr="008B31E4" w:rsidRDefault="00003027" w:rsidP="00FE5D01">
      <w:r w:rsidRPr="008B31E4">
        <w:lastRenderedPageBreak/>
        <w:drawing>
          <wp:anchor distT="0" distB="0" distL="114300" distR="114300" simplePos="0" relativeHeight="251713536" behindDoc="0" locked="0" layoutInCell="1" allowOverlap="1" wp14:anchorId="0055DC33" wp14:editId="43FC209F">
            <wp:simplePos x="0" y="0"/>
            <wp:positionH relativeFrom="column">
              <wp:posOffset>-153035</wp:posOffset>
            </wp:positionH>
            <wp:positionV relativeFrom="paragraph">
              <wp:posOffset>0</wp:posOffset>
            </wp:positionV>
            <wp:extent cx="5762625" cy="2061210"/>
            <wp:effectExtent l="0" t="0" r="9525" b="0"/>
            <wp:wrapSquare wrapText="bothSides"/>
            <wp:docPr id="656" name="Picture 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62625" cy="2061210"/>
                    </a:xfrm>
                    <a:prstGeom prst="rect">
                      <a:avLst/>
                    </a:prstGeom>
                  </pic:spPr>
                </pic:pic>
              </a:graphicData>
            </a:graphic>
          </wp:anchor>
        </w:drawing>
      </w:r>
    </w:p>
    <w:p w14:paraId="2B7F0986" w14:textId="6E12C9D5" w:rsidR="00003027" w:rsidRPr="008B31E4" w:rsidRDefault="00003027" w:rsidP="00A17496">
      <w:pPr>
        <w:pStyle w:val="hnh"/>
      </w:pPr>
      <w:bookmarkStart w:id="135" w:name="_Toc193833013"/>
      <w:r w:rsidRPr="008B31E4">
        <w:t>Hình 3.</w:t>
      </w:r>
      <w:r w:rsidR="00B253BD" w:rsidRPr="008B31E4">
        <w:t>41</w:t>
      </w:r>
      <w:r w:rsidRPr="008B31E4">
        <w:t>. Trang quản lý danh mục sản phẩm</w:t>
      </w:r>
      <w:bookmarkEnd w:id="135"/>
    </w:p>
    <w:p w14:paraId="639028F6" w14:textId="08E18A84" w:rsidR="00003027" w:rsidRPr="008B31E4" w:rsidRDefault="00A17496" w:rsidP="00FE5D01">
      <w:r>
        <w:rPr>
          <w:lang w:val="vi-VN"/>
        </w:rPr>
        <w:t xml:space="preserve">    </w:t>
      </w:r>
      <w:r w:rsidR="00003027" w:rsidRPr="008B31E4">
        <w:t xml:space="preserve">Diễn giải: </w:t>
      </w:r>
    </w:p>
    <w:p w14:paraId="6568662B" w14:textId="65AE1CB5" w:rsidR="00003027" w:rsidRPr="008B31E4" w:rsidRDefault="00003027" w:rsidP="005C732B">
      <w:pPr>
        <w:pStyle w:val="ListParagraph"/>
        <w:numPr>
          <w:ilvl w:val="0"/>
          <w:numId w:val="13"/>
        </w:numPr>
      </w:pPr>
      <w:r w:rsidRPr="008B31E4">
        <w:t>Hiện thị tất cả danh mục sản phẩm .</w:t>
      </w:r>
    </w:p>
    <w:p w14:paraId="439D3671" w14:textId="7E0115AF" w:rsidR="00003027" w:rsidRDefault="00003027" w:rsidP="005C732B">
      <w:pPr>
        <w:pStyle w:val="ListParagraph"/>
        <w:numPr>
          <w:ilvl w:val="0"/>
          <w:numId w:val="13"/>
        </w:numPr>
      </w:pPr>
      <w:r w:rsidRPr="008B31E4">
        <w:t>Cho phép thêm , sửa, xóa danh mục sản phẩm.</w:t>
      </w:r>
    </w:p>
    <w:p w14:paraId="1BB3566A" w14:textId="39BFB1D8" w:rsidR="00003027" w:rsidRPr="008B31E4" w:rsidRDefault="00A17496" w:rsidP="00FE5D01">
      <w:r w:rsidRPr="008B31E4">
        <w:drawing>
          <wp:anchor distT="0" distB="0" distL="114300" distR="114300" simplePos="0" relativeHeight="251750400" behindDoc="0" locked="0" layoutInCell="1" allowOverlap="1" wp14:anchorId="675C6CC5" wp14:editId="46A8D1BC">
            <wp:simplePos x="0" y="0"/>
            <wp:positionH relativeFrom="margin">
              <wp:align>center</wp:align>
            </wp:positionH>
            <wp:positionV relativeFrom="paragraph">
              <wp:posOffset>229106</wp:posOffset>
            </wp:positionV>
            <wp:extent cx="5472430" cy="2038350"/>
            <wp:effectExtent l="0" t="0" r="0" b="0"/>
            <wp:wrapSquare wrapText="bothSides"/>
            <wp:docPr id="657" name="Picture 6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472430" cy="2038350"/>
                    </a:xfrm>
                    <a:prstGeom prst="rect">
                      <a:avLst/>
                    </a:prstGeom>
                  </pic:spPr>
                </pic:pic>
              </a:graphicData>
            </a:graphic>
            <wp14:sizeRelH relativeFrom="margin">
              <wp14:pctWidth>0</wp14:pctWidth>
            </wp14:sizeRelH>
            <wp14:sizeRelV relativeFrom="margin">
              <wp14:pctHeight>0</wp14:pctHeight>
            </wp14:sizeRelV>
          </wp:anchor>
        </w:drawing>
      </w:r>
    </w:p>
    <w:p w14:paraId="5A101893" w14:textId="7B6B3068" w:rsidR="00B253BD" w:rsidRPr="008B31E4" w:rsidRDefault="00B253BD" w:rsidP="00A17496">
      <w:pPr>
        <w:pStyle w:val="hnh"/>
      </w:pPr>
      <w:bookmarkStart w:id="136" w:name="_Toc193833014"/>
      <w:r w:rsidRPr="008B31E4">
        <w:t>Hình 3.42. Trang thêm danh mục sản phẩm</w:t>
      </w:r>
      <w:bookmarkEnd w:id="136"/>
    </w:p>
    <w:p w14:paraId="4D2B7814" w14:textId="27FCE935" w:rsidR="00A17496" w:rsidRDefault="00B253BD" w:rsidP="00A17496">
      <w:pPr>
        <w:ind w:firstLine="720"/>
      </w:pPr>
      <w:r w:rsidRPr="008B31E4">
        <w:t>Diễn giải : nhập thông tin tên , Alias(bí danh), mô tả về danh mục sản phẩm và nhấn nút “Lưu” để thực hiện thêm .</w:t>
      </w:r>
    </w:p>
    <w:p w14:paraId="4A3F40D4" w14:textId="57F7937F" w:rsidR="00A17496" w:rsidRPr="008B31E4" w:rsidRDefault="00A17496" w:rsidP="00A17496">
      <w:pPr>
        <w:ind w:firstLine="720"/>
      </w:pPr>
      <w:r w:rsidRPr="008B31E4">
        <w:drawing>
          <wp:anchor distT="0" distB="0" distL="114300" distR="114300" simplePos="0" relativeHeight="251752448" behindDoc="0" locked="0" layoutInCell="1" allowOverlap="1" wp14:anchorId="185D2BD7" wp14:editId="1A4158C7">
            <wp:simplePos x="0" y="0"/>
            <wp:positionH relativeFrom="margin">
              <wp:posOffset>92075</wp:posOffset>
            </wp:positionH>
            <wp:positionV relativeFrom="paragraph">
              <wp:posOffset>177165</wp:posOffset>
            </wp:positionV>
            <wp:extent cx="5584825" cy="2029460"/>
            <wp:effectExtent l="0" t="0" r="0" b="8890"/>
            <wp:wrapSquare wrapText="bothSides"/>
            <wp:docPr id="658" name="Picture 6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584825" cy="2029460"/>
                    </a:xfrm>
                    <a:prstGeom prst="rect">
                      <a:avLst/>
                    </a:prstGeom>
                  </pic:spPr>
                </pic:pic>
              </a:graphicData>
            </a:graphic>
            <wp14:sizeRelH relativeFrom="margin">
              <wp14:pctWidth>0</wp14:pctWidth>
            </wp14:sizeRelH>
            <wp14:sizeRelV relativeFrom="margin">
              <wp14:pctHeight>0</wp14:pctHeight>
            </wp14:sizeRelV>
          </wp:anchor>
        </w:drawing>
      </w:r>
    </w:p>
    <w:p w14:paraId="1897F7A4" w14:textId="4FE25ABC" w:rsidR="007C2461" w:rsidRPr="008B31E4" w:rsidRDefault="00B465B3" w:rsidP="00A17496">
      <w:pPr>
        <w:pStyle w:val="hnh"/>
      </w:pPr>
      <w:bookmarkStart w:id="137" w:name="_Toc193833015"/>
      <w:r w:rsidRPr="008B31E4">
        <w:t>Hình  3.43.</w:t>
      </w:r>
      <w:r w:rsidR="00BD4B0B" w:rsidRPr="008B31E4">
        <w:t xml:space="preserve">  Quản lý phiếu nhập</w:t>
      </w:r>
      <w:bookmarkEnd w:id="137"/>
    </w:p>
    <w:p w14:paraId="52358C48" w14:textId="77777777" w:rsidR="007C2461" w:rsidRPr="008B31E4" w:rsidRDefault="007C2461" w:rsidP="00A17496">
      <w:pPr>
        <w:ind w:firstLine="720"/>
      </w:pPr>
      <w:r w:rsidRPr="008B31E4">
        <w:lastRenderedPageBreak/>
        <w:t>Diễn  giải:</w:t>
      </w:r>
    </w:p>
    <w:p w14:paraId="28C9757F" w14:textId="6FBBD20A" w:rsidR="00A17496" w:rsidRPr="008B31E4" w:rsidRDefault="007C2461" w:rsidP="005C732B">
      <w:pPr>
        <w:pStyle w:val="ListParagraph"/>
        <w:numPr>
          <w:ilvl w:val="0"/>
          <w:numId w:val="18"/>
        </w:numPr>
      </w:pPr>
      <w:r w:rsidRPr="008B31E4">
        <w:t>Hiển thị danh sách phiếu nhập , xem chi tiết phiếu nhập, cập nhật trạng thái phiếu nhập , xóa phiếu nhập khi đã hoàn thành.</w:t>
      </w:r>
      <w:r w:rsidR="00A17496" w:rsidRPr="008B31E4">
        <w:t>Tạo phiếu nhập mới.</w:t>
      </w:r>
    </w:p>
    <w:p w14:paraId="4BD857BC" w14:textId="04FDD5AE" w:rsidR="00A17496" w:rsidRPr="008B31E4" w:rsidRDefault="00A17496" w:rsidP="00FE5D01">
      <w:r w:rsidRPr="008B31E4">
        <w:drawing>
          <wp:anchor distT="0" distB="0" distL="114300" distR="114300" simplePos="0" relativeHeight="251754496" behindDoc="0" locked="0" layoutInCell="1" allowOverlap="1" wp14:anchorId="18FB2AC3" wp14:editId="1334E9CF">
            <wp:simplePos x="0" y="0"/>
            <wp:positionH relativeFrom="margin">
              <wp:align>left</wp:align>
            </wp:positionH>
            <wp:positionV relativeFrom="paragraph">
              <wp:posOffset>292100</wp:posOffset>
            </wp:positionV>
            <wp:extent cx="5762625" cy="2353310"/>
            <wp:effectExtent l="0" t="0" r="9525" b="8890"/>
            <wp:wrapTopAndBottom/>
            <wp:docPr id="659" name="Picture 6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762625" cy="2353310"/>
                    </a:xfrm>
                    <a:prstGeom prst="rect">
                      <a:avLst/>
                    </a:prstGeom>
                  </pic:spPr>
                </pic:pic>
              </a:graphicData>
            </a:graphic>
          </wp:anchor>
        </w:drawing>
      </w:r>
    </w:p>
    <w:p w14:paraId="0A9ECF25" w14:textId="76D246C8" w:rsidR="007C2461" w:rsidRPr="008B31E4" w:rsidRDefault="007C2461" w:rsidP="00A17496">
      <w:pPr>
        <w:pStyle w:val="hnh"/>
      </w:pPr>
      <w:bookmarkStart w:id="138" w:name="_Toc193833016"/>
      <w:r w:rsidRPr="008B31E4">
        <w:t>Hình 3.44. Trang chi tiết phiếu nhập</w:t>
      </w:r>
      <w:bookmarkEnd w:id="138"/>
    </w:p>
    <w:p w14:paraId="7BF2594B" w14:textId="544C3C72" w:rsidR="007C2461" w:rsidRPr="008B31E4" w:rsidRDefault="007C2461" w:rsidP="00A17496">
      <w:pPr>
        <w:ind w:firstLine="720"/>
      </w:pPr>
      <w:r w:rsidRPr="008B31E4">
        <w:t xml:space="preserve">Diễn giải: </w:t>
      </w:r>
      <w:r w:rsidR="00C8306E" w:rsidRPr="008B31E4">
        <w:t>Hiển thị thông tin chi tiết các sản phẩm số lượng, tổng số tiền và trạng thái của đơn nhập hàng.</w:t>
      </w:r>
    </w:p>
    <w:p w14:paraId="728A590A" w14:textId="613477E1" w:rsidR="00C8306E" w:rsidRPr="008B31E4" w:rsidRDefault="00B42E4C" w:rsidP="00FE5D01">
      <w:r w:rsidRPr="008B31E4">
        <w:drawing>
          <wp:anchor distT="0" distB="0" distL="114300" distR="114300" simplePos="0" relativeHeight="251717632" behindDoc="0" locked="0" layoutInCell="1" allowOverlap="1" wp14:anchorId="66EA7566" wp14:editId="72A2F5BB">
            <wp:simplePos x="0" y="0"/>
            <wp:positionH relativeFrom="column">
              <wp:posOffset>-32385</wp:posOffset>
            </wp:positionH>
            <wp:positionV relativeFrom="paragraph">
              <wp:posOffset>176530</wp:posOffset>
            </wp:positionV>
            <wp:extent cx="5762625" cy="2656205"/>
            <wp:effectExtent l="0" t="0" r="9525" b="0"/>
            <wp:wrapSquare wrapText="bothSides"/>
            <wp:docPr id="662" name="Picture 6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762625" cy="2656205"/>
                    </a:xfrm>
                    <a:prstGeom prst="rect">
                      <a:avLst/>
                    </a:prstGeom>
                  </pic:spPr>
                </pic:pic>
              </a:graphicData>
            </a:graphic>
          </wp:anchor>
        </w:drawing>
      </w:r>
    </w:p>
    <w:p w14:paraId="082C167C" w14:textId="6FC8D21B" w:rsidR="00B42E4C" w:rsidRPr="008B31E4" w:rsidRDefault="00B42E4C" w:rsidP="00FE5D01"/>
    <w:p w14:paraId="5241036D" w14:textId="2E4A6D0A" w:rsidR="007C2461" w:rsidRPr="008B31E4" w:rsidRDefault="00B42E4C" w:rsidP="00A17496">
      <w:pPr>
        <w:pStyle w:val="hnh"/>
      </w:pPr>
      <w:bookmarkStart w:id="139" w:name="_Toc193833017"/>
      <w:r w:rsidRPr="008B31E4">
        <w:t>Hình 4.45. Trang thêm phiếu nhập</w:t>
      </w:r>
      <w:bookmarkEnd w:id="139"/>
    </w:p>
    <w:p w14:paraId="2E812CF3" w14:textId="77777777" w:rsidR="0054686A" w:rsidRPr="008B31E4" w:rsidRDefault="00B42E4C" w:rsidP="00A17496">
      <w:pPr>
        <w:ind w:firstLine="720"/>
      </w:pPr>
      <w:r w:rsidRPr="008B31E4">
        <w:t xml:space="preserve">Diễn giải: </w:t>
      </w:r>
    </w:p>
    <w:p w14:paraId="7845F684" w14:textId="52D738C2" w:rsidR="00B42E4C" w:rsidRPr="008B31E4" w:rsidRDefault="00B42E4C" w:rsidP="005C732B">
      <w:pPr>
        <w:pStyle w:val="ListParagraph"/>
        <w:numPr>
          <w:ilvl w:val="0"/>
          <w:numId w:val="17"/>
        </w:numPr>
      </w:pPr>
      <w:r w:rsidRPr="008B31E4">
        <w:t xml:space="preserve">Nhập thông tin đầy đủ </w:t>
      </w:r>
      <w:r w:rsidR="0054686A" w:rsidRPr="008B31E4">
        <w:t>, chọn nhà cung cấp, thêm sản phẩm vào phiếu nhập.</w:t>
      </w:r>
    </w:p>
    <w:p w14:paraId="25A93F13" w14:textId="23F7691E" w:rsidR="0054686A" w:rsidRPr="008B31E4" w:rsidRDefault="0054686A" w:rsidP="005C732B">
      <w:pPr>
        <w:pStyle w:val="ListParagraph"/>
        <w:numPr>
          <w:ilvl w:val="0"/>
          <w:numId w:val="17"/>
        </w:numPr>
      </w:pPr>
      <w:r w:rsidRPr="008B31E4">
        <w:t>Ở mục thông tin nhập hàng cho phép thêm nhiều sản phẩm và xóa khi không muốn thêm sản phẩm đó vào phiếu nhập.</w:t>
      </w:r>
    </w:p>
    <w:p w14:paraId="65885AAB" w14:textId="181F374D" w:rsidR="0054686A" w:rsidRPr="008B31E4" w:rsidRDefault="0054686A" w:rsidP="005C732B">
      <w:pPr>
        <w:pStyle w:val="ListParagraph"/>
        <w:numPr>
          <w:ilvl w:val="0"/>
          <w:numId w:val="17"/>
        </w:numPr>
      </w:pPr>
      <w:r w:rsidRPr="008B31E4">
        <w:t>Tiền sẽ tự động được tính khi người dùng nhập số lượng sản phẩm.</w:t>
      </w:r>
    </w:p>
    <w:p w14:paraId="009936A8" w14:textId="3DD79E1E" w:rsidR="0054686A" w:rsidRDefault="0054686A" w:rsidP="005C732B">
      <w:pPr>
        <w:pStyle w:val="ListParagraph"/>
        <w:numPr>
          <w:ilvl w:val="0"/>
          <w:numId w:val="17"/>
        </w:numPr>
      </w:pPr>
      <w:r w:rsidRPr="008B31E4">
        <w:lastRenderedPageBreak/>
        <w:t>Người dùng bấm “tạo phiếu nhập” số lượng nhập thêm sẽ được cộng vào số lượng trong bảng sản phẩm.</w:t>
      </w:r>
    </w:p>
    <w:p w14:paraId="13D9B3A7" w14:textId="001A3F49" w:rsidR="00E311FE" w:rsidRPr="008B31E4" w:rsidRDefault="00E311FE" w:rsidP="00FE5D01">
      <w:r w:rsidRPr="008B31E4">
        <w:drawing>
          <wp:anchor distT="0" distB="0" distL="114300" distR="114300" simplePos="0" relativeHeight="251762688" behindDoc="0" locked="0" layoutInCell="1" allowOverlap="1" wp14:anchorId="09FA8F64" wp14:editId="6C5BA7D3">
            <wp:simplePos x="0" y="0"/>
            <wp:positionH relativeFrom="margin">
              <wp:posOffset>0</wp:posOffset>
            </wp:positionH>
            <wp:positionV relativeFrom="paragraph">
              <wp:posOffset>265430</wp:posOffset>
            </wp:positionV>
            <wp:extent cx="5762625" cy="2313940"/>
            <wp:effectExtent l="0" t="0" r="9525" b="0"/>
            <wp:wrapSquare wrapText="bothSides"/>
            <wp:docPr id="663" name="Picture 6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762625" cy="2313940"/>
                    </a:xfrm>
                    <a:prstGeom prst="rect">
                      <a:avLst/>
                    </a:prstGeom>
                  </pic:spPr>
                </pic:pic>
              </a:graphicData>
            </a:graphic>
          </wp:anchor>
        </w:drawing>
      </w:r>
    </w:p>
    <w:p w14:paraId="53DDDDDA" w14:textId="7B416EB6" w:rsidR="00B42E4C" w:rsidRPr="008B31E4" w:rsidRDefault="00B42E4C" w:rsidP="00FE5D01"/>
    <w:p w14:paraId="55B9DC03" w14:textId="50B98315" w:rsidR="00BD6E3D" w:rsidRPr="008B31E4" w:rsidRDefault="0054686A" w:rsidP="00A17496">
      <w:pPr>
        <w:pStyle w:val="hnh"/>
      </w:pPr>
      <w:bookmarkStart w:id="140" w:name="_Toc193833018"/>
      <w:r w:rsidRPr="008B31E4">
        <w:t>Hình 4.46. Hộp thoại cập nhật trạng thái phiếu nhập.</w:t>
      </w:r>
      <w:bookmarkEnd w:id="140"/>
    </w:p>
    <w:p w14:paraId="3C95B404" w14:textId="6B94EA5F" w:rsidR="0054686A" w:rsidRPr="008B31E4" w:rsidRDefault="008F6432" w:rsidP="00FE5D01">
      <w:r w:rsidRPr="008B31E4">
        <w:drawing>
          <wp:anchor distT="0" distB="0" distL="114300" distR="114300" simplePos="0" relativeHeight="251719680" behindDoc="0" locked="0" layoutInCell="1" allowOverlap="1" wp14:anchorId="7CF8E07B" wp14:editId="40D13DBF">
            <wp:simplePos x="0" y="0"/>
            <wp:positionH relativeFrom="column">
              <wp:posOffset>-64135</wp:posOffset>
            </wp:positionH>
            <wp:positionV relativeFrom="paragraph">
              <wp:posOffset>227330</wp:posOffset>
            </wp:positionV>
            <wp:extent cx="5762625" cy="2586990"/>
            <wp:effectExtent l="0" t="0" r="9525" b="3810"/>
            <wp:wrapSquare wrapText="bothSides"/>
            <wp:docPr id="664" name="Picture 6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762625" cy="2586990"/>
                    </a:xfrm>
                    <a:prstGeom prst="rect">
                      <a:avLst/>
                    </a:prstGeom>
                  </pic:spPr>
                </pic:pic>
              </a:graphicData>
            </a:graphic>
          </wp:anchor>
        </w:drawing>
      </w:r>
    </w:p>
    <w:p w14:paraId="7D86799C" w14:textId="363A9A95" w:rsidR="008F6432" w:rsidRPr="008B31E4" w:rsidRDefault="008F6432" w:rsidP="00FE5D01"/>
    <w:p w14:paraId="014929F0" w14:textId="075B7E08" w:rsidR="008F6432" w:rsidRPr="008B31E4" w:rsidRDefault="008F6432" w:rsidP="00A17496">
      <w:pPr>
        <w:pStyle w:val="hnh"/>
      </w:pPr>
      <w:bookmarkStart w:id="141" w:name="_Toc193833019"/>
      <w:r w:rsidRPr="008B31E4">
        <w:t>Hình 4.47. Trang danh sách tài khoản</w:t>
      </w:r>
      <w:bookmarkEnd w:id="141"/>
    </w:p>
    <w:p w14:paraId="58DE137B" w14:textId="77777777" w:rsidR="0065587D" w:rsidRPr="008B31E4" w:rsidRDefault="008F6432" w:rsidP="00A17496">
      <w:pPr>
        <w:ind w:firstLine="720"/>
      </w:pPr>
      <w:r w:rsidRPr="008B31E4">
        <w:t xml:space="preserve">Diễn giải: </w:t>
      </w:r>
    </w:p>
    <w:p w14:paraId="038342FB" w14:textId="77777777" w:rsidR="0065587D" w:rsidRPr="008B31E4" w:rsidRDefault="008F6432" w:rsidP="005C732B">
      <w:pPr>
        <w:pStyle w:val="ListParagraph"/>
        <w:numPr>
          <w:ilvl w:val="0"/>
          <w:numId w:val="16"/>
        </w:numPr>
      </w:pPr>
      <w:r w:rsidRPr="008B31E4">
        <w:t>Hiển thị danh sạc tài khoản cho phép thêm, sửa, xóa tài khoản.</w:t>
      </w:r>
      <w:r w:rsidR="0065587D" w:rsidRPr="008B31E4">
        <w:t xml:space="preserve"> </w:t>
      </w:r>
    </w:p>
    <w:p w14:paraId="47B24EC6" w14:textId="0428AD39" w:rsidR="0065587D" w:rsidRPr="008B31E4" w:rsidRDefault="0065587D" w:rsidP="005C732B">
      <w:pPr>
        <w:pStyle w:val="ListParagraph"/>
        <w:numPr>
          <w:ilvl w:val="0"/>
          <w:numId w:val="16"/>
        </w:numPr>
      </w:pPr>
      <w:r w:rsidRPr="008B31E4">
        <w:t>Với chức năng xóa tài khoản khi nhưng dùng vai trò “Admin” đang đăng nhập thì không thể tự xóa tài khoản của mình.</w:t>
      </w:r>
    </w:p>
    <w:p w14:paraId="278A117D" w14:textId="33B3C04D" w:rsidR="0065587D" w:rsidRPr="008B31E4" w:rsidRDefault="0065587D" w:rsidP="00FE5D01"/>
    <w:p w14:paraId="11E5167B" w14:textId="1C9C2243" w:rsidR="0065587D" w:rsidRPr="008B31E4" w:rsidRDefault="0065587D" w:rsidP="00FE5D01"/>
    <w:p w14:paraId="2CDB12F2" w14:textId="6B72A700" w:rsidR="0065587D" w:rsidRPr="008B31E4" w:rsidRDefault="0065587D" w:rsidP="00FE5D01"/>
    <w:p w14:paraId="287DAA15" w14:textId="77F29D80" w:rsidR="0065587D" w:rsidRPr="008B31E4" w:rsidRDefault="0065587D" w:rsidP="00FE5D01"/>
    <w:p w14:paraId="31912858" w14:textId="28C580BA" w:rsidR="0065587D" w:rsidRPr="008B31E4" w:rsidRDefault="0065587D" w:rsidP="00FE5D01"/>
    <w:p w14:paraId="3BE8215C" w14:textId="3A434604" w:rsidR="0065587D" w:rsidRPr="008B31E4" w:rsidRDefault="00A6566A" w:rsidP="00FE5D01">
      <w:r w:rsidRPr="008B31E4">
        <w:drawing>
          <wp:anchor distT="0" distB="0" distL="114300" distR="114300" simplePos="0" relativeHeight="251720704" behindDoc="0" locked="0" layoutInCell="1" allowOverlap="1" wp14:anchorId="41E1E124" wp14:editId="4B130A7F">
            <wp:simplePos x="0" y="0"/>
            <wp:positionH relativeFrom="margin">
              <wp:align>right</wp:align>
            </wp:positionH>
            <wp:positionV relativeFrom="paragraph">
              <wp:posOffset>0</wp:posOffset>
            </wp:positionV>
            <wp:extent cx="5762625" cy="3039745"/>
            <wp:effectExtent l="0" t="0" r="9525" b="8255"/>
            <wp:wrapSquare wrapText="bothSides"/>
            <wp:docPr id="665" name="Picture 6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762625" cy="3039745"/>
                    </a:xfrm>
                    <a:prstGeom prst="rect">
                      <a:avLst/>
                    </a:prstGeom>
                  </pic:spPr>
                </pic:pic>
              </a:graphicData>
            </a:graphic>
          </wp:anchor>
        </w:drawing>
      </w:r>
    </w:p>
    <w:p w14:paraId="34ED638A" w14:textId="3D9F7953" w:rsidR="00A6566A" w:rsidRPr="008B31E4" w:rsidRDefault="00A6566A" w:rsidP="00A17496">
      <w:pPr>
        <w:pStyle w:val="hnh"/>
      </w:pPr>
      <w:bookmarkStart w:id="142" w:name="_Toc193833020"/>
      <w:r w:rsidRPr="008B31E4">
        <w:t>Hình 3.48. Trang thêm tài khoản mới</w:t>
      </w:r>
      <w:bookmarkEnd w:id="142"/>
    </w:p>
    <w:p w14:paraId="1210772F" w14:textId="73C4C8C8" w:rsidR="00A6566A" w:rsidRDefault="00A6566A" w:rsidP="00A17496">
      <w:pPr>
        <w:ind w:right="57" w:firstLine="720"/>
      </w:pPr>
      <w:r w:rsidRPr="008B31E4">
        <w:t>Diễn giải : điền đầy đủ thông tin để tạo tại khoản mới và chọn vai trò mong muốn( nếu không chọn vai trò thì sẽ gặp lỗi khi tạo tài khoản).</w:t>
      </w:r>
    </w:p>
    <w:p w14:paraId="5F57A787" w14:textId="336B21F2" w:rsidR="00A17496" w:rsidRPr="008B31E4" w:rsidRDefault="00A17496" w:rsidP="00FE5D01">
      <w:r w:rsidRPr="008B31E4">
        <w:drawing>
          <wp:anchor distT="0" distB="0" distL="114300" distR="114300" simplePos="0" relativeHeight="251756544" behindDoc="0" locked="0" layoutInCell="1" allowOverlap="1" wp14:anchorId="30020626" wp14:editId="58B2B359">
            <wp:simplePos x="0" y="0"/>
            <wp:positionH relativeFrom="margin">
              <wp:posOffset>0</wp:posOffset>
            </wp:positionH>
            <wp:positionV relativeFrom="paragraph">
              <wp:posOffset>263525</wp:posOffset>
            </wp:positionV>
            <wp:extent cx="5762625" cy="2463800"/>
            <wp:effectExtent l="0" t="0" r="9525" b="0"/>
            <wp:wrapSquare wrapText="bothSides"/>
            <wp:docPr id="666" name="Picture 6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762625" cy="2463800"/>
                    </a:xfrm>
                    <a:prstGeom prst="rect">
                      <a:avLst/>
                    </a:prstGeom>
                  </pic:spPr>
                </pic:pic>
              </a:graphicData>
            </a:graphic>
          </wp:anchor>
        </w:drawing>
      </w:r>
    </w:p>
    <w:p w14:paraId="0113C5B6" w14:textId="08519012" w:rsidR="00A6566A" w:rsidRPr="008B31E4" w:rsidRDefault="00A6566A" w:rsidP="00FE5D01"/>
    <w:p w14:paraId="479AA921" w14:textId="18042F3D" w:rsidR="004C0CB5" w:rsidRPr="008B31E4" w:rsidRDefault="004C0CB5" w:rsidP="00A17496">
      <w:pPr>
        <w:pStyle w:val="hnh"/>
      </w:pPr>
      <w:bookmarkStart w:id="143" w:name="_Toc193833021"/>
      <w:r w:rsidRPr="008B31E4">
        <w:t>Hình 3.49. Trang chỉnh sửa tài khoản</w:t>
      </w:r>
      <w:bookmarkEnd w:id="143"/>
    </w:p>
    <w:p w14:paraId="4F278460" w14:textId="504CE2CC" w:rsidR="004C0CB5" w:rsidRPr="008B31E4" w:rsidRDefault="004C0CB5" w:rsidP="00A17496">
      <w:pPr>
        <w:ind w:firstLine="720"/>
      </w:pPr>
      <w:r w:rsidRPr="008B31E4">
        <w:t>Diễn giải: cho phép chỉnh sửa thông tin tài khoản( trừ tên tài khoản), nếu vai trò người không được chọn mới thì khi bấm “Lưu” vai trò cũ sẽ được giữ.</w:t>
      </w:r>
    </w:p>
    <w:p w14:paraId="30A59011" w14:textId="121DF6E9" w:rsidR="004C0CB5" w:rsidRPr="008B31E4" w:rsidRDefault="004C0CB5" w:rsidP="00FE5D01"/>
    <w:p w14:paraId="2295FCB9" w14:textId="6F0D01E5" w:rsidR="004C0CB5" w:rsidRPr="008B31E4" w:rsidRDefault="004C0CB5" w:rsidP="00FE5D01"/>
    <w:p w14:paraId="2E32AD07" w14:textId="6924AF6C" w:rsidR="004C0CB5" w:rsidRPr="008B31E4" w:rsidRDefault="004C0CB5" w:rsidP="00FE5D01"/>
    <w:p w14:paraId="6D40E7C7" w14:textId="1C2C5631" w:rsidR="004C0CB5" w:rsidRPr="008B31E4" w:rsidRDefault="004C0CB5" w:rsidP="00FE5D01">
      <w:r w:rsidRPr="008B31E4">
        <w:drawing>
          <wp:anchor distT="0" distB="0" distL="114300" distR="114300" simplePos="0" relativeHeight="251722752" behindDoc="0" locked="0" layoutInCell="1" allowOverlap="1" wp14:anchorId="3C90E2C2" wp14:editId="0A46575D">
            <wp:simplePos x="0" y="0"/>
            <wp:positionH relativeFrom="margin">
              <wp:posOffset>-635</wp:posOffset>
            </wp:positionH>
            <wp:positionV relativeFrom="paragraph">
              <wp:posOffset>57150</wp:posOffset>
            </wp:positionV>
            <wp:extent cx="5762625" cy="2504440"/>
            <wp:effectExtent l="0" t="0" r="9525" b="0"/>
            <wp:wrapSquare wrapText="bothSides"/>
            <wp:docPr id="667" name="Picture 6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762625" cy="2504440"/>
                    </a:xfrm>
                    <a:prstGeom prst="rect">
                      <a:avLst/>
                    </a:prstGeom>
                  </pic:spPr>
                </pic:pic>
              </a:graphicData>
            </a:graphic>
          </wp:anchor>
        </w:drawing>
      </w:r>
    </w:p>
    <w:p w14:paraId="3F6A9FD2" w14:textId="3A315F9E" w:rsidR="004C0CB5" w:rsidRPr="008B31E4" w:rsidRDefault="004C0CB5" w:rsidP="00A17496">
      <w:pPr>
        <w:pStyle w:val="hnh"/>
      </w:pPr>
      <w:bookmarkStart w:id="144" w:name="_Toc193833022"/>
      <w:r w:rsidRPr="008B31E4">
        <w:t xml:space="preserve">Hình </w:t>
      </w:r>
      <w:r w:rsidR="00822564" w:rsidRPr="008B31E4">
        <w:t>3</w:t>
      </w:r>
      <w:r w:rsidRPr="008B31E4">
        <w:t>.50. Trang quản lí tin tức</w:t>
      </w:r>
      <w:r w:rsidR="00822564" w:rsidRPr="008B31E4">
        <w:t xml:space="preserve"> bài viết</w:t>
      </w:r>
      <w:bookmarkEnd w:id="144"/>
    </w:p>
    <w:p w14:paraId="7A7A22ED" w14:textId="57B83F6F" w:rsidR="00822564" w:rsidRDefault="004C0CB5" w:rsidP="00A17496">
      <w:pPr>
        <w:ind w:firstLine="720"/>
      </w:pPr>
      <w:r w:rsidRPr="008B31E4">
        <w:t>Diễn giải: hiển thị danh sách các tin tưc, thêm , sửa , xóa bài viết. Bật , tắt trạng thái hoạt động của bài viết.</w:t>
      </w:r>
    </w:p>
    <w:p w14:paraId="5266672E" w14:textId="35096D1E" w:rsidR="00A17496" w:rsidRPr="008B31E4" w:rsidRDefault="00A17496" w:rsidP="00FE5D01">
      <w:r w:rsidRPr="008B31E4">
        <w:drawing>
          <wp:anchor distT="0" distB="0" distL="114300" distR="114300" simplePos="0" relativeHeight="251758592" behindDoc="0" locked="0" layoutInCell="1" allowOverlap="1" wp14:anchorId="45ABEA78" wp14:editId="6F4EDDE0">
            <wp:simplePos x="0" y="0"/>
            <wp:positionH relativeFrom="margin">
              <wp:posOffset>0</wp:posOffset>
            </wp:positionH>
            <wp:positionV relativeFrom="paragraph">
              <wp:posOffset>263525</wp:posOffset>
            </wp:positionV>
            <wp:extent cx="5762625" cy="2550160"/>
            <wp:effectExtent l="0" t="0" r="9525" b="2540"/>
            <wp:wrapSquare wrapText="bothSides"/>
            <wp:docPr id="668" name="Picture 6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762625" cy="2550160"/>
                    </a:xfrm>
                    <a:prstGeom prst="rect">
                      <a:avLst/>
                    </a:prstGeom>
                  </pic:spPr>
                </pic:pic>
              </a:graphicData>
            </a:graphic>
          </wp:anchor>
        </w:drawing>
      </w:r>
    </w:p>
    <w:p w14:paraId="606F97FB" w14:textId="2F06562B" w:rsidR="00822564" w:rsidRPr="008B31E4" w:rsidRDefault="00822564" w:rsidP="00FE5D01"/>
    <w:p w14:paraId="21247F6C" w14:textId="2F86B606" w:rsidR="00822564" w:rsidRPr="008B31E4" w:rsidRDefault="00822564" w:rsidP="00A17496">
      <w:pPr>
        <w:pStyle w:val="hnh"/>
      </w:pPr>
      <w:bookmarkStart w:id="145" w:name="_Toc193833023"/>
      <w:r w:rsidRPr="008B31E4">
        <w:t>Hình 3.51. Trang thêm bài viết</w:t>
      </w:r>
      <w:bookmarkEnd w:id="145"/>
    </w:p>
    <w:p w14:paraId="4EB07066" w14:textId="77777777" w:rsidR="00822564" w:rsidRPr="008B31E4" w:rsidRDefault="00822564" w:rsidP="00A17496">
      <w:pPr>
        <w:ind w:firstLine="720"/>
      </w:pPr>
      <w:r w:rsidRPr="008B31E4">
        <w:t xml:space="preserve">Diễn giải: </w:t>
      </w:r>
    </w:p>
    <w:p w14:paraId="5E01D7B9" w14:textId="7E667D42" w:rsidR="00822564" w:rsidRPr="008B31E4" w:rsidRDefault="00822564" w:rsidP="00A17496">
      <w:pPr>
        <w:ind w:firstLine="720"/>
      </w:pPr>
      <w:r w:rsidRPr="008B31E4">
        <w:t>Thêm thông tin bài viết. Ở phần  chi tiết ô nhập  cho phép nhận văn bản và html để người dùng dễ dàng sử dụng.</w:t>
      </w:r>
    </w:p>
    <w:p w14:paraId="3CE056B2" w14:textId="17F4BA02" w:rsidR="00822564" w:rsidRPr="008B31E4" w:rsidRDefault="00822564" w:rsidP="00A17496">
      <w:pPr>
        <w:ind w:firstLine="720"/>
      </w:pPr>
      <w:r w:rsidRPr="008B31E4">
        <w:t>Người dùng bấm nút lưu để thêm bài viết mới.</w:t>
      </w:r>
    </w:p>
    <w:p w14:paraId="229095A7" w14:textId="057CF661" w:rsidR="00822564" w:rsidRPr="008B31E4" w:rsidRDefault="00822564" w:rsidP="00FE5D01"/>
    <w:p w14:paraId="260493E6" w14:textId="18AA9BEC" w:rsidR="00822564" w:rsidRPr="008B31E4" w:rsidRDefault="00822564" w:rsidP="00FE5D01"/>
    <w:p w14:paraId="642C7D81" w14:textId="19D7B6BA" w:rsidR="00822564" w:rsidRPr="008B31E4" w:rsidRDefault="00822564" w:rsidP="00FE5D01"/>
    <w:p w14:paraId="0389B087" w14:textId="5445CBF0" w:rsidR="00822564" w:rsidRPr="008B31E4" w:rsidRDefault="00822564" w:rsidP="00FE5D01"/>
    <w:p w14:paraId="14AD8610" w14:textId="5FFCDF6A" w:rsidR="00822564" w:rsidRPr="008B31E4" w:rsidRDefault="00822564" w:rsidP="00FE5D01"/>
    <w:p w14:paraId="0313C9EA" w14:textId="3D2B137A" w:rsidR="00822564" w:rsidRPr="008B31E4" w:rsidRDefault="00822564" w:rsidP="00FE5D01">
      <w:r w:rsidRPr="008B31E4">
        <w:drawing>
          <wp:anchor distT="0" distB="0" distL="114300" distR="114300" simplePos="0" relativeHeight="251724800" behindDoc="0" locked="0" layoutInCell="1" allowOverlap="1" wp14:anchorId="3896F6CD" wp14:editId="2A0C3057">
            <wp:simplePos x="0" y="0"/>
            <wp:positionH relativeFrom="margin">
              <wp:posOffset>-635</wp:posOffset>
            </wp:positionH>
            <wp:positionV relativeFrom="paragraph">
              <wp:posOffset>114300</wp:posOffset>
            </wp:positionV>
            <wp:extent cx="5762625" cy="2869565"/>
            <wp:effectExtent l="0" t="0" r="9525" b="6985"/>
            <wp:wrapSquare wrapText="bothSides"/>
            <wp:docPr id="669" name="Picture 6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762625" cy="2869565"/>
                    </a:xfrm>
                    <a:prstGeom prst="rect">
                      <a:avLst/>
                    </a:prstGeom>
                  </pic:spPr>
                </pic:pic>
              </a:graphicData>
            </a:graphic>
          </wp:anchor>
        </w:drawing>
      </w:r>
    </w:p>
    <w:p w14:paraId="5349A4D8" w14:textId="5671C6DE" w:rsidR="00822564" w:rsidRPr="008B31E4" w:rsidRDefault="00BC38C1" w:rsidP="00A17496">
      <w:pPr>
        <w:pStyle w:val="hnh"/>
      </w:pPr>
      <w:bookmarkStart w:id="146" w:name="_Toc193833024"/>
      <w:r w:rsidRPr="008B31E4">
        <w:drawing>
          <wp:anchor distT="0" distB="0" distL="114300" distR="114300" simplePos="0" relativeHeight="251725824" behindDoc="0" locked="0" layoutInCell="1" allowOverlap="1" wp14:anchorId="7BF7F209" wp14:editId="65E71866">
            <wp:simplePos x="0" y="0"/>
            <wp:positionH relativeFrom="margin">
              <wp:posOffset>-635</wp:posOffset>
            </wp:positionH>
            <wp:positionV relativeFrom="paragraph">
              <wp:posOffset>394970</wp:posOffset>
            </wp:positionV>
            <wp:extent cx="5762625" cy="2577465"/>
            <wp:effectExtent l="0" t="0" r="9525" b="0"/>
            <wp:wrapSquare wrapText="bothSides"/>
            <wp:docPr id="670" name="Picture 6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762625" cy="2577465"/>
                    </a:xfrm>
                    <a:prstGeom prst="rect">
                      <a:avLst/>
                    </a:prstGeom>
                  </pic:spPr>
                </pic:pic>
              </a:graphicData>
            </a:graphic>
          </wp:anchor>
        </w:drawing>
      </w:r>
      <w:r w:rsidR="00822564" w:rsidRPr="008B31E4">
        <w:t xml:space="preserve">Hình 3.52. </w:t>
      </w:r>
      <w:r w:rsidRPr="008B31E4">
        <w:t>Trang chỉnh sửa bài viết</w:t>
      </w:r>
      <w:bookmarkEnd w:id="146"/>
    </w:p>
    <w:p w14:paraId="7D0FC2BC" w14:textId="77C73544" w:rsidR="00BC38C1" w:rsidRPr="008B31E4" w:rsidRDefault="00BC38C1" w:rsidP="00FE5D01"/>
    <w:p w14:paraId="6C018F6B" w14:textId="063446D9" w:rsidR="00BC38C1" w:rsidRPr="008B31E4" w:rsidRDefault="00BC38C1" w:rsidP="00A17496">
      <w:pPr>
        <w:pStyle w:val="hnh"/>
      </w:pPr>
      <w:bookmarkStart w:id="147" w:name="_Toc193833025"/>
      <w:r w:rsidRPr="008B31E4">
        <w:t>Hình 3.53. Trang quản lí đơn hàng</w:t>
      </w:r>
      <w:bookmarkEnd w:id="147"/>
    </w:p>
    <w:p w14:paraId="0DEE9218" w14:textId="77777777" w:rsidR="00BC38C1" w:rsidRPr="008B31E4" w:rsidRDefault="00BC38C1" w:rsidP="00E311FE">
      <w:pPr>
        <w:ind w:firstLine="720"/>
      </w:pPr>
      <w:r w:rsidRPr="008B31E4">
        <w:t xml:space="preserve">Diễn giải: </w:t>
      </w:r>
    </w:p>
    <w:p w14:paraId="5647288A" w14:textId="77777777" w:rsidR="00BC38C1" w:rsidRPr="008B31E4" w:rsidRDefault="00BC38C1" w:rsidP="005C732B">
      <w:pPr>
        <w:pStyle w:val="ListParagraph"/>
        <w:numPr>
          <w:ilvl w:val="0"/>
          <w:numId w:val="14"/>
        </w:numPr>
      </w:pPr>
      <w:r w:rsidRPr="008B31E4">
        <w:t>Hiện thị tất cả thông tin tổng quát của tất cả các đơn hàng được đặt thành công.</w:t>
      </w:r>
    </w:p>
    <w:p w14:paraId="6BE6582B" w14:textId="31D51303" w:rsidR="00BC38C1" w:rsidRPr="008B31E4" w:rsidRDefault="00BC38C1" w:rsidP="005C732B">
      <w:pPr>
        <w:pStyle w:val="ListParagraph"/>
        <w:numPr>
          <w:ilvl w:val="0"/>
          <w:numId w:val="14"/>
        </w:numPr>
      </w:pPr>
      <w:r w:rsidRPr="008B31E4">
        <w:t xml:space="preserve">Khi nhấn vào “Xem” chuyển đến trang chi tiết của đơn hàng. </w:t>
      </w:r>
    </w:p>
    <w:p w14:paraId="12E7DEDB" w14:textId="7ED149FA" w:rsidR="00BC38C1" w:rsidRPr="008B31E4" w:rsidRDefault="00BC38C1" w:rsidP="005C732B">
      <w:pPr>
        <w:pStyle w:val="ListParagraph"/>
        <w:numPr>
          <w:ilvl w:val="0"/>
          <w:numId w:val="14"/>
        </w:numPr>
      </w:pPr>
      <w:r w:rsidRPr="008B31E4">
        <w:t>Chức năng xóa đơn hàng cho phép xóa đơn hàng khỏi hệ thống.</w:t>
      </w:r>
    </w:p>
    <w:p w14:paraId="3E0FEC70" w14:textId="02EB16CB" w:rsidR="00BC38C1" w:rsidRPr="008B31E4" w:rsidRDefault="00BC38C1" w:rsidP="005C732B">
      <w:pPr>
        <w:pStyle w:val="ListParagraph"/>
        <w:numPr>
          <w:ilvl w:val="0"/>
          <w:numId w:val="14"/>
        </w:numPr>
      </w:pPr>
      <w:r w:rsidRPr="008B31E4">
        <w:t>Cập nhật trạng thái đơn hàng khi người dùng bấm vào “cập nhật”.</w:t>
      </w:r>
    </w:p>
    <w:p w14:paraId="0FD6295D" w14:textId="201B121E" w:rsidR="00BC38C1" w:rsidRPr="008B31E4" w:rsidRDefault="00BC38C1" w:rsidP="00FE5D01"/>
    <w:p w14:paraId="4992D3E7" w14:textId="20D817F1" w:rsidR="00BC38C1" w:rsidRPr="008B31E4" w:rsidRDefault="00BC38C1" w:rsidP="00FE5D01"/>
    <w:p w14:paraId="1D1B35EB" w14:textId="37F04925" w:rsidR="00BC38C1" w:rsidRPr="008B31E4" w:rsidRDefault="00BC38C1" w:rsidP="00FE5D01"/>
    <w:p w14:paraId="1832E2F1" w14:textId="7338EA80" w:rsidR="00BC38C1" w:rsidRPr="008B31E4" w:rsidRDefault="00BC38C1" w:rsidP="00FE5D01"/>
    <w:p w14:paraId="0198F931" w14:textId="01AE5336" w:rsidR="00BC38C1" w:rsidRPr="008B31E4" w:rsidRDefault="00850B5D" w:rsidP="00FE5D01">
      <w:r w:rsidRPr="008B31E4">
        <w:drawing>
          <wp:anchor distT="0" distB="0" distL="114300" distR="114300" simplePos="0" relativeHeight="251726848" behindDoc="0" locked="0" layoutInCell="1" allowOverlap="1" wp14:anchorId="17BAE894" wp14:editId="1F4054AB">
            <wp:simplePos x="0" y="0"/>
            <wp:positionH relativeFrom="margin">
              <wp:posOffset>-635</wp:posOffset>
            </wp:positionH>
            <wp:positionV relativeFrom="paragraph">
              <wp:posOffset>114300</wp:posOffset>
            </wp:positionV>
            <wp:extent cx="5762625" cy="2265045"/>
            <wp:effectExtent l="0" t="0" r="9525" b="1905"/>
            <wp:wrapSquare wrapText="bothSides"/>
            <wp:docPr id="671" name="Picture 6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762625" cy="2265045"/>
                    </a:xfrm>
                    <a:prstGeom prst="rect">
                      <a:avLst/>
                    </a:prstGeom>
                  </pic:spPr>
                </pic:pic>
              </a:graphicData>
            </a:graphic>
          </wp:anchor>
        </w:drawing>
      </w:r>
    </w:p>
    <w:p w14:paraId="2E5AC620" w14:textId="73264B24" w:rsidR="00850B5D" w:rsidRPr="008B31E4" w:rsidRDefault="00850B5D" w:rsidP="00E311FE">
      <w:pPr>
        <w:pStyle w:val="hnh"/>
      </w:pPr>
      <w:bookmarkStart w:id="148" w:name="_Toc193833026"/>
      <w:r w:rsidRPr="008B31E4">
        <w:t>Hình 3.54. Trang chi tiết đơn hàng</w:t>
      </w:r>
      <w:bookmarkEnd w:id="148"/>
    </w:p>
    <w:p w14:paraId="6B6F7351" w14:textId="18D2DC9E" w:rsidR="00850B5D" w:rsidRPr="008B31E4" w:rsidRDefault="00850B5D" w:rsidP="00FE5D01">
      <w:r w:rsidRPr="008B31E4">
        <w:drawing>
          <wp:anchor distT="0" distB="0" distL="114300" distR="114300" simplePos="0" relativeHeight="251727872" behindDoc="0" locked="0" layoutInCell="1" allowOverlap="1" wp14:anchorId="3ABBCB40" wp14:editId="3E6989AF">
            <wp:simplePos x="0" y="0"/>
            <wp:positionH relativeFrom="margin">
              <wp:posOffset>-635</wp:posOffset>
            </wp:positionH>
            <wp:positionV relativeFrom="paragraph">
              <wp:posOffset>373380</wp:posOffset>
            </wp:positionV>
            <wp:extent cx="5762625" cy="2589530"/>
            <wp:effectExtent l="0" t="0" r="9525" b="1270"/>
            <wp:wrapSquare wrapText="bothSides"/>
            <wp:docPr id="672" name="Picture 6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762625" cy="2589530"/>
                    </a:xfrm>
                    <a:prstGeom prst="rect">
                      <a:avLst/>
                    </a:prstGeom>
                  </pic:spPr>
                </pic:pic>
              </a:graphicData>
            </a:graphic>
          </wp:anchor>
        </w:drawing>
      </w:r>
      <w:r w:rsidR="00E311FE">
        <w:rPr>
          <w:lang w:val="vi-VN"/>
        </w:rPr>
        <w:t xml:space="preserve">        </w:t>
      </w:r>
      <w:r w:rsidRPr="008B31E4">
        <w:t>Diễn giải trang chi tiết đơn hàng: hiện thi thông tin chi tiết về đơn hàng.</w:t>
      </w:r>
    </w:p>
    <w:p w14:paraId="4F11B174" w14:textId="6B1D7BD4" w:rsidR="00850B5D" w:rsidRPr="008B31E4" w:rsidRDefault="00850B5D" w:rsidP="00FE5D01"/>
    <w:p w14:paraId="30B0CD54" w14:textId="207E8CD9" w:rsidR="004C0CB5" w:rsidRDefault="00850B5D" w:rsidP="00E311FE">
      <w:pPr>
        <w:pStyle w:val="hnh"/>
      </w:pPr>
      <w:bookmarkStart w:id="149" w:name="_Toc193833027"/>
      <w:r w:rsidRPr="008B31E4">
        <w:t xml:space="preserve">Hình 3.55. Hội thoại </w:t>
      </w:r>
      <w:r w:rsidR="00F07929" w:rsidRPr="008B31E4">
        <w:t>cập nhập trạng thái đơn hàng</w:t>
      </w:r>
      <w:bookmarkEnd w:id="149"/>
    </w:p>
    <w:p w14:paraId="31EE2F35" w14:textId="60D2D1EF" w:rsidR="00E311FE" w:rsidRDefault="00E311FE" w:rsidP="00FE5D01"/>
    <w:p w14:paraId="12CCB1AB" w14:textId="51C8998E" w:rsidR="00E311FE" w:rsidRDefault="00E311FE" w:rsidP="00FE5D01"/>
    <w:p w14:paraId="17B7AB6A" w14:textId="7C37B847" w:rsidR="00E311FE" w:rsidRDefault="00E311FE" w:rsidP="00FE5D01"/>
    <w:p w14:paraId="00A57388" w14:textId="664DE612" w:rsidR="00E311FE" w:rsidRDefault="00E311FE" w:rsidP="00FE5D01"/>
    <w:p w14:paraId="55802D2F" w14:textId="315257EA" w:rsidR="00E311FE" w:rsidRDefault="00E311FE" w:rsidP="00FE5D01"/>
    <w:p w14:paraId="3F037ECE" w14:textId="042473AA" w:rsidR="00E311FE" w:rsidRDefault="00E311FE" w:rsidP="00FE5D01"/>
    <w:p w14:paraId="0575F789" w14:textId="19A5EDC8" w:rsidR="00E311FE" w:rsidRDefault="00E311FE" w:rsidP="00FE5D01"/>
    <w:p w14:paraId="0D9FCF2D" w14:textId="46DBA9B2" w:rsidR="00E311FE" w:rsidRDefault="00E311FE" w:rsidP="00FE5D01"/>
    <w:p w14:paraId="7409DBEA" w14:textId="3946A070" w:rsidR="00E311FE" w:rsidRPr="008B31E4" w:rsidRDefault="00E311FE" w:rsidP="00FE5D01">
      <w:r w:rsidRPr="008B31E4">
        <w:drawing>
          <wp:anchor distT="0" distB="0" distL="114300" distR="114300" simplePos="0" relativeHeight="251760640" behindDoc="0" locked="0" layoutInCell="1" allowOverlap="1" wp14:anchorId="6585A90D" wp14:editId="53B332AF">
            <wp:simplePos x="0" y="0"/>
            <wp:positionH relativeFrom="column">
              <wp:posOffset>0</wp:posOffset>
            </wp:positionH>
            <wp:positionV relativeFrom="paragraph">
              <wp:posOffset>263525</wp:posOffset>
            </wp:positionV>
            <wp:extent cx="5762625" cy="2216785"/>
            <wp:effectExtent l="0" t="0" r="9525" b="0"/>
            <wp:wrapSquare wrapText="bothSides"/>
            <wp:docPr id="673" name="Picture 6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762625" cy="2216785"/>
                    </a:xfrm>
                    <a:prstGeom prst="rect">
                      <a:avLst/>
                    </a:prstGeom>
                  </pic:spPr>
                </pic:pic>
              </a:graphicData>
            </a:graphic>
          </wp:anchor>
        </w:drawing>
      </w:r>
    </w:p>
    <w:p w14:paraId="57408B1B" w14:textId="41DCB003" w:rsidR="00F07929" w:rsidRPr="008B31E4" w:rsidRDefault="00F07929" w:rsidP="00E311FE">
      <w:pPr>
        <w:pStyle w:val="hnh"/>
      </w:pPr>
      <w:bookmarkStart w:id="150" w:name="_Toc193833028"/>
      <w:r w:rsidRPr="008B31E4">
        <w:t>Hình 3.56. Trang quản lý nhà cung cấp</w:t>
      </w:r>
      <w:bookmarkEnd w:id="150"/>
    </w:p>
    <w:p w14:paraId="0266B372" w14:textId="77777777" w:rsidR="00F07929" w:rsidRPr="008B31E4" w:rsidRDefault="00F07929" w:rsidP="00E311FE">
      <w:pPr>
        <w:ind w:firstLine="720"/>
      </w:pPr>
      <w:r w:rsidRPr="008B31E4">
        <w:t xml:space="preserve">Diễn giải: </w:t>
      </w:r>
    </w:p>
    <w:p w14:paraId="4FB8644B" w14:textId="7762A3B6" w:rsidR="00F07929" w:rsidRPr="008B31E4" w:rsidRDefault="00F07929" w:rsidP="005C732B">
      <w:pPr>
        <w:pStyle w:val="ListParagraph"/>
        <w:numPr>
          <w:ilvl w:val="0"/>
          <w:numId w:val="15"/>
        </w:numPr>
      </w:pPr>
      <w:r w:rsidRPr="008B31E4">
        <w:t>Hiển thị danh sách nhà cung cấp.</w:t>
      </w:r>
    </w:p>
    <w:p w14:paraId="1E2F6AAA" w14:textId="06D820A9" w:rsidR="00F07929" w:rsidRPr="008B31E4" w:rsidRDefault="00F07929" w:rsidP="005C732B">
      <w:pPr>
        <w:pStyle w:val="ListParagraph"/>
        <w:numPr>
          <w:ilvl w:val="0"/>
          <w:numId w:val="15"/>
        </w:numPr>
      </w:pPr>
      <w:r w:rsidRPr="008B31E4">
        <w:t>Thêm, sửa, xóa nhà cung cấp.</w:t>
      </w:r>
    </w:p>
    <w:p w14:paraId="2C699FD4" w14:textId="53BF5ABD" w:rsidR="00F07929" w:rsidRPr="008B31E4" w:rsidRDefault="00F07929" w:rsidP="005C732B">
      <w:pPr>
        <w:pStyle w:val="ListParagraph"/>
        <w:numPr>
          <w:ilvl w:val="0"/>
          <w:numId w:val="15"/>
        </w:numPr>
      </w:pPr>
      <w:r w:rsidRPr="008B31E4">
        <w:t>Bật tắt hoạt động nhà cung cấp.</w:t>
      </w:r>
    </w:p>
    <w:p w14:paraId="0FD67A00" w14:textId="6F08DEB9" w:rsidR="00F07929" w:rsidRPr="008B31E4" w:rsidRDefault="004870BB" w:rsidP="00FE5D01">
      <w:r w:rsidRPr="008B31E4">
        <w:drawing>
          <wp:anchor distT="0" distB="0" distL="114300" distR="114300" simplePos="0" relativeHeight="251729920" behindDoc="0" locked="0" layoutInCell="1" allowOverlap="1" wp14:anchorId="573D6D18" wp14:editId="52B17F32">
            <wp:simplePos x="0" y="0"/>
            <wp:positionH relativeFrom="column">
              <wp:posOffset>-38735</wp:posOffset>
            </wp:positionH>
            <wp:positionV relativeFrom="paragraph">
              <wp:posOffset>290830</wp:posOffset>
            </wp:positionV>
            <wp:extent cx="5762625" cy="2364105"/>
            <wp:effectExtent l="0" t="0" r="9525" b="0"/>
            <wp:wrapSquare wrapText="bothSides"/>
            <wp:docPr id="674" name="Picture 6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762625" cy="2364105"/>
                    </a:xfrm>
                    <a:prstGeom prst="rect">
                      <a:avLst/>
                    </a:prstGeom>
                  </pic:spPr>
                </pic:pic>
              </a:graphicData>
            </a:graphic>
          </wp:anchor>
        </w:drawing>
      </w:r>
    </w:p>
    <w:p w14:paraId="68455CE6" w14:textId="4809DF1C" w:rsidR="0065587D" w:rsidRPr="008B31E4" w:rsidRDefault="0065587D" w:rsidP="00FE5D01"/>
    <w:p w14:paraId="7CB8D1D0" w14:textId="6BBF7D2C" w:rsidR="0065587D" w:rsidRPr="008B31E4" w:rsidRDefault="004870BB" w:rsidP="00E311FE">
      <w:pPr>
        <w:pStyle w:val="hnh"/>
      </w:pPr>
      <w:bookmarkStart w:id="151" w:name="_Toc193833029"/>
      <w:r w:rsidRPr="008B31E4">
        <w:t>Hình 3.57. Trang thêm nhà cung cấp</w:t>
      </w:r>
      <w:bookmarkEnd w:id="151"/>
    </w:p>
    <w:p w14:paraId="2C31F8DF" w14:textId="3B0F6E6F" w:rsidR="004870BB" w:rsidRPr="008B31E4" w:rsidRDefault="004870BB" w:rsidP="00E311FE">
      <w:pPr>
        <w:ind w:firstLine="720"/>
      </w:pPr>
      <w:r w:rsidRPr="008B31E4">
        <w:t>Diễn giải: Nhập đầy đủ các thông tin và bấm “Lưu” để thêm nhà cung cấp mới.</w:t>
      </w:r>
    </w:p>
    <w:p w14:paraId="5A0C5949" w14:textId="426D5635" w:rsidR="004870BB" w:rsidRPr="008B31E4" w:rsidRDefault="004870BB" w:rsidP="00FE5D01">
      <w:r w:rsidRPr="008B31E4">
        <w:lastRenderedPageBreak/>
        <w:drawing>
          <wp:anchor distT="0" distB="0" distL="114300" distR="114300" simplePos="0" relativeHeight="251730944" behindDoc="0" locked="0" layoutInCell="1" allowOverlap="1" wp14:anchorId="14748E07" wp14:editId="37BD5732">
            <wp:simplePos x="0" y="0"/>
            <wp:positionH relativeFrom="column">
              <wp:posOffset>-197485</wp:posOffset>
            </wp:positionH>
            <wp:positionV relativeFrom="paragraph">
              <wp:posOffset>200660</wp:posOffset>
            </wp:positionV>
            <wp:extent cx="5762625" cy="2533650"/>
            <wp:effectExtent l="0" t="0" r="9525" b="0"/>
            <wp:wrapSquare wrapText="bothSides"/>
            <wp:docPr id="675" name="Picture 6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762625" cy="2533650"/>
                    </a:xfrm>
                    <a:prstGeom prst="rect">
                      <a:avLst/>
                    </a:prstGeom>
                  </pic:spPr>
                </pic:pic>
              </a:graphicData>
            </a:graphic>
          </wp:anchor>
        </w:drawing>
      </w:r>
    </w:p>
    <w:p w14:paraId="5BFE9FA5" w14:textId="13691C3F" w:rsidR="008F6432" w:rsidRPr="008B31E4" w:rsidRDefault="008F6432" w:rsidP="00FE5D01"/>
    <w:p w14:paraId="0D24D32E" w14:textId="62755734" w:rsidR="0065587D" w:rsidRPr="008B31E4" w:rsidRDefault="004870BB" w:rsidP="00E311FE">
      <w:pPr>
        <w:pStyle w:val="hnh"/>
      </w:pPr>
      <w:bookmarkStart w:id="152" w:name="_Toc193833030"/>
      <w:r w:rsidRPr="008B31E4">
        <w:t>Hình 3.58. Trang chỉnh sửa nhà cung cấp</w:t>
      </w:r>
      <w:bookmarkEnd w:id="152"/>
    </w:p>
    <w:p w14:paraId="4A9F48DF" w14:textId="68307133" w:rsidR="004870BB" w:rsidRPr="008B31E4" w:rsidRDefault="004870BB" w:rsidP="00E311FE">
      <w:pPr>
        <w:ind w:firstLine="720"/>
      </w:pPr>
      <w:r w:rsidRPr="008B31E4">
        <w:t>Diễn giải: Cập nhật thông tin cần chỉnh sửa và bấm nút “Lưu” để lưu lại thông tin.</w:t>
      </w:r>
    </w:p>
    <w:p w14:paraId="25739662" w14:textId="5BE546C0" w:rsidR="004870BB" w:rsidRPr="008B31E4" w:rsidRDefault="00E311FE" w:rsidP="00FE5D01">
      <w:r w:rsidRPr="008B31E4">
        <w:drawing>
          <wp:anchor distT="0" distB="0" distL="114300" distR="114300" simplePos="0" relativeHeight="251731968" behindDoc="0" locked="0" layoutInCell="1" allowOverlap="1" wp14:anchorId="44BED4CF" wp14:editId="28650B70">
            <wp:simplePos x="0" y="0"/>
            <wp:positionH relativeFrom="page">
              <wp:posOffset>782884</wp:posOffset>
            </wp:positionH>
            <wp:positionV relativeFrom="paragraph">
              <wp:posOffset>195838</wp:posOffset>
            </wp:positionV>
            <wp:extent cx="5762625" cy="2541905"/>
            <wp:effectExtent l="0" t="0" r="9525" b="0"/>
            <wp:wrapSquare wrapText="bothSides"/>
            <wp:docPr id="676" name="Picture 6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762625" cy="2541905"/>
                    </a:xfrm>
                    <a:prstGeom prst="rect">
                      <a:avLst/>
                    </a:prstGeom>
                  </pic:spPr>
                </pic:pic>
              </a:graphicData>
            </a:graphic>
          </wp:anchor>
        </w:drawing>
      </w:r>
    </w:p>
    <w:p w14:paraId="290D1607" w14:textId="052DEDA0" w:rsidR="00A550C0" w:rsidRPr="008B31E4" w:rsidRDefault="00A550C0" w:rsidP="00FE5D01"/>
    <w:p w14:paraId="17EDADC0" w14:textId="57365EF2" w:rsidR="00A550C0" w:rsidRPr="008B31E4" w:rsidRDefault="00A550C0" w:rsidP="00E311FE">
      <w:pPr>
        <w:pStyle w:val="hnh"/>
      </w:pPr>
      <w:bookmarkStart w:id="153" w:name="_Toc193833031"/>
      <w:r w:rsidRPr="008B31E4">
        <w:t>Hình 3.34. Trang thống kê</w:t>
      </w:r>
      <w:bookmarkEnd w:id="153"/>
      <w:r w:rsidRPr="008B31E4">
        <w:t xml:space="preserve"> </w:t>
      </w:r>
    </w:p>
    <w:p w14:paraId="12380746" w14:textId="0F289F39" w:rsidR="00A550C0" w:rsidRPr="008B31E4" w:rsidRDefault="00A550C0" w:rsidP="00E311FE">
      <w:pPr>
        <w:ind w:firstLine="720"/>
      </w:pPr>
      <w:r w:rsidRPr="008B31E4">
        <w:t>Diễn giải : Biểu đồ biểu diễn doanh thu và lợi nhuận theo ngày cửa hàng.</w:t>
      </w:r>
    </w:p>
    <w:p w14:paraId="24711950" w14:textId="78D0B473" w:rsidR="00A550C0" w:rsidRPr="008B31E4" w:rsidRDefault="00A550C0" w:rsidP="00FE5D01"/>
    <w:p w14:paraId="79A78A8C" w14:textId="2B7B16EB" w:rsidR="00C10B27" w:rsidRPr="008B31E4" w:rsidRDefault="00C10B27" w:rsidP="00FE5D01"/>
    <w:p w14:paraId="2C2B0B2A" w14:textId="0A582347" w:rsidR="00C10B27" w:rsidRPr="008B31E4" w:rsidRDefault="00C10B27" w:rsidP="00FE5D01"/>
    <w:p w14:paraId="724E062C" w14:textId="364FCCB5" w:rsidR="00C10B27" w:rsidRPr="008B31E4" w:rsidRDefault="00C10B27" w:rsidP="00FE5D01"/>
    <w:p w14:paraId="2E6D0602" w14:textId="278C54CB" w:rsidR="00C10B27" w:rsidRPr="008B31E4" w:rsidRDefault="00C10B27" w:rsidP="00FE5D01"/>
    <w:p w14:paraId="4D9DAFF6" w14:textId="35743D65" w:rsidR="00C10B27" w:rsidRPr="008B31E4" w:rsidRDefault="00C10B27" w:rsidP="00FE5D01"/>
    <w:p w14:paraId="47641B0A" w14:textId="666E362F" w:rsidR="00C10B27" w:rsidRPr="008B31E4" w:rsidRDefault="00C10B27" w:rsidP="00FE5D01"/>
    <w:p w14:paraId="50ABD045" w14:textId="77777777" w:rsidR="00D02C3E" w:rsidRPr="008B31E4" w:rsidRDefault="00D02C3E" w:rsidP="00FE5D01"/>
    <w:p w14:paraId="55F673CA" w14:textId="77777777" w:rsidR="00D02C3E" w:rsidRPr="008B31E4" w:rsidRDefault="00D02C3E" w:rsidP="00250AFE">
      <w:pPr>
        <w:pStyle w:val="Heading1"/>
      </w:pPr>
      <w:bookmarkStart w:id="154" w:name="_Toc193833353"/>
      <w:r w:rsidRPr="008B31E4">
        <w:lastRenderedPageBreak/>
        <w:t>CHƯƠNG 4: KẾT LUẬN VÀ KIẾN NGHỊ</w:t>
      </w:r>
      <w:bookmarkEnd w:id="154"/>
    </w:p>
    <w:p w14:paraId="7B48A36A" w14:textId="77777777" w:rsidR="00D02C3E" w:rsidRPr="008B31E4" w:rsidRDefault="00D02C3E" w:rsidP="00FE5D01">
      <w:pPr>
        <w:pStyle w:val="Heading2"/>
        <w:jc w:val="both"/>
      </w:pPr>
      <w:bookmarkStart w:id="155" w:name="_Toc193833354"/>
      <w:r w:rsidRPr="008B31E4">
        <w:t>4.1. KẾT QUẢ ĐẠT ĐƯỢC</w:t>
      </w:r>
      <w:bookmarkEnd w:id="155"/>
    </w:p>
    <w:p w14:paraId="08C60BBE" w14:textId="6C2AF422" w:rsidR="00D02C3E" w:rsidRPr="008B31E4" w:rsidRDefault="00D02C3E" w:rsidP="00FE5D01">
      <w:pPr>
        <w:pStyle w:val="Heading3"/>
        <w:spacing w:line="360" w:lineRule="auto"/>
      </w:pPr>
      <w:bookmarkStart w:id="156" w:name="_Toc193833355"/>
      <w:r w:rsidRPr="008B31E4">
        <w:t>4.1.1. Về kĩ năng</w:t>
      </w:r>
      <w:bookmarkEnd w:id="156"/>
    </w:p>
    <w:p w14:paraId="51E250CC" w14:textId="77777777" w:rsidR="00E311FE" w:rsidRDefault="00D02C3E" w:rsidP="00E311FE">
      <w:pPr>
        <w:ind w:firstLine="720"/>
      </w:pPr>
      <w:r w:rsidRPr="008B31E4">
        <w:t>Nâng cao khả năng tìm tòi, học hỏi, khả năng đọc hiểu tài liệu bằng tiếng</w:t>
      </w:r>
      <w:r w:rsidR="00E311FE">
        <w:rPr>
          <w:lang w:val="vi-VN"/>
        </w:rPr>
        <w:t xml:space="preserve"> </w:t>
      </w:r>
      <w:r w:rsidRPr="008B31E4">
        <w:t>Anh.</w:t>
      </w:r>
    </w:p>
    <w:p w14:paraId="0A383415" w14:textId="1C53B20D" w:rsidR="00E311FE" w:rsidRDefault="00D02C3E" w:rsidP="00E311FE">
      <w:pPr>
        <w:ind w:firstLine="720"/>
      </w:pPr>
      <w:r w:rsidRPr="008B31E4">
        <w:t>Hiểu được cách service hoạt động, cách xử lý dữ liệu trên SQL Server để lấy dữ liệu từ SQL Server.</w:t>
      </w:r>
    </w:p>
    <w:p w14:paraId="001915EF" w14:textId="14BF4EA1" w:rsidR="00D02C3E" w:rsidRPr="008B31E4" w:rsidRDefault="00D02C3E" w:rsidP="00E311FE">
      <w:pPr>
        <w:ind w:firstLine="720"/>
      </w:pPr>
      <w:r w:rsidRPr="008B31E4">
        <w:t>Nâng cao khả năng lập trình ứng dụng và xử lý dữ liệu được lấy từ trên SQL.</w:t>
      </w:r>
    </w:p>
    <w:p w14:paraId="5D6B25E6" w14:textId="6F84F1D2" w:rsidR="00D02C3E" w:rsidRPr="008B31E4" w:rsidRDefault="00D02C3E" w:rsidP="00E311FE">
      <w:pPr>
        <w:ind w:firstLine="720"/>
      </w:pPr>
      <w:r w:rsidRPr="008B31E4">
        <w:t>Nắm vững cách thức hoạt động của ứng dụng sử dụng hệ cơ sở dữ liệu SQL Server.Qua việc viết hệ thống, giúp hiểu sâu hơn về lập trình hướng đối tượng.</w:t>
      </w:r>
    </w:p>
    <w:p w14:paraId="7299CB9C" w14:textId="6B8BAD07" w:rsidR="00D02C3E" w:rsidRPr="008B31E4" w:rsidRDefault="00D02C3E" w:rsidP="00FE5D01">
      <w:pPr>
        <w:pStyle w:val="Heading3"/>
        <w:spacing w:line="360" w:lineRule="auto"/>
      </w:pPr>
      <w:bookmarkStart w:id="157" w:name="_Toc193833356"/>
      <w:r w:rsidRPr="008B31E4">
        <w:t>4.1.2. Về ứng dụng</w:t>
      </w:r>
      <w:bookmarkEnd w:id="157"/>
    </w:p>
    <w:p w14:paraId="11250C19" w14:textId="77777777" w:rsidR="00D02C3E" w:rsidRPr="008B31E4" w:rsidRDefault="00D02C3E" w:rsidP="00E311FE">
      <w:pPr>
        <w:ind w:firstLine="720"/>
      </w:pPr>
      <w:r w:rsidRPr="008B31E4">
        <w:t>Các thông tin khi đăng ký được sử dụng để thuận tiện khi đặt hàng. Vì vậy khi cần thay đổi, người dùng có thể cập nhật thông tin về tên, mật khẩu, địa chỉ, số điện thoại.</w:t>
      </w:r>
    </w:p>
    <w:p w14:paraId="554DC843" w14:textId="77777777" w:rsidR="00D02C3E" w:rsidRPr="008B31E4" w:rsidRDefault="00D02C3E" w:rsidP="00E311FE">
      <w:pPr>
        <w:ind w:firstLine="720"/>
      </w:pPr>
      <w:r w:rsidRPr="008B31E4">
        <w:t>Để mua hàng, người dùng phải chọn sản phẩm và số lượng cần mua để thêm vào giỏ hàng. Số lượng sản phẩm cần mua có thể được cập nhật xóa khỏi giỏ hàng.</w:t>
      </w:r>
    </w:p>
    <w:p w14:paraId="2408A07D" w14:textId="77777777" w:rsidR="00D02C3E" w:rsidRPr="008B31E4" w:rsidRDefault="00D02C3E" w:rsidP="00E311FE">
      <w:pPr>
        <w:ind w:firstLine="720"/>
      </w:pPr>
      <w:r w:rsidRPr="008B31E4">
        <w:t>Sau khi đã cập nhật số lượng sản phẩm cần mua, khách hàng tiến hành đặt hàng. Trong giao diện đặt hàng, các thông tin như tên, địa chỉ, số điện thoại được hệ thống lấy từ thông tin tài khoản để hiển thị, người dùng có thể thay đổi các thông tin này để phù hợp theo các trường hợp khác nhau.</w:t>
      </w:r>
    </w:p>
    <w:p w14:paraId="7A018F55" w14:textId="77777777" w:rsidR="00D02C3E" w:rsidRPr="008B31E4" w:rsidRDefault="00D02C3E" w:rsidP="00E311FE">
      <w:pPr>
        <w:ind w:firstLine="720"/>
      </w:pPr>
      <w:r w:rsidRPr="008B31E4">
        <w:t>Đối với tài khoản có quyền Admin, người dùng có quyền xem thống kê, quản lý tài khoản, hóa đơn, sản phẩm và người dùng.</w:t>
      </w:r>
    </w:p>
    <w:p w14:paraId="28E4AB5D" w14:textId="335675EA" w:rsidR="00D02C3E" w:rsidRPr="008B31E4" w:rsidRDefault="00D02C3E" w:rsidP="00FE5D01">
      <w:pPr>
        <w:pStyle w:val="Heading3"/>
        <w:spacing w:line="360" w:lineRule="auto"/>
      </w:pPr>
      <w:bookmarkStart w:id="158" w:name="_Toc193833357"/>
      <w:r w:rsidRPr="008B31E4">
        <w:t>4.1.3. Hạn chế</w:t>
      </w:r>
      <w:bookmarkEnd w:id="158"/>
    </w:p>
    <w:p w14:paraId="678ECF72" w14:textId="16F66AF3" w:rsidR="00D02C3E" w:rsidRPr="008B31E4" w:rsidRDefault="00D02C3E" w:rsidP="00E311FE">
      <w:pPr>
        <w:ind w:firstLine="720"/>
      </w:pPr>
      <w:r w:rsidRPr="008B31E4">
        <w:t>Một số chức năng của giao diện khách hàng vẫn chưa hoàn thiện.</w:t>
      </w:r>
    </w:p>
    <w:p w14:paraId="0799876E" w14:textId="559FE237" w:rsidR="00D02C3E" w:rsidRPr="008B31E4" w:rsidRDefault="00D02C3E" w:rsidP="00FE5D01">
      <w:pPr>
        <w:pStyle w:val="Heading2"/>
        <w:jc w:val="both"/>
      </w:pPr>
      <w:bookmarkStart w:id="159" w:name="_Toc193833358"/>
      <w:r w:rsidRPr="008B31E4">
        <w:t>4.2. HƯỚNG PHÁT TRIỂN</w:t>
      </w:r>
      <w:bookmarkEnd w:id="159"/>
    </w:p>
    <w:p w14:paraId="27ED49E0" w14:textId="0A5EE0B9" w:rsidR="00D02C3E" w:rsidRPr="008B31E4" w:rsidRDefault="00D02C3E" w:rsidP="00E311FE">
      <w:pPr>
        <w:ind w:firstLine="720"/>
      </w:pPr>
      <w:r w:rsidRPr="008B31E4">
        <w:t>Hoàn thiện thêm các chức năng đang còn hạn chế của hệ thống.</w:t>
      </w:r>
    </w:p>
    <w:p w14:paraId="74DFC962" w14:textId="483DACF0" w:rsidR="00C645D7" w:rsidRPr="008B31E4" w:rsidRDefault="00C645D7" w:rsidP="00FE5D01"/>
    <w:p w14:paraId="0120423E" w14:textId="4D99E9D6" w:rsidR="00C645D7" w:rsidRPr="008B31E4" w:rsidRDefault="00C645D7" w:rsidP="00FE5D01"/>
    <w:p w14:paraId="24ACA21E" w14:textId="0DD42302" w:rsidR="00C645D7" w:rsidRPr="008B31E4" w:rsidRDefault="00C645D7" w:rsidP="00FE5D01"/>
    <w:p w14:paraId="1E4FA97E" w14:textId="71260F3A" w:rsidR="00C645D7" w:rsidRPr="008B31E4" w:rsidRDefault="00C645D7" w:rsidP="00FE5D01"/>
    <w:p w14:paraId="5C2316B6" w14:textId="492B1AA9" w:rsidR="00C645D7" w:rsidRPr="008B31E4" w:rsidRDefault="00C645D7" w:rsidP="00FE5D01"/>
    <w:p w14:paraId="15AA975E" w14:textId="73A0EDD7" w:rsidR="00C645D7" w:rsidRPr="008B31E4" w:rsidRDefault="00C645D7" w:rsidP="00FE5D01"/>
    <w:p w14:paraId="7FD13E92" w14:textId="195A75C8" w:rsidR="00C51B97" w:rsidRPr="008B31E4" w:rsidRDefault="00C51B97" w:rsidP="00FE5D01"/>
    <w:p w14:paraId="3E652E2E" w14:textId="4AA98136" w:rsidR="00C51B97" w:rsidRPr="008B31E4" w:rsidRDefault="00C51B97" w:rsidP="00FE5D01"/>
    <w:p w14:paraId="26754877" w14:textId="7C69B6EC" w:rsidR="00C645D7" w:rsidRPr="008B31E4" w:rsidRDefault="00C645D7" w:rsidP="00FE5D01"/>
    <w:p w14:paraId="7E9B76B0" w14:textId="73C80837" w:rsidR="00C645D7" w:rsidRPr="008B31E4" w:rsidRDefault="00420BBC" w:rsidP="00E311FE">
      <w:pPr>
        <w:pStyle w:val="danhmuc"/>
      </w:pPr>
      <w:bookmarkStart w:id="160" w:name="_Toc193833359"/>
      <w:r w:rsidRPr="008B31E4">
        <w:lastRenderedPageBreak/>
        <w:t>Tài liệu tham</w:t>
      </w:r>
      <w:bookmarkEnd w:id="160"/>
    </w:p>
    <w:p w14:paraId="0671B70F" w14:textId="77777777" w:rsidR="00D02C3E" w:rsidRPr="008B31E4" w:rsidRDefault="00D02C3E" w:rsidP="00FE5D01"/>
    <w:p w14:paraId="78309423" w14:textId="77777777" w:rsidR="00C51B97" w:rsidRPr="008B31E4" w:rsidRDefault="00C51B97" w:rsidP="00FE5D01">
      <w:r w:rsidRPr="008B31E4">
        <w:fldChar w:fldCharType="begin"/>
      </w:r>
      <w:r w:rsidRPr="008B31E4">
        <w:instrText xml:space="preserve"> ADDIN ZOTERO_BIBL {"uncited":[],"omitted":[],"custom":[]} CSL_BIBLIOGRAPHY </w:instrText>
      </w:r>
      <w:r w:rsidRPr="008B31E4">
        <w:fldChar w:fldCharType="separate"/>
      </w:r>
      <w:r w:rsidRPr="008B31E4">
        <w:t>[1]</w:t>
      </w:r>
      <w:r w:rsidRPr="008B31E4">
        <w:tab/>
        <w:t>“Matthias the Apostle,” Wikipedia. Jan. 28, 2002. Accessed: Mar. 25, 2025. [Online]. Available: https://en.wikipedia.org/w/index.php?title=Matthias_the_Apostle&amp;oldid=1255</w:t>
      </w:r>
    </w:p>
    <w:p w14:paraId="7AB00815" w14:textId="77777777" w:rsidR="00C51B97" w:rsidRPr="008B31E4" w:rsidRDefault="00C51B97" w:rsidP="00FE5D01">
      <w:r w:rsidRPr="008B31E4">
        <w:t>[2]</w:t>
      </w:r>
      <w:r w:rsidRPr="008B31E4">
        <w:tab/>
        <w:t>“Giới thiệu tổng quan công nghệ Web ASP.Net MVC | How Kteam.” Accessed: Mar. 25, 2025. [Online]. Available: https://howkteam.vn/course/lap-trinh-website-voi-aspnet-mvc-co-ban/gioi-thieu-tong-quan-cong-nghe-web-aspnet-mvc-123</w:t>
      </w:r>
    </w:p>
    <w:p w14:paraId="4E331A1E" w14:textId="77777777" w:rsidR="00C51B97" w:rsidRPr="008B31E4" w:rsidRDefault="00C51B97" w:rsidP="00FE5D01">
      <w:r w:rsidRPr="008B31E4">
        <w:t>[3]</w:t>
      </w:r>
      <w:r w:rsidRPr="008B31E4">
        <w:tab/>
        <w:t>“Tổng quan kiến thức về Entity Framework.” Accessed: Mar. 25, 2025. [Online]. Available: https://viettelidc.com.vn/tin-tuc/tong-quan-kien-thuc-ve-entity-framework</w:t>
      </w:r>
    </w:p>
    <w:p w14:paraId="197DE0EB" w14:textId="77777777" w:rsidR="00C51B97" w:rsidRPr="008B31E4" w:rsidRDefault="00C51B97" w:rsidP="00FE5D01">
      <w:r w:rsidRPr="008B31E4">
        <w:t>[4]</w:t>
      </w:r>
      <w:r w:rsidRPr="008B31E4">
        <w:tab/>
        <w:t>“Cài đặt môi trường phát triển Visual Studio 2022 | How Kteam.” Accessed: Mar. 25, 2025. [Online]. Available: https://howkteam.vn/course/huong-dan-cai-dat/cai-dat-moi-truong-phat-trien-visual-studio-2022-4422</w:t>
      </w:r>
    </w:p>
    <w:p w14:paraId="0D2A600E" w14:textId="77777777" w:rsidR="00C51B97" w:rsidRPr="008B31E4" w:rsidRDefault="00C51B97" w:rsidP="00FE5D01">
      <w:r w:rsidRPr="008B31E4">
        <w:t>[5]</w:t>
      </w:r>
      <w:r w:rsidRPr="008B31E4">
        <w:tab/>
        <w:t>Lucie, “SQL Server là gì? Giải đáp chi tiết &amp; hướng dẫn cài đặt SQL Server,” TopDev. Accessed: Mar. 25, 2025. [Online]. Available: https://topdev.vn/blog/sql-server-la-gi/</w:t>
      </w:r>
    </w:p>
    <w:p w14:paraId="2DB3B3E8" w14:textId="77777777" w:rsidR="00C51B97" w:rsidRPr="008B31E4" w:rsidRDefault="00C51B97" w:rsidP="00FE5D01">
      <w:r w:rsidRPr="008B31E4">
        <w:t>[6]</w:t>
      </w:r>
      <w:r w:rsidRPr="008B31E4">
        <w:tab/>
        <w:t>Tiến C. L. V., “JavaScript là gì? Tổng quan kiến thức về JavaScript.” Accessed: Mar. 25, 2025. [Online]. Available: https://vietnix.vn/javascript-la-gi/</w:t>
      </w:r>
    </w:p>
    <w:p w14:paraId="6209954F" w14:textId="77777777" w:rsidR="00C51B97" w:rsidRPr="008B31E4" w:rsidRDefault="00C51B97" w:rsidP="00FE5D01">
      <w:r w:rsidRPr="008B31E4">
        <w:t>[7]</w:t>
      </w:r>
      <w:r w:rsidRPr="008B31E4">
        <w:tab/>
        <w:t>T. Blog, “jQuery là gì? Tổng quan và hướng dẫn sử dụng chi tiết,” TopDev. Accessed: Mar. 25, 2025. [Online]. Available: https://topdev.vn/blog/jquery-la-gi/</w:t>
      </w:r>
    </w:p>
    <w:p w14:paraId="24B1E339" w14:textId="77777777" w:rsidR="00C51B97" w:rsidRPr="008B31E4" w:rsidRDefault="00C51B97" w:rsidP="00FE5D01">
      <w:r w:rsidRPr="008B31E4">
        <w:t>[8]</w:t>
      </w:r>
      <w:r w:rsidRPr="008B31E4">
        <w:tab/>
        <w:t>“Bootstrap là gì? Hướng dẫn cách sử dụng Bootstrap.” Accessed: Mar. 25, 2025. [Online]. Available: https://stringee.com/vi/blog/post/boot-strap-la-gi</w:t>
      </w:r>
    </w:p>
    <w:p w14:paraId="62F1FAF4" w14:textId="30721326" w:rsidR="00C10B27" w:rsidRPr="008B31E4" w:rsidRDefault="00C51B97" w:rsidP="00FE5D01">
      <w:r w:rsidRPr="008B31E4">
        <w:fldChar w:fldCharType="end"/>
      </w:r>
    </w:p>
    <w:bookmarkEnd w:id="0"/>
    <w:p w14:paraId="596FB1E1" w14:textId="66CB2B3F" w:rsidR="008F6432" w:rsidRPr="008B31E4" w:rsidRDefault="008F6432" w:rsidP="00FE5D01"/>
    <w:sectPr w:rsidR="008F6432" w:rsidRPr="008B31E4" w:rsidSect="00C5510E">
      <w:footerReference w:type="default" r:id="rId72"/>
      <w:type w:val="continuous"/>
      <w:pgSz w:w="11910" w:h="16840" w:code="9"/>
      <w:pgMar w:top="1134" w:right="1134" w:bottom="1134" w:left="1418" w:header="0" w:footer="1009"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AF8B8E" w14:textId="77777777" w:rsidR="005C732B" w:rsidRDefault="005C732B" w:rsidP="00705C3A">
      <w:pPr>
        <w:spacing w:line="240" w:lineRule="auto"/>
      </w:pPr>
      <w:r>
        <w:separator/>
      </w:r>
    </w:p>
  </w:endnote>
  <w:endnote w:type="continuationSeparator" w:id="0">
    <w:p w14:paraId="51B6E8F3" w14:textId="77777777" w:rsidR="005C732B" w:rsidRDefault="005C732B" w:rsidP="00705C3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NewRomanPS-ItalicMT">
    <w:altName w:val="Times New Roman"/>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 w:name="Segoe UI Historic">
    <w:panose1 w:val="020B0502040204020203"/>
    <w:charset w:val="00"/>
    <w:family w:val="swiss"/>
    <w:pitch w:val="variable"/>
    <w:sig w:usb0="800001EF" w:usb1="02000002" w:usb2="0060C08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03179560"/>
      <w:docPartObj>
        <w:docPartGallery w:val="Page Numbers (Bottom of Page)"/>
        <w:docPartUnique/>
      </w:docPartObj>
    </w:sdtPr>
    <w:sdtEndPr>
      <w:rPr>
        <w:noProof/>
      </w:rPr>
    </w:sdtEndPr>
    <w:sdtContent>
      <w:p w14:paraId="407CE829" w14:textId="3468289B" w:rsidR="005E0E33" w:rsidRDefault="005E0E3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CC78FF5" w14:textId="77777777" w:rsidR="005E0E33" w:rsidRDefault="005E0E33" w:rsidP="00ED0BAE">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1863829"/>
      <w:docPartObj>
        <w:docPartGallery w:val="Page Numbers (Bottom of Page)"/>
        <w:docPartUnique/>
      </w:docPartObj>
    </w:sdtPr>
    <w:sdtEndPr>
      <w:rPr>
        <w:noProof/>
      </w:rPr>
    </w:sdtEndPr>
    <w:sdtContent>
      <w:p w14:paraId="1411125E" w14:textId="77777777" w:rsidR="00ED0BAE" w:rsidRDefault="00ED0BA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DFA5199" w14:textId="77777777" w:rsidR="00ED0BAE" w:rsidRDefault="00ED0B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B1ED50" w14:textId="77777777" w:rsidR="005C732B" w:rsidRDefault="005C732B" w:rsidP="00705C3A">
      <w:pPr>
        <w:spacing w:line="240" w:lineRule="auto"/>
      </w:pPr>
      <w:r>
        <w:separator/>
      </w:r>
    </w:p>
  </w:footnote>
  <w:footnote w:type="continuationSeparator" w:id="0">
    <w:p w14:paraId="7A054EE4" w14:textId="77777777" w:rsidR="005C732B" w:rsidRDefault="005C732B" w:rsidP="00705C3A">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6D3BD3"/>
    <w:multiLevelType w:val="hybridMultilevel"/>
    <w:tmpl w:val="9F94641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E2137C1"/>
    <w:multiLevelType w:val="hybridMultilevel"/>
    <w:tmpl w:val="2B9A11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132074E1"/>
    <w:multiLevelType w:val="hybridMultilevel"/>
    <w:tmpl w:val="3CF29B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20760EC4"/>
    <w:multiLevelType w:val="hybridMultilevel"/>
    <w:tmpl w:val="DADE12FC"/>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39411F9"/>
    <w:multiLevelType w:val="hybridMultilevel"/>
    <w:tmpl w:val="604476A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27AF11AA"/>
    <w:multiLevelType w:val="hybridMultilevel"/>
    <w:tmpl w:val="A4781A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29A0292A"/>
    <w:multiLevelType w:val="hybridMultilevel"/>
    <w:tmpl w:val="D97A9FC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29A72B37"/>
    <w:multiLevelType w:val="hybridMultilevel"/>
    <w:tmpl w:val="49128B4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2BA64972"/>
    <w:multiLevelType w:val="hybridMultilevel"/>
    <w:tmpl w:val="33B4E98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2D35045E"/>
    <w:multiLevelType w:val="hybridMultilevel"/>
    <w:tmpl w:val="5D1EA0A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3EEB7442"/>
    <w:multiLevelType w:val="hybridMultilevel"/>
    <w:tmpl w:val="18C0DEB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40D85231"/>
    <w:multiLevelType w:val="hybridMultilevel"/>
    <w:tmpl w:val="F35CC26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41A81CDD"/>
    <w:multiLevelType w:val="hybridMultilevel"/>
    <w:tmpl w:val="2146031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4D8D53EC"/>
    <w:multiLevelType w:val="hybridMultilevel"/>
    <w:tmpl w:val="78D0498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50C14DBB"/>
    <w:multiLevelType w:val="hybridMultilevel"/>
    <w:tmpl w:val="78B661E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5D583945"/>
    <w:multiLevelType w:val="hybridMultilevel"/>
    <w:tmpl w:val="DC12457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5E51268F"/>
    <w:multiLevelType w:val="hybridMultilevel"/>
    <w:tmpl w:val="CC30D1DC"/>
    <w:lvl w:ilvl="0" w:tplc="04090003">
      <w:start w:val="1"/>
      <w:numFmt w:val="bullet"/>
      <w:lvlText w:val="o"/>
      <w:lvlJc w:val="left"/>
      <w:pPr>
        <w:ind w:left="1440" w:hanging="360"/>
      </w:pPr>
      <w:rPr>
        <w:rFonts w:ascii="Courier New" w:hAnsi="Courier New" w:cs="Courier New"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7" w15:restartNumberingAfterBreak="0">
    <w:nsid w:val="63CC520F"/>
    <w:multiLevelType w:val="hybridMultilevel"/>
    <w:tmpl w:val="8074554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65D97F60"/>
    <w:multiLevelType w:val="hybridMultilevel"/>
    <w:tmpl w:val="D108DA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6E5D234F"/>
    <w:multiLevelType w:val="hybridMultilevel"/>
    <w:tmpl w:val="9CA2A1D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7FCD2851"/>
    <w:multiLevelType w:val="hybridMultilevel"/>
    <w:tmpl w:val="D022586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3"/>
  </w:num>
  <w:num w:numId="2">
    <w:abstractNumId w:val="15"/>
  </w:num>
  <w:num w:numId="3">
    <w:abstractNumId w:val="10"/>
  </w:num>
  <w:num w:numId="4">
    <w:abstractNumId w:val="19"/>
  </w:num>
  <w:num w:numId="5">
    <w:abstractNumId w:val="6"/>
  </w:num>
  <w:num w:numId="6">
    <w:abstractNumId w:val="5"/>
  </w:num>
  <w:num w:numId="7">
    <w:abstractNumId w:val="7"/>
  </w:num>
  <w:num w:numId="8">
    <w:abstractNumId w:val="4"/>
  </w:num>
  <w:num w:numId="9">
    <w:abstractNumId w:val="9"/>
  </w:num>
  <w:num w:numId="10">
    <w:abstractNumId w:val="14"/>
  </w:num>
  <w:num w:numId="11">
    <w:abstractNumId w:val="11"/>
  </w:num>
  <w:num w:numId="12">
    <w:abstractNumId w:val="17"/>
  </w:num>
  <w:num w:numId="13">
    <w:abstractNumId w:val="2"/>
  </w:num>
  <w:num w:numId="14">
    <w:abstractNumId w:val="0"/>
  </w:num>
  <w:num w:numId="15">
    <w:abstractNumId w:val="20"/>
  </w:num>
  <w:num w:numId="16">
    <w:abstractNumId w:val="1"/>
  </w:num>
  <w:num w:numId="17">
    <w:abstractNumId w:val="8"/>
  </w:num>
  <w:num w:numId="18">
    <w:abstractNumId w:val="12"/>
  </w:num>
  <w:num w:numId="19">
    <w:abstractNumId w:val="18"/>
  </w:num>
  <w:num w:numId="20">
    <w:abstractNumId w:val="16"/>
  </w:num>
  <w:num w:numId="21">
    <w:abstractNumId w:val="13"/>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drawingGridHorizontalSpacing w:val="110"/>
  <w:drawingGridVerticalSpacing w:val="299"/>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5C3A"/>
    <w:rsid w:val="00003027"/>
    <w:rsid w:val="000D3757"/>
    <w:rsid w:val="001232A0"/>
    <w:rsid w:val="00123F25"/>
    <w:rsid w:val="00145225"/>
    <w:rsid w:val="001636CD"/>
    <w:rsid w:val="001B4B51"/>
    <w:rsid w:val="001C6987"/>
    <w:rsid w:val="00211170"/>
    <w:rsid w:val="002342A9"/>
    <w:rsid w:val="00250AFE"/>
    <w:rsid w:val="002865FF"/>
    <w:rsid w:val="002D357A"/>
    <w:rsid w:val="002F3AC2"/>
    <w:rsid w:val="003315B9"/>
    <w:rsid w:val="003541DE"/>
    <w:rsid w:val="00373F8B"/>
    <w:rsid w:val="003F12C4"/>
    <w:rsid w:val="00411853"/>
    <w:rsid w:val="00420BBC"/>
    <w:rsid w:val="004443E3"/>
    <w:rsid w:val="004579ED"/>
    <w:rsid w:val="004870BB"/>
    <w:rsid w:val="004C0CB5"/>
    <w:rsid w:val="004C3212"/>
    <w:rsid w:val="004E56CE"/>
    <w:rsid w:val="00522317"/>
    <w:rsid w:val="0054686A"/>
    <w:rsid w:val="00564978"/>
    <w:rsid w:val="00587B08"/>
    <w:rsid w:val="00591A6F"/>
    <w:rsid w:val="00596511"/>
    <w:rsid w:val="005C732B"/>
    <w:rsid w:val="005E0E33"/>
    <w:rsid w:val="006219D5"/>
    <w:rsid w:val="0065587D"/>
    <w:rsid w:val="006747A5"/>
    <w:rsid w:val="0068076E"/>
    <w:rsid w:val="00680EBF"/>
    <w:rsid w:val="006A0F84"/>
    <w:rsid w:val="006A1E0A"/>
    <w:rsid w:val="006A4300"/>
    <w:rsid w:val="006A4E7A"/>
    <w:rsid w:val="006F36DD"/>
    <w:rsid w:val="00705C3A"/>
    <w:rsid w:val="007151C3"/>
    <w:rsid w:val="007164AD"/>
    <w:rsid w:val="00731E4E"/>
    <w:rsid w:val="007351CC"/>
    <w:rsid w:val="00737961"/>
    <w:rsid w:val="0074116C"/>
    <w:rsid w:val="00746DA8"/>
    <w:rsid w:val="007A36DF"/>
    <w:rsid w:val="007C2461"/>
    <w:rsid w:val="00822564"/>
    <w:rsid w:val="00826A5B"/>
    <w:rsid w:val="00844225"/>
    <w:rsid w:val="00850B5D"/>
    <w:rsid w:val="00851F16"/>
    <w:rsid w:val="0086417C"/>
    <w:rsid w:val="0089008F"/>
    <w:rsid w:val="008B31E4"/>
    <w:rsid w:val="008F6432"/>
    <w:rsid w:val="00905AA0"/>
    <w:rsid w:val="0093389C"/>
    <w:rsid w:val="00961826"/>
    <w:rsid w:val="00963791"/>
    <w:rsid w:val="00965C70"/>
    <w:rsid w:val="0098079D"/>
    <w:rsid w:val="00997D3B"/>
    <w:rsid w:val="009C25A8"/>
    <w:rsid w:val="009E237D"/>
    <w:rsid w:val="00A060A6"/>
    <w:rsid w:val="00A11216"/>
    <w:rsid w:val="00A17496"/>
    <w:rsid w:val="00A217B0"/>
    <w:rsid w:val="00A3538C"/>
    <w:rsid w:val="00A362C1"/>
    <w:rsid w:val="00A43922"/>
    <w:rsid w:val="00A550C0"/>
    <w:rsid w:val="00A6566A"/>
    <w:rsid w:val="00A85ABA"/>
    <w:rsid w:val="00A86A67"/>
    <w:rsid w:val="00A90975"/>
    <w:rsid w:val="00AE4FF8"/>
    <w:rsid w:val="00B14CFE"/>
    <w:rsid w:val="00B23C5B"/>
    <w:rsid w:val="00B253BD"/>
    <w:rsid w:val="00B31710"/>
    <w:rsid w:val="00B411D4"/>
    <w:rsid w:val="00B42E4C"/>
    <w:rsid w:val="00B444FF"/>
    <w:rsid w:val="00B465B3"/>
    <w:rsid w:val="00BC38C1"/>
    <w:rsid w:val="00BC4E1C"/>
    <w:rsid w:val="00BC7A87"/>
    <w:rsid w:val="00BD4B0B"/>
    <w:rsid w:val="00BD6E3D"/>
    <w:rsid w:val="00BD73D1"/>
    <w:rsid w:val="00BE4573"/>
    <w:rsid w:val="00C10B27"/>
    <w:rsid w:val="00C45B91"/>
    <w:rsid w:val="00C51B97"/>
    <w:rsid w:val="00C52041"/>
    <w:rsid w:val="00C5510E"/>
    <w:rsid w:val="00C645D7"/>
    <w:rsid w:val="00C8306E"/>
    <w:rsid w:val="00CB47C5"/>
    <w:rsid w:val="00D01AB0"/>
    <w:rsid w:val="00D02C3E"/>
    <w:rsid w:val="00D151F5"/>
    <w:rsid w:val="00D352AD"/>
    <w:rsid w:val="00D77EA3"/>
    <w:rsid w:val="00D80A1A"/>
    <w:rsid w:val="00D84ED0"/>
    <w:rsid w:val="00DA5957"/>
    <w:rsid w:val="00DB0AD1"/>
    <w:rsid w:val="00DC2C27"/>
    <w:rsid w:val="00DE2390"/>
    <w:rsid w:val="00DF48D8"/>
    <w:rsid w:val="00E002F1"/>
    <w:rsid w:val="00E033D6"/>
    <w:rsid w:val="00E311FE"/>
    <w:rsid w:val="00E43D71"/>
    <w:rsid w:val="00E87AA7"/>
    <w:rsid w:val="00EA457F"/>
    <w:rsid w:val="00EB3CDE"/>
    <w:rsid w:val="00EB3E2E"/>
    <w:rsid w:val="00ED08DF"/>
    <w:rsid w:val="00ED0BAE"/>
    <w:rsid w:val="00F07929"/>
    <w:rsid w:val="00FB0188"/>
    <w:rsid w:val="00FD0F9B"/>
    <w:rsid w:val="00FE5D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8DA206"/>
  <w15:chartTrackingRefBased/>
  <w15:docId w15:val="{5D09D30C-8210-45BB-ADB5-5FAB4AD6EE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line="36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62C1"/>
    <w:pPr>
      <w:ind w:firstLine="0"/>
      <w:jc w:val="both"/>
    </w:pPr>
    <w:rPr>
      <w:rFonts w:ascii="Times New Roman" w:eastAsia="Times New Roman" w:hAnsi="Times New Roman" w:cs="Times New Roman"/>
      <w:sz w:val="24"/>
      <w:lang w:val="vi"/>
    </w:rPr>
  </w:style>
  <w:style w:type="paragraph" w:styleId="Heading1">
    <w:name w:val="heading 1"/>
    <w:basedOn w:val="Normal"/>
    <w:next w:val="Normal"/>
    <w:link w:val="Heading1Char"/>
    <w:autoRedefine/>
    <w:uiPriority w:val="9"/>
    <w:qFormat/>
    <w:rsid w:val="00250AFE"/>
    <w:pPr>
      <w:keepNext/>
      <w:keepLines/>
      <w:spacing w:before="240"/>
      <w:ind w:firstLine="556"/>
      <w:jc w:val="center"/>
      <w:outlineLvl w:val="0"/>
    </w:pPr>
    <w:rPr>
      <w:rFonts w:eastAsiaTheme="majorEastAsia" w:cstheme="majorBidi"/>
      <w:b/>
      <w:sz w:val="32"/>
      <w:szCs w:val="32"/>
    </w:rPr>
  </w:style>
  <w:style w:type="paragraph" w:styleId="Heading2">
    <w:name w:val="heading 2"/>
    <w:basedOn w:val="Normal"/>
    <w:next w:val="Normal"/>
    <w:link w:val="Heading2Char"/>
    <w:autoRedefine/>
    <w:uiPriority w:val="9"/>
    <w:unhideWhenUsed/>
    <w:qFormat/>
    <w:rsid w:val="00D352AD"/>
    <w:pPr>
      <w:keepNext/>
      <w:keepLines/>
      <w:spacing w:before="40"/>
      <w:ind w:left="-454" w:firstLine="556"/>
      <w:jc w:val="left"/>
      <w:outlineLvl w:val="1"/>
    </w:pPr>
    <w:rPr>
      <w:rFonts w:eastAsiaTheme="majorEastAsia"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D352AD"/>
    <w:pPr>
      <w:keepNext/>
      <w:keepLines/>
      <w:spacing w:before="40" w:line="276" w:lineRule="auto"/>
      <w:ind w:left="-340" w:firstLine="556"/>
      <w:outlineLvl w:val="2"/>
    </w:pPr>
    <w:rPr>
      <w:rFonts w:eastAsiaTheme="majorEastAsia" w:cstheme="majorBidi"/>
      <w:b/>
      <w:color w:val="000000" w:themeColor="text1"/>
      <w:szCs w:val="24"/>
    </w:rPr>
  </w:style>
  <w:style w:type="paragraph" w:styleId="Heading5">
    <w:name w:val="heading 5"/>
    <w:basedOn w:val="Normal"/>
    <w:link w:val="Heading5Char"/>
    <w:autoRedefine/>
    <w:uiPriority w:val="9"/>
    <w:unhideWhenUsed/>
    <w:qFormat/>
    <w:rsid w:val="00BD73D1"/>
    <w:pPr>
      <w:widowControl w:val="0"/>
      <w:autoSpaceDE w:val="0"/>
      <w:autoSpaceDN w:val="0"/>
      <w:spacing w:before="62" w:line="240" w:lineRule="auto"/>
      <w:ind w:left="1138" w:hanging="698"/>
      <w:outlineLvl w:val="4"/>
    </w:pPr>
    <w:rPr>
      <w:b/>
      <w:bCs/>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5Char">
    <w:name w:val="Heading 5 Char"/>
    <w:basedOn w:val="DefaultParagraphFont"/>
    <w:link w:val="Heading5"/>
    <w:uiPriority w:val="9"/>
    <w:rsid w:val="00BD73D1"/>
    <w:rPr>
      <w:rFonts w:ascii="Times New Roman" w:eastAsia="Times New Roman" w:hAnsi="Times New Roman" w:cs="Times New Roman"/>
      <w:b/>
      <w:bCs/>
      <w:sz w:val="28"/>
      <w:szCs w:val="28"/>
      <w:lang w:val="vi"/>
    </w:rPr>
  </w:style>
  <w:style w:type="paragraph" w:styleId="Header">
    <w:name w:val="header"/>
    <w:basedOn w:val="Normal"/>
    <w:link w:val="HeaderChar"/>
    <w:uiPriority w:val="99"/>
    <w:unhideWhenUsed/>
    <w:rsid w:val="00705C3A"/>
    <w:pPr>
      <w:tabs>
        <w:tab w:val="center" w:pos="4680"/>
        <w:tab w:val="right" w:pos="9360"/>
      </w:tabs>
      <w:spacing w:line="240" w:lineRule="auto"/>
    </w:pPr>
  </w:style>
  <w:style w:type="character" w:customStyle="1" w:styleId="HeaderChar">
    <w:name w:val="Header Char"/>
    <w:basedOn w:val="DefaultParagraphFont"/>
    <w:link w:val="Header"/>
    <w:uiPriority w:val="99"/>
    <w:rsid w:val="00705C3A"/>
    <w:rPr>
      <w:rFonts w:ascii="Times New Roman" w:eastAsia="Times New Roman" w:hAnsi="Times New Roman" w:cs="Times New Roman"/>
      <w:lang w:val="vi"/>
    </w:rPr>
  </w:style>
  <w:style w:type="paragraph" w:styleId="Footer">
    <w:name w:val="footer"/>
    <w:basedOn w:val="Normal"/>
    <w:link w:val="FooterChar"/>
    <w:uiPriority w:val="99"/>
    <w:unhideWhenUsed/>
    <w:rsid w:val="00705C3A"/>
    <w:pPr>
      <w:tabs>
        <w:tab w:val="center" w:pos="4680"/>
        <w:tab w:val="right" w:pos="9360"/>
      </w:tabs>
      <w:spacing w:line="240" w:lineRule="auto"/>
    </w:pPr>
  </w:style>
  <w:style w:type="character" w:customStyle="1" w:styleId="FooterChar">
    <w:name w:val="Footer Char"/>
    <w:basedOn w:val="DefaultParagraphFont"/>
    <w:link w:val="Footer"/>
    <w:uiPriority w:val="99"/>
    <w:rsid w:val="00705C3A"/>
    <w:rPr>
      <w:rFonts w:ascii="Times New Roman" w:eastAsia="Times New Roman" w:hAnsi="Times New Roman" w:cs="Times New Roman"/>
      <w:lang w:val="vi"/>
    </w:rPr>
  </w:style>
  <w:style w:type="character" w:customStyle="1" w:styleId="fontstyle01">
    <w:name w:val="fontstyle01"/>
    <w:basedOn w:val="DefaultParagraphFont"/>
    <w:rsid w:val="00E43D71"/>
    <w:rPr>
      <w:rFonts w:ascii="TimesNewRomanPS-ItalicMT" w:hAnsi="TimesNewRomanPS-ItalicMT" w:hint="default"/>
      <w:b w:val="0"/>
      <w:bCs w:val="0"/>
      <w:i/>
      <w:iCs/>
      <w:color w:val="000000"/>
      <w:sz w:val="26"/>
      <w:szCs w:val="26"/>
    </w:rPr>
  </w:style>
  <w:style w:type="paragraph" w:customStyle="1" w:styleId="TableParagraph">
    <w:name w:val="Table Paragraph"/>
    <w:basedOn w:val="Normal"/>
    <w:uiPriority w:val="1"/>
    <w:qFormat/>
    <w:rsid w:val="007351CC"/>
    <w:pPr>
      <w:widowControl w:val="0"/>
      <w:autoSpaceDE w:val="0"/>
      <w:autoSpaceDN w:val="0"/>
      <w:adjustRightInd w:val="0"/>
      <w:spacing w:before="1" w:line="240" w:lineRule="auto"/>
      <w:ind w:left="110"/>
      <w:jc w:val="left"/>
    </w:pPr>
    <w:rPr>
      <w:rFonts w:eastAsiaTheme="minorEastAsia"/>
      <w:szCs w:val="24"/>
      <w:lang w:val="en-US"/>
    </w:rPr>
  </w:style>
  <w:style w:type="table" w:styleId="TableGrid">
    <w:name w:val="Table Grid"/>
    <w:basedOn w:val="TableNormal"/>
    <w:uiPriority w:val="39"/>
    <w:rsid w:val="00737961"/>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219D5"/>
    <w:pPr>
      <w:ind w:left="720"/>
      <w:contextualSpacing/>
    </w:pPr>
  </w:style>
  <w:style w:type="character" w:customStyle="1" w:styleId="fontstyle21">
    <w:name w:val="fontstyle21"/>
    <w:basedOn w:val="DefaultParagraphFont"/>
    <w:rsid w:val="00420BBC"/>
    <w:rPr>
      <w:rFonts w:ascii="TimesNewRomanPS-ItalicMT" w:hAnsi="TimesNewRomanPS-ItalicMT" w:hint="default"/>
      <w:b w:val="0"/>
      <w:bCs w:val="0"/>
      <w:i/>
      <w:iCs/>
      <w:color w:val="000000"/>
      <w:sz w:val="32"/>
      <w:szCs w:val="32"/>
    </w:rPr>
  </w:style>
  <w:style w:type="paragraph" w:styleId="FootnoteText">
    <w:name w:val="footnote text"/>
    <w:basedOn w:val="Normal"/>
    <w:link w:val="FootnoteTextChar"/>
    <w:uiPriority w:val="99"/>
    <w:semiHidden/>
    <w:unhideWhenUsed/>
    <w:rsid w:val="004579ED"/>
    <w:pPr>
      <w:spacing w:line="240" w:lineRule="auto"/>
    </w:pPr>
    <w:rPr>
      <w:sz w:val="20"/>
      <w:szCs w:val="20"/>
    </w:rPr>
  </w:style>
  <w:style w:type="character" w:customStyle="1" w:styleId="FootnoteTextChar">
    <w:name w:val="Footnote Text Char"/>
    <w:basedOn w:val="DefaultParagraphFont"/>
    <w:link w:val="FootnoteText"/>
    <w:uiPriority w:val="99"/>
    <w:semiHidden/>
    <w:rsid w:val="004579ED"/>
    <w:rPr>
      <w:rFonts w:ascii="Times New Roman" w:eastAsia="Times New Roman" w:hAnsi="Times New Roman" w:cs="Times New Roman"/>
      <w:sz w:val="20"/>
      <w:szCs w:val="20"/>
      <w:lang w:val="vi"/>
    </w:rPr>
  </w:style>
  <w:style w:type="character" w:styleId="FootnoteReference">
    <w:name w:val="footnote reference"/>
    <w:basedOn w:val="DefaultParagraphFont"/>
    <w:uiPriority w:val="99"/>
    <w:semiHidden/>
    <w:unhideWhenUsed/>
    <w:rsid w:val="004579ED"/>
    <w:rPr>
      <w:vertAlign w:val="superscript"/>
    </w:rPr>
  </w:style>
  <w:style w:type="paragraph" w:styleId="Bibliography">
    <w:name w:val="Bibliography"/>
    <w:basedOn w:val="Normal"/>
    <w:next w:val="Normal"/>
    <w:uiPriority w:val="37"/>
    <w:unhideWhenUsed/>
    <w:rsid w:val="00C51B97"/>
    <w:pPr>
      <w:tabs>
        <w:tab w:val="left" w:pos="384"/>
      </w:tabs>
      <w:spacing w:line="240" w:lineRule="auto"/>
      <w:ind w:left="384" w:hanging="384"/>
    </w:pPr>
  </w:style>
  <w:style w:type="character" w:customStyle="1" w:styleId="Heading1Char">
    <w:name w:val="Heading 1 Char"/>
    <w:basedOn w:val="DefaultParagraphFont"/>
    <w:link w:val="Heading1"/>
    <w:uiPriority w:val="9"/>
    <w:rsid w:val="00250AFE"/>
    <w:rPr>
      <w:rFonts w:ascii="Times New Roman" w:eastAsiaTheme="majorEastAsia" w:hAnsi="Times New Roman" w:cstheme="majorBidi"/>
      <w:b/>
      <w:sz w:val="32"/>
      <w:szCs w:val="32"/>
      <w:lang w:val="vi"/>
    </w:rPr>
  </w:style>
  <w:style w:type="character" w:customStyle="1" w:styleId="Heading2Char">
    <w:name w:val="Heading 2 Char"/>
    <w:basedOn w:val="DefaultParagraphFont"/>
    <w:link w:val="Heading2"/>
    <w:uiPriority w:val="9"/>
    <w:rsid w:val="00D352AD"/>
    <w:rPr>
      <w:rFonts w:ascii="Times New Roman" w:eastAsiaTheme="majorEastAsia" w:hAnsi="Times New Roman" w:cstheme="majorBidi"/>
      <w:b/>
      <w:color w:val="000000" w:themeColor="text1"/>
      <w:sz w:val="28"/>
      <w:szCs w:val="26"/>
      <w:lang w:val="vi"/>
    </w:rPr>
  </w:style>
  <w:style w:type="character" w:customStyle="1" w:styleId="Heading3Char">
    <w:name w:val="Heading 3 Char"/>
    <w:basedOn w:val="DefaultParagraphFont"/>
    <w:link w:val="Heading3"/>
    <w:uiPriority w:val="9"/>
    <w:rsid w:val="00D352AD"/>
    <w:rPr>
      <w:rFonts w:ascii="Times New Roman" w:eastAsiaTheme="majorEastAsia" w:hAnsi="Times New Roman" w:cstheme="majorBidi"/>
      <w:b/>
      <w:color w:val="000000" w:themeColor="text1"/>
      <w:sz w:val="24"/>
      <w:szCs w:val="24"/>
      <w:lang w:val="vi"/>
    </w:rPr>
  </w:style>
  <w:style w:type="paragraph" w:styleId="TOCHeading">
    <w:name w:val="TOC Heading"/>
    <w:basedOn w:val="Heading1"/>
    <w:next w:val="Normal"/>
    <w:uiPriority w:val="39"/>
    <w:unhideWhenUsed/>
    <w:qFormat/>
    <w:rsid w:val="00C5510E"/>
    <w:pPr>
      <w:spacing w:line="259" w:lineRule="auto"/>
      <w:ind w:firstLine="0"/>
      <w:jc w:val="left"/>
      <w:outlineLvl w:val="9"/>
    </w:pPr>
    <w:rPr>
      <w:rFonts w:asciiTheme="majorHAnsi" w:hAnsiTheme="majorHAnsi"/>
      <w:b w:val="0"/>
      <w:color w:val="2F5496" w:themeColor="accent1" w:themeShade="BF"/>
      <w:lang w:val="en-US"/>
    </w:rPr>
  </w:style>
  <w:style w:type="paragraph" w:styleId="TOC1">
    <w:name w:val="toc 1"/>
    <w:basedOn w:val="Normal"/>
    <w:next w:val="Normal"/>
    <w:autoRedefine/>
    <w:uiPriority w:val="39"/>
    <w:unhideWhenUsed/>
    <w:rsid w:val="00C5510E"/>
    <w:pPr>
      <w:spacing w:after="100"/>
    </w:pPr>
  </w:style>
  <w:style w:type="paragraph" w:styleId="TOC2">
    <w:name w:val="toc 2"/>
    <w:basedOn w:val="Normal"/>
    <w:next w:val="Normal"/>
    <w:autoRedefine/>
    <w:uiPriority w:val="39"/>
    <w:unhideWhenUsed/>
    <w:rsid w:val="00C5510E"/>
    <w:pPr>
      <w:spacing w:after="100"/>
      <w:ind w:left="240"/>
    </w:pPr>
  </w:style>
  <w:style w:type="paragraph" w:styleId="TOC3">
    <w:name w:val="toc 3"/>
    <w:basedOn w:val="Normal"/>
    <w:next w:val="Normal"/>
    <w:autoRedefine/>
    <w:uiPriority w:val="39"/>
    <w:unhideWhenUsed/>
    <w:rsid w:val="00C5510E"/>
    <w:pPr>
      <w:spacing w:after="100"/>
      <w:ind w:left="480"/>
    </w:pPr>
  </w:style>
  <w:style w:type="character" w:styleId="Hyperlink">
    <w:name w:val="Hyperlink"/>
    <w:basedOn w:val="DefaultParagraphFont"/>
    <w:uiPriority w:val="99"/>
    <w:unhideWhenUsed/>
    <w:rsid w:val="00C5510E"/>
    <w:rPr>
      <w:color w:val="0563C1" w:themeColor="hyperlink"/>
      <w:u w:val="single"/>
    </w:rPr>
  </w:style>
  <w:style w:type="paragraph" w:customStyle="1" w:styleId="hnh">
    <w:name w:val="hình"/>
    <w:basedOn w:val="Normal"/>
    <w:link w:val="hnhChar"/>
    <w:autoRedefine/>
    <w:qFormat/>
    <w:rsid w:val="000D3757"/>
    <w:pPr>
      <w:jc w:val="center"/>
    </w:pPr>
    <w:rPr>
      <w:color w:val="4472C4" w:themeColor="accent1"/>
    </w:rPr>
  </w:style>
  <w:style w:type="paragraph" w:customStyle="1" w:styleId="bang">
    <w:name w:val="bang"/>
    <w:basedOn w:val="Normal"/>
    <w:link w:val="bangChar"/>
    <w:autoRedefine/>
    <w:qFormat/>
    <w:rsid w:val="000D3757"/>
    <w:rPr>
      <w:i/>
    </w:rPr>
  </w:style>
  <w:style w:type="character" w:customStyle="1" w:styleId="hnhChar">
    <w:name w:val="hình Char"/>
    <w:basedOn w:val="DefaultParagraphFont"/>
    <w:link w:val="hnh"/>
    <w:rsid w:val="000D3757"/>
    <w:rPr>
      <w:rFonts w:ascii="Times New Roman" w:eastAsia="Times New Roman" w:hAnsi="Times New Roman" w:cs="Times New Roman"/>
      <w:color w:val="4472C4" w:themeColor="accent1"/>
      <w:sz w:val="24"/>
      <w:lang w:val="vi"/>
    </w:rPr>
  </w:style>
  <w:style w:type="paragraph" w:styleId="NoSpacing">
    <w:name w:val="No Spacing"/>
    <w:uiPriority w:val="1"/>
    <w:qFormat/>
    <w:rsid w:val="00B444FF"/>
    <w:pPr>
      <w:spacing w:line="240" w:lineRule="auto"/>
      <w:jc w:val="both"/>
    </w:pPr>
    <w:rPr>
      <w:rFonts w:ascii="Times New Roman" w:eastAsia="Times New Roman" w:hAnsi="Times New Roman" w:cs="Times New Roman"/>
      <w:sz w:val="24"/>
      <w:lang w:val="vi"/>
    </w:rPr>
  </w:style>
  <w:style w:type="character" w:customStyle="1" w:styleId="bangChar">
    <w:name w:val="bang Char"/>
    <w:basedOn w:val="DefaultParagraphFont"/>
    <w:link w:val="bang"/>
    <w:rsid w:val="000D3757"/>
    <w:rPr>
      <w:rFonts w:ascii="Times New Roman" w:eastAsia="Times New Roman" w:hAnsi="Times New Roman" w:cs="Times New Roman"/>
      <w:i/>
      <w:sz w:val="24"/>
      <w:lang w:val="vi"/>
    </w:rPr>
  </w:style>
  <w:style w:type="paragraph" w:customStyle="1" w:styleId="Style1">
    <w:name w:val="Style1"/>
    <w:basedOn w:val="NoSpacing"/>
    <w:autoRedefine/>
    <w:qFormat/>
    <w:rsid w:val="00FE5D01"/>
    <w:pPr>
      <w:framePr w:hSpace="180" w:wrap="around" w:vAnchor="text" w:hAnchor="margin" w:y="139"/>
      <w:spacing w:line="360" w:lineRule="auto"/>
      <w:ind w:firstLine="170"/>
    </w:pPr>
  </w:style>
  <w:style w:type="paragraph" w:customStyle="1" w:styleId="danhmuc">
    <w:name w:val="danhmuc"/>
    <w:basedOn w:val="Normal"/>
    <w:link w:val="danhmucChar"/>
    <w:autoRedefine/>
    <w:qFormat/>
    <w:rsid w:val="00E311FE"/>
    <w:pPr>
      <w:jc w:val="center"/>
    </w:pPr>
    <w:rPr>
      <w:b/>
      <w:sz w:val="32"/>
    </w:rPr>
  </w:style>
  <w:style w:type="paragraph" w:styleId="TOC4">
    <w:name w:val="toc 4"/>
    <w:basedOn w:val="Normal"/>
    <w:next w:val="Normal"/>
    <w:autoRedefine/>
    <w:uiPriority w:val="39"/>
    <w:unhideWhenUsed/>
    <w:rsid w:val="00ED0BAE"/>
    <w:pPr>
      <w:spacing w:after="100"/>
      <w:ind w:left="720"/>
    </w:pPr>
  </w:style>
  <w:style w:type="character" w:customStyle="1" w:styleId="danhmucChar">
    <w:name w:val="danhmuc Char"/>
    <w:basedOn w:val="DefaultParagraphFont"/>
    <w:link w:val="danhmuc"/>
    <w:rsid w:val="00E311FE"/>
    <w:rPr>
      <w:rFonts w:ascii="Times New Roman" w:eastAsia="Times New Roman" w:hAnsi="Times New Roman" w:cs="Times New Roman"/>
      <w:b/>
      <w:sz w:val="32"/>
      <w:lang w:val="v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143290">
      <w:bodyDiv w:val="1"/>
      <w:marLeft w:val="0"/>
      <w:marRight w:val="0"/>
      <w:marTop w:val="0"/>
      <w:marBottom w:val="0"/>
      <w:divBdr>
        <w:top w:val="none" w:sz="0" w:space="0" w:color="auto"/>
        <w:left w:val="none" w:sz="0" w:space="0" w:color="auto"/>
        <w:bottom w:val="none" w:sz="0" w:space="0" w:color="auto"/>
        <w:right w:val="none" w:sz="0" w:space="0" w:color="auto"/>
      </w:divBdr>
    </w:div>
    <w:div w:id="1051920531">
      <w:bodyDiv w:val="1"/>
      <w:marLeft w:val="0"/>
      <w:marRight w:val="0"/>
      <w:marTop w:val="0"/>
      <w:marBottom w:val="0"/>
      <w:divBdr>
        <w:top w:val="none" w:sz="0" w:space="0" w:color="auto"/>
        <w:left w:val="none" w:sz="0" w:space="0" w:color="auto"/>
        <w:bottom w:val="none" w:sz="0" w:space="0" w:color="auto"/>
        <w:right w:val="none" w:sz="0" w:space="0" w:color="auto"/>
      </w:divBdr>
    </w:div>
    <w:div w:id="1727558974">
      <w:bodyDiv w:val="1"/>
      <w:marLeft w:val="0"/>
      <w:marRight w:val="0"/>
      <w:marTop w:val="0"/>
      <w:marBottom w:val="0"/>
      <w:divBdr>
        <w:top w:val="none" w:sz="0" w:space="0" w:color="auto"/>
        <w:left w:val="none" w:sz="0" w:space="0" w:color="auto"/>
        <w:bottom w:val="none" w:sz="0" w:space="0" w:color="auto"/>
        <w:right w:val="none" w:sz="0" w:space="0" w:color="auto"/>
      </w:divBdr>
    </w:div>
    <w:div w:id="1798402921">
      <w:bodyDiv w:val="1"/>
      <w:marLeft w:val="0"/>
      <w:marRight w:val="0"/>
      <w:marTop w:val="0"/>
      <w:marBottom w:val="0"/>
      <w:divBdr>
        <w:top w:val="none" w:sz="0" w:space="0" w:color="auto"/>
        <w:left w:val="none" w:sz="0" w:space="0" w:color="auto"/>
        <w:bottom w:val="none" w:sz="0" w:space="0" w:color="auto"/>
        <w:right w:val="none" w:sz="0" w:space="0" w:color="auto"/>
      </w:divBdr>
    </w:div>
    <w:div w:id="17989103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jpe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5.png"/><Relationship Id="rId68" Type="http://schemas.openxmlformats.org/officeDocument/2006/relationships/image" Target="media/image60.png"/><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66" Type="http://schemas.openxmlformats.org/officeDocument/2006/relationships/image" Target="media/image58.png"/><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53.png"/><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image" Target="media/image56.png"/><Relationship Id="rId69" Type="http://schemas.openxmlformats.org/officeDocument/2006/relationships/image" Target="media/image61.png"/><Relationship Id="rId8" Type="http://schemas.openxmlformats.org/officeDocument/2006/relationships/image" Target="media/image1.jpeg"/><Relationship Id="rId51" Type="http://schemas.openxmlformats.org/officeDocument/2006/relationships/image" Target="media/image43.png"/><Relationship Id="rId72" Type="http://schemas.openxmlformats.org/officeDocument/2006/relationships/footer" Target="footer2.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jpe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jpeg"/><Relationship Id="rId59" Type="http://schemas.openxmlformats.org/officeDocument/2006/relationships/image" Target="media/image51.png"/><Relationship Id="rId67" Type="http://schemas.openxmlformats.org/officeDocument/2006/relationships/image" Target="media/image59.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image" Target="media/image6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2.jpe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png"/><Relationship Id="rId7" Type="http://schemas.openxmlformats.org/officeDocument/2006/relationships/endnotes" Target="endnotes.xml"/><Relationship Id="rId71" Type="http://schemas.openxmlformats.org/officeDocument/2006/relationships/image" Target="media/image6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6CF6F3-818A-4577-9C2E-14D57C39C5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8</TotalTime>
  <Pages>65</Pages>
  <Words>9644</Words>
  <Characters>54972</Characters>
  <Application>Microsoft Office Word</Application>
  <DocSecurity>0</DocSecurity>
  <Lines>458</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h Ngo</dc:creator>
  <cp:keywords/>
  <dc:description/>
  <cp:lastModifiedBy>Minh Ngo</cp:lastModifiedBy>
  <cp:revision>30</cp:revision>
  <cp:lastPrinted>2025-03-25T15:24:00Z</cp:lastPrinted>
  <dcterms:created xsi:type="dcterms:W3CDTF">2025-03-24T15:58:00Z</dcterms:created>
  <dcterms:modified xsi:type="dcterms:W3CDTF">2025-03-25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t0bBQj5o"/&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